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8FF17" w14:textId="1F5110CA" w:rsidR="003B4B06" w:rsidRPr="00501643" w:rsidRDefault="003B4B06" w:rsidP="003B4B06">
      <w:pPr>
        <w:spacing w:line="259" w:lineRule="auto"/>
        <w:jc w:val="center"/>
        <w:rPr>
          <w:b/>
          <w:bCs/>
          <w:sz w:val="24"/>
          <w:szCs w:val="24"/>
        </w:rPr>
      </w:pPr>
      <w:r w:rsidRPr="00501643">
        <w:rPr>
          <w:b/>
          <w:bCs/>
          <w:sz w:val="24"/>
          <w:szCs w:val="24"/>
        </w:rPr>
        <w:t>Supporting information</w:t>
      </w:r>
    </w:p>
    <w:p w14:paraId="3D680B0E" w14:textId="5C845E98" w:rsidR="000E7BC8" w:rsidRDefault="000E7BC8" w:rsidP="0090342A">
      <w:pPr>
        <w:jc w:val="left"/>
      </w:pPr>
      <w:r>
        <w:t>Additional data</w:t>
      </w:r>
      <w:r w:rsidR="00EB47C6">
        <w:t xml:space="preserve"> and</w:t>
      </w:r>
      <w:r>
        <w:t xml:space="preserve"> figures</w:t>
      </w:r>
      <w:r w:rsidR="00EB47C6">
        <w:t xml:space="preserve">; methods, materials and </w:t>
      </w:r>
      <w:r>
        <w:t>experimental details</w:t>
      </w:r>
      <w:r w:rsidR="00EB47C6">
        <w:t xml:space="preserve"> (</w:t>
      </w:r>
      <w:r>
        <w:t>including NMR spectra</w:t>
      </w:r>
      <w:r w:rsidR="00EB47C6">
        <w:t>)</w:t>
      </w:r>
      <w:r>
        <w:t>.</w:t>
      </w:r>
    </w:p>
    <w:p w14:paraId="3F771D48" w14:textId="77777777" w:rsidR="0090342A" w:rsidRDefault="0090342A" w:rsidP="0090342A">
      <w:pPr>
        <w:jc w:val="left"/>
        <w:rPr>
          <w:b/>
          <w:bCs/>
        </w:rPr>
      </w:pPr>
    </w:p>
    <w:p w14:paraId="5AD91C1A" w14:textId="77777777" w:rsidR="0090342A" w:rsidRDefault="0090342A" w:rsidP="0090342A">
      <w:pPr>
        <w:jc w:val="left"/>
        <w:rPr>
          <w:b/>
          <w:bCs/>
        </w:rPr>
      </w:pPr>
    </w:p>
    <w:p w14:paraId="3A663464" w14:textId="56180835" w:rsidR="0090342A" w:rsidRPr="0090342A" w:rsidRDefault="0090342A" w:rsidP="0090342A">
      <w:pPr>
        <w:jc w:val="center"/>
      </w:pPr>
      <w:r w:rsidRPr="0090342A">
        <w:rPr>
          <w:b/>
          <w:bCs/>
        </w:rPr>
        <w:t>Promise and challenge of β-lactone electrophiles to target Asp12 of mutant KRAS</w:t>
      </w:r>
      <w:r w:rsidRPr="0090342A">
        <w:rPr>
          <w:b/>
          <w:bCs/>
          <w:vertAlign w:val="superscript"/>
        </w:rPr>
        <w:t>G12D</w:t>
      </w:r>
    </w:p>
    <w:p w14:paraId="55F3D7FC" w14:textId="77777777" w:rsidR="0090342A" w:rsidRDefault="0090342A" w:rsidP="0090342A">
      <w:pPr>
        <w:jc w:val="left"/>
      </w:pPr>
    </w:p>
    <w:p w14:paraId="7DF4A5A2" w14:textId="72FFAF45" w:rsidR="0090342A" w:rsidRDefault="0090342A" w:rsidP="0090342A">
      <w:pPr>
        <w:jc w:val="left"/>
      </w:pPr>
      <w:r w:rsidRPr="0090342A">
        <w:t>Balázs Budai</w:t>
      </w:r>
      <w:r w:rsidRPr="0090342A">
        <w:rPr>
          <w:vertAlign w:val="superscript"/>
        </w:rPr>
        <w:t>1</w:t>
      </w:r>
      <w:r w:rsidRPr="0090342A">
        <w:t>*, Andrea Vaupel</w:t>
      </w:r>
      <w:r w:rsidRPr="0090342A">
        <w:rPr>
          <w:vertAlign w:val="superscript"/>
        </w:rPr>
        <w:t>1</w:t>
      </w:r>
      <w:r w:rsidRPr="0090342A">
        <w:t>*, Callum J. Dickson</w:t>
      </w:r>
      <w:r w:rsidRPr="0090342A">
        <w:rPr>
          <w:vertAlign w:val="superscript"/>
        </w:rPr>
        <w:t>2</w:t>
      </w:r>
      <w:r w:rsidRPr="0090342A">
        <w:t>, Kim S. Beyer</w:t>
      </w:r>
      <w:r w:rsidRPr="0090342A">
        <w:rPr>
          <w:vertAlign w:val="superscript"/>
        </w:rPr>
        <w:t>1</w:t>
      </w:r>
      <w:r w:rsidRPr="0090342A">
        <w:t>, Daniel A. Guthy</w:t>
      </w:r>
      <w:r w:rsidRPr="0090342A">
        <w:rPr>
          <w:vertAlign w:val="superscript"/>
        </w:rPr>
        <w:t>1</w:t>
      </w:r>
      <w:r w:rsidRPr="0090342A">
        <w:t>, Nils Ostermann</w:t>
      </w:r>
      <w:r w:rsidRPr="0090342A">
        <w:rPr>
          <w:vertAlign w:val="superscript"/>
        </w:rPr>
        <w:t>1</w:t>
      </w:r>
      <w:r w:rsidRPr="0090342A">
        <w:t>, Lynn M. McGregor</w:t>
      </w:r>
      <w:r w:rsidRPr="0090342A">
        <w:rPr>
          <w:vertAlign w:val="superscript"/>
        </w:rPr>
        <w:t>2</w:t>
      </w:r>
      <w:r w:rsidRPr="0090342A">
        <w:t>, Ruben De Kanter</w:t>
      </w:r>
      <w:r w:rsidRPr="0090342A">
        <w:rPr>
          <w:vertAlign w:val="superscript"/>
        </w:rPr>
        <w:t>1</w:t>
      </w:r>
      <w:r w:rsidRPr="0090342A">
        <w:t>, Andreas Weiss</w:t>
      </w:r>
      <w:r w:rsidRPr="0090342A">
        <w:rPr>
          <w:vertAlign w:val="superscript"/>
        </w:rPr>
        <w:t>1</w:t>
      </w:r>
      <w:r w:rsidRPr="0090342A">
        <w:t>, Markus Linder</w:t>
      </w:r>
      <w:r w:rsidRPr="0090342A">
        <w:rPr>
          <w:vertAlign w:val="superscript"/>
        </w:rPr>
        <w:t>1</w:t>
      </w:r>
      <w:r w:rsidRPr="0090342A">
        <w:t>, Emine Sager</w:t>
      </w:r>
      <w:r w:rsidRPr="0090342A">
        <w:rPr>
          <w:vertAlign w:val="superscript"/>
        </w:rPr>
        <w:t>1</w:t>
      </w:r>
      <w:r w:rsidRPr="0090342A">
        <w:t>, Claudio Bomio-Confaglia</w:t>
      </w:r>
      <w:r w:rsidRPr="0090342A">
        <w:rPr>
          <w:vertAlign w:val="superscript"/>
        </w:rPr>
        <w:t>1</w:t>
      </w:r>
      <w:r w:rsidRPr="0090342A">
        <w:t>, Rupert Proctor</w:t>
      </w:r>
      <w:r w:rsidRPr="0090342A">
        <w:rPr>
          <w:vertAlign w:val="superscript"/>
        </w:rPr>
        <w:t>1</w:t>
      </w:r>
      <w:r w:rsidRPr="0090342A">
        <w:t>, Catherine Leblanc</w:t>
      </w:r>
      <w:r w:rsidRPr="0090342A">
        <w:rPr>
          <w:vertAlign w:val="superscript"/>
        </w:rPr>
        <w:t>1</w:t>
      </w:r>
      <w:r w:rsidRPr="0090342A">
        <w:t>, Jun Yuan</w:t>
      </w:r>
      <w:r w:rsidRPr="0090342A">
        <w:rPr>
          <w:vertAlign w:val="superscript"/>
        </w:rPr>
        <w:t>2</w:t>
      </w:r>
      <w:r w:rsidRPr="0090342A">
        <w:t>, Simona Cotesta</w:t>
      </w:r>
      <w:r w:rsidRPr="0090342A">
        <w:rPr>
          <w:vertAlign w:val="superscript"/>
        </w:rPr>
        <w:t>1</w:t>
      </w:r>
      <w:r w:rsidRPr="0090342A">
        <w:t>, Rainer Wilcken</w:t>
      </w:r>
      <w:r w:rsidRPr="0090342A">
        <w:rPr>
          <w:vertAlign w:val="superscript"/>
        </w:rPr>
        <w:t>1</w:t>
      </w:r>
      <w:r w:rsidRPr="0090342A">
        <w:t>, Aaron D. Danilack</w:t>
      </w:r>
      <w:r w:rsidRPr="0090342A">
        <w:rPr>
          <w:vertAlign w:val="superscript"/>
        </w:rPr>
        <w:t>2</w:t>
      </w:r>
      <w:r w:rsidRPr="0090342A">
        <w:t>, Francisco Garcia</w:t>
      </w:r>
      <w:r w:rsidRPr="0090342A">
        <w:rPr>
          <w:vertAlign w:val="superscript"/>
        </w:rPr>
        <w:t>2</w:t>
      </w:r>
      <w:r w:rsidRPr="0090342A">
        <w:t>, Phuong Rogemoser</w:t>
      </w:r>
      <w:r w:rsidRPr="0090342A">
        <w:rPr>
          <w:vertAlign w:val="superscript"/>
        </w:rPr>
        <w:t>2</w:t>
      </w:r>
      <w:r w:rsidRPr="0090342A">
        <w:t>, Malika Kazic-Legueux</w:t>
      </w:r>
      <w:r w:rsidRPr="0090342A">
        <w:rPr>
          <w:vertAlign w:val="superscript"/>
        </w:rPr>
        <w:t>1</w:t>
      </w:r>
      <w:r w:rsidRPr="0090342A">
        <w:t>, Zhang Ziyang</w:t>
      </w:r>
      <w:r w:rsidRPr="0090342A">
        <w:rPr>
          <w:vertAlign w:val="superscript"/>
        </w:rPr>
        <w:t>3</w:t>
      </w:r>
      <w:r w:rsidRPr="0090342A">
        <w:t xml:space="preserve">, </w:t>
      </w:r>
      <w:proofErr w:type="spellStart"/>
      <w:r w:rsidRPr="0090342A">
        <w:t>Qinheng</w:t>
      </w:r>
      <w:proofErr w:type="spellEnd"/>
      <w:r w:rsidRPr="0090342A">
        <w:t xml:space="preserve"> Zheng</w:t>
      </w:r>
      <w:r w:rsidRPr="0090342A">
        <w:rPr>
          <w:vertAlign w:val="superscript"/>
        </w:rPr>
        <w:t>3</w:t>
      </w:r>
      <w:r w:rsidRPr="0090342A">
        <w:t>, Kevan Shokat</w:t>
      </w:r>
      <w:r w:rsidRPr="0090342A">
        <w:rPr>
          <w:vertAlign w:val="superscript"/>
        </w:rPr>
        <w:t>3</w:t>
      </w:r>
      <w:r w:rsidRPr="0090342A">
        <w:t>, Saskia M. Brachmann</w:t>
      </w:r>
      <w:r w:rsidRPr="0090342A">
        <w:rPr>
          <w:vertAlign w:val="superscript"/>
        </w:rPr>
        <w:t>1</w:t>
      </w:r>
      <w:r w:rsidRPr="0090342A">
        <w:rPr>
          <w:rFonts w:ascii="Segoe UI Symbol" w:hAnsi="Segoe UI Symbol" w:cs="Segoe UI Symbol"/>
          <w:vertAlign w:val="superscript"/>
        </w:rPr>
        <w:t>✉</w:t>
      </w:r>
      <w:r w:rsidRPr="0090342A">
        <w:t>, Veronika Ehmke</w:t>
      </w:r>
      <w:r w:rsidRPr="0090342A">
        <w:rPr>
          <w:vertAlign w:val="superscript"/>
        </w:rPr>
        <w:t>1</w:t>
      </w:r>
      <w:r w:rsidRPr="0090342A">
        <w:rPr>
          <w:rFonts w:ascii="Segoe UI Symbol" w:hAnsi="Segoe UI Symbol" w:cs="Segoe UI Symbol"/>
          <w:vertAlign w:val="superscript"/>
        </w:rPr>
        <w:t>✉</w:t>
      </w:r>
      <w:r w:rsidRPr="0090342A">
        <w:t> </w:t>
      </w:r>
    </w:p>
    <w:p w14:paraId="6DAD6099" w14:textId="77777777" w:rsidR="0090342A" w:rsidRPr="0090342A" w:rsidRDefault="0090342A" w:rsidP="0090342A">
      <w:pPr>
        <w:jc w:val="left"/>
      </w:pPr>
    </w:p>
    <w:p w14:paraId="2D8338BB" w14:textId="77777777" w:rsidR="0090342A" w:rsidRPr="0090342A" w:rsidRDefault="0090342A" w:rsidP="0090342A">
      <w:pPr>
        <w:jc w:val="left"/>
      </w:pPr>
      <w:r w:rsidRPr="0090342A">
        <w:rPr>
          <w:vertAlign w:val="superscript"/>
        </w:rPr>
        <w:t>1</w:t>
      </w:r>
      <w:r w:rsidRPr="0090342A">
        <w:t xml:space="preserve"> Novartis </w:t>
      </w:r>
      <w:proofErr w:type="spellStart"/>
      <w:r w:rsidRPr="0090342A">
        <w:t>BioMedical</w:t>
      </w:r>
      <w:proofErr w:type="spellEnd"/>
      <w:r w:rsidRPr="0090342A">
        <w:t xml:space="preserve"> Research, Basel, Switzerland </w:t>
      </w:r>
    </w:p>
    <w:p w14:paraId="1E242199" w14:textId="77777777" w:rsidR="0090342A" w:rsidRPr="0090342A" w:rsidRDefault="0090342A" w:rsidP="0090342A">
      <w:pPr>
        <w:jc w:val="left"/>
      </w:pPr>
      <w:r w:rsidRPr="0090342A">
        <w:rPr>
          <w:vertAlign w:val="superscript"/>
        </w:rPr>
        <w:t>2</w:t>
      </w:r>
      <w:r w:rsidRPr="0090342A">
        <w:t xml:space="preserve"> Novartis </w:t>
      </w:r>
      <w:proofErr w:type="spellStart"/>
      <w:r w:rsidRPr="0090342A">
        <w:t>BioMedical</w:t>
      </w:r>
      <w:proofErr w:type="spellEnd"/>
      <w:r w:rsidRPr="0090342A">
        <w:t xml:space="preserve"> Research, Cambridge, MA 02139, United States </w:t>
      </w:r>
    </w:p>
    <w:p w14:paraId="6B299EE1" w14:textId="77777777" w:rsidR="0090342A" w:rsidRPr="0090342A" w:rsidRDefault="0090342A" w:rsidP="0090342A">
      <w:pPr>
        <w:jc w:val="left"/>
      </w:pPr>
      <w:r w:rsidRPr="0090342A">
        <w:rPr>
          <w:vertAlign w:val="superscript"/>
        </w:rPr>
        <w:t>3</w:t>
      </w:r>
      <w:r w:rsidRPr="0090342A">
        <w:t xml:space="preserve"> Department of Cellular and Molecular Pharmacology and Howard Hughes Medical Institute, University of California San Francisco, San Francisco, CA 94158, United States </w:t>
      </w:r>
    </w:p>
    <w:p w14:paraId="36C115B3" w14:textId="77777777" w:rsidR="0090342A" w:rsidRPr="0090342A" w:rsidRDefault="0090342A" w:rsidP="0090342A">
      <w:pPr>
        <w:jc w:val="left"/>
      </w:pPr>
      <w:r w:rsidRPr="0090342A">
        <w:t>*These authors contributed equally </w:t>
      </w:r>
    </w:p>
    <w:p w14:paraId="286A4686" w14:textId="77777777" w:rsidR="0090342A" w:rsidRPr="0090342A" w:rsidRDefault="0090342A" w:rsidP="0090342A">
      <w:pPr>
        <w:jc w:val="left"/>
      </w:pPr>
      <w:r w:rsidRPr="0090342A">
        <w:rPr>
          <w:rFonts w:ascii="Segoe UI Symbol" w:hAnsi="Segoe UI Symbol" w:cs="Segoe UI Symbol"/>
          <w:vertAlign w:val="superscript"/>
        </w:rPr>
        <w:t>✉</w:t>
      </w:r>
      <w:r w:rsidRPr="0090342A">
        <w:t xml:space="preserve"> Corresponding Authors: saskia.brachmann@novartis.com; veronika.ehmke@novartis.com </w:t>
      </w:r>
    </w:p>
    <w:p w14:paraId="1D0CE395" w14:textId="77777777" w:rsidR="0090342A" w:rsidRDefault="0090342A" w:rsidP="0090342A">
      <w:pPr>
        <w:jc w:val="left"/>
      </w:pPr>
    </w:p>
    <w:p w14:paraId="5C012D70" w14:textId="77777777" w:rsidR="0090342A" w:rsidRPr="000E7BC8" w:rsidRDefault="0090342A" w:rsidP="00501643">
      <w:pPr>
        <w:spacing w:line="259" w:lineRule="auto"/>
        <w:jc w:val="left"/>
      </w:pPr>
    </w:p>
    <w:p w14:paraId="4FAE6CA3" w14:textId="2FB2F2D7" w:rsidR="00B32A79" w:rsidRDefault="00484B82" w:rsidP="007F349E">
      <w:pPr>
        <w:spacing w:line="259" w:lineRule="auto"/>
        <w:jc w:val="left"/>
      </w:pPr>
      <w:r>
        <w:br w:type="page"/>
      </w:r>
    </w:p>
    <w:sdt>
      <w:sdtPr>
        <w:rPr>
          <w:b/>
          <w:bCs/>
          <w:sz w:val="28"/>
          <w:szCs w:val="28"/>
          <w:u w:val="single"/>
        </w:rPr>
        <w:id w:val="948281434"/>
        <w:docPartObj>
          <w:docPartGallery w:val="Table of Contents"/>
          <w:docPartUnique/>
        </w:docPartObj>
      </w:sdtPr>
      <w:sdtEndPr>
        <w:rPr>
          <w:noProof/>
          <w:sz w:val="20"/>
          <w:szCs w:val="20"/>
          <w:u w:val="none"/>
        </w:rPr>
      </w:sdtEndPr>
      <w:sdtContent>
        <w:p w14:paraId="7A873609" w14:textId="1BDBA51D" w:rsidR="00AF68B5" w:rsidRPr="00A6256B" w:rsidRDefault="00AF68B5" w:rsidP="00A6256B">
          <w:pPr>
            <w:rPr>
              <w:b/>
              <w:bCs/>
              <w:sz w:val="28"/>
              <w:szCs w:val="28"/>
              <w:u w:val="single"/>
            </w:rPr>
          </w:pPr>
          <w:r w:rsidRPr="00A6256B">
            <w:rPr>
              <w:b/>
              <w:bCs/>
              <w:sz w:val="28"/>
              <w:szCs w:val="28"/>
              <w:u w:val="single"/>
            </w:rPr>
            <w:t>Table of contents</w:t>
          </w:r>
        </w:p>
        <w:p w14:paraId="1D29105C" w14:textId="5B07413E" w:rsidR="0099344F" w:rsidRDefault="006E302F">
          <w:pPr>
            <w:pStyle w:val="TOC1"/>
            <w:tabs>
              <w:tab w:val="right" w:leader="dot" w:pos="9350"/>
            </w:tabs>
            <w:rPr>
              <w:rFonts w:asciiTheme="minorHAnsi" w:eastAsiaTheme="minorEastAsia" w:hAnsiTheme="minorHAnsi" w:cstheme="minorBidi"/>
              <w:noProof/>
              <w:sz w:val="24"/>
              <w:szCs w:val="24"/>
              <w:lang w:val="de-CH" w:eastAsia="de-CH"/>
            </w:rPr>
          </w:pPr>
          <w:r>
            <w:fldChar w:fldCharType="begin"/>
          </w:r>
          <w:r>
            <w:instrText xml:space="preserve"> TOC \o "1-3" \h \z \u </w:instrText>
          </w:r>
          <w:r>
            <w:fldChar w:fldCharType="separate"/>
          </w:r>
          <w:hyperlink w:anchor="_Toc191374850" w:history="1">
            <w:r w:rsidR="0099344F" w:rsidRPr="00192DF4">
              <w:rPr>
                <w:rStyle w:val="Hyperlink"/>
                <w:noProof/>
              </w:rPr>
              <w:t>EXTENDED DATA AND FIGURES</w:t>
            </w:r>
            <w:r w:rsidR="0099344F">
              <w:rPr>
                <w:noProof/>
                <w:webHidden/>
              </w:rPr>
              <w:tab/>
            </w:r>
            <w:r w:rsidR="0099344F">
              <w:rPr>
                <w:noProof/>
                <w:webHidden/>
              </w:rPr>
              <w:fldChar w:fldCharType="begin"/>
            </w:r>
            <w:r w:rsidR="0099344F">
              <w:rPr>
                <w:noProof/>
                <w:webHidden/>
              </w:rPr>
              <w:instrText xml:space="preserve"> PAGEREF _Toc191374850 \h </w:instrText>
            </w:r>
            <w:r w:rsidR="0099344F">
              <w:rPr>
                <w:noProof/>
                <w:webHidden/>
              </w:rPr>
            </w:r>
            <w:r w:rsidR="0099344F">
              <w:rPr>
                <w:noProof/>
                <w:webHidden/>
              </w:rPr>
              <w:fldChar w:fldCharType="separate"/>
            </w:r>
            <w:r w:rsidR="00503EE9">
              <w:rPr>
                <w:noProof/>
                <w:webHidden/>
              </w:rPr>
              <w:t>5</w:t>
            </w:r>
            <w:r w:rsidR="0099344F">
              <w:rPr>
                <w:noProof/>
                <w:webHidden/>
              </w:rPr>
              <w:fldChar w:fldCharType="end"/>
            </w:r>
          </w:hyperlink>
        </w:p>
        <w:p w14:paraId="4B655883" w14:textId="7A1FF419"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51" w:history="1">
            <w:r w:rsidRPr="00192DF4">
              <w:rPr>
                <w:rStyle w:val="Hyperlink"/>
                <w:noProof/>
                <w:lang w:val="en-GB" w:eastAsia="en-GB"/>
              </w:rPr>
              <w:t>NMR studies on specific Asp versus non-specific reactivity</w:t>
            </w:r>
            <w:r>
              <w:rPr>
                <w:noProof/>
                <w:webHidden/>
              </w:rPr>
              <w:tab/>
            </w:r>
            <w:r>
              <w:rPr>
                <w:noProof/>
                <w:webHidden/>
              </w:rPr>
              <w:fldChar w:fldCharType="begin"/>
            </w:r>
            <w:r>
              <w:rPr>
                <w:noProof/>
                <w:webHidden/>
              </w:rPr>
              <w:instrText xml:space="preserve"> PAGEREF _Toc191374851 \h </w:instrText>
            </w:r>
            <w:r>
              <w:rPr>
                <w:noProof/>
                <w:webHidden/>
              </w:rPr>
            </w:r>
            <w:r>
              <w:rPr>
                <w:noProof/>
                <w:webHidden/>
              </w:rPr>
              <w:fldChar w:fldCharType="separate"/>
            </w:r>
            <w:r w:rsidR="00503EE9">
              <w:rPr>
                <w:noProof/>
                <w:webHidden/>
              </w:rPr>
              <w:t>5</w:t>
            </w:r>
            <w:r>
              <w:rPr>
                <w:noProof/>
                <w:webHidden/>
              </w:rPr>
              <w:fldChar w:fldCharType="end"/>
            </w:r>
          </w:hyperlink>
        </w:p>
        <w:p w14:paraId="0A01712F" w14:textId="6FD37B18"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52" w:history="1">
            <w:r w:rsidRPr="00192DF4">
              <w:rPr>
                <w:rStyle w:val="Hyperlink"/>
                <w:noProof/>
                <w:lang w:val="en-GB" w:eastAsia="en-GB"/>
              </w:rPr>
              <w:t>Target occupancy MS studies (TO-MS assay)</w:t>
            </w:r>
            <w:r>
              <w:rPr>
                <w:noProof/>
                <w:webHidden/>
              </w:rPr>
              <w:tab/>
            </w:r>
            <w:r>
              <w:rPr>
                <w:noProof/>
                <w:webHidden/>
              </w:rPr>
              <w:fldChar w:fldCharType="begin"/>
            </w:r>
            <w:r>
              <w:rPr>
                <w:noProof/>
                <w:webHidden/>
              </w:rPr>
              <w:instrText xml:space="preserve"> PAGEREF _Toc191374852 \h </w:instrText>
            </w:r>
            <w:r>
              <w:rPr>
                <w:noProof/>
                <w:webHidden/>
              </w:rPr>
            </w:r>
            <w:r>
              <w:rPr>
                <w:noProof/>
                <w:webHidden/>
              </w:rPr>
              <w:fldChar w:fldCharType="separate"/>
            </w:r>
            <w:r w:rsidR="00503EE9">
              <w:rPr>
                <w:noProof/>
                <w:webHidden/>
              </w:rPr>
              <w:t>11</w:t>
            </w:r>
            <w:r>
              <w:rPr>
                <w:noProof/>
                <w:webHidden/>
              </w:rPr>
              <w:fldChar w:fldCharType="end"/>
            </w:r>
          </w:hyperlink>
        </w:p>
        <w:p w14:paraId="745FD882" w14:textId="171E430A"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53" w:history="1">
            <w:r w:rsidRPr="00192DF4">
              <w:rPr>
                <w:rStyle w:val="Hyperlink"/>
                <w:noProof/>
              </w:rPr>
              <w:t>Transition state energies and % covalent labelling for β-lactones series</w:t>
            </w:r>
            <w:r>
              <w:rPr>
                <w:noProof/>
                <w:webHidden/>
              </w:rPr>
              <w:tab/>
            </w:r>
            <w:r>
              <w:rPr>
                <w:noProof/>
                <w:webHidden/>
              </w:rPr>
              <w:fldChar w:fldCharType="begin"/>
            </w:r>
            <w:r>
              <w:rPr>
                <w:noProof/>
                <w:webHidden/>
              </w:rPr>
              <w:instrText xml:space="preserve"> PAGEREF _Toc191374853 \h </w:instrText>
            </w:r>
            <w:r>
              <w:rPr>
                <w:noProof/>
                <w:webHidden/>
              </w:rPr>
            </w:r>
            <w:r>
              <w:rPr>
                <w:noProof/>
                <w:webHidden/>
              </w:rPr>
              <w:fldChar w:fldCharType="separate"/>
            </w:r>
            <w:r w:rsidR="00503EE9">
              <w:rPr>
                <w:noProof/>
                <w:webHidden/>
              </w:rPr>
              <w:t>13</w:t>
            </w:r>
            <w:r>
              <w:rPr>
                <w:noProof/>
                <w:webHidden/>
              </w:rPr>
              <w:fldChar w:fldCharType="end"/>
            </w:r>
          </w:hyperlink>
        </w:p>
        <w:p w14:paraId="131B06BE" w14:textId="27429B62" w:rsidR="0099344F" w:rsidRDefault="0099344F">
          <w:pPr>
            <w:pStyle w:val="TOC1"/>
            <w:tabs>
              <w:tab w:val="right" w:leader="dot" w:pos="9350"/>
            </w:tabs>
            <w:rPr>
              <w:rFonts w:asciiTheme="minorHAnsi" w:eastAsiaTheme="minorEastAsia" w:hAnsiTheme="minorHAnsi" w:cstheme="minorBidi"/>
              <w:noProof/>
              <w:sz w:val="24"/>
              <w:szCs w:val="24"/>
              <w:lang w:val="de-CH" w:eastAsia="de-CH"/>
            </w:rPr>
          </w:pPr>
          <w:hyperlink w:anchor="_Toc191374855" w:history="1">
            <w:r w:rsidRPr="00192DF4">
              <w:rPr>
                <w:rStyle w:val="Hyperlink"/>
                <w:noProof/>
              </w:rPr>
              <w:t>MATERIALS AND METHODS</w:t>
            </w:r>
            <w:r>
              <w:rPr>
                <w:noProof/>
                <w:webHidden/>
              </w:rPr>
              <w:tab/>
            </w:r>
            <w:r>
              <w:rPr>
                <w:noProof/>
                <w:webHidden/>
              </w:rPr>
              <w:fldChar w:fldCharType="begin"/>
            </w:r>
            <w:r>
              <w:rPr>
                <w:noProof/>
                <w:webHidden/>
              </w:rPr>
              <w:instrText xml:space="preserve"> PAGEREF _Toc191374855 \h </w:instrText>
            </w:r>
            <w:r>
              <w:rPr>
                <w:noProof/>
                <w:webHidden/>
              </w:rPr>
            </w:r>
            <w:r>
              <w:rPr>
                <w:noProof/>
                <w:webHidden/>
              </w:rPr>
              <w:fldChar w:fldCharType="separate"/>
            </w:r>
            <w:r w:rsidR="00503EE9">
              <w:rPr>
                <w:noProof/>
                <w:webHidden/>
              </w:rPr>
              <w:t>14</w:t>
            </w:r>
            <w:r>
              <w:rPr>
                <w:noProof/>
                <w:webHidden/>
              </w:rPr>
              <w:fldChar w:fldCharType="end"/>
            </w:r>
          </w:hyperlink>
        </w:p>
        <w:p w14:paraId="0EDE704E" w14:textId="2D914B59"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56" w:history="1">
            <w:r w:rsidRPr="00192DF4">
              <w:rPr>
                <w:rStyle w:val="Hyperlink"/>
                <w:noProof/>
              </w:rPr>
              <w:t>Quantum mechanical transition state calculations</w:t>
            </w:r>
            <w:r>
              <w:rPr>
                <w:noProof/>
                <w:webHidden/>
              </w:rPr>
              <w:tab/>
            </w:r>
            <w:r>
              <w:rPr>
                <w:noProof/>
                <w:webHidden/>
              </w:rPr>
              <w:fldChar w:fldCharType="begin"/>
            </w:r>
            <w:r>
              <w:rPr>
                <w:noProof/>
                <w:webHidden/>
              </w:rPr>
              <w:instrText xml:space="preserve"> PAGEREF _Toc191374856 \h </w:instrText>
            </w:r>
            <w:r>
              <w:rPr>
                <w:noProof/>
                <w:webHidden/>
              </w:rPr>
            </w:r>
            <w:r>
              <w:rPr>
                <w:noProof/>
                <w:webHidden/>
              </w:rPr>
              <w:fldChar w:fldCharType="separate"/>
            </w:r>
            <w:r w:rsidR="00503EE9">
              <w:rPr>
                <w:noProof/>
                <w:webHidden/>
              </w:rPr>
              <w:t>14</w:t>
            </w:r>
            <w:r>
              <w:rPr>
                <w:noProof/>
                <w:webHidden/>
              </w:rPr>
              <w:fldChar w:fldCharType="end"/>
            </w:r>
          </w:hyperlink>
        </w:p>
        <w:p w14:paraId="06872C8B" w14:textId="540AA09C"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57" w:history="1">
            <w:r w:rsidRPr="00192DF4">
              <w:rPr>
                <w:rStyle w:val="Hyperlink"/>
                <w:noProof/>
                <w:lang w:val="en-GB" w:eastAsia="en-GB"/>
              </w:rPr>
              <w:t>Intact MS and kinetic data</w:t>
            </w:r>
            <w:r>
              <w:rPr>
                <w:noProof/>
                <w:webHidden/>
              </w:rPr>
              <w:tab/>
            </w:r>
            <w:r>
              <w:rPr>
                <w:noProof/>
                <w:webHidden/>
              </w:rPr>
              <w:fldChar w:fldCharType="begin"/>
            </w:r>
            <w:r>
              <w:rPr>
                <w:noProof/>
                <w:webHidden/>
              </w:rPr>
              <w:instrText xml:space="preserve"> PAGEREF _Toc191374857 \h </w:instrText>
            </w:r>
            <w:r>
              <w:rPr>
                <w:noProof/>
                <w:webHidden/>
              </w:rPr>
            </w:r>
            <w:r>
              <w:rPr>
                <w:noProof/>
                <w:webHidden/>
              </w:rPr>
              <w:fldChar w:fldCharType="separate"/>
            </w:r>
            <w:r w:rsidR="00503EE9">
              <w:rPr>
                <w:noProof/>
                <w:webHidden/>
              </w:rPr>
              <w:t>15</w:t>
            </w:r>
            <w:r>
              <w:rPr>
                <w:noProof/>
                <w:webHidden/>
              </w:rPr>
              <w:fldChar w:fldCharType="end"/>
            </w:r>
          </w:hyperlink>
        </w:p>
        <w:p w14:paraId="0AC4798F" w14:textId="0B82AF18"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58" w:history="1">
            <w:r w:rsidRPr="00192DF4">
              <w:rPr>
                <w:rStyle w:val="Hyperlink"/>
                <w:noProof/>
                <w:lang w:val="en-GB" w:eastAsia="en-GB"/>
              </w:rPr>
              <w:t>Intrinsic chemical reactivity towards GSH</w:t>
            </w:r>
            <w:r>
              <w:rPr>
                <w:noProof/>
                <w:webHidden/>
              </w:rPr>
              <w:tab/>
            </w:r>
            <w:r>
              <w:rPr>
                <w:noProof/>
                <w:webHidden/>
              </w:rPr>
              <w:fldChar w:fldCharType="begin"/>
            </w:r>
            <w:r>
              <w:rPr>
                <w:noProof/>
                <w:webHidden/>
              </w:rPr>
              <w:instrText xml:space="preserve"> PAGEREF _Toc191374858 \h </w:instrText>
            </w:r>
            <w:r>
              <w:rPr>
                <w:noProof/>
                <w:webHidden/>
              </w:rPr>
            </w:r>
            <w:r>
              <w:rPr>
                <w:noProof/>
                <w:webHidden/>
              </w:rPr>
              <w:fldChar w:fldCharType="separate"/>
            </w:r>
            <w:r w:rsidR="00503EE9">
              <w:rPr>
                <w:noProof/>
                <w:webHidden/>
              </w:rPr>
              <w:t>16</w:t>
            </w:r>
            <w:r>
              <w:rPr>
                <w:noProof/>
                <w:webHidden/>
              </w:rPr>
              <w:fldChar w:fldCharType="end"/>
            </w:r>
          </w:hyperlink>
        </w:p>
        <w:p w14:paraId="2E782B1B" w14:textId="71F688BF"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59" w:history="1">
            <w:r w:rsidRPr="00192DF4">
              <w:rPr>
                <w:rStyle w:val="Hyperlink"/>
                <w:noProof/>
                <w:lang w:val="en-GB" w:eastAsia="en-GB"/>
              </w:rPr>
              <w:t>X-ray co-crystal structures</w:t>
            </w:r>
            <w:r>
              <w:rPr>
                <w:noProof/>
                <w:webHidden/>
              </w:rPr>
              <w:tab/>
            </w:r>
            <w:r>
              <w:rPr>
                <w:noProof/>
                <w:webHidden/>
              </w:rPr>
              <w:fldChar w:fldCharType="begin"/>
            </w:r>
            <w:r>
              <w:rPr>
                <w:noProof/>
                <w:webHidden/>
              </w:rPr>
              <w:instrText xml:space="preserve"> PAGEREF _Toc191374859 \h </w:instrText>
            </w:r>
            <w:r>
              <w:rPr>
                <w:noProof/>
                <w:webHidden/>
              </w:rPr>
            </w:r>
            <w:r>
              <w:rPr>
                <w:noProof/>
                <w:webHidden/>
              </w:rPr>
              <w:fldChar w:fldCharType="separate"/>
            </w:r>
            <w:r w:rsidR="00503EE9">
              <w:rPr>
                <w:noProof/>
                <w:webHidden/>
              </w:rPr>
              <w:t>17</w:t>
            </w:r>
            <w:r>
              <w:rPr>
                <w:noProof/>
                <w:webHidden/>
              </w:rPr>
              <w:fldChar w:fldCharType="end"/>
            </w:r>
          </w:hyperlink>
        </w:p>
        <w:p w14:paraId="531A8193" w14:textId="19961778"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60" w:history="1">
            <w:r w:rsidRPr="00192DF4">
              <w:rPr>
                <w:rStyle w:val="Hyperlink"/>
                <w:noProof/>
                <w:lang w:val="en-GB" w:eastAsia="en-GB"/>
              </w:rPr>
              <w:t>Cellular pERK assays</w:t>
            </w:r>
            <w:r>
              <w:rPr>
                <w:noProof/>
                <w:webHidden/>
              </w:rPr>
              <w:tab/>
            </w:r>
            <w:r>
              <w:rPr>
                <w:noProof/>
                <w:webHidden/>
              </w:rPr>
              <w:fldChar w:fldCharType="begin"/>
            </w:r>
            <w:r>
              <w:rPr>
                <w:noProof/>
                <w:webHidden/>
              </w:rPr>
              <w:instrText xml:space="preserve"> PAGEREF _Toc191374860 \h </w:instrText>
            </w:r>
            <w:r>
              <w:rPr>
                <w:noProof/>
                <w:webHidden/>
              </w:rPr>
            </w:r>
            <w:r>
              <w:rPr>
                <w:noProof/>
                <w:webHidden/>
              </w:rPr>
              <w:fldChar w:fldCharType="separate"/>
            </w:r>
            <w:r w:rsidR="00503EE9">
              <w:rPr>
                <w:noProof/>
                <w:webHidden/>
              </w:rPr>
              <w:t>19</w:t>
            </w:r>
            <w:r>
              <w:rPr>
                <w:noProof/>
                <w:webHidden/>
              </w:rPr>
              <w:fldChar w:fldCharType="end"/>
            </w:r>
          </w:hyperlink>
        </w:p>
        <w:p w14:paraId="3AE9CB48" w14:textId="15C51AE4"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61" w:history="1">
            <w:r w:rsidRPr="00192DF4">
              <w:rPr>
                <w:rStyle w:val="Hyperlink"/>
                <w:noProof/>
                <w:lang w:val="en-GB" w:eastAsia="en-GB"/>
              </w:rPr>
              <w:t>Target occupancy assay by Western blot</w:t>
            </w:r>
            <w:r>
              <w:rPr>
                <w:noProof/>
                <w:webHidden/>
              </w:rPr>
              <w:tab/>
            </w:r>
            <w:r>
              <w:rPr>
                <w:noProof/>
                <w:webHidden/>
              </w:rPr>
              <w:fldChar w:fldCharType="begin"/>
            </w:r>
            <w:r>
              <w:rPr>
                <w:noProof/>
                <w:webHidden/>
              </w:rPr>
              <w:instrText xml:space="preserve"> PAGEREF _Toc191374861 \h </w:instrText>
            </w:r>
            <w:r>
              <w:rPr>
                <w:noProof/>
                <w:webHidden/>
              </w:rPr>
            </w:r>
            <w:r>
              <w:rPr>
                <w:noProof/>
                <w:webHidden/>
              </w:rPr>
              <w:fldChar w:fldCharType="separate"/>
            </w:r>
            <w:r w:rsidR="00503EE9">
              <w:rPr>
                <w:noProof/>
                <w:webHidden/>
              </w:rPr>
              <w:t>20</w:t>
            </w:r>
            <w:r>
              <w:rPr>
                <w:noProof/>
                <w:webHidden/>
              </w:rPr>
              <w:fldChar w:fldCharType="end"/>
            </w:r>
          </w:hyperlink>
        </w:p>
        <w:p w14:paraId="36284BB2" w14:textId="720971E0"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62" w:history="1">
            <w:r w:rsidRPr="00192DF4">
              <w:rPr>
                <w:rStyle w:val="Hyperlink"/>
                <w:noProof/>
                <w:lang w:val="en-GB" w:eastAsia="en-GB"/>
              </w:rPr>
              <w:t>Peptide mapping studies on recombinant KRAS</w:t>
            </w:r>
            <w:r w:rsidRPr="00192DF4">
              <w:rPr>
                <w:rStyle w:val="Hyperlink"/>
                <w:noProof/>
                <w:vertAlign w:val="superscript"/>
                <w:lang w:val="en-GB" w:eastAsia="en-GB"/>
              </w:rPr>
              <w:t>G12D</w:t>
            </w:r>
            <w:r>
              <w:rPr>
                <w:noProof/>
                <w:webHidden/>
              </w:rPr>
              <w:tab/>
            </w:r>
            <w:r>
              <w:rPr>
                <w:noProof/>
                <w:webHidden/>
              </w:rPr>
              <w:fldChar w:fldCharType="begin"/>
            </w:r>
            <w:r>
              <w:rPr>
                <w:noProof/>
                <w:webHidden/>
              </w:rPr>
              <w:instrText xml:space="preserve"> PAGEREF _Toc191374862 \h </w:instrText>
            </w:r>
            <w:r>
              <w:rPr>
                <w:noProof/>
                <w:webHidden/>
              </w:rPr>
            </w:r>
            <w:r>
              <w:rPr>
                <w:noProof/>
                <w:webHidden/>
              </w:rPr>
              <w:fldChar w:fldCharType="separate"/>
            </w:r>
            <w:r w:rsidR="00503EE9">
              <w:rPr>
                <w:noProof/>
                <w:webHidden/>
              </w:rPr>
              <w:t>21</w:t>
            </w:r>
            <w:r>
              <w:rPr>
                <w:noProof/>
                <w:webHidden/>
              </w:rPr>
              <w:fldChar w:fldCharType="end"/>
            </w:r>
          </w:hyperlink>
        </w:p>
        <w:p w14:paraId="42ECAA87" w14:textId="34BB0D7A"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63" w:history="1">
            <w:r w:rsidRPr="00192DF4">
              <w:rPr>
                <w:rStyle w:val="Hyperlink"/>
                <w:noProof/>
                <w:lang w:val="en-GB" w:eastAsia="en-GB"/>
              </w:rPr>
              <w:t>iTrace proteome-wide reactivity profiling</w:t>
            </w:r>
            <w:r>
              <w:rPr>
                <w:noProof/>
                <w:webHidden/>
              </w:rPr>
              <w:tab/>
            </w:r>
            <w:r>
              <w:rPr>
                <w:noProof/>
                <w:webHidden/>
              </w:rPr>
              <w:fldChar w:fldCharType="begin"/>
            </w:r>
            <w:r>
              <w:rPr>
                <w:noProof/>
                <w:webHidden/>
              </w:rPr>
              <w:instrText xml:space="preserve"> PAGEREF _Toc191374863 \h </w:instrText>
            </w:r>
            <w:r>
              <w:rPr>
                <w:noProof/>
                <w:webHidden/>
              </w:rPr>
            </w:r>
            <w:r>
              <w:rPr>
                <w:noProof/>
                <w:webHidden/>
              </w:rPr>
              <w:fldChar w:fldCharType="separate"/>
            </w:r>
            <w:r w:rsidR="00503EE9">
              <w:rPr>
                <w:noProof/>
                <w:webHidden/>
              </w:rPr>
              <w:t>22</w:t>
            </w:r>
            <w:r>
              <w:rPr>
                <w:noProof/>
                <w:webHidden/>
              </w:rPr>
              <w:fldChar w:fldCharType="end"/>
            </w:r>
          </w:hyperlink>
        </w:p>
        <w:p w14:paraId="0C56E619" w14:textId="465A8BC6"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64" w:history="1">
            <w:r w:rsidRPr="00192DF4">
              <w:rPr>
                <w:rStyle w:val="Hyperlink"/>
                <w:noProof/>
              </w:rPr>
              <w:t>PK study</w:t>
            </w:r>
            <w:r>
              <w:rPr>
                <w:noProof/>
                <w:webHidden/>
              </w:rPr>
              <w:tab/>
            </w:r>
            <w:r>
              <w:rPr>
                <w:noProof/>
                <w:webHidden/>
              </w:rPr>
              <w:fldChar w:fldCharType="begin"/>
            </w:r>
            <w:r>
              <w:rPr>
                <w:noProof/>
                <w:webHidden/>
              </w:rPr>
              <w:instrText xml:space="preserve"> PAGEREF _Toc191374864 \h </w:instrText>
            </w:r>
            <w:r>
              <w:rPr>
                <w:noProof/>
                <w:webHidden/>
              </w:rPr>
            </w:r>
            <w:r>
              <w:rPr>
                <w:noProof/>
                <w:webHidden/>
              </w:rPr>
              <w:fldChar w:fldCharType="separate"/>
            </w:r>
            <w:r w:rsidR="00503EE9">
              <w:rPr>
                <w:noProof/>
                <w:webHidden/>
              </w:rPr>
              <w:t>23</w:t>
            </w:r>
            <w:r>
              <w:rPr>
                <w:noProof/>
                <w:webHidden/>
              </w:rPr>
              <w:fldChar w:fldCharType="end"/>
            </w:r>
          </w:hyperlink>
        </w:p>
        <w:p w14:paraId="7CC5F384" w14:textId="14E581AC" w:rsidR="0099344F" w:rsidRDefault="0099344F">
          <w:pPr>
            <w:pStyle w:val="TOC3"/>
            <w:tabs>
              <w:tab w:val="right" w:leader="dot" w:pos="9350"/>
            </w:tabs>
            <w:rPr>
              <w:rFonts w:asciiTheme="minorHAnsi" w:eastAsiaTheme="minorEastAsia" w:hAnsiTheme="minorHAnsi" w:cstheme="minorBidi"/>
              <w:noProof/>
              <w:sz w:val="24"/>
              <w:szCs w:val="24"/>
              <w:lang w:val="de-CH" w:eastAsia="de-CH"/>
            </w:rPr>
          </w:pPr>
          <w:hyperlink w:anchor="_Toc191374865" w:history="1">
            <w:r w:rsidRPr="00192DF4">
              <w:rPr>
                <w:rStyle w:val="Hyperlink"/>
                <w:noProof/>
              </w:rPr>
              <w:t>PK/PD study</w:t>
            </w:r>
            <w:r>
              <w:rPr>
                <w:noProof/>
                <w:webHidden/>
              </w:rPr>
              <w:tab/>
            </w:r>
            <w:r>
              <w:rPr>
                <w:noProof/>
                <w:webHidden/>
              </w:rPr>
              <w:fldChar w:fldCharType="begin"/>
            </w:r>
            <w:r>
              <w:rPr>
                <w:noProof/>
                <w:webHidden/>
              </w:rPr>
              <w:instrText xml:space="preserve"> PAGEREF _Toc191374865 \h </w:instrText>
            </w:r>
            <w:r>
              <w:rPr>
                <w:noProof/>
                <w:webHidden/>
              </w:rPr>
            </w:r>
            <w:r>
              <w:rPr>
                <w:noProof/>
                <w:webHidden/>
              </w:rPr>
              <w:fldChar w:fldCharType="separate"/>
            </w:r>
            <w:r w:rsidR="00503EE9">
              <w:rPr>
                <w:noProof/>
                <w:webHidden/>
              </w:rPr>
              <w:t>23</w:t>
            </w:r>
            <w:r>
              <w:rPr>
                <w:noProof/>
                <w:webHidden/>
              </w:rPr>
              <w:fldChar w:fldCharType="end"/>
            </w:r>
          </w:hyperlink>
        </w:p>
        <w:p w14:paraId="511C161F" w14:textId="45CA6A74" w:rsidR="0099344F" w:rsidRDefault="0099344F">
          <w:pPr>
            <w:pStyle w:val="TOC1"/>
            <w:tabs>
              <w:tab w:val="right" w:leader="dot" w:pos="9350"/>
            </w:tabs>
            <w:rPr>
              <w:rFonts w:asciiTheme="minorHAnsi" w:eastAsiaTheme="minorEastAsia" w:hAnsiTheme="minorHAnsi" w:cstheme="minorBidi"/>
              <w:noProof/>
              <w:sz w:val="24"/>
              <w:szCs w:val="24"/>
              <w:lang w:val="de-CH" w:eastAsia="de-CH"/>
            </w:rPr>
          </w:pPr>
          <w:hyperlink w:anchor="_Toc191374866" w:history="1">
            <w:r w:rsidRPr="00192DF4">
              <w:rPr>
                <w:rStyle w:val="Hyperlink"/>
                <w:noProof/>
                <w:lang w:val="en-GB" w:eastAsia="en-GB"/>
              </w:rPr>
              <w:t>SYNTHETIC METHODS AND PROCEDURES</w:t>
            </w:r>
            <w:r>
              <w:rPr>
                <w:noProof/>
                <w:webHidden/>
              </w:rPr>
              <w:tab/>
            </w:r>
            <w:r>
              <w:rPr>
                <w:noProof/>
                <w:webHidden/>
              </w:rPr>
              <w:fldChar w:fldCharType="begin"/>
            </w:r>
            <w:r>
              <w:rPr>
                <w:noProof/>
                <w:webHidden/>
              </w:rPr>
              <w:instrText xml:space="preserve"> PAGEREF _Toc191374866 \h </w:instrText>
            </w:r>
            <w:r>
              <w:rPr>
                <w:noProof/>
                <w:webHidden/>
              </w:rPr>
            </w:r>
            <w:r>
              <w:rPr>
                <w:noProof/>
                <w:webHidden/>
              </w:rPr>
              <w:fldChar w:fldCharType="separate"/>
            </w:r>
            <w:r w:rsidR="00503EE9">
              <w:rPr>
                <w:noProof/>
                <w:webHidden/>
              </w:rPr>
              <w:t>24</w:t>
            </w:r>
            <w:r>
              <w:rPr>
                <w:noProof/>
                <w:webHidden/>
              </w:rPr>
              <w:fldChar w:fldCharType="end"/>
            </w:r>
          </w:hyperlink>
        </w:p>
        <w:p w14:paraId="3D89972D" w14:textId="5FB48C3C"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67" w:history="1">
            <w:r w:rsidRPr="00192DF4">
              <w:rPr>
                <w:rStyle w:val="Hyperlink"/>
                <w:noProof/>
              </w:rPr>
              <w:t>(3S,4R)-3-ethyl-3-methyl-4-(morpholine-4-carbonyl)oxetan-2-one</w:t>
            </w:r>
            <w:r>
              <w:rPr>
                <w:noProof/>
                <w:webHidden/>
              </w:rPr>
              <w:tab/>
            </w:r>
            <w:r>
              <w:rPr>
                <w:noProof/>
                <w:webHidden/>
              </w:rPr>
              <w:fldChar w:fldCharType="begin"/>
            </w:r>
            <w:r>
              <w:rPr>
                <w:noProof/>
                <w:webHidden/>
              </w:rPr>
              <w:instrText xml:space="preserve"> PAGEREF _Toc191374867 \h </w:instrText>
            </w:r>
            <w:r>
              <w:rPr>
                <w:noProof/>
                <w:webHidden/>
              </w:rPr>
            </w:r>
            <w:r>
              <w:rPr>
                <w:noProof/>
                <w:webHidden/>
              </w:rPr>
              <w:fldChar w:fldCharType="separate"/>
            </w:r>
            <w:r w:rsidR="00503EE9">
              <w:rPr>
                <w:noProof/>
                <w:webHidden/>
              </w:rPr>
              <w:t>29</w:t>
            </w:r>
            <w:r>
              <w:rPr>
                <w:noProof/>
                <w:webHidden/>
              </w:rPr>
              <w:fldChar w:fldCharType="end"/>
            </w:r>
          </w:hyperlink>
        </w:p>
        <w:p w14:paraId="6279731C" w14:textId="72A86052"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68" w:history="1">
            <w:r w:rsidRPr="00192DF4">
              <w:rPr>
                <w:rStyle w:val="Hyperlink"/>
                <w:noProof/>
                <w:lang w:val="de-CH"/>
              </w:rPr>
              <w:t>(</w:t>
            </w:r>
            <w:r w:rsidRPr="00192DF4">
              <w:rPr>
                <w:rStyle w:val="Hyperlink"/>
                <w:iCs/>
                <w:noProof/>
                <w:lang w:val="de-CH"/>
              </w:rPr>
              <w:t>4R)-4-(3-(7-(8-ethynyl-7-fluoro-3-hydroxynaphthalen-1-yl)-8-fluoro-2-(((2R,7aS)-2-fluorotetrahydro-1H-pyrrolizin-7a(5H)-yl)methoxy)pyrido[4,3-d]pyrimidin-4-yl)-3,8-diazabicyclo[3.2.1]octane-8-carbonyl)-3,3-dimethyloxetan-2-one</w:t>
            </w:r>
            <w:r>
              <w:rPr>
                <w:noProof/>
                <w:webHidden/>
              </w:rPr>
              <w:tab/>
            </w:r>
            <w:r>
              <w:rPr>
                <w:noProof/>
                <w:webHidden/>
              </w:rPr>
              <w:fldChar w:fldCharType="begin"/>
            </w:r>
            <w:r>
              <w:rPr>
                <w:noProof/>
                <w:webHidden/>
              </w:rPr>
              <w:instrText xml:space="preserve"> PAGEREF _Toc191374868 \h </w:instrText>
            </w:r>
            <w:r>
              <w:rPr>
                <w:noProof/>
                <w:webHidden/>
              </w:rPr>
            </w:r>
            <w:r>
              <w:rPr>
                <w:noProof/>
                <w:webHidden/>
              </w:rPr>
              <w:fldChar w:fldCharType="separate"/>
            </w:r>
            <w:r w:rsidR="00503EE9">
              <w:rPr>
                <w:noProof/>
                <w:webHidden/>
              </w:rPr>
              <w:t>30</w:t>
            </w:r>
            <w:r>
              <w:rPr>
                <w:noProof/>
                <w:webHidden/>
              </w:rPr>
              <w:fldChar w:fldCharType="end"/>
            </w:r>
          </w:hyperlink>
        </w:p>
        <w:p w14:paraId="6841EA3D" w14:textId="774A9DF9"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69" w:history="1">
            <w:r w:rsidRPr="00192DF4">
              <w:rPr>
                <w:rStyle w:val="Hyperlink"/>
                <w:noProof/>
              </w:rPr>
              <w:t>4-((1R,5S)-3-(7-(8-ethynyl-7-fluoro-3-hydroxynaphthalen-1-yl)-8-fluoro-2-(((2R,7aS)-2-fluorotetrahydro-1H-pyrrolizin-7a(5H)-yl)methoxy)pyrido[4,3-d]pyrimidin-4-yl)-3,8-diazabicyclo[3.2.1]octane-8-carbonyl)-3,3,4-trimethyloxetan-2-one</w:t>
            </w:r>
            <w:r>
              <w:rPr>
                <w:noProof/>
                <w:webHidden/>
              </w:rPr>
              <w:tab/>
            </w:r>
            <w:r>
              <w:rPr>
                <w:noProof/>
                <w:webHidden/>
              </w:rPr>
              <w:fldChar w:fldCharType="begin"/>
            </w:r>
            <w:r>
              <w:rPr>
                <w:noProof/>
                <w:webHidden/>
              </w:rPr>
              <w:instrText xml:space="preserve"> PAGEREF _Toc191374869 \h </w:instrText>
            </w:r>
            <w:r>
              <w:rPr>
                <w:noProof/>
                <w:webHidden/>
              </w:rPr>
            </w:r>
            <w:r>
              <w:rPr>
                <w:noProof/>
                <w:webHidden/>
              </w:rPr>
              <w:fldChar w:fldCharType="separate"/>
            </w:r>
            <w:r w:rsidR="00503EE9">
              <w:rPr>
                <w:noProof/>
                <w:webHidden/>
              </w:rPr>
              <w:t>32</w:t>
            </w:r>
            <w:r>
              <w:rPr>
                <w:noProof/>
                <w:webHidden/>
              </w:rPr>
              <w:fldChar w:fldCharType="end"/>
            </w:r>
          </w:hyperlink>
        </w:p>
        <w:p w14:paraId="43C403AC" w14:textId="0E6F64FD"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0" w:history="1">
            <w:r w:rsidRPr="00192DF4">
              <w:rPr>
                <w:rStyle w:val="Hyperlink"/>
                <w:noProof/>
              </w:rPr>
              <w:t>4-((1R,5S)-3-(7-(8-ethynyl-7-fluoro-3-hydroxynaphthalen-1-yl)-8-fluoro-2-(((2R,7aS)-2-fluorotetrahydro-1H-pyrrolizin-7a(5H)-yl)methoxy)pyrido[4,3-d]pyrimidin-4-yl)-3,8-diazabicyclo[3.2.1]octane-8-carbonyl)-3,3,4-trimethyloxetan-2-one</w:t>
            </w:r>
            <w:r>
              <w:rPr>
                <w:noProof/>
                <w:webHidden/>
              </w:rPr>
              <w:tab/>
            </w:r>
            <w:r>
              <w:rPr>
                <w:noProof/>
                <w:webHidden/>
              </w:rPr>
              <w:fldChar w:fldCharType="begin"/>
            </w:r>
            <w:r>
              <w:rPr>
                <w:noProof/>
                <w:webHidden/>
              </w:rPr>
              <w:instrText xml:space="preserve"> PAGEREF _Toc191374870 \h </w:instrText>
            </w:r>
            <w:r>
              <w:rPr>
                <w:noProof/>
                <w:webHidden/>
              </w:rPr>
            </w:r>
            <w:r>
              <w:rPr>
                <w:noProof/>
                <w:webHidden/>
              </w:rPr>
              <w:fldChar w:fldCharType="separate"/>
            </w:r>
            <w:r w:rsidR="00503EE9">
              <w:rPr>
                <w:noProof/>
                <w:webHidden/>
              </w:rPr>
              <w:t>33</w:t>
            </w:r>
            <w:r>
              <w:rPr>
                <w:noProof/>
                <w:webHidden/>
              </w:rPr>
              <w:fldChar w:fldCharType="end"/>
            </w:r>
          </w:hyperlink>
        </w:p>
        <w:p w14:paraId="51CDAB56" w14:textId="6A214C4E"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1" w:history="1">
            <w:r w:rsidRPr="00192DF4">
              <w:rPr>
                <w:rStyle w:val="Hyperlink"/>
                <w:noProof/>
                <w:lang w:val="de-CH"/>
              </w:rPr>
              <w:t>(3S,4R)-3-ethyl-4-((1R,5S)-3-(7-(8-ethynyl-7-fluoro-3-hydroxynaphthalen-1-yl)-8-fluoro-2-(((2R,7aS)-2-fluorotetrahydro-1H-pyrrolizin-7a(5H)-yl)methoxy)pyrido[4,3-d]pyrimidin-4-yl)-3,8-diazabicyclo[3.2.1]octane-8-carbonyl)-3-methyloxetan-2-one (3S, 4R)-4</w:t>
            </w:r>
            <w:r>
              <w:rPr>
                <w:noProof/>
                <w:webHidden/>
              </w:rPr>
              <w:tab/>
            </w:r>
            <w:r>
              <w:rPr>
                <w:noProof/>
                <w:webHidden/>
              </w:rPr>
              <w:fldChar w:fldCharType="begin"/>
            </w:r>
            <w:r>
              <w:rPr>
                <w:noProof/>
                <w:webHidden/>
              </w:rPr>
              <w:instrText xml:space="preserve"> PAGEREF _Toc191374871 \h </w:instrText>
            </w:r>
            <w:r>
              <w:rPr>
                <w:noProof/>
                <w:webHidden/>
              </w:rPr>
            </w:r>
            <w:r>
              <w:rPr>
                <w:noProof/>
                <w:webHidden/>
              </w:rPr>
              <w:fldChar w:fldCharType="separate"/>
            </w:r>
            <w:r w:rsidR="00503EE9">
              <w:rPr>
                <w:noProof/>
                <w:webHidden/>
              </w:rPr>
              <w:t>37</w:t>
            </w:r>
            <w:r>
              <w:rPr>
                <w:noProof/>
                <w:webHidden/>
              </w:rPr>
              <w:fldChar w:fldCharType="end"/>
            </w:r>
          </w:hyperlink>
        </w:p>
        <w:p w14:paraId="5A32D184" w14:textId="5E2EC222"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2" w:history="1">
            <w:r w:rsidRPr="00192DF4">
              <w:rPr>
                <w:rStyle w:val="Hyperlink"/>
                <w:noProof/>
                <w:lang w:val="de-CH"/>
              </w:rPr>
              <w:t>(</w:t>
            </w:r>
            <w:r w:rsidRPr="00192DF4">
              <w:rPr>
                <w:rStyle w:val="Hyperlink"/>
                <w:iCs/>
                <w:noProof/>
                <w:lang w:val="de-CH"/>
              </w:rPr>
              <w:t>3R,4R</w:t>
            </w:r>
            <w:r w:rsidRPr="00192DF4">
              <w:rPr>
                <w:rStyle w:val="Hyperlink"/>
                <w:noProof/>
                <w:lang w:val="de-CH"/>
              </w:rPr>
              <w:t>)-3-ethyl-4-((1R,5S)-3-(7-(8-ethynyl-7-fluoro-3-hydroxynaphthalen-1-yl)-8-fluoro-2-(((2R,7aS)-2-fluorotetrahydro-1H-pyrrolizin-7a(5H)-yl)methoxy)pyrido[4,3-d]pyrimidin-4-yl)-3,8-diazabicyclo[3.2.1]octane-8-carbonyl)-3-methyloxetan-2-one (3R, 4R)-</w:t>
            </w:r>
            <w:r w:rsidRPr="00192DF4">
              <w:rPr>
                <w:rStyle w:val="Hyperlink"/>
                <w:b/>
                <w:bCs/>
                <w:noProof/>
                <w:lang w:val="de-CH"/>
              </w:rPr>
              <w:t>3</w:t>
            </w:r>
            <w:r w:rsidRPr="00192DF4">
              <w:rPr>
                <w:rStyle w:val="Hyperlink"/>
                <w:noProof/>
                <w:lang w:val="de-CH"/>
              </w:rPr>
              <w:t xml:space="preserve">   </w:t>
            </w:r>
            <w:r>
              <w:rPr>
                <w:noProof/>
                <w:webHidden/>
              </w:rPr>
              <w:tab/>
            </w:r>
            <w:r>
              <w:rPr>
                <w:noProof/>
                <w:webHidden/>
              </w:rPr>
              <w:fldChar w:fldCharType="begin"/>
            </w:r>
            <w:r>
              <w:rPr>
                <w:noProof/>
                <w:webHidden/>
              </w:rPr>
              <w:instrText xml:space="preserve"> PAGEREF _Toc191374872 \h </w:instrText>
            </w:r>
            <w:r>
              <w:rPr>
                <w:noProof/>
                <w:webHidden/>
              </w:rPr>
            </w:r>
            <w:r>
              <w:rPr>
                <w:noProof/>
                <w:webHidden/>
              </w:rPr>
              <w:fldChar w:fldCharType="separate"/>
            </w:r>
            <w:r w:rsidR="00503EE9">
              <w:rPr>
                <w:noProof/>
                <w:webHidden/>
              </w:rPr>
              <w:t>44</w:t>
            </w:r>
            <w:r>
              <w:rPr>
                <w:noProof/>
                <w:webHidden/>
              </w:rPr>
              <w:fldChar w:fldCharType="end"/>
            </w:r>
          </w:hyperlink>
        </w:p>
        <w:p w14:paraId="6A9C9589" w14:textId="0D57AFCF"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3" w:history="1">
            <w:r w:rsidRPr="00192DF4">
              <w:rPr>
                <w:rStyle w:val="Hyperlink"/>
                <w:noProof/>
                <w:lang w:val="de-CH"/>
              </w:rPr>
              <w:t>(3S,4R)-4-((1R,5S)-3-(7-(8-ethynyl-7-fluoro-3-hydroxynaphthalen-1-yl)-8-fluoro-2-(((2R,7aS)-2-fluorotetrahydro-1H-pyrrolizin-7a(5H)-yl)methoxy)pyrido[4,3-d]pyrimidin-4-yl)-3,8-diazabicyclo[3.2.1]octane-8-carbonyl)-3-methyl-3-propyloxetan-2-one (3S, 4R)-</w:t>
            </w:r>
            <w:r w:rsidRPr="00192DF4">
              <w:rPr>
                <w:rStyle w:val="Hyperlink"/>
                <w:b/>
                <w:noProof/>
                <w:lang w:val="de-CH"/>
              </w:rPr>
              <w:t>5</w:t>
            </w:r>
            <w:r>
              <w:rPr>
                <w:noProof/>
                <w:webHidden/>
              </w:rPr>
              <w:tab/>
            </w:r>
            <w:r>
              <w:rPr>
                <w:noProof/>
                <w:webHidden/>
              </w:rPr>
              <w:fldChar w:fldCharType="begin"/>
            </w:r>
            <w:r>
              <w:rPr>
                <w:noProof/>
                <w:webHidden/>
              </w:rPr>
              <w:instrText xml:space="preserve"> PAGEREF _Toc191374873 \h </w:instrText>
            </w:r>
            <w:r>
              <w:rPr>
                <w:noProof/>
                <w:webHidden/>
              </w:rPr>
            </w:r>
            <w:r>
              <w:rPr>
                <w:noProof/>
                <w:webHidden/>
              </w:rPr>
              <w:fldChar w:fldCharType="separate"/>
            </w:r>
            <w:r w:rsidR="00503EE9">
              <w:rPr>
                <w:noProof/>
                <w:webHidden/>
              </w:rPr>
              <w:t>50</w:t>
            </w:r>
            <w:r>
              <w:rPr>
                <w:noProof/>
                <w:webHidden/>
              </w:rPr>
              <w:fldChar w:fldCharType="end"/>
            </w:r>
          </w:hyperlink>
        </w:p>
        <w:p w14:paraId="142187C8" w14:textId="580E7BD4"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4" w:history="1">
            <w:r w:rsidRPr="00192DF4">
              <w:rPr>
                <w:rStyle w:val="Hyperlink"/>
                <w:iCs/>
                <w:noProof/>
              </w:rPr>
              <w:t>(3S,4R)-4-((1R,5S)-3-(7-(8-ethynyl-7-fluoro-3-hydroxynaphthalen-1-yl)-8-fluoro-2-(((2R,7aS)-2-fluorotetrahydro-1H-pyrrolizin-7a(5H)-yl)methoxy)pyrido[4,3-d]pyrimidin-4-yl)-3,8-diazabicyclo[3.2.1]octane-8-carbonyl)-3-isopropyl-3-methyloxetan-2-one (3S, 4R)-</w:t>
            </w:r>
            <w:r w:rsidRPr="00192DF4">
              <w:rPr>
                <w:rStyle w:val="Hyperlink"/>
                <w:b/>
                <w:bCs/>
                <w:iCs/>
                <w:noProof/>
              </w:rPr>
              <w:t>6</w:t>
            </w:r>
            <w:r w:rsidRPr="00192DF4">
              <w:rPr>
                <w:rStyle w:val="Hyperlink"/>
                <w:noProof/>
              </w:rPr>
              <w:t xml:space="preserve"> (</w:t>
            </w:r>
            <w:r>
              <w:rPr>
                <w:noProof/>
                <w:webHidden/>
              </w:rPr>
              <w:tab/>
            </w:r>
            <w:r>
              <w:rPr>
                <w:noProof/>
                <w:webHidden/>
              </w:rPr>
              <w:fldChar w:fldCharType="begin"/>
            </w:r>
            <w:r>
              <w:rPr>
                <w:noProof/>
                <w:webHidden/>
              </w:rPr>
              <w:instrText xml:space="preserve"> PAGEREF _Toc191374874 \h </w:instrText>
            </w:r>
            <w:r>
              <w:rPr>
                <w:noProof/>
                <w:webHidden/>
              </w:rPr>
            </w:r>
            <w:r>
              <w:rPr>
                <w:noProof/>
                <w:webHidden/>
              </w:rPr>
              <w:fldChar w:fldCharType="separate"/>
            </w:r>
            <w:r w:rsidR="00503EE9">
              <w:rPr>
                <w:noProof/>
                <w:webHidden/>
              </w:rPr>
              <w:t>56</w:t>
            </w:r>
            <w:r>
              <w:rPr>
                <w:noProof/>
                <w:webHidden/>
              </w:rPr>
              <w:fldChar w:fldCharType="end"/>
            </w:r>
          </w:hyperlink>
        </w:p>
        <w:p w14:paraId="6562C36B" w14:textId="0FC41DCE"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5" w:history="1">
            <w:r w:rsidRPr="00192DF4">
              <w:rPr>
                <w:rStyle w:val="Hyperlink"/>
                <w:noProof/>
                <w:lang w:val="de-CH"/>
              </w:rPr>
              <w:t xml:space="preserve">(3S,4R)-4-((1R,5S)-3-(7-(8-ethynyl-7-fluoro-3-hydroxynaphthalen-1-yl)-8-fluoro-2-(((2R,7aS)-2-fluorotetrahydro-1H-pyrrolizin-7a(5H)-yl)methoxy)pyrido[4,3-d]pyrimidin-4-yl)-3,8-diazabicyclo[3.2.1]octane-8-carbonyl)-3-isobutyl-3-methyloxetan-2-one </w:t>
            </w:r>
          </w:hyperlink>
        </w:p>
        <w:p w14:paraId="18EFCFD1" w14:textId="3F5B7978"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6" w:history="1">
            <w:r w:rsidRPr="00192DF4">
              <w:rPr>
                <w:rStyle w:val="Hyperlink"/>
                <w:noProof/>
                <w:lang w:val="de-CH"/>
              </w:rPr>
              <w:t>(3S,4R)-4-((1R,5S)-3-(7-(8-ethynyl-7-fluoro-3-hydroxynaphthalen-1-yl)-8-fluoro-2-(((2R,7aS)-2-fluorotetrahydro-1H-pyrrolizin-7a(5H)-yl)methoxy)pyrido[4,3-d]pyrimidin-4-yl)-3,8-diazabicyclo[3.2.1]octane-8-carbonyl)-3-methyl-3-((tetrahydro-2H-pyran-4-yl)methyl)oxetan-2-one (3S, 4R)-</w:t>
            </w:r>
            <w:r w:rsidRPr="00192DF4">
              <w:rPr>
                <w:rStyle w:val="Hyperlink"/>
                <w:b/>
                <w:bCs/>
                <w:noProof/>
                <w:lang w:val="de-CH"/>
              </w:rPr>
              <w:t>8</w:t>
            </w:r>
            <w:r>
              <w:rPr>
                <w:noProof/>
                <w:webHidden/>
              </w:rPr>
              <w:tab/>
            </w:r>
            <w:r>
              <w:rPr>
                <w:noProof/>
                <w:webHidden/>
              </w:rPr>
              <w:fldChar w:fldCharType="begin"/>
            </w:r>
            <w:r>
              <w:rPr>
                <w:noProof/>
                <w:webHidden/>
              </w:rPr>
              <w:instrText xml:space="preserve"> PAGEREF _Toc191374876 \h </w:instrText>
            </w:r>
            <w:r>
              <w:rPr>
                <w:noProof/>
                <w:webHidden/>
              </w:rPr>
            </w:r>
            <w:r>
              <w:rPr>
                <w:noProof/>
                <w:webHidden/>
              </w:rPr>
              <w:fldChar w:fldCharType="separate"/>
            </w:r>
            <w:r w:rsidR="00503EE9">
              <w:rPr>
                <w:noProof/>
                <w:webHidden/>
              </w:rPr>
              <w:t>66</w:t>
            </w:r>
            <w:r>
              <w:rPr>
                <w:noProof/>
                <w:webHidden/>
              </w:rPr>
              <w:fldChar w:fldCharType="end"/>
            </w:r>
          </w:hyperlink>
        </w:p>
        <w:p w14:paraId="430446A3" w14:textId="1B5FD49C"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7" w:history="1">
            <w:r w:rsidRPr="00192DF4">
              <w:rPr>
                <w:rStyle w:val="Hyperlink"/>
                <w:noProof/>
              </w:rPr>
              <w:t>(3S,4R)-4-((1R,5S)-3-(7-(8-ethynyl-7-fluoro-3-hydroxynaphthalen-1-yl)-8-fluoro-2-(((2R,7aS)-2-fluorotetrahydro-1H-pyrrolizin-7a(5H)-yl)methoxy)pyrido[4,3-d]pyrimidin-4-yl)-3,8-diazabicyclo[3.2.1]octane-8-carbonyl)-3-methyl-3-(prop-1-en-2-yl)oxetan-2-one (3S, 4R)-</w:t>
            </w:r>
            <w:r w:rsidRPr="00192DF4">
              <w:rPr>
                <w:rStyle w:val="Hyperlink"/>
                <w:b/>
                <w:bCs/>
                <w:noProof/>
              </w:rPr>
              <w:t>9</w:t>
            </w:r>
            <w:r w:rsidRPr="00192DF4">
              <w:rPr>
                <w:rStyle w:val="Hyperlink"/>
                <w:iCs/>
                <w:noProof/>
              </w:rPr>
              <w:t xml:space="preserve"> </w:t>
            </w:r>
            <w:r>
              <w:rPr>
                <w:noProof/>
                <w:webHidden/>
              </w:rPr>
              <w:tab/>
            </w:r>
            <w:r>
              <w:rPr>
                <w:noProof/>
                <w:webHidden/>
              </w:rPr>
              <w:fldChar w:fldCharType="begin"/>
            </w:r>
            <w:r>
              <w:rPr>
                <w:noProof/>
                <w:webHidden/>
              </w:rPr>
              <w:instrText xml:space="preserve"> PAGEREF _Toc191374877 \h </w:instrText>
            </w:r>
            <w:r>
              <w:rPr>
                <w:noProof/>
                <w:webHidden/>
              </w:rPr>
            </w:r>
            <w:r>
              <w:rPr>
                <w:noProof/>
                <w:webHidden/>
              </w:rPr>
              <w:fldChar w:fldCharType="separate"/>
            </w:r>
            <w:r w:rsidR="00503EE9">
              <w:rPr>
                <w:noProof/>
                <w:webHidden/>
              </w:rPr>
              <w:t>73</w:t>
            </w:r>
            <w:r>
              <w:rPr>
                <w:noProof/>
                <w:webHidden/>
              </w:rPr>
              <w:fldChar w:fldCharType="end"/>
            </w:r>
          </w:hyperlink>
        </w:p>
        <w:p w14:paraId="1616C085" w14:textId="049B61FB"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8" w:history="1">
            <w:r w:rsidRPr="00192DF4">
              <w:rPr>
                <w:rStyle w:val="Hyperlink"/>
                <w:noProof/>
              </w:rPr>
              <w:t>(3S,4R)-3-cyclopropyl-4-((1R,5S)-3-(7-(8-ethynyl-7-fluoro-3-hydroxynaphthalen-1-yl)-8-fluoro-2-(((2R,7aS)-2-fluorotetrahydro-1H-pyrrolizin-7a(5H)-yl)methoxy)pyrido[4,3-d]pyrimidin-4-yl)-3,8-diazabicyclo[3.2.1]octane-8-carbonyl)-3-methyloxetan-2-one  (3S, 4R)-</w:t>
            </w:r>
            <w:r w:rsidRPr="00192DF4">
              <w:rPr>
                <w:rStyle w:val="Hyperlink"/>
                <w:b/>
                <w:bCs/>
                <w:noProof/>
              </w:rPr>
              <w:t>10</w:t>
            </w:r>
            <w:r w:rsidRPr="00192DF4">
              <w:rPr>
                <w:rStyle w:val="Hyperlink"/>
                <w:noProof/>
              </w:rPr>
              <w:t xml:space="preserve"> (S0-EE-N9KY)</w:t>
            </w:r>
            <w:r>
              <w:rPr>
                <w:noProof/>
                <w:webHidden/>
              </w:rPr>
              <w:tab/>
            </w:r>
            <w:r>
              <w:rPr>
                <w:noProof/>
                <w:webHidden/>
              </w:rPr>
              <w:fldChar w:fldCharType="begin"/>
            </w:r>
            <w:r>
              <w:rPr>
                <w:noProof/>
                <w:webHidden/>
              </w:rPr>
              <w:instrText xml:space="preserve"> PAGEREF _Toc191374878 \h </w:instrText>
            </w:r>
            <w:r>
              <w:rPr>
                <w:noProof/>
                <w:webHidden/>
              </w:rPr>
            </w:r>
            <w:r>
              <w:rPr>
                <w:noProof/>
                <w:webHidden/>
              </w:rPr>
              <w:fldChar w:fldCharType="separate"/>
            </w:r>
            <w:r w:rsidR="00503EE9">
              <w:rPr>
                <w:noProof/>
                <w:webHidden/>
              </w:rPr>
              <w:t>79</w:t>
            </w:r>
            <w:r>
              <w:rPr>
                <w:noProof/>
                <w:webHidden/>
              </w:rPr>
              <w:fldChar w:fldCharType="end"/>
            </w:r>
          </w:hyperlink>
        </w:p>
        <w:p w14:paraId="01E477FA" w14:textId="334FB527"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79" w:history="1">
            <w:r w:rsidRPr="00192DF4">
              <w:rPr>
                <w:rStyle w:val="Hyperlink"/>
                <w:noProof/>
                <w:lang w:val="de-CH"/>
              </w:rPr>
              <w:t>(3S,4R)-3-cyclobutyl-4-((1R,5S)-3-(7-(8-ethynyl-7-fluoro-3-hydroxynaphthalen-1-yl)-8-fluoro-2-(((2R,7aS)-2-fluorotetrahydro-1H-pyrrolizin-7a(5H)-yl)methoxy)pyrido[4,3-d]pyrimidin-4-yl)-3,8-diazabicyclo[3.2.1]octane-8-carbonyl)-3-methyloxetan-2-one (3S,4R)-</w:t>
            </w:r>
            <w:r w:rsidRPr="00192DF4">
              <w:rPr>
                <w:rStyle w:val="Hyperlink"/>
                <w:b/>
                <w:bCs/>
                <w:noProof/>
                <w:lang w:val="de-CH"/>
              </w:rPr>
              <w:t>11</w:t>
            </w:r>
            <w:r>
              <w:rPr>
                <w:noProof/>
                <w:webHidden/>
              </w:rPr>
              <w:tab/>
            </w:r>
            <w:r>
              <w:rPr>
                <w:noProof/>
                <w:webHidden/>
              </w:rPr>
              <w:fldChar w:fldCharType="begin"/>
            </w:r>
            <w:r>
              <w:rPr>
                <w:noProof/>
                <w:webHidden/>
              </w:rPr>
              <w:instrText xml:space="preserve"> PAGEREF _Toc191374879 \h </w:instrText>
            </w:r>
            <w:r>
              <w:rPr>
                <w:noProof/>
                <w:webHidden/>
              </w:rPr>
            </w:r>
            <w:r>
              <w:rPr>
                <w:noProof/>
                <w:webHidden/>
              </w:rPr>
              <w:fldChar w:fldCharType="separate"/>
            </w:r>
            <w:r w:rsidR="00503EE9">
              <w:rPr>
                <w:noProof/>
                <w:webHidden/>
              </w:rPr>
              <w:t>89</w:t>
            </w:r>
            <w:r>
              <w:rPr>
                <w:noProof/>
                <w:webHidden/>
              </w:rPr>
              <w:fldChar w:fldCharType="end"/>
            </w:r>
          </w:hyperlink>
        </w:p>
        <w:p w14:paraId="34DB5423" w14:textId="13E57ABA"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80" w:history="1">
            <w:r w:rsidRPr="00192DF4">
              <w:rPr>
                <w:rStyle w:val="Hyperlink"/>
                <w:noProof/>
              </w:rPr>
              <w:t>(3S,4R)-3-cyclopentyl-4-((1R,5S)-3-(7-(8-ethynyl-7-fluoro-3-hydroxynaphthalen-1-yl)-8-fluoro-2-(((2R,7aS)-2-fluorotetrahydro-1H-pyrrolizin-7a(5H)-yl)methoxy)pyrido[4,3-d]pyrimidin-4-yl)-3,8-diazabicyclo[3.2.1]octane-8-carbonyl)-3-methyloxetan-2-one</w:t>
            </w:r>
            <w:r>
              <w:rPr>
                <w:noProof/>
                <w:webHidden/>
              </w:rPr>
              <w:tab/>
            </w:r>
            <w:r>
              <w:rPr>
                <w:noProof/>
                <w:webHidden/>
              </w:rPr>
              <w:fldChar w:fldCharType="begin"/>
            </w:r>
            <w:r>
              <w:rPr>
                <w:noProof/>
                <w:webHidden/>
              </w:rPr>
              <w:instrText xml:space="preserve"> PAGEREF _Toc191374880 \h </w:instrText>
            </w:r>
            <w:r>
              <w:rPr>
                <w:noProof/>
                <w:webHidden/>
              </w:rPr>
            </w:r>
            <w:r>
              <w:rPr>
                <w:noProof/>
                <w:webHidden/>
              </w:rPr>
              <w:fldChar w:fldCharType="separate"/>
            </w:r>
            <w:r w:rsidR="00503EE9">
              <w:rPr>
                <w:noProof/>
                <w:webHidden/>
              </w:rPr>
              <w:t>99</w:t>
            </w:r>
            <w:r>
              <w:rPr>
                <w:noProof/>
                <w:webHidden/>
              </w:rPr>
              <w:fldChar w:fldCharType="end"/>
            </w:r>
          </w:hyperlink>
        </w:p>
        <w:p w14:paraId="5D37A3E6" w14:textId="17BDD139"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81" w:history="1">
            <w:r w:rsidRPr="00192DF4">
              <w:rPr>
                <w:rStyle w:val="Hyperlink"/>
                <w:noProof/>
              </w:rPr>
              <w:t>(</w:t>
            </w:r>
            <w:r w:rsidRPr="00192DF4">
              <w:rPr>
                <w:rStyle w:val="Hyperlink"/>
                <w:iCs/>
                <w:noProof/>
              </w:rPr>
              <w:t>3S,4R</w:t>
            </w:r>
            <w:r w:rsidRPr="00192DF4">
              <w:rPr>
                <w:rStyle w:val="Hyperlink"/>
                <w:noProof/>
              </w:rPr>
              <w:t>)-3-(cyclopent-1-en-1-yl)-4-((1R,5S)-3-(7-(8-ethynyl-7-fluoro-3-hydroxynaphthalen-1-yl)-8-fluoro-2-(((2R,7aS)-2-fluorotetrahydro-1H-pyrrolizin-7a(5H)-yl)methoxy)pyrido[4,3-d]pyrimidin-4-yl)-3,8-diazabicyclo[3.2.1]octane-8-carbonyl)-3-methyloxetan-2-one</w:t>
            </w:r>
            <w:r>
              <w:rPr>
                <w:noProof/>
                <w:webHidden/>
              </w:rPr>
              <w:tab/>
            </w:r>
            <w:r>
              <w:rPr>
                <w:noProof/>
                <w:webHidden/>
              </w:rPr>
              <w:fldChar w:fldCharType="begin"/>
            </w:r>
            <w:r>
              <w:rPr>
                <w:noProof/>
                <w:webHidden/>
              </w:rPr>
              <w:instrText xml:space="preserve"> PAGEREF _Toc191374881 \h </w:instrText>
            </w:r>
            <w:r>
              <w:rPr>
                <w:noProof/>
                <w:webHidden/>
              </w:rPr>
            </w:r>
            <w:r>
              <w:rPr>
                <w:noProof/>
                <w:webHidden/>
              </w:rPr>
              <w:fldChar w:fldCharType="separate"/>
            </w:r>
            <w:r w:rsidR="00503EE9">
              <w:rPr>
                <w:noProof/>
                <w:webHidden/>
              </w:rPr>
              <w:t>108</w:t>
            </w:r>
            <w:r>
              <w:rPr>
                <w:noProof/>
                <w:webHidden/>
              </w:rPr>
              <w:fldChar w:fldCharType="end"/>
            </w:r>
          </w:hyperlink>
        </w:p>
        <w:p w14:paraId="3A978F96" w14:textId="466C2748"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82" w:history="1">
            <w:r w:rsidRPr="00192DF4">
              <w:rPr>
                <w:rStyle w:val="Hyperlink"/>
                <w:noProof/>
                <w:lang w:val="de-CH"/>
              </w:rPr>
              <w:t>(3S,4R)-4-((1R,5S)-3-(7-(8-ethynyl-7-fluoro-3-hydroxynaphthalen-1-yl)-8-fluoro-2-(((2R,7aS)-2-fluorotetrahydro-1H-pyrrolizin-7a(5H)-yl)methoxy)pyrido[4,3-d]pyrimidin-4-yl)-3,8-diazabicyclo[3.2.1]octane-8-carbonyl)-3-methyl-3-((R)-tetrahydrofuran-2-yl)oxetan-2-one</w:t>
            </w:r>
            <w:r>
              <w:rPr>
                <w:noProof/>
                <w:webHidden/>
              </w:rPr>
              <w:tab/>
            </w:r>
            <w:r>
              <w:rPr>
                <w:noProof/>
                <w:webHidden/>
              </w:rPr>
              <w:fldChar w:fldCharType="begin"/>
            </w:r>
            <w:r>
              <w:rPr>
                <w:noProof/>
                <w:webHidden/>
              </w:rPr>
              <w:instrText xml:space="preserve"> PAGEREF _Toc191374882 \h </w:instrText>
            </w:r>
            <w:r>
              <w:rPr>
                <w:noProof/>
                <w:webHidden/>
              </w:rPr>
            </w:r>
            <w:r>
              <w:rPr>
                <w:noProof/>
                <w:webHidden/>
              </w:rPr>
              <w:fldChar w:fldCharType="separate"/>
            </w:r>
            <w:r w:rsidR="00503EE9">
              <w:rPr>
                <w:noProof/>
                <w:webHidden/>
              </w:rPr>
              <w:t>118</w:t>
            </w:r>
            <w:r>
              <w:rPr>
                <w:noProof/>
                <w:webHidden/>
              </w:rPr>
              <w:fldChar w:fldCharType="end"/>
            </w:r>
          </w:hyperlink>
        </w:p>
        <w:p w14:paraId="636C4FF2" w14:textId="3E2BE15A"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83" w:history="1">
            <w:r w:rsidRPr="00192DF4">
              <w:rPr>
                <w:rStyle w:val="Hyperlink"/>
                <w:noProof/>
              </w:rPr>
              <w:t>(3S,4R)-4-((1R,5S)-3-(7-(8-ethynyl-7-fluoro-3-hydroxynaphthalen-1-yl)-8-fluoro-2-(((2R,7aS)-2-fluorotetrahydro-1H-pyrrolizin-7a(5H)-yl)methoxy)pyrido[4,3-d]pyrimidin-4-yl)-3,8-diazabicyclo[3.2.1]octane-8-carbonyl)-3-methyl-3-((S)-tetrahydrofuran-2-yl)oxetan-2-one</w:t>
            </w:r>
            <w:r>
              <w:rPr>
                <w:noProof/>
                <w:webHidden/>
              </w:rPr>
              <w:tab/>
            </w:r>
            <w:r>
              <w:rPr>
                <w:noProof/>
                <w:webHidden/>
              </w:rPr>
              <w:fldChar w:fldCharType="begin"/>
            </w:r>
            <w:r>
              <w:rPr>
                <w:noProof/>
                <w:webHidden/>
              </w:rPr>
              <w:instrText xml:space="preserve"> PAGEREF _Toc191374883 \h </w:instrText>
            </w:r>
            <w:r>
              <w:rPr>
                <w:noProof/>
                <w:webHidden/>
              </w:rPr>
            </w:r>
            <w:r>
              <w:rPr>
                <w:noProof/>
                <w:webHidden/>
              </w:rPr>
              <w:fldChar w:fldCharType="separate"/>
            </w:r>
            <w:r w:rsidR="00503EE9">
              <w:rPr>
                <w:noProof/>
                <w:webHidden/>
              </w:rPr>
              <w:t>118</w:t>
            </w:r>
            <w:r>
              <w:rPr>
                <w:noProof/>
                <w:webHidden/>
              </w:rPr>
              <w:fldChar w:fldCharType="end"/>
            </w:r>
          </w:hyperlink>
        </w:p>
        <w:p w14:paraId="4D43EAAE" w14:textId="72B0AD4C" w:rsidR="0099344F" w:rsidRDefault="0099344F">
          <w:pPr>
            <w:pStyle w:val="TOC2"/>
            <w:tabs>
              <w:tab w:val="right" w:leader="dot" w:pos="9350"/>
            </w:tabs>
            <w:rPr>
              <w:rFonts w:asciiTheme="minorHAnsi" w:eastAsiaTheme="minorEastAsia" w:hAnsiTheme="minorHAnsi" w:cstheme="minorBidi"/>
              <w:noProof/>
              <w:sz w:val="24"/>
              <w:szCs w:val="24"/>
              <w:lang w:val="de-CH" w:eastAsia="de-CH"/>
            </w:rPr>
          </w:pPr>
          <w:hyperlink w:anchor="_Toc191374884" w:history="1">
            <w:r w:rsidRPr="00192DF4">
              <w:rPr>
                <w:rStyle w:val="Hyperlink"/>
                <w:noProof/>
              </w:rPr>
              <w:t xml:space="preserve">(3S,4R)-3-(bicyclo[1.1.1]pentan-1-yl)-4-((1R,5S)-3-(7-(8-ethynyl-7-fluoro-3-hydroxynaphthalen-1-yl)-8-fluoro-2-(((2R,7aS)-2-fluorotetrahydro-1H-pyrrolizin-7a(5H)-yl)methoxy)pyrido[4,3-d]pyrimidin-4-yl)-3,8-diazabicyclo[3.2.1]octane-8-carbonyl)-3-methyloxetan-2-one </w:t>
            </w:r>
            <w:r>
              <w:rPr>
                <w:noProof/>
                <w:webHidden/>
              </w:rPr>
              <w:tab/>
            </w:r>
            <w:r>
              <w:rPr>
                <w:noProof/>
                <w:webHidden/>
              </w:rPr>
              <w:fldChar w:fldCharType="begin"/>
            </w:r>
            <w:r>
              <w:rPr>
                <w:noProof/>
                <w:webHidden/>
              </w:rPr>
              <w:instrText xml:space="preserve"> PAGEREF _Toc191374884 \h </w:instrText>
            </w:r>
            <w:r>
              <w:rPr>
                <w:noProof/>
                <w:webHidden/>
              </w:rPr>
            </w:r>
            <w:r>
              <w:rPr>
                <w:noProof/>
                <w:webHidden/>
              </w:rPr>
              <w:fldChar w:fldCharType="separate"/>
            </w:r>
            <w:r w:rsidR="00503EE9">
              <w:rPr>
                <w:noProof/>
                <w:webHidden/>
              </w:rPr>
              <w:t>130</w:t>
            </w:r>
            <w:r>
              <w:rPr>
                <w:noProof/>
                <w:webHidden/>
              </w:rPr>
              <w:fldChar w:fldCharType="end"/>
            </w:r>
          </w:hyperlink>
        </w:p>
        <w:p w14:paraId="418EE10A" w14:textId="5E855441" w:rsidR="0099344F" w:rsidRDefault="0099344F">
          <w:pPr>
            <w:pStyle w:val="TOC1"/>
            <w:tabs>
              <w:tab w:val="right" w:leader="dot" w:pos="9350"/>
            </w:tabs>
            <w:rPr>
              <w:rFonts w:asciiTheme="minorHAnsi" w:eastAsiaTheme="minorEastAsia" w:hAnsiTheme="minorHAnsi" w:cstheme="minorBidi"/>
              <w:noProof/>
              <w:sz w:val="24"/>
              <w:szCs w:val="24"/>
              <w:lang w:val="de-CH" w:eastAsia="de-CH"/>
            </w:rPr>
          </w:pPr>
          <w:hyperlink w:anchor="_Toc191374885" w:history="1">
            <w:r w:rsidRPr="00192DF4">
              <w:rPr>
                <w:rStyle w:val="Hyperlink"/>
                <w:noProof/>
              </w:rPr>
              <w:t>References</w:t>
            </w:r>
            <w:r>
              <w:rPr>
                <w:noProof/>
                <w:webHidden/>
              </w:rPr>
              <w:tab/>
            </w:r>
            <w:r>
              <w:rPr>
                <w:noProof/>
                <w:webHidden/>
              </w:rPr>
              <w:fldChar w:fldCharType="begin"/>
            </w:r>
            <w:r>
              <w:rPr>
                <w:noProof/>
                <w:webHidden/>
              </w:rPr>
              <w:instrText xml:space="preserve"> PAGEREF _Toc191374885 \h </w:instrText>
            </w:r>
            <w:r>
              <w:rPr>
                <w:noProof/>
                <w:webHidden/>
              </w:rPr>
            </w:r>
            <w:r>
              <w:rPr>
                <w:noProof/>
                <w:webHidden/>
              </w:rPr>
              <w:fldChar w:fldCharType="separate"/>
            </w:r>
            <w:r w:rsidR="00503EE9">
              <w:rPr>
                <w:noProof/>
                <w:webHidden/>
              </w:rPr>
              <w:t>141</w:t>
            </w:r>
            <w:r>
              <w:rPr>
                <w:noProof/>
                <w:webHidden/>
              </w:rPr>
              <w:fldChar w:fldCharType="end"/>
            </w:r>
          </w:hyperlink>
        </w:p>
        <w:p w14:paraId="42FAFD91" w14:textId="215C0F95" w:rsidR="006E302F" w:rsidRDefault="006E302F">
          <w:r>
            <w:rPr>
              <w:b/>
              <w:bCs/>
              <w:noProof/>
            </w:rPr>
            <w:fldChar w:fldCharType="end"/>
          </w:r>
        </w:p>
      </w:sdtContent>
    </w:sdt>
    <w:p w14:paraId="454AE3C2" w14:textId="77777777" w:rsidR="00560232" w:rsidRDefault="00560232" w:rsidP="00CB65F3"/>
    <w:p w14:paraId="1F657871" w14:textId="12CA39C8" w:rsidR="00560232" w:rsidRDefault="00560232" w:rsidP="00CB65F3">
      <w:pPr>
        <w:spacing w:line="259" w:lineRule="auto"/>
        <w:rPr>
          <w:highlight w:val="yellow"/>
        </w:rPr>
      </w:pPr>
      <w:r w:rsidRPr="00E76875">
        <w:rPr>
          <w:highlight w:val="yellow"/>
        </w:rPr>
        <w:br w:type="page"/>
      </w:r>
    </w:p>
    <w:p w14:paraId="55FEB7C6" w14:textId="29A58F1C" w:rsidR="00B32A79" w:rsidRPr="006874A3" w:rsidRDefault="00795F01" w:rsidP="00F2742F">
      <w:pPr>
        <w:pStyle w:val="Heading1"/>
      </w:pPr>
      <w:bookmarkStart w:id="0" w:name="_Toc191374850"/>
      <w:r>
        <w:t>EXTENDED</w:t>
      </w:r>
      <w:r w:rsidR="006874A3" w:rsidRPr="006874A3">
        <w:t xml:space="preserve"> </w:t>
      </w:r>
      <w:r w:rsidR="00B9724D">
        <w:t xml:space="preserve">DATA AND </w:t>
      </w:r>
      <w:r w:rsidR="006874A3" w:rsidRPr="006874A3">
        <w:t>FIGURES</w:t>
      </w:r>
      <w:bookmarkEnd w:id="0"/>
    </w:p>
    <w:p w14:paraId="50CDB3DE" w14:textId="18237DB8" w:rsidR="00854140" w:rsidRPr="00484B82" w:rsidRDefault="00854140" w:rsidP="00F2742F">
      <w:pPr>
        <w:pStyle w:val="Heading3"/>
        <w:rPr>
          <w:lang w:val="en-GB" w:eastAsia="en-GB"/>
        </w:rPr>
      </w:pPr>
      <w:bookmarkStart w:id="1" w:name="_Toc191374851"/>
      <w:r w:rsidRPr="00484B82">
        <w:rPr>
          <w:lang w:val="en-GB" w:eastAsia="en-GB"/>
        </w:rPr>
        <w:t xml:space="preserve">NMR studies on specific Asp versus non-specific </w:t>
      </w:r>
      <w:r w:rsidR="00795F01" w:rsidRPr="00484B82">
        <w:rPr>
          <w:lang w:val="en-GB" w:eastAsia="en-GB"/>
        </w:rPr>
        <w:t>reactivity</w:t>
      </w:r>
      <w:bookmarkEnd w:id="1"/>
    </w:p>
    <w:p w14:paraId="3EDC9C01" w14:textId="509CD40C" w:rsidR="00D04198" w:rsidRDefault="00A60D3C" w:rsidP="00F7741A">
      <w:pPr>
        <w:pStyle w:val="Text"/>
        <w:spacing w:line="360" w:lineRule="auto"/>
        <w:rPr>
          <w:rFonts w:ascii="Arial" w:hAnsi="Arial" w:cs="Arial"/>
          <w:sz w:val="20"/>
        </w:rPr>
      </w:pPr>
      <w:r>
        <w:rPr>
          <w:bCs/>
          <w:noProof/>
        </w:rPr>
        <w:object w:dxaOrig="0" w:dyaOrig="0" w14:anchorId="444232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32" type="#_x0000_t75" style="position:absolute;left:0;text-align:left;margin-left:408.9pt;margin-top:39.7pt;width:57.75pt;height:80.85pt;z-index:251658241">
            <v:imagedata r:id="rId11" o:title=""/>
            <w10:wrap type="square"/>
          </v:shape>
          <o:OLEObject Type="Embed" ProgID="ChemDraw_x64.Document.6.0" ShapeID="_x0000_s2132" DrawAspect="Content" ObjectID="_1802575527" r:id="rId12"/>
        </w:object>
      </w:r>
      <w:r w:rsidR="001D5B58" w:rsidRPr="00F7741A">
        <w:rPr>
          <w:rFonts w:ascii="Arial" w:hAnsi="Arial" w:cs="Arial"/>
          <w:sz w:val="20"/>
        </w:rPr>
        <w:t xml:space="preserve">The aim of this experiment was to investigate the reaction between L-Glutathione and </w:t>
      </w:r>
      <w:r w:rsidR="00FA116C">
        <w:rPr>
          <w:rFonts w:ascii="Arial" w:hAnsi="Arial" w:cs="Arial"/>
          <w:sz w:val="20"/>
        </w:rPr>
        <w:t>a β-lactone tool compound</w:t>
      </w:r>
      <w:r w:rsidR="009D1957">
        <w:rPr>
          <w:rFonts w:ascii="Arial" w:hAnsi="Arial" w:cs="Arial"/>
          <w:sz w:val="20"/>
        </w:rPr>
        <w:t xml:space="preserve"> (3</w:t>
      </w:r>
      <w:r w:rsidR="009D1957" w:rsidRPr="009D1957">
        <w:rPr>
          <w:rFonts w:ascii="Arial" w:hAnsi="Arial" w:cs="Arial"/>
          <w:i/>
          <w:iCs/>
          <w:sz w:val="20"/>
        </w:rPr>
        <w:t>S</w:t>
      </w:r>
      <w:r w:rsidR="009D1957">
        <w:rPr>
          <w:rFonts w:ascii="Arial" w:hAnsi="Arial" w:cs="Arial"/>
          <w:sz w:val="20"/>
        </w:rPr>
        <w:t>,4</w:t>
      </w:r>
      <w:r w:rsidR="009D1957" w:rsidRPr="009D1957">
        <w:rPr>
          <w:rFonts w:ascii="Arial" w:hAnsi="Arial" w:cs="Arial"/>
          <w:i/>
          <w:iCs/>
          <w:sz w:val="20"/>
        </w:rPr>
        <w:t>R</w:t>
      </w:r>
      <w:r w:rsidR="009D1957">
        <w:rPr>
          <w:rFonts w:ascii="Arial" w:hAnsi="Arial" w:cs="Arial"/>
          <w:sz w:val="20"/>
        </w:rPr>
        <w:t>)-</w:t>
      </w:r>
      <w:r w:rsidR="00D00534" w:rsidRPr="00D00534">
        <w:rPr>
          <w:rFonts w:ascii="Arial" w:hAnsi="Arial" w:cs="Arial"/>
          <w:b/>
          <w:bCs/>
          <w:sz w:val="20"/>
        </w:rPr>
        <w:t>16</w:t>
      </w:r>
      <w:r w:rsidR="001D5B58" w:rsidRPr="00F7741A">
        <w:rPr>
          <w:rFonts w:ascii="Arial" w:hAnsi="Arial" w:cs="Arial"/>
          <w:sz w:val="20"/>
        </w:rPr>
        <w:t xml:space="preserve"> using NMR assays</w:t>
      </w:r>
      <w:r w:rsidR="00C0149D">
        <w:rPr>
          <w:rFonts w:ascii="Arial" w:hAnsi="Arial" w:cs="Arial"/>
          <w:sz w:val="20"/>
        </w:rPr>
        <w:t xml:space="preserve"> and determine regioselectivity</w:t>
      </w:r>
      <w:r w:rsidR="005E01F0">
        <w:rPr>
          <w:rFonts w:ascii="Arial" w:hAnsi="Arial" w:cs="Arial"/>
          <w:sz w:val="20"/>
        </w:rPr>
        <w:t xml:space="preserve"> of the reaction by identification of the </w:t>
      </w:r>
      <w:r w:rsidR="00E35C08">
        <w:rPr>
          <w:rFonts w:ascii="Arial" w:hAnsi="Arial" w:cs="Arial"/>
          <w:sz w:val="20"/>
        </w:rPr>
        <w:t>formed</w:t>
      </w:r>
      <w:r w:rsidR="001D5B58" w:rsidRPr="00F7741A">
        <w:rPr>
          <w:rFonts w:ascii="Arial" w:hAnsi="Arial" w:cs="Arial"/>
          <w:sz w:val="20"/>
        </w:rPr>
        <w:t xml:space="preserve"> isomer</w:t>
      </w:r>
      <w:r w:rsidR="00E35C08">
        <w:rPr>
          <w:rFonts w:ascii="Arial" w:hAnsi="Arial" w:cs="Arial"/>
          <w:sz w:val="20"/>
        </w:rPr>
        <w:t xml:space="preserve"> after the reaction</w:t>
      </w:r>
      <w:r w:rsidR="001D5B58" w:rsidRPr="00F7741A">
        <w:rPr>
          <w:rFonts w:ascii="Arial" w:hAnsi="Arial" w:cs="Arial"/>
          <w:sz w:val="20"/>
        </w:rPr>
        <w:t>.</w:t>
      </w:r>
      <w:r w:rsidR="00261953">
        <w:rPr>
          <w:rFonts w:ascii="Arial" w:hAnsi="Arial" w:cs="Arial"/>
          <w:sz w:val="20"/>
        </w:rPr>
        <w:t xml:space="preserve"> </w:t>
      </w:r>
    </w:p>
    <w:p w14:paraId="44D0E808" w14:textId="2B7FA82D" w:rsidR="001D5B58" w:rsidRPr="00F7741A" w:rsidRDefault="001D5B58" w:rsidP="00F7741A">
      <w:pPr>
        <w:pStyle w:val="Text"/>
        <w:spacing w:line="360" w:lineRule="auto"/>
        <w:rPr>
          <w:rFonts w:ascii="Arial" w:hAnsi="Arial" w:cs="Arial"/>
          <w:sz w:val="20"/>
        </w:rPr>
      </w:pPr>
      <w:r w:rsidRPr="00F7741A">
        <w:rPr>
          <w:rFonts w:ascii="Arial" w:hAnsi="Arial" w:cs="Arial"/>
          <w:sz w:val="20"/>
        </w:rPr>
        <w:t xml:space="preserve">L-Glutathione was obtained from a commercial supplier and used without further purification. RCN368 was synthesized, purified, and analyzed internally. Stock solutions of L-Glutathione and </w:t>
      </w:r>
      <w:r w:rsidR="00261953">
        <w:rPr>
          <w:rFonts w:ascii="Arial" w:hAnsi="Arial" w:cs="Arial"/>
          <w:sz w:val="20"/>
        </w:rPr>
        <w:t>(3</w:t>
      </w:r>
      <w:r w:rsidR="00261953" w:rsidRPr="009D1957">
        <w:rPr>
          <w:rFonts w:ascii="Arial" w:hAnsi="Arial" w:cs="Arial"/>
          <w:i/>
          <w:iCs/>
          <w:sz w:val="20"/>
        </w:rPr>
        <w:t>S</w:t>
      </w:r>
      <w:r w:rsidR="00261953">
        <w:rPr>
          <w:rFonts w:ascii="Arial" w:hAnsi="Arial" w:cs="Arial"/>
          <w:sz w:val="20"/>
        </w:rPr>
        <w:t>,4</w:t>
      </w:r>
      <w:r w:rsidR="00261953" w:rsidRPr="009D1957">
        <w:rPr>
          <w:rFonts w:ascii="Arial" w:hAnsi="Arial" w:cs="Arial"/>
          <w:i/>
          <w:iCs/>
          <w:sz w:val="20"/>
        </w:rPr>
        <w:t>R</w:t>
      </w:r>
      <w:r w:rsidR="00261953">
        <w:rPr>
          <w:rFonts w:ascii="Arial" w:hAnsi="Arial" w:cs="Arial"/>
          <w:sz w:val="20"/>
        </w:rPr>
        <w:t>)-</w:t>
      </w:r>
      <w:r w:rsidR="00261953" w:rsidRPr="00D00534">
        <w:rPr>
          <w:rFonts w:ascii="Arial" w:hAnsi="Arial" w:cs="Arial"/>
          <w:b/>
          <w:bCs/>
          <w:sz w:val="20"/>
        </w:rPr>
        <w:t>16</w:t>
      </w:r>
      <w:r w:rsidR="00261953">
        <w:rPr>
          <w:rFonts w:ascii="Arial" w:hAnsi="Arial" w:cs="Arial"/>
          <w:sz w:val="20"/>
        </w:rPr>
        <w:t>,</w:t>
      </w:r>
      <w:r w:rsidR="00261953" w:rsidRPr="00F7741A">
        <w:rPr>
          <w:rFonts w:ascii="Arial" w:hAnsi="Arial" w:cs="Arial"/>
          <w:sz w:val="20"/>
        </w:rPr>
        <w:t xml:space="preserve"> </w:t>
      </w:r>
      <w:r w:rsidR="00344E19">
        <w:rPr>
          <w:rFonts w:ascii="Arial" w:hAnsi="Arial" w:cs="Arial"/>
          <w:sz w:val="20"/>
        </w:rPr>
        <w:t xml:space="preserve">synthesis described below, </w:t>
      </w:r>
      <w:r w:rsidRPr="00F7741A">
        <w:rPr>
          <w:rFonts w:ascii="Arial" w:hAnsi="Arial" w:cs="Arial"/>
          <w:sz w:val="20"/>
        </w:rPr>
        <w:t>were prepared in D</w:t>
      </w:r>
      <w:r w:rsidRPr="00344E19">
        <w:rPr>
          <w:rFonts w:ascii="Arial" w:hAnsi="Arial" w:cs="Arial"/>
          <w:sz w:val="20"/>
          <w:vertAlign w:val="subscript"/>
        </w:rPr>
        <w:t>2</w:t>
      </w:r>
      <w:r w:rsidRPr="00F7741A">
        <w:rPr>
          <w:rFonts w:ascii="Arial" w:hAnsi="Arial" w:cs="Arial"/>
          <w:sz w:val="20"/>
        </w:rPr>
        <w:t>O and deuterated phosphate buffer at pH 7.4. To determine the accurate concentration of each solution, quantitative NMR (</w:t>
      </w:r>
      <w:proofErr w:type="spellStart"/>
      <w:r w:rsidRPr="00F7741A">
        <w:rPr>
          <w:rFonts w:ascii="Arial" w:hAnsi="Arial" w:cs="Arial"/>
          <w:sz w:val="20"/>
        </w:rPr>
        <w:t>qNMR</w:t>
      </w:r>
      <w:proofErr w:type="spellEnd"/>
      <w:r w:rsidRPr="00F7741A">
        <w:rPr>
          <w:rFonts w:ascii="Arial" w:hAnsi="Arial" w:cs="Arial"/>
          <w:sz w:val="20"/>
        </w:rPr>
        <w:t>) was performed using an external reference in the same solvent. Maleic acid, with a known concentration, served as the reference, and the integration of its signal was used to determine the unknown concentration of the solutions using the ERETIC module of Bruker Topspin (</w:t>
      </w:r>
      <w:proofErr w:type="spellStart"/>
      <w:r w:rsidRPr="00F7741A">
        <w:rPr>
          <w:rFonts w:ascii="Arial" w:hAnsi="Arial" w:cs="Arial"/>
          <w:sz w:val="20"/>
        </w:rPr>
        <w:t>qNMR</w:t>
      </w:r>
      <w:proofErr w:type="spellEnd"/>
      <w:r w:rsidRPr="00F7741A">
        <w:rPr>
          <w:rFonts w:ascii="Arial" w:hAnsi="Arial" w:cs="Arial"/>
          <w:sz w:val="20"/>
        </w:rPr>
        <w:t xml:space="preserve"> with TOPSPIN). The concentration of each stock solution was determined by </w:t>
      </w:r>
      <w:proofErr w:type="spellStart"/>
      <w:r w:rsidRPr="00F7741A">
        <w:rPr>
          <w:rFonts w:ascii="Arial" w:hAnsi="Arial" w:cs="Arial"/>
          <w:sz w:val="20"/>
        </w:rPr>
        <w:t>qNMR</w:t>
      </w:r>
      <w:proofErr w:type="spellEnd"/>
      <w:r w:rsidRPr="00F7741A">
        <w:rPr>
          <w:rFonts w:ascii="Arial" w:hAnsi="Arial" w:cs="Arial"/>
          <w:sz w:val="20"/>
        </w:rPr>
        <w:t xml:space="preserve"> before mixing them together.</w:t>
      </w:r>
      <w:r w:rsidR="00D04198">
        <w:rPr>
          <w:rFonts w:ascii="Arial" w:hAnsi="Arial" w:cs="Arial"/>
          <w:sz w:val="20"/>
        </w:rPr>
        <w:t xml:space="preserve"> </w:t>
      </w:r>
      <w:r w:rsidRPr="00F7741A">
        <w:rPr>
          <w:rFonts w:ascii="Arial" w:hAnsi="Arial" w:cs="Arial"/>
          <w:sz w:val="20"/>
        </w:rPr>
        <w:t xml:space="preserve">Each sample was prepared by mixing 3 equivalents of L-Glutathione with 1 equivalent of </w:t>
      </w:r>
      <w:r w:rsidR="00D04198">
        <w:rPr>
          <w:rFonts w:ascii="Arial" w:hAnsi="Arial" w:cs="Arial"/>
          <w:sz w:val="20"/>
        </w:rPr>
        <w:t>(3</w:t>
      </w:r>
      <w:r w:rsidR="00D04198" w:rsidRPr="009D1957">
        <w:rPr>
          <w:rFonts w:ascii="Arial" w:hAnsi="Arial" w:cs="Arial"/>
          <w:i/>
          <w:iCs/>
          <w:sz w:val="20"/>
        </w:rPr>
        <w:t>S</w:t>
      </w:r>
      <w:r w:rsidR="00D04198">
        <w:rPr>
          <w:rFonts w:ascii="Arial" w:hAnsi="Arial" w:cs="Arial"/>
          <w:sz w:val="20"/>
        </w:rPr>
        <w:t>,4</w:t>
      </w:r>
      <w:r w:rsidR="00D04198" w:rsidRPr="009D1957">
        <w:rPr>
          <w:rFonts w:ascii="Arial" w:hAnsi="Arial" w:cs="Arial"/>
          <w:i/>
          <w:iCs/>
          <w:sz w:val="20"/>
        </w:rPr>
        <w:t>R</w:t>
      </w:r>
      <w:r w:rsidR="00D04198">
        <w:rPr>
          <w:rFonts w:ascii="Arial" w:hAnsi="Arial" w:cs="Arial"/>
          <w:sz w:val="20"/>
        </w:rPr>
        <w:t>)-</w:t>
      </w:r>
      <w:r w:rsidR="00D04198" w:rsidRPr="00D00534">
        <w:rPr>
          <w:rFonts w:ascii="Arial" w:hAnsi="Arial" w:cs="Arial"/>
          <w:b/>
          <w:bCs/>
          <w:sz w:val="20"/>
        </w:rPr>
        <w:t>16</w:t>
      </w:r>
      <w:r w:rsidR="00D04198" w:rsidRPr="00F7741A">
        <w:rPr>
          <w:rFonts w:ascii="Arial" w:hAnsi="Arial" w:cs="Arial"/>
          <w:sz w:val="20"/>
        </w:rPr>
        <w:t xml:space="preserve"> </w:t>
      </w:r>
      <w:r w:rsidRPr="00F7741A">
        <w:rPr>
          <w:rFonts w:ascii="Arial" w:hAnsi="Arial" w:cs="Arial"/>
          <w:sz w:val="20"/>
        </w:rPr>
        <w:t xml:space="preserve">in </w:t>
      </w:r>
      <w:r w:rsidR="00843C8B" w:rsidRPr="00F7741A">
        <w:rPr>
          <w:rFonts w:ascii="Arial" w:hAnsi="Arial" w:cs="Arial"/>
          <w:sz w:val="20"/>
        </w:rPr>
        <w:t>D</w:t>
      </w:r>
      <w:r w:rsidR="00843C8B" w:rsidRPr="00344E19">
        <w:rPr>
          <w:rFonts w:ascii="Arial" w:hAnsi="Arial" w:cs="Arial"/>
          <w:sz w:val="20"/>
          <w:vertAlign w:val="subscript"/>
        </w:rPr>
        <w:t>2</w:t>
      </w:r>
      <w:r w:rsidR="00843C8B" w:rsidRPr="00F7741A">
        <w:rPr>
          <w:rFonts w:ascii="Arial" w:hAnsi="Arial" w:cs="Arial"/>
          <w:sz w:val="20"/>
        </w:rPr>
        <w:t xml:space="preserve">O </w:t>
      </w:r>
      <w:r w:rsidRPr="00F7741A">
        <w:rPr>
          <w:rFonts w:ascii="Arial" w:hAnsi="Arial" w:cs="Arial"/>
          <w:sz w:val="20"/>
        </w:rPr>
        <w:t xml:space="preserve">and phosphate buffer (pH 7.4) using a 3 mm NMR tube. The resulting clear solution was transferred into a 3 mm NMR sample tube and placed on a </w:t>
      </w:r>
      <w:proofErr w:type="spellStart"/>
      <w:r w:rsidRPr="00F7741A">
        <w:rPr>
          <w:rFonts w:ascii="Arial" w:hAnsi="Arial" w:cs="Arial"/>
          <w:sz w:val="20"/>
        </w:rPr>
        <w:t>SampleJet</w:t>
      </w:r>
      <w:proofErr w:type="spellEnd"/>
      <w:r w:rsidRPr="00F7741A">
        <w:rPr>
          <w:rFonts w:ascii="Arial" w:hAnsi="Arial" w:cs="Arial"/>
          <w:sz w:val="20"/>
        </w:rPr>
        <w:t xml:space="preserve"> sample changer prior to acquisition. </w:t>
      </w:r>
      <w:r w:rsidRPr="00F7741A">
        <w:rPr>
          <w:rFonts w:ascii="Arial" w:hAnsi="Arial" w:cs="Arial"/>
          <w:sz w:val="20"/>
          <w:vertAlign w:val="superscript"/>
        </w:rPr>
        <w:t>1</w:t>
      </w:r>
      <w:r w:rsidRPr="00F7741A">
        <w:rPr>
          <w:rFonts w:ascii="Arial" w:hAnsi="Arial" w:cs="Arial"/>
          <w:sz w:val="20"/>
        </w:rPr>
        <w:t xml:space="preserve">H and </w:t>
      </w:r>
      <w:r w:rsidRPr="00F7741A">
        <w:rPr>
          <w:rFonts w:ascii="Arial" w:hAnsi="Arial" w:cs="Arial"/>
          <w:sz w:val="20"/>
          <w:vertAlign w:val="superscript"/>
        </w:rPr>
        <w:t>13</w:t>
      </w:r>
      <w:r w:rsidRPr="00F7741A">
        <w:rPr>
          <w:rFonts w:ascii="Arial" w:hAnsi="Arial" w:cs="Arial"/>
          <w:sz w:val="20"/>
        </w:rPr>
        <w:t xml:space="preserve">C detected 1D and 2D NMR spectra of the sample were recorded at 298 K or 310 K using a Bruker 600 MHz AVANCE III HD spectrometer equipped with a 5 mm BBO H&amp;F </w:t>
      </w:r>
      <w:proofErr w:type="spellStart"/>
      <w:r w:rsidRPr="00F7741A">
        <w:rPr>
          <w:rFonts w:ascii="Arial" w:hAnsi="Arial" w:cs="Arial"/>
          <w:sz w:val="20"/>
        </w:rPr>
        <w:t>CryoProbe</w:t>
      </w:r>
      <w:proofErr w:type="spellEnd"/>
      <w:r w:rsidRPr="00F7741A">
        <w:rPr>
          <w:rFonts w:ascii="Arial" w:hAnsi="Arial" w:cs="Arial"/>
          <w:sz w:val="20"/>
        </w:rPr>
        <w:t>™ with a z-gradient system. All spectra were referenced to the internal solvent signal (</w:t>
      </w:r>
      <w:r w:rsidRPr="00F7741A">
        <w:rPr>
          <w:rFonts w:ascii="Arial" w:hAnsi="Arial" w:cs="Arial"/>
          <w:sz w:val="20"/>
          <w:vertAlign w:val="superscript"/>
        </w:rPr>
        <w:t>1</w:t>
      </w:r>
      <w:r w:rsidRPr="00F7741A">
        <w:rPr>
          <w:rFonts w:ascii="Arial" w:hAnsi="Arial" w:cs="Arial"/>
          <w:sz w:val="20"/>
        </w:rPr>
        <w:t xml:space="preserve">H: </w:t>
      </w:r>
      <w:r w:rsidR="00F042BB" w:rsidRPr="00F7741A">
        <w:rPr>
          <w:rFonts w:ascii="Arial" w:hAnsi="Arial" w:cs="Arial"/>
          <w:sz w:val="20"/>
        </w:rPr>
        <w:t>D</w:t>
      </w:r>
      <w:r w:rsidR="00F042BB" w:rsidRPr="00344E19">
        <w:rPr>
          <w:rFonts w:ascii="Arial" w:hAnsi="Arial" w:cs="Arial"/>
          <w:sz w:val="20"/>
          <w:vertAlign w:val="subscript"/>
        </w:rPr>
        <w:t>2</w:t>
      </w:r>
      <w:r w:rsidR="00F042BB" w:rsidRPr="00F7741A">
        <w:rPr>
          <w:rFonts w:ascii="Arial" w:hAnsi="Arial" w:cs="Arial"/>
          <w:sz w:val="20"/>
        </w:rPr>
        <w:t xml:space="preserve">O </w:t>
      </w:r>
      <w:r w:rsidRPr="00F7741A">
        <w:rPr>
          <w:rFonts w:ascii="Arial" w:hAnsi="Arial" w:cs="Arial"/>
          <w:sz w:val="20"/>
        </w:rPr>
        <w:t xml:space="preserve">= 4.79 ppm). The materials used included a stock solution of L-Glutathione at 4.1 mM and </w:t>
      </w:r>
      <w:r w:rsidR="00F042BB">
        <w:rPr>
          <w:rFonts w:ascii="Arial" w:hAnsi="Arial" w:cs="Arial"/>
          <w:sz w:val="20"/>
        </w:rPr>
        <w:t>(3</w:t>
      </w:r>
      <w:r w:rsidR="00F042BB" w:rsidRPr="009D1957">
        <w:rPr>
          <w:rFonts w:ascii="Arial" w:hAnsi="Arial" w:cs="Arial"/>
          <w:i/>
          <w:iCs/>
          <w:sz w:val="20"/>
        </w:rPr>
        <w:t>S</w:t>
      </w:r>
      <w:r w:rsidR="00F042BB">
        <w:rPr>
          <w:rFonts w:ascii="Arial" w:hAnsi="Arial" w:cs="Arial"/>
          <w:sz w:val="20"/>
        </w:rPr>
        <w:t>,4</w:t>
      </w:r>
      <w:r w:rsidR="00F042BB" w:rsidRPr="009D1957">
        <w:rPr>
          <w:rFonts w:ascii="Arial" w:hAnsi="Arial" w:cs="Arial"/>
          <w:i/>
          <w:iCs/>
          <w:sz w:val="20"/>
        </w:rPr>
        <w:t>R</w:t>
      </w:r>
      <w:r w:rsidR="00F042BB">
        <w:rPr>
          <w:rFonts w:ascii="Arial" w:hAnsi="Arial" w:cs="Arial"/>
          <w:sz w:val="20"/>
        </w:rPr>
        <w:t>)-</w:t>
      </w:r>
      <w:r w:rsidR="00F042BB" w:rsidRPr="00D00534">
        <w:rPr>
          <w:rFonts w:ascii="Arial" w:hAnsi="Arial" w:cs="Arial"/>
          <w:b/>
          <w:bCs/>
          <w:sz w:val="20"/>
        </w:rPr>
        <w:t>16</w:t>
      </w:r>
      <w:r w:rsidR="00F042BB" w:rsidRPr="00F7741A">
        <w:rPr>
          <w:rFonts w:ascii="Arial" w:hAnsi="Arial" w:cs="Arial"/>
          <w:sz w:val="20"/>
        </w:rPr>
        <w:t xml:space="preserve"> </w:t>
      </w:r>
      <w:r w:rsidRPr="00F7741A">
        <w:rPr>
          <w:rFonts w:ascii="Arial" w:hAnsi="Arial" w:cs="Arial"/>
          <w:sz w:val="20"/>
        </w:rPr>
        <w:t xml:space="preserve">with a concentration determined by </w:t>
      </w:r>
      <w:proofErr w:type="spellStart"/>
      <w:r w:rsidRPr="00F7741A">
        <w:rPr>
          <w:rFonts w:ascii="Arial" w:hAnsi="Arial" w:cs="Arial"/>
          <w:sz w:val="20"/>
        </w:rPr>
        <w:t>qNMR</w:t>
      </w:r>
      <w:proofErr w:type="spellEnd"/>
      <w:r w:rsidRPr="00F7741A">
        <w:rPr>
          <w:rFonts w:ascii="Arial" w:hAnsi="Arial" w:cs="Arial"/>
          <w:sz w:val="20"/>
        </w:rPr>
        <w:t xml:space="preserve"> at 2.3 </w:t>
      </w:r>
      <w:proofErr w:type="spellStart"/>
      <w:r w:rsidRPr="00F7741A">
        <w:rPr>
          <w:rFonts w:ascii="Arial" w:hAnsi="Arial" w:cs="Arial"/>
          <w:sz w:val="20"/>
        </w:rPr>
        <w:t>mM.</w:t>
      </w:r>
      <w:proofErr w:type="spellEnd"/>
      <w:r w:rsidR="00F042BB">
        <w:rPr>
          <w:rFonts w:ascii="Arial" w:hAnsi="Arial" w:cs="Arial"/>
          <w:sz w:val="20"/>
        </w:rPr>
        <w:t xml:space="preserve"> </w:t>
      </w:r>
      <w:r w:rsidRPr="00F7741A">
        <w:rPr>
          <w:rFonts w:ascii="Arial" w:hAnsi="Arial" w:cs="Arial"/>
          <w:sz w:val="20"/>
        </w:rPr>
        <w:t xml:space="preserve">NMR assays were conducted to monitor the reaction progress and isomer formation. In </w:t>
      </w:r>
      <w:r w:rsidR="001209C8" w:rsidRPr="00F7741A">
        <w:rPr>
          <w:rFonts w:ascii="Arial" w:hAnsi="Arial" w:cs="Arial"/>
          <w:sz w:val="20"/>
        </w:rPr>
        <w:t>D</w:t>
      </w:r>
      <w:r w:rsidR="001209C8" w:rsidRPr="00344E19">
        <w:rPr>
          <w:rFonts w:ascii="Arial" w:hAnsi="Arial" w:cs="Arial"/>
          <w:sz w:val="20"/>
          <w:vertAlign w:val="subscript"/>
        </w:rPr>
        <w:t>2</w:t>
      </w:r>
      <w:r w:rsidR="001209C8" w:rsidRPr="00F7741A">
        <w:rPr>
          <w:rFonts w:ascii="Arial" w:hAnsi="Arial" w:cs="Arial"/>
          <w:sz w:val="20"/>
        </w:rPr>
        <w:t>O</w:t>
      </w:r>
      <w:r w:rsidRPr="00F7741A">
        <w:rPr>
          <w:rFonts w:ascii="Arial" w:hAnsi="Arial" w:cs="Arial"/>
          <w:sz w:val="20"/>
        </w:rPr>
        <w:t xml:space="preserve">, the reaction showed no progress even after several days (Figure 1). However, in phosphate buffer (pH 7.4), the reaction initiated within minutes and proceeded slowly at 25°C. Heating the sample to 37°C accelerated the reaction. To determine the reaction kinetics, the tubes were immediately placed into the magnet. Initially, a 1D </w:t>
      </w:r>
      <w:proofErr w:type="spellStart"/>
      <w:r w:rsidRPr="00F7741A">
        <w:rPr>
          <w:rFonts w:ascii="Arial" w:hAnsi="Arial" w:cs="Arial"/>
          <w:sz w:val="20"/>
        </w:rPr>
        <w:t>qNMR</w:t>
      </w:r>
      <w:proofErr w:type="spellEnd"/>
      <w:r w:rsidRPr="00F7741A">
        <w:rPr>
          <w:rFonts w:ascii="Arial" w:hAnsi="Arial" w:cs="Arial"/>
          <w:sz w:val="20"/>
        </w:rPr>
        <w:t xml:space="preserve"> spectrum was measured, followed by automatic and continuous measurement of 80 proton spectra over several hours.</w:t>
      </w:r>
    </w:p>
    <w:p w14:paraId="2A3158D2" w14:textId="68CE6245" w:rsidR="00354C3A" w:rsidRDefault="002A74E3" w:rsidP="00F7741A">
      <w:pPr>
        <w:pStyle w:val="Text"/>
        <w:spacing w:line="360" w:lineRule="auto"/>
        <w:rPr>
          <w:rFonts w:ascii="Arial" w:hAnsi="Arial" w:cs="Arial"/>
          <w:sz w:val="20"/>
        </w:rPr>
      </w:pPr>
      <w:r>
        <w:rPr>
          <w:rFonts w:ascii="Arial" w:hAnsi="Arial" w:cs="Arial"/>
          <w:sz w:val="20"/>
        </w:rPr>
        <w:t>Upon reaction with GSH, c</w:t>
      </w:r>
      <w:r w:rsidR="00354C3A">
        <w:rPr>
          <w:rFonts w:ascii="Arial" w:hAnsi="Arial" w:cs="Arial"/>
          <w:sz w:val="20"/>
        </w:rPr>
        <w:t>ompound (3</w:t>
      </w:r>
      <w:r w:rsidR="00354C3A" w:rsidRPr="009D1957">
        <w:rPr>
          <w:rFonts w:ascii="Arial" w:hAnsi="Arial" w:cs="Arial"/>
          <w:i/>
          <w:iCs/>
          <w:sz w:val="20"/>
        </w:rPr>
        <w:t>S</w:t>
      </w:r>
      <w:r w:rsidR="00354C3A">
        <w:rPr>
          <w:rFonts w:ascii="Arial" w:hAnsi="Arial" w:cs="Arial"/>
          <w:sz w:val="20"/>
        </w:rPr>
        <w:t>,4</w:t>
      </w:r>
      <w:r w:rsidR="00354C3A" w:rsidRPr="009D1957">
        <w:rPr>
          <w:rFonts w:ascii="Arial" w:hAnsi="Arial" w:cs="Arial"/>
          <w:i/>
          <w:iCs/>
          <w:sz w:val="20"/>
        </w:rPr>
        <w:t>R</w:t>
      </w:r>
      <w:r w:rsidR="00354C3A">
        <w:rPr>
          <w:rFonts w:ascii="Arial" w:hAnsi="Arial" w:cs="Arial"/>
          <w:sz w:val="20"/>
        </w:rPr>
        <w:t>)-</w:t>
      </w:r>
      <w:r w:rsidR="00354C3A" w:rsidRPr="00D00534">
        <w:rPr>
          <w:rFonts w:ascii="Arial" w:hAnsi="Arial" w:cs="Arial"/>
          <w:b/>
          <w:bCs/>
          <w:sz w:val="20"/>
        </w:rPr>
        <w:t>16</w:t>
      </w:r>
      <w:r w:rsidR="00354C3A" w:rsidRPr="00F7741A">
        <w:rPr>
          <w:rFonts w:ascii="Arial" w:hAnsi="Arial" w:cs="Arial"/>
          <w:sz w:val="20"/>
        </w:rPr>
        <w:t xml:space="preserve"> </w:t>
      </w:r>
      <w:r w:rsidR="00354C3A">
        <w:rPr>
          <w:rFonts w:ascii="Arial" w:hAnsi="Arial" w:cs="Arial"/>
          <w:sz w:val="20"/>
        </w:rPr>
        <w:t>can form two</w:t>
      </w:r>
      <w:r w:rsidR="001D5B58" w:rsidRPr="00F7741A">
        <w:rPr>
          <w:rFonts w:ascii="Arial" w:hAnsi="Arial" w:cs="Arial"/>
          <w:sz w:val="20"/>
        </w:rPr>
        <w:t xml:space="preserve"> different isomers</w:t>
      </w:r>
      <w:r>
        <w:rPr>
          <w:rFonts w:ascii="Arial" w:hAnsi="Arial" w:cs="Arial"/>
          <w:sz w:val="20"/>
        </w:rPr>
        <w:t xml:space="preserve"> (</w:t>
      </w:r>
      <w:r w:rsidR="00354C3A">
        <w:rPr>
          <w:rFonts w:ascii="Arial" w:hAnsi="Arial" w:cs="Arial"/>
          <w:sz w:val="20"/>
        </w:rPr>
        <w:t>Figure SI-1</w:t>
      </w:r>
      <w:r>
        <w:rPr>
          <w:rFonts w:ascii="Arial" w:hAnsi="Arial" w:cs="Arial"/>
          <w:sz w:val="20"/>
        </w:rPr>
        <w:t>)</w:t>
      </w:r>
      <w:r w:rsidR="001D5B58" w:rsidRPr="00F7741A">
        <w:rPr>
          <w:rFonts w:ascii="Arial" w:hAnsi="Arial" w:cs="Arial"/>
          <w:sz w:val="20"/>
        </w:rPr>
        <w:t xml:space="preserve">. </w:t>
      </w:r>
    </w:p>
    <w:p w14:paraId="7773B57E" w14:textId="1FC47E11" w:rsidR="00354C3A" w:rsidRPr="00F7741A" w:rsidRDefault="00DB2A18" w:rsidP="00354C3A">
      <w:pPr>
        <w:pStyle w:val="Text"/>
        <w:spacing w:line="360" w:lineRule="auto"/>
        <w:jc w:val="center"/>
        <w:rPr>
          <w:rFonts w:ascii="Arial" w:hAnsi="Arial" w:cs="Arial"/>
          <w:sz w:val="20"/>
        </w:rPr>
      </w:pPr>
      <w:r>
        <w:object w:dxaOrig="9887" w:dyaOrig="3271" w14:anchorId="4DE84EDB">
          <v:shape id="_x0000_i1025" type="#_x0000_t75" style="width:402pt;height:133.5pt" o:ole="">
            <v:imagedata r:id="rId13" o:title=""/>
          </v:shape>
          <o:OLEObject Type="Embed" ProgID="ChemDraw_x64.Document.6.0" ShapeID="_x0000_i1025" DrawAspect="Content" ObjectID="_1802575405" r:id="rId14"/>
        </w:object>
      </w:r>
    </w:p>
    <w:p w14:paraId="2D069E08" w14:textId="6AA790F1" w:rsidR="00354C3A" w:rsidRPr="00B62B80" w:rsidRDefault="00354C3A" w:rsidP="00354C3A">
      <w:pPr>
        <w:pStyle w:val="Text"/>
        <w:spacing w:line="360" w:lineRule="auto"/>
        <w:rPr>
          <w:rFonts w:ascii="Arial" w:hAnsi="Arial" w:cs="Arial"/>
          <w:i/>
          <w:iCs/>
          <w:sz w:val="20"/>
        </w:rPr>
      </w:pPr>
      <w:r w:rsidRPr="00B62B80">
        <w:rPr>
          <w:rFonts w:ascii="Arial" w:hAnsi="Arial" w:cs="Arial"/>
          <w:b/>
          <w:bCs/>
          <w:i/>
          <w:iCs/>
          <w:sz w:val="20"/>
        </w:rPr>
        <w:t>Figure SI-</w:t>
      </w:r>
      <w:r>
        <w:rPr>
          <w:rFonts w:ascii="Arial" w:hAnsi="Arial" w:cs="Arial"/>
          <w:b/>
          <w:bCs/>
          <w:i/>
          <w:iCs/>
          <w:sz w:val="20"/>
        </w:rPr>
        <w:t>1</w:t>
      </w:r>
      <w:r w:rsidRPr="00B62B80">
        <w:rPr>
          <w:rFonts w:ascii="Arial" w:hAnsi="Arial" w:cs="Arial"/>
          <w:b/>
          <w:bCs/>
          <w:i/>
          <w:iCs/>
          <w:sz w:val="20"/>
        </w:rPr>
        <w:t>:</w:t>
      </w:r>
      <w:r w:rsidRPr="00B62B80">
        <w:rPr>
          <w:rFonts w:ascii="Arial" w:hAnsi="Arial" w:cs="Arial"/>
          <w:i/>
          <w:iCs/>
          <w:sz w:val="20"/>
        </w:rPr>
        <w:t> The two possible isomers formed from the reaction between (3S,4R)-</w:t>
      </w:r>
      <w:r w:rsidRPr="00B62B80">
        <w:rPr>
          <w:rFonts w:ascii="Arial" w:hAnsi="Arial" w:cs="Arial"/>
          <w:b/>
          <w:bCs/>
          <w:i/>
          <w:iCs/>
          <w:sz w:val="20"/>
        </w:rPr>
        <w:t>16</w:t>
      </w:r>
      <w:r w:rsidRPr="00B62B80">
        <w:rPr>
          <w:rFonts w:ascii="Arial" w:hAnsi="Arial" w:cs="Arial"/>
          <w:i/>
          <w:iCs/>
          <w:sz w:val="20"/>
        </w:rPr>
        <w:t xml:space="preserve"> </w:t>
      </w:r>
      <w:r w:rsidR="00FE4BAC">
        <w:rPr>
          <w:rFonts w:ascii="Arial" w:hAnsi="Arial" w:cs="Arial"/>
          <w:i/>
          <w:iCs/>
          <w:sz w:val="20"/>
        </w:rPr>
        <w:t>and</w:t>
      </w:r>
      <w:r w:rsidR="00FE4BAC" w:rsidRPr="00FE4BAC">
        <w:rPr>
          <w:rFonts w:ascii="Arial" w:hAnsi="Arial" w:cs="Arial"/>
          <w:i/>
          <w:iCs/>
          <w:sz w:val="20"/>
        </w:rPr>
        <w:t xml:space="preserve"> </w:t>
      </w:r>
      <w:r w:rsidR="00FE4BAC" w:rsidRPr="00B62B80">
        <w:rPr>
          <w:rFonts w:ascii="Arial" w:hAnsi="Arial" w:cs="Arial"/>
          <w:i/>
          <w:iCs/>
          <w:sz w:val="20"/>
        </w:rPr>
        <w:t>L-Glutathione</w:t>
      </w:r>
      <w:r w:rsidR="00FE4BAC">
        <w:rPr>
          <w:rFonts w:ascii="Arial" w:hAnsi="Arial" w:cs="Arial"/>
          <w:i/>
          <w:iCs/>
          <w:sz w:val="20"/>
        </w:rPr>
        <w:t>.</w:t>
      </w:r>
      <w:r w:rsidR="00FE4BAC" w:rsidRPr="00B62B80">
        <w:rPr>
          <w:rFonts w:ascii="Arial" w:hAnsi="Arial" w:cs="Arial"/>
          <w:i/>
          <w:iCs/>
          <w:sz w:val="20"/>
        </w:rPr>
        <w:t xml:space="preserve"> </w:t>
      </w:r>
    </w:p>
    <w:p w14:paraId="42BAA06E" w14:textId="77777777" w:rsidR="00354C3A" w:rsidRDefault="00354C3A" w:rsidP="00F7741A">
      <w:pPr>
        <w:pStyle w:val="Text"/>
        <w:spacing w:line="360" w:lineRule="auto"/>
        <w:rPr>
          <w:rFonts w:ascii="Arial" w:hAnsi="Arial" w:cs="Arial"/>
          <w:sz w:val="20"/>
        </w:rPr>
      </w:pPr>
    </w:p>
    <w:p w14:paraId="1D626349" w14:textId="003F0DD0" w:rsidR="001D5B58" w:rsidRPr="00842C68" w:rsidRDefault="001D5B58" w:rsidP="00F7741A">
      <w:pPr>
        <w:pStyle w:val="Text"/>
        <w:spacing w:line="360" w:lineRule="auto"/>
        <w:rPr>
          <w:rFonts w:ascii="Arial" w:hAnsi="Arial" w:cs="Arial"/>
          <w:sz w:val="20"/>
        </w:rPr>
      </w:pPr>
      <w:r w:rsidRPr="00F7741A">
        <w:rPr>
          <w:rFonts w:ascii="Arial" w:hAnsi="Arial" w:cs="Arial"/>
          <w:sz w:val="20"/>
        </w:rPr>
        <w:t xml:space="preserve">To </w:t>
      </w:r>
      <w:r w:rsidRPr="00842C68">
        <w:rPr>
          <w:rFonts w:ascii="Arial" w:hAnsi="Arial" w:cs="Arial"/>
          <w:sz w:val="20"/>
        </w:rPr>
        <w:t>determine which isomer has been formed</w:t>
      </w:r>
      <w:r w:rsidR="00C9795E">
        <w:rPr>
          <w:rFonts w:ascii="Arial" w:hAnsi="Arial" w:cs="Arial"/>
          <w:sz w:val="20"/>
        </w:rPr>
        <w:t>,</w:t>
      </w:r>
      <w:r w:rsidRPr="00842C68">
        <w:rPr>
          <w:rFonts w:ascii="Arial" w:hAnsi="Arial" w:cs="Arial"/>
          <w:sz w:val="20"/>
        </w:rPr>
        <w:t xml:space="preserve"> </w:t>
      </w:r>
      <w:r w:rsidR="000843A1">
        <w:rPr>
          <w:rFonts w:ascii="Arial" w:hAnsi="Arial" w:cs="Arial"/>
          <w:sz w:val="20"/>
        </w:rPr>
        <w:t>the following</w:t>
      </w:r>
      <w:r w:rsidRPr="00842C68">
        <w:rPr>
          <w:rFonts w:ascii="Arial" w:hAnsi="Arial" w:cs="Arial"/>
          <w:sz w:val="20"/>
        </w:rPr>
        <w:t xml:space="preserve"> NMR</w:t>
      </w:r>
      <w:r w:rsidR="000843A1">
        <w:rPr>
          <w:rFonts w:ascii="Arial" w:hAnsi="Arial" w:cs="Arial"/>
          <w:sz w:val="20"/>
        </w:rPr>
        <w:t xml:space="preserve"> experiments have</w:t>
      </w:r>
      <w:r w:rsidRPr="00842C68">
        <w:rPr>
          <w:rFonts w:ascii="Arial" w:hAnsi="Arial" w:cs="Arial"/>
          <w:sz w:val="20"/>
        </w:rPr>
        <w:t xml:space="preserve"> been measured</w:t>
      </w:r>
      <w:r w:rsidR="00842C68" w:rsidRPr="00842C68">
        <w:rPr>
          <w:rFonts w:ascii="Arial" w:hAnsi="Arial" w:cs="Arial"/>
          <w:sz w:val="20"/>
        </w:rPr>
        <w:t>:</w:t>
      </w:r>
      <w:r w:rsidRPr="00842C68">
        <w:rPr>
          <w:rFonts w:ascii="Arial" w:hAnsi="Arial" w:cs="Arial"/>
          <w:sz w:val="20"/>
        </w:rPr>
        <w:t xml:space="preserve"> </w:t>
      </w:r>
    </w:p>
    <w:p w14:paraId="62879BF8" w14:textId="77777777" w:rsidR="001D5B58" w:rsidRPr="00C13242" w:rsidRDefault="001D5B58" w:rsidP="00F7741A">
      <w:pPr>
        <w:pStyle w:val="paragraph"/>
        <w:numPr>
          <w:ilvl w:val="0"/>
          <w:numId w:val="3"/>
        </w:numPr>
        <w:tabs>
          <w:tab w:val="left" w:pos="2977"/>
          <w:tab w:val="left" w:pos="3261"/>
        </w:tabs>
        <w:spacing w:line="360" w:lineRule="auto"/>
        <w:ind w:left="0" w:firstLine="0"/>
        <w:rPr>
          <w:rFonts w:ascii="Arial" w:hAnsi="Arial" w:cs="Arial"/>
          <w:color w:val="000000"/>
          <w:sz w:val="20"/>
        </w:rPr>
      </w:pPr>
      <w:r w:rsidRPr="00842C68">
        <w:rPr>
          <w:rFonts w:ascii="Arial" w:hAnsi="Arial" w:cs="Arial"/>
          <w:color w:val="000000"/>
          <w:sz w:val="20"/>
          <w:vertAlign w:val="superscript"/>
        </w:rPr>
        <w:t>1</w:t>
      </w:r>
      <w:r w:rsidRPr="00842C68">
        <w:rPr>
          <w:rFonts w:ascii="Arial" w:hAnsi="Arial" w:cs="Arial"/>
          <w:color w:val="000000"/>
          <w:sz w:val="20"/>
        </w:rPr>
        <w:t xml:space="preserve">H-NMR: 1D </w:t>
      </w:r>
      <w:r w:rsidRPr="00842C68">
        <w:rPr>
          <w:rFonts w:ascii="Arial" w:hAnsi="Arial" w:cs="Arial"/>
          <w:color w:val="000000"/>
          <w:sz w:val="20"/>
          <w:vertAlign w:val="superscript"/>
        </w:rPr>
        <w:t>1</w:t>
      </w:r>
      <w:r w:rsidRPr="00842C68">
        <w:rPr>
          <w:rFonts w:ascii="Arial" w:hAnsi="Arial" w:cs="Arial"/>
          <w:color w:val="000000"/>
          <w:sz w:val="20"/>
        </w:rPr>
        <w:t xml:space="preserve">H </w:t>
      </w:r>
      <w:r w:rsidRPr="00C13242">
        <w:rPr>
          <w:rFonts w:ascii="Arial" w:hAnsi="Arial" w:cs="Arial"/>
          <w:color w:val="000000"/>
          <w:sz w:val="20"/>
        </w:rPr>
        <w:t>experiment with 30 degree pulse</w:t>
      </w:r>
    </w:p>
    <w:p w14:paraId="077758A2" w14:textId="77777777" w:rsidR="001D5B58" w:rsidRPr="00C13242" w:rsidRDefault="001D5B58" w:rsidP="00F7741A">
      <w:pPr>
        <w:pStyle w:val="paragraph"/>
        <w:numPr>
          <w:ilvl w:val="0"/>
          <w:numId w:val="3"/>
        </w:numPr>
        <w:tabs>
          <w:tab w:val="left" w:pos="2977"/>
          <w:tab w:val="left" w:pos="3261"/>
        </w:tabs>
        <w:spacing w:line="360" w:lineRule="auto"/>
        <w:ind w:left="0" w:firstLine="0"/>
        <w:rPr>
          <w:rFonts w:ascii="Arial" w:hAnsi="Arial" w:cs="Arial"/>
          <w:color w:val="000000"/>
          <w:sz w:val="20"/>
        </w:rPr>
      </w:pPr>
      <w:r w:rsidRPr="00C13242">
        <w:rPr>
          <w:rFonts w:ascii="Arial" w:hAnsi="Arial" w:cs="Arial"/>
          <w:color w:val="000000"/>
          <w:sz w:val="20"/>
          <w:vertAlign w:val="superscript"/>
        </w:rPr>
        <w:t>13</w:t>
      </w:r>
      <w:r w:rsidRPr="00C13242">
        <w:rPr>
          <w:rFonts w:ascii="Arial" w:hAnsi="Arial" w:cs="Arial"/>
          <w:color w:val="000000"/>
          <w:sz w:val="20"/>
        </w:rPr>
        <w:t xml:space="preserve">C-NMR: 1D </w:t>
      </w:r>
      <w:r w:rsidRPr="00C13242">
        <w:rPr>
          <w:rFonts w:ascii="Arial" w:hAnsi="Arial" w:cs="Arial"/>
          <w:color w:val="000000"/>
          <w:sz w:val="20"/>
          <w:vertAlign w:val="superscript"/>
        </w:rPr>
        <w:t>13</w:t>
      </w:r>
      <w:r w:rsidRPr="00C13242">
        <w:rPr>
          <w:rFonts w:ascii="Arial" w:hAnsi="Arial" w:cs="Arial"/>
          <w:color w:val="000000"/>
          <w:sz w:val="20"/>
        </w:rPr>
        <w:t xml:space="preserve">C experiment with </w:t>
      </w:r>
      <w:r w:rsidRPr="00C13242">
        <w:rPr>
          <w:rFonts w:ascii="Arial" w:hAnsi="Arial" w:cs="Arial"/>
          <w:color w:val="000000"/>
          <w:sz w:val="20"/>
          <w:vertAlign w:val="superscript"/>
        </w:rPr>
        <w:t>1</w:t>
      </w:r>
      <w:r w:rsidRPr="00C13242">
        <w:rPr>
          <w:rFonts w:ascii="Arial" w:hAnsi="Arial" w:cs="Arial"/>
          <w:color w:val="000000"/>
          <w:sz w:val="20"/>
        </w:rPr>
        <w:t>H-broadband-decoupling</w:t>
      </w:r>
    </w:p>
    <w:p w14:paraId="088FE2AC" w14:textId="5075699B" w:rsidR="001D5B58" w:rsidRPr="00C13242" w:rsidRDefault="001D5B58" w:rsidP="00F7741A">
      <w:pPr>
        <w:pStyle w:val="paragraph"/>
        <w:numPr>
          <w:ilvl w:val="0"/>
          <w:numId w:val="3"/>
        </w:numPr>
        <w:tabs>
          <w:tab w:val="left" w:pos="2977"/>
          <w:tab w:val="left" w:pos="3261"/>
        </w:tabs>
        <w:spacing w:line="360" w:lineRule="auto"/>
        <w:ind w:left="0" w:firstLine="0"/>
        <w:rPr>
          <w:rFonts w:ascii="Arial" w:hAnsi="Arial" w:cs="Arial"/>
          <w:sz w:val="20"/>
        </w:rPr>
      </w:pPr>
      <w:r w:rsidRPr="00C13242">
        <w:rPr>
          <w:rFonts w:ascii="Arial" w:hAnsi="Arial" w:cs="Arial"/>
          <w:color w:val="000000"/>
          <w:sz w:val="20"/>
        </w:rPr>
        <w:t xml:space="preserve">2D: </w:t>
      </w:r>
      <w:r w:rsidRPr="00C13242">
        <w:rPr>
          <w:rFonts w:ascii="Arial" w:hAnsi="Arial" w:cs="Arial"/>
          <w:color w:val="000000"/>
          <w:sz w:val="20"/>
          <w:vertAlign w:val="superscript"/>
        </w:rPr>
        <w:t>1</w:t>
      </w:r>
      <w:r w:rsidRPr="00C13242">
        <w:rPr>
          <w:rFonts w:ascii="Arial" w:hAnsi="Arial" w:cs="Arial"/>
          <w:color w:val="000000"/>
          <w:sz w:val="20"/>
        </w:rPr>
        <w:t>H,</w:t>
      </w:r>
      <w:r w:rsidRPr="00C13242">
        <w:rPr>
          <w:rFonts w:ascii="Arial" w:hAnsi="Arial" w:cs="Arial"/>
          <w:color w:val="000000"/>
          <w:sz w:val="20"/>
          <w:vertAlign w:val="superscript"/>
        </w:rPr>
        <w:t>1</w:t>
      </w:r>
      <w:r w:rsidRPr="00C13242">
        <w:rPr>
          <w:rFonts w:ascii="Arial" w:hAnsi="Arial" w:cs="Arial"/>
          <w:color w:val="000000"/>
          <w:sz w:val="20"/>
        </w:rPr>
        <w:t xml:space="preserve">H-COSY: </w:t>
      </w:r>
      <w:r w:rsidR="00A65095" w:rsidRPr="00C13242">
        <w:rPr>
          <w:rFonts w:ascii="Arial" w:hAnsi="Arial" w:cs="Arial"/>
          <w:color w:val="000000"/>
          <w:sz w:val="20"/>
        </w:rPr>
        <w:t>G</w:t>
      </w:r>
      <w:r w:rsidRPr="00C13242">
        <w:rPr>
          <w:rFonts w:ascii="Arial" w:hAnsi="Arial" w:cs="Arial"/>
          <w:color w:val="000000"/>
          <w:sz w:val="20"/>
        </w:rPr>
        <w:t>radient selected 2D homonuclear shift correlation (Hurd (1990))</w:t>
      </w:r>
    </w:p>
    <w:p w14:paraId="12F78D38" w14:textId="04D44D3B" w:rsidR="001D5B58" w:rsidRPr="00C13242" w:rsidRDefault="001D5B58" w:rsidP="00F7741A">
      <w:pPr>
        <w:pStyle w:val="paragraph"/>
        <w:numPr>
          <w:ilvl w:val="0"/>
          <w:numId w:val="3"/>
        </w:numPr>
        <w:tabs>
          <w:tab w:val="left" w:pos="2977"/>
          <w:tab w:val="left" w:pos="3261"/>
        </w:tabs>
        <w:spacing w:line="360" w:lineRule="auto"/>
        <w:ind w:left="0" w:firstLine="0"/>
        <w:rPr>
          <w:rFonts w:ascii="Arial" w:hAnsi="Arial" w:cs="Arial"/>
          <w:sz w:val="20"/>
        </w:rPr>
      </w:pPr>
      <w:r w:rsidRPr="00C13242">
        <w:rPr>
          <w:rFonts w:ascii="Arial" w:hAnsi="Arial" w:cs="Arial"/>
          <w:color w:val="000000"/>
          <w:sz w:val="20"/>
        </w:rPr>
        <w:t xml:space="preserve">2D: </w:t>
      </w:r>
      <w:r w:rsidRPr="00C13242">
        <w:rPr>
          <w:rFonts w:ascii="Arial" w:hAnsi="Arial" w:cs="Arial"/>
          <w:color w:val="000000"/>
          <w:sz w:val="20"/>
          <w:vertAlign w:val="superscript"/>
        </w:rPr>
        <w:t>1</w:t>
      </w:r>
      <w:r w:rsidRPr="00C13242">
        <w:rPr>
          <w:rFonts w:ascii="Arial" w:hAnsi="Arial" w:cs="Arial"/>
          <w:color w:val="000000"/>
          <w:sz w:val="20"/>
        </w:rPr>
        <w:t>H,</w:t>
      </w:r>
      <w:r w:rsidRPr="00C13242">
        <w:rPr>
          <w:rFonts w:ascii="Arial" w:hAnsi="Arial" w:cs="Arial"/>
          <w:color w:val="000000"/>
          <w:sz w:val="20"/>
          <w:vertAlign w:val="superscript"/>
        </w:rPr>
        <w:t>1</w:t>
      </w:r>
      <w:r w:rsidRPr="00C13242">
        <w:rPr>
          <w:rFonts w:ascii="Arial" w:hAnsi="Arial" w:cs="Arial"/>
          <w:color w:val="000000"/>
          <w:sz w:val="20"/>
        </w:rPr>
        <w:t xml:space="preserve">H-ROESY: </w:t>
      </w:r>
      <w:r w:rsidR="00A65095" w:rsidRPr="00C13242">
        <w:rPr>
          <w:rFonts w:ascii="Arial" w:hAnsi="Arial" w:cs="Arial"/>
          <w:color w:val="000000"/>
          <w:sz w:val="20"/>
        </w:rPr>
        <w:t>P</w:t>
      </w:r>
      <w:r w:rsidRPr="00C13242">
        <w:rPr>
          <w:rFonts w:ascii="Arial" w:hAnsi="Arial" w:cs="Arial"/>
          <w:color w:val="000000"/>
          <w:sz w:val="20"/>
        </w:rPr>
        <w:t xml:space="preserve">hase sensitive experiment with 180x/180-x </w:t>
      </w:r>
      <w:proofErr w:type="gramStart"/>
      <w:r w:rsidRPr="00C13242">
        <w:rPr>
          <w:rFonts w:ascii="Arial" w:hAnsi="Arial" w:cs="Arial"/>
          <w:color w:val="000000"/>
          <w:sz w:val="20"/>
        </w:rPr>
        <w:t>spin-lock</w:t>
      </w:r>
      <w:proofErr w:type="gramEnd"/>
      <w:r w:rsidRPr="00C13242">
        <w:rPr>
          <w:rFonts w:ascii="Arial" w:hAnsi="Arial" w:cs="Arial"/>
          <w:color w:val="000000"/>
          <w:sz w:val="20"/>
        </w:rPr>
        <w:t xml:space="preserve"> including a purge pulse </w:t>
      </w:r>
      <w:r w:rsidRPr="00C13242">
        <w:rPr>
          <w:rFonts w:ascii="Arial" w:hAnsi="Arial" w:cs="Arial"/>
          <w:sz w:val="20"/>
        </w:rPr>
        <w:t>(Bax and Davis (1985), Hwang and Shaka (1992))</w:t>
      </w:r>
    </w:p>
    <w:p w14:paraId="3DF161AE" w14:textId="332D30A8" w:rsidR="001D5B58" w:rsidRPr="00C13242" w:rsidRDefault="001D5B58" w:rsidP="00F7741A">
      <w:pPr>
        <w:pStyle w:val="paragraph"/>
        <w:numPr>
          <w:ilvl w:val="0"/>
          <w:numId w:val="3"/>
        </w:numPr>
        <w:tabs>
          <w:tab w:val="left" w:pos="2977"/>
          <w:tab w:val="left" w:pos="3261"/>
        </w:tabs>
        <w:spacing w:line="360" w:lineRule="auto"/>
        <w:ind w:left="0" w:firstLine="0"/>
        <w:rPr>
          <w:rFonts w:ascii="Arial" w:hAnsi="Arial" w:cs="Arial"/>
          <w:sz w:val="20"/>
        </w:rPr>
      </w:pPr>
      <w:r w:rsidRPr="00C13242">
        <w:rPr>
          <w:rFonts w:ascii="Arial" w:hAnsi="Arial" w:cs="Arial"/>
          <w:color w:val="000000"/>
          <w:sz w:val="20"/>
        </w:rPr>
        <w:t xml:space="preserve">2D: </w:t>
      </w:r>
      <w:r w:rsidR="00A65095" w:rsidRPr="00C13242">
        <w:rPr>
          <w:rFonts w:ascii="Arial" w:hAnsi="Arial" w:cs="Arial"/>
          <w:color w:val="000000"/>
          <w:sz w:val="20"/>
        </w:rPr>
        <w:t>S</w:t>
      </w:r>
      <w:r w:rsidRPr="00C13242">
        <w:rPr>
          <w:rFonts w:ascii="Arial" w:hAnsi="Arial" w:cs="Arial"/>
          <w:color w:val="000000"/>
          <w:sz w:val="20"/>
        </w:rPr>
        <w:t xml:space="preserve">ingle bond </w:t>
      </w:r>
      <w:r w:rsidRPr="00C13242">
        <w:rPr>
          <w:rFonts w:ascii="Arial" w:hAnsi="Arial" w:cs="Arial"/>
          <w:color w:val="000000"/>
          <w:sz w:val="20"/>
          <w:vertAlign w:val="superscript"/>
        </w:rPr>
        <w:t>1</w:t>
      </w:r>
      <w:r w:rsidRPr="00C13242">
        <w:rPr>
          <w:rFonts w:ascii="Arial" w:hAnsi="Arial" w:cs="Arial"/>
          <w:color w:val="000000"/>
          <w:sz w:val="20"/>
        </w:rPr>
        <w:t>H,</w:t>
      </w:r>
      <w:r w:rsidRPr="00C13242">
        <w:rPr>
          <w:rFonts w:ascii="Arial" w:hAnsi="Arial" w:cs="Arial"/>
          <w:color w:val="000000"/>
          <w:sz w:val="20"/>
          <w:vertAlign w:val="superscript"/>
        </w:rPr>
        <w:t>13</w:t>
      </w:r>
      <w:r w:rsidRPr="00C13242">
        <w:rPr>
          <w:rFonts w:ascii="Arial" w:hAnsi="Arial" w:cs="Arial"/>
          <w:color w:val="000000"/>
          <w:sz w:val="20"/>
        </w:rPr>
        <w:t>C correlation (</w:t>
      </w:r>
      <w:r w:rsidRPr="00C13242">
        <w:rPr>
          <w:rFonts w:ascii="Arial" w:hAnsi="Arial" w:cs="Arial"/>
          <w:color w:val="000000"/>
          <w:sz w:val="20"/>
          <w:vertAlign w:val="superscript"/>
        </w:rPr>
        <w:t>13</w:t>
      </w:r>
      <w:r w:rsidRPr="00C13242">
        <w:rPr>
          <w:rFonts w:ascii="Arial" w:hAnsi="Arial" w:cs="Arial"/>
          <w:color w:val="000000"/>
          <w:sz w:val="20"/>
        </w:rPr>
        <w:t xml:space="preserve">C-DEPT-HSQC): HSQC experiment </w:t>
      </w:r>
      <w:r w:rsidRPr="00C13242">
        <w:rPr>
          <w:rFonts w:ascii="Arial" w:hAnsi="Arial" w:cs="Arial"/>
          <w:sz w:val="20"/>
        </w:rPr>
        <w:t xml:space="preserve">with multiplicity editing, </w:t>
      </w:r>
      <w:r w:rsidRPr="00C13242">
        <w:rPr>
          <w:rFonts w:ascii="Arial" w:hAnsi="Arial" w:cs="Arial"/>
          <w:sz w:val="20"/>
          <w:vertAlign w:val="superscript"/>
        </w:rPr>
        <w:t>1</w:t>
      </w:r>
      <w:r w:rsidRPr="00C13242">
        <w:rPr>
          <w:rFonts w:ascii="Arial" w:hAnsi="Arial" w:cs="Arial"/>
          <w:sz w:val="20"/>
        </w:rPr>
        <w:t>H detection and z-gradient (Kay, Keifer and Saarinen 1992)</w:t>
      </w:r>
    </w:p>
    <w:p w14:paraId="703D1CDC" w14:textId="74748138" w:rsidR="001D5B58" w:rsidRPr="00C13242" w:rsidRDefault="001D5B58" w:rsidP="00F7741A">
      <w:pPr>
        <w:pStyle w:val="paragraph"/>
        <w:numPr>
          <w:ilvl w:val="0"/>
          <w:numId w:val="3"/>
        </w:numPr>
        <w:tabs>
          <w:tab w:val="left" w:pos="2977"/>
          <w:tab w:val="left" w:pos="3261"/>
        </w:tabs>
        <w:spacing w:line="360" w:lineRule="auto"/>
        <w:ind w:left="0" w:firstLine="0"/>
        <w:rPr>
          <w:rFonts w:ascii="Arial" w:hAnsi="Arial" w:cs="Arial"/>
          <w:sz w:val="20"/>
        </w:rPr>
      </w:pPr>
      <w:r w:rsidRPr="00C13242">
        <w:rPr>
          <w:rFonts w:ascii="Arial" w:hAnsi="Arial" w:cs="Arial"/>
          <w:sz w:val="20"/>
        </w:rPr>
        <w:t xml:space="preserve">2D: </w:t>
      </w:r>
      <w:r w:rsidR="00A65095" w:rsidRPr="00C13242">
        <w:rPr>
          <w:rFonts w:ascii="Arial" w:hAnsi="Arial" w:cs="Arial"/>
          <w:sz w:val="20"/>
        </w:rPr>
        <w:t>L</w:t>
      </w:r>
      <w:r w:rsidRPr="00C13242">
        <w:rPr>
          <w:rFonts w:ascii="Arial" w:hAnsi="Arial" w:cs="Arial"/>
          <w:sz w:val="20"/>
        </w:rPr>
        <w:t xml:space="preserve">ong range </w:t>
      </w:r>
      <w:r w:rsidRPr="00C13242">
        <w:rPr>
          <w:rFonts w:ascii="Arial" w:hAnsi="Arial" w:cs="Arial"/>
          <w:color w:val="000000"/>
          <w:sz w:val="20"/>
          <w:vertAlign w:val="superscript"/>
        </w:rPr>
        <w:t>1</w:t>
      </w:r>
      <w:r w:rsidRPr="00C13242">
        <w:rPr>
          <w:rFonts w:ascii="Arial" w:hAnsi="Arial" w:cs="Arial"/>
          <w:color w:val="000000"/>
          <w:sz w:val="20"/>
        </w:rPr>
        <w:t>H,</w:t>
      </w:r>
      <w:r w:rsidRPr="00C13242">
        <w:rPr>
          <w:rFonts w:ascii="Arial" w:hAnsi="Arial" w:cs="Arial"/>
          <w:color w:val="000000"/>
          <w:sz w:val="20"/>
          <w:vertAlign w:val="superscript"/>
        </w:rPr>
        <w:t>13</w:t>
      </w:r>
      <w:r w:rsidRPr="00C13242">
        <w:rPr>
          <w:rFonts w:ascii="Arial" w:hAnsi="Arial" w:cs="Arial"/>
          <w:color w:val="000000"/>
          <w:sz w:val="20"/>
        </w:rPr>
        <w:t>C correlation (</w:t>
      </w:r>
      <w:r w:rsidRPr="00C13242">
        <w:rPr>
          <w:rFonts w:ascii="Arial" w:hAnsi="Arial" w:cs="Arial"/>
          <w:color w:val="000000"/>
          <w:sz w:val="20"/>
          <w:vertAlign w:val="superscript"/>
        </w:rPr>
        <w:t>13</w:t>
      </w:r>
      <w:r w:rsidRPr="00C13242">
        <w:rPr>
          <w:rFonts w:ascii="Arial" w:hAnsi="Arial" w:cs="Arial"/>
          <w:color w:val="000000"/>
          <w:sz w:val="20"/>
        </w:rPr>
        <w:t>C-HMBC)</w:t>
      </w:r>
      <w:r w:rsidRPr="00C13242">
        <w:rPr>
          <w:rFonts w:ascii="Arial" w:hAnsi="Arial" w:cs="Arial"/>
          <w:sz w:val="20"/>
        </w:rPr>
        <w:t>:</w:t>
      </w:r>
      <w:r w:rsidRPr="00C13242">
        <w:rPr>
          <w:rFonts w:ascii="Arial" w:hAnsi="Arial" w:cs="Arial"/>
          <w:color w:val="000000"/>
          <w:sz w:val="20"/>
        </w:rPr>
        <w:t xml:space="preserve"> HMBC experiment </w:t>
      </w:r>
      <w:r w:rsidRPr="00C13242">
        <w:rPr>
          <w:rFonts w:ascii="Arial" w:hAnsi="Arial" w:cs="Arial"/>
          <w:sz w:val="20"/>
        </w:rPr>
        <w:t xml:space="preserve">with </w:t>
      </w:r>
      <w:r w:rsidRPr="00C13242">
        <w:rPr>
          <w:rFonts w:ascii="Arial" w:hAnsi="Arial" w:cs="Arial"/>
          <w:sz w:val="20"/>
          <w:vertAlign w:val="superscript"/>
        </w:rPr>
        <w:t>1</w:t>
      </w:r>
      <w:r w:rsidRPr="00C13242">
        <w:rPr>
          <w:rFonts w:ascii="Arial" w:hAnsi="Arial" w:cs="Arial"/>
          <w:sz w:val="20"/>
        </w:rPr>
        <w:t>H detection and z-gradient (Bax and Summers 1986)</w:t>
      </w:r>
      <w:r w:rsidR="000E5DEC" w:rsidRPr="00C13242">
        <w:rPr>
          <w:rFonts w:ascii="Arial" w:hAnsi="Arial" w:cs="Arial"/>
          <w:sz w:val="20"/>
        </w:rPr>
        <w:t>.</w:t>
      </w:r>
    </w:p>
    <w:p w14:paraId="73891D27" w14:textId="77777777" w:rsidR="001D5B58" w:rsidRPr="00F7741A" w:rsidRDefault="001D5B58" w:rsidP="00F7741A">
      <w:pPr>
        <w:pStyle w:val="Text"/>
        <w:spacing w:line="360" w:lineRule="auto"/>
        <w:rPr>
          <w:rFonts w:ascii="Arial" w:hAnsi="Arial" w:cs="Arial"/>
          <w:sz w:val="20"/>
        </w:rPr>
      </w:pPr>
      <w:r w:rsidRPr="00C13242">
        <w:rPr>
          <w:rFonts w:ascii="Arial" w:hAnsi="Arial" w:cs="Arial"/>
          <w:sz w:val="20"/>
        </w:rPr>
        <w:t>Isomer identification was achieved through correlation in the HMBC spectrum with a carbon signal at 205 ppm, indicative of the thioester carbonyl. Additionally, LC-MS analysis of the NMR solution confirmed the formation of the thioester</w:t>
      </w:r>
      <w:r w:rsidRPr="00F7741A">
        <w:rPr>
          <w:rFonts w:ascii="Arial" w:hAnsi="Arial" w:cs="Arial"/>
          <w:sz w:val="20"/>
        </w:rPr>
        <w:t>. The experiment successfully tracked the reaction, offering valuable insights into the reaction kinetics and isomer formation.</w:t>
      </w:r>
    </w:p>
    <w:p w14:paraId="6E305D79" w14:textId="45F74069" w:rsidR="001D5B58" w:rsidRPr="00F7741A" w:rsidRDefault="00C0421F" w:rsidP="00F7741A">
      <w:pPr>
        <w:pStyle w:val="Text"/>
        <w:spacing w:line="360" w:lineRule="auto"/>
        <w:rPr>
          <w:rFonts w:ascii="Arial" w:hAnsi="Arial" w:cs="Arial"/>
          <w:sz w:val="20"/>
        </w:rPr>
      </w:pPr>
      <w:r w:rsidRPr="00C0421F">
        <w:rPr>
          <w:rFonts w:ascii="Arial" w:hAnsi="Arial" w:cs="Arial"/>
          <w:noProof/>
          <w:sz w:val="20"/>
        </w:rPr>
        <w:drawing>
          <wp:inline distT="0" distB="0" distL="0" distR="0" wp14:anchorId="5F9B7647" wp14:editId="0D7987D9">
            <wp:extent cx="5943600" cy="4146550"/>
            <wp:effectExtent l="0" t="0" r="0" b="6350"/>
            <wp:docPr id="2" name="Picture 1">
              <a:extLst xmlns:a="http://schemas.openxmlformats.org/drawingml/2006/main">
                <a:ext uri="{FF2B5EF4-FFF2-40B4-BE49-F238E27FC236}">
                  <a16:creationId xmlns:a16="http://schemas.microsoft.com/office/drawing/2014/main" id="{885A4CCC-1316-BED6-3D21-58B03DAE06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85A4CCC-1316-BED6-3D21-58B03DAE062B}"/>
                        </a:ext>
                      </a:extLst>
                    </pic:cNvPr>
                    <pic:cNvPicPr>
                      <a:picLocks noChangeAspect="1"/>
                    </pic:cNvPicPr>
                  </pic:nvPicPr>
                  <pic:blipFill>
                    <a:blip r:embed="rId15"/>
                    <a:stretch>
                      <a:fillRect/>
                    </a:stretch>
                  </pic:blipFill>
                  <pic:spPr>
                    <a:xfrm>
                      <a:off x="0" y="0"/>
                      <a:ext cx="5943600" cy="4146550"/>
                    </a:xfrm>
                    <a:prstGeom prst="rect">
                      <a:avLst/>
                    </a:prstGeom>
                  </pic:spPr>
                </pic:pic>
              </a:graphicData>
            </a:graphic>
          </wp:inline>
        </w:drawing>
      </w:r>
    </w:p>
    <w:p w14:paraId="507ED1FC" w14:textId="39706E34" w:rsidR="001D5B58" w:rsidRPr="00B62B80" w:rsidRDefault="001D5B58" w:rsidP="00F7741A">
      <w:pPr>
        <w:pStyle w:val="Text"/>
        <w:spacing w:line="360" w:lineRule="auto"/>
        <w:rPr>
          <w:rFonts w:ascii="Arial" w:hAnsi="Arial" w:cs="Arial"/>
          <w:i/>
          <w:iCs/>
          <w:sz w:val="20"/>
        </w:rPr>
      </w:pPr>
      <w:r w:rsidRPr="00B62B80">
        <w:rPr>
          <w:rFonts w:ascii="Arial" w:hAnsi="Arial" w:cs="Arial"/>
          <w:b/>
          <w:bCs/>
          <w:i/>
          <w:iCs/>
          <w:sz w:val="20"/>
        </w:rPr>
        <w:t xml:space="preserve">Figure </w:t>
      </w:r>
      <w:r w:rsidR="000B229E" w:rsidRPr="00B62B80">
        <w:rPr>
          <w:rFonts w:ascii="Arial" w:hAnsi="Arial" w:cs="Arial"/>
          <w:b/>
          <w:bCs/>
          <w:i/>
          <w:iCs/>
          <w:sz w:val="20"/>
        </w:rPr>
        <w:t>SI-</w:t>
      </w:r>
      <w:r w:rsidR="00354C3A">
        <w:rPr>
          <w:rFonts w:ascii="Arial" w:hAnsi="Arial" w:cs="Arial"/>
          <w:b/>
          <w:bCs/>
          <w:i/>
          <w:iCs/>
          <w:sz w:val="20"/>
        </w:rPr>
        <w:t>2</w:t>
      </w:r>
      <w:r w:rsidRPr="00B62B80">
        <w:rPr>
          <w:rFonts w:ascii="Arial" w:hAnsi="Arial" w:cs="Arial"/>
          <w:b/>
          <w:bCs/>
          <w:i/>
          <w:iCs/>
          <w:sz w:val="20"/>
        </w:rPr>
        <w:t>:</w:t>
      </w:r>
      <w:r w:rsidRPr="00B62B80">
        <w:rPr>
          <w:rFonts w:ascii="Arial" w:hAnsi="Arial" w:cs="Arial"/>
          <w:i/>
          <w:iCs/>
          <w:sz w:val="20"/>
        </w:rPr>
        <w:t xml:space="preserve"> Proton NMR in </w:t>
      </w:r>
      <w:r w:rsidR="001209C8" w:rsidRPr="00B62B80">
        <w:rPr>
          <w:rFonts w:ascii="Arial" w:hAnsi="Arial" w:cs="Arial"/>
          <w:i/>
          <w:iCs/>
          <w:sz w:val="20"/>
        </w:rPr>
        <w:t>D</w:t>
      </w:r>
      <w:r w:rsidR="001209C8" w:rsidRPr="00B62B80">
        <w:rPr>
          <w:rFonts w:ascii="Arial" w:hAnsi="Arial" w:cs="Arial"/>
          <w:i/>
          <w:iCs/>
          <w:sz w:val="20"/>
          <w:vertAlign w:val="subscript"/>
        </w:rPr>
        <w:t>2</w:t>
      </w:r>
      <w:r w:rsidR="001209C8" w:rsidRPr="00B62B80">
        <w:rPr>
          <w:rFonts w:ascii="Arial" w:hAnsi="Arial" w:cs="Arial"/>
          <w:i/>
          <w:iCs/>
          <w:sz w:val="20"/>
        </w:rPr>
        <w:t>O</w:t>
      </w:r>
      <w:r w:rsidRPr="00B62B80">
        <w:rPr>
          <w:rFonts w:ascii="Arial" w:hAnsi="Arial" w:cs="Arial"/>
          <w:i/>
          <w:iCs/>
          <w:sz w:val="20"/>
        </w:rPr>
        <w:t xml:space="preserve"> of the mixture of L-Glutathione with </w:t>
      </w:r>
      <w:r w:rsidR="00F042BB" w:rsidRPr="00B62B80">
        <w:rPr>
          <w:rFonts w:ascii="Arial" w:hAnsi="Arial" w:cs="Arial"/>
          <w:i/>
          <w:iCs/>
          <w:sz w:val="20"/>
        </w:rPr>
        <w:t>(3S,4R)-</w:t>
      </w:r>
      <w:r w:rsidR="00F042BB" w:rsidRPr="00B62B80">
        <w:rPr>
          <w:rFonts w:ascii="Arial" w:hAnsi="Arial" w:cs="Arial"/>
          <w:b/>
          <w:bCs/>
          <w:i/>
          <w:iCs/>
          <w:sz w:val="20"/>
        </w:rPr>
        <w:t>16</w:t>
      </w:r>
      <w:r w:rsidR="00F042BB" w:rsidRPr="00B62B80">
        <w:rPr>
          <w:rFonts w:ascii="Arial" w:hAnsi="Arial" w:cs="Arial"/>
          <w:i/>
          <w:iCs/>
          <w:sz w:val="20"/>
        </w:rPr>
        <w:t xml:space="preserve"> </w:t>
      </w:r>
      <w:r w:rsidRPr="00B62B80">
        <w:rPr>
          <w:rFonts w:ascii="Arial" w:hAnsi="Arial" w:cs="Arial"/>
          <w:i/>
          <w:iCs/>
          <w:sz w:val="20"/>
        </w:rPr>
        <w:t>(ratio 3 to</w:t>
      </w:r>
      <w:r w:rsidR="008D4D69">
        <w:rPr>
          <w:rFonts w:ascii="Arial" w:hAnsi="Arial" w:cs="Arial"/>
          <w:i/>
          <w:iCs/>
          <w:sz w:val="20"/>
        </w:rPr>
        <w:t xml:space="preserve"> </w:t>
      </w:r>
      <w:r w:rsidRPr="00B62B80">
        <w:rPr>
          <w:rFonts w:ascii="Arial" w:hAnsi="Arial" w:cs="Arial"/>
          <w:i/>
          <w:iCs/>
          <w:sz w:val="20"/>
        </w:rPr>
        <w:t xml:space="preserve">1). No reaction observed even after several days.  </w:t>
      </w:r>
    </w:p>
    <w:p w14:paraId="2C4A8119" w14:textId="77777777" w:rsidR="001D5B58" w:rsidRPr="00F7741A" w:rsidRDefault="001D5B58" w:rsidP="00F7741A">
      <w:pPr>
        <w:pStyle w:val="Text"/>
        <w:spacing w:line="360" w:lineRule="auto"/>
        <w:rPr>
          <w:rFonts w:ascii="Arial" w:hAnsi="Arial" w:cs="Arial"/>
          <w:sz w:val="20"/>
        </w:rPr>
      </w:pPr>
    </w:p>
    <w:p w14:paraId="414759AC" w14:textId="396EE618" w:rsidR="001D5B58" w:rsidRPr="00F7741A" w:rsidRDefault="000B2D98" w:rsidP="00F7741A">
      <w:pPr>
        <w:pStyle w:val="Text"/>
        <w:spacing w:line="360" w:lineRule="auto"/>
        <w:jc w:val="center"/>
        <w:rPr>
          <w:rFonts w:ascii="Arial" w:hAnsi="Arial" w:cs="Arial"/>
          <w:sz w:val="20"/>
        </w:rPr>
      </w:pPr>
      <w:r>
        <w:rPr>
          <w:rFonts w:ascii="Arial" w:hAnsi="Arial" w:cs="Arial"/>
          <w:noProof/>
          <w:sz w:val="20"/>
        </w:rPr>
        <w:drawing>
          <wp:inline distT="0" distB="0" distL="0" distR="0" wp14:anchorId="2205AC78" wp14:editId="31CA9317">
            <wp:extent cx="5943600" cy="4147885"/>
            <wp:effectExtent l="0" t="0" r="0" b="5080"/>
            <wp:docPr id="4575131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147885"/>
                    </a:xfrm>
                    <a:prstGeom prst="rect">
                      <a:avLst/>
                    </a:prstGeom>
                    <a:noFill/>
                  </pic:spPr>
                </pic:pic>
              </a:graphicData>
            </a:graphic>
          </wp:inline>
        </w:drawing>
      </w:r>
    </w:p>
    <w:p w14:paraId="69480129" w14:textId="29409603" w:rsidR="001D5B58" w:rsidRPr="00B62B80" w:rsidRDefault="001D5B58" w:rsidP="00F7741A">
      <w:pPr>
        <w:pStyle w:val="Text"/>
        <w:spacing w:line="360" w:lineRule="auto"/>
        <w:rPr>
          <w:rFonts w:ascii="Arial" w:hAnsi="Arial" w:cs="Arial"/>
          <w:i/>
          <w:iCs/>
          <w:sz w:val="20"/>
        </w:rPr>
      </w:pPr>
      <w:r w:rsidRPr="00B62B80">
        <w:rPr>
          <w:rFonts w:ascii="Arial" w:hAnsi="Arial" w:cs="Arial"/>
          <w:b/>
          <w:bCs/>
          <w:i/>
          <w:iCs/>
          <w:sz w:val="20"/>
        </w:rPr>
        <w:t xml:space="preserve">Figure </w:t>
      </w:r>
      <w:r w:rsidR="000B229E" w:rsidRPr="00B62B80">
        <w:rPr>
          <w:rFonts w:ascii="Arial" w:hAnsi="Arial" w:cs="Arial"/>
          <w:b/>
          <w:bCs/>
          <w:i/>
          <w:iCs/>
          <w:sz w:val="20"/>
        </w:rPr>
        <w:t>SI-</w:t>
      </w:r>
      <w:r w:rsidR="00354C3A">
        <w:rPr>
          <w:rFonts w:ascii="Arial" w:hAnsi="Arial" w:cs="Arial"/>
          <w:b/>
          <w:bCs/>
          <w:i/>
          <w:iCs/>
          <w:sz w:val="20"/>
        </w:rPr>
        <w:t>3</w:t>
      </w:r>
      <w:r w:rsidRPr="00B62B80">
        <w:rPr>
          <w:rFonts w:ascii="Arial" w:hAnsi="Arial" w:cs="Arial"/>
          <w:b/>
          <w:bCs/>
          <w:i/>
          <w:iCs/>
          <w:sz w:val="20"/>
        </w:rPr>
        <w:t>:</w:t>
      </w:r>
      <w:r w:rsidRPr="00B62B80">
        <w:rPr>
          <w:rFonts w:ascii="Arial" w:hAnsi="Arial" w:cs="Arial"/>
          <w:i/>
          <w:iCs/>
          <w:sz w:val="20"/>
        </w:rPr>
        <w:t xml:space="preserve"> Proton NMR in </w:t>
      </w:r>
      <w:r w:rsidR="006A561D">
        <w:rPr>
          <w:rFonts w:ascii="Arial" w:hAnsi="Arial" w:cs="Arial"/>
          <w:i/>
          <w:iCs/>
          <w:sz w:val="20"/>
        </w:rPr>
        <w:t>p</w:t>
      </w:r>
      <w:r w:rsidRPr="00B62B80">
        <w:rPr>
          <w:rFonts w:ascii="Arial" w:hAnsi="Arial" w:cs="Arial"/>
          <w:i/>
          <w:iCs/>
          <w:sz w:val="20"/>
        </w:rPr>
        <w:t xml:space="preserve">hosphate buffer at pH 7.4 in </w:t>
      </w:r>
      <w:r w:rsidR="001209C8" w:rsidRPr="00B62B80">
        <w:rPr>
          <w:rFonts w:ascii="Arial" w:hAnsi="Arial" w:cs="Arial"/>
          <w:i/>
          <w:iCs/>
          <w:sz w:val="20"/>
        </w:rPr>
        <w:t>D</w:t>
      </w:r>
      <w:r w:rsidR="001209C8" w:rsidRPr="00B62B80">
        <w:rPr>
          <w:rFonts w:ascii="Arial" w:hAnsi="Arial" w:cs="Arial"/>
          <w:i/>
          <w:iCs/>
          <w:sz w:val="20"/>
          <w:vertAlign w:val="subscript"/>
        </w:rPr>
        <w:t>2</w:t>
      </w:r>
      <w:r w:rsidR="001209C8" w:rsidRPr="00B62B80">
        <w:rPr>
          <w:rFonts w:ascii="Arial" w:hAnsi="Arial" w:cs="Arial"/>
          <w:i/>
          <w:iCs/>
          <w:sz w:val="20"/>
        </w:rPr>
        <w:t>O</w:t>
      </w:r>
      <w:r w:rsidRPr="00B62B80">
        <w:rPr>
          <w:rFonts w:ascii="Arial" w:hAnsi="Arial" w:cs="Arial"/>
          <w:i/>
          <w:iCs/>
          <w:sz w:val="20"/>
        </w:rPr>
        <w:t xml:space="preserve"> of the mixture of L-Glutathione with </w:t>
      </w:r>
      <w:r w:rsidR="00F042BB" w:rsidRPr="00B62B80">
        <w:rPr>
          <w:rFonts w:ascii="Arial" w:hAnsi="Arial" w:cs="Arial"/>
          <w:i/>
          <w:iCs/>
          <w:sz w:val="20"/>
        </w:rPr>
        <w:t>(3S,4R)-</w:t>
      </w:r>
      <w:r w:rsidR="00F042BB" w:rsidRPr="00B62B80">
        <w:rPr>
          <w:rFonts w:ascii="Arial" w:hAnsi="Arial" w:cs="Arial"/>
          <w:b/>
          <w:bCs/>
          <w:i/>
          <w:iCs/>
          <w:sz w:val="20"/>
        </w:rPr>
        <w:t>16</w:t>
      </w:r>
      <w:r w:rsidR="00F042BB" w:rsidRPr="00B62B80">
        <w:rPr>
          <w:rFonts w:ascii="Arial" w:hAnsi="Arial" w:cs="Arial"/>
          <w:i/>
          <w:iCs/>
          <w:sz w:val="20"/>
        </w:rPr>
        <w:t xml:space="preserve"> </w:t>
      </w:r>
      <w:r w:rsidRPr="00B62B80">
        <w:rPr>
          <w:rFonts w:ascii="Arial" w:hAnsi="Arial" w:cs="Arial"/>
          <w:i/>
          <w:iCs/>
          <w:sz w:val="20"/>
        </w:rPr>
        <w:t>(ratio 3 to</w:t>
      </w:r>
      <w:r w:rsidR="006A561D">
        <w:rPr>
          <w:rFonts w:ascii="Arial" w:hAnsi="Arial" w:cs="Arial"/>
          <w:i/>
          <w:iCs/>
          <w:sz w:val="20"/>
        </w:rPr>
        <w:t xml:space="preserve"> </w:t>
      </w:r>
      <w:r w:rsidRPr="00B62B80">
        <w:rPr>
          <w:rFonts w:ascii="Arial" w:hAnsi="Arial" w:cs="Arial"/>
          <w:i/>
          <w:iCs/>
          <w:sz w:val="20"/>
        </w:rPr>
        <w:t xml:space="preserve">1). The reaction between the 2 components </w:t>
      </w:r>
      <w:r w:rsidR="006A561D">
        <w:rPr>
          <w:rFonts w:ascii="Arial" w:hAnsi="Arial" w:cs="Arial"/>
          <w:i/>
          <w:iCs/>
          <w:sz w:val="20"/>
        </w:rPr>
        <w:t>occurred</w:t>
      </w:r>
      <w:r w:rsidRPr="00B62B80">
        <w:rPr>
          <w:rFonts w:ascii="Arial" w:hAnsi="Arial" w:cs="Arial"/>
          <w:i/>
          <w:iCs/>
          <w:sz w:val="20"/>
        </w:rPr>
        <w:t xml:space="preserve"> within minutes. </w:t>
      </w:r>
      <w:r w:rsidR="00FE5F03">
        <w:rPr>
          <w:rFonts w:ascii="Arial" w:hAnsi="Arial" w:cs="Arial"/>
          <w:i/>
          <w:iCs/>
          <w:sz w:val="20"/>
        </w:rPr>
        <w:t>Signals of t</w:t>
      </w:r>
      <w:r w:rsidRPr="00B62B80">
        <w:rPr>
          <w:rFonts w:ascii="Arial" w:hAnsi="Arial" w:cs="Arial"/>
          <w:i/>
          <w:iCs/>
          <w:sz w:val="20"/>
        </w:rPr>
        <w:t>he new</w:t>
      </w:r>
      <w:r w:rsidR="006A561D">
        <w:rPr>
          <w:rFonts w:ascii="Arial" w:hAnsi="Arial" w:cs="Arial"/>
          <w:i/>
          <w:iCs/>
          <w:sz w:val="20"/>
        </w:rPr>
        <w:t>ly</w:t>
      </w:r>
      <w:r w:rsidRPr="00B62B80">
        <w:rPr>
          <w:rFonts w:ascii="Arial" w:hAnsi="Arial" w:cs="Arial"/>
          <w:i/>
          <w:iCs/>
          <w:sz w:val="20"/>
        </w:rPr>
        <w:t xml:space="preserve"> formed compound </w:t>
      </w:r>
      <w:r w:rsidR="00FE5F03">
        <w:rPr>
          <w:rFonts w:ascii="Arial" w:hAnsi="Arial" w:cs="Arial"/>
          <w:i/>
          <w:iCs/>
          <w:sz w:val="20"/>
        </w:rPr>
        <w:t>are</w:t>
      </w:r>
      <w:r w:rsidRPr="00B62B80">
        <w:rPr>
          <w:rFonts w:ascii="Arial" w:hAnsi="Arial" w:cs="Arial"/>
          <w:i/>
          <w:iCs/>
          <w:sz w:val="20"/>
        </w:rPr>
        <w:t xml:space="preserve"> marked </w:t>
      </w:r>
      <w:r w:rsidR="00FE5F03">
        <w:rPr>
          <w:rFonts w:ascii="Arial" w:hAnsi="Arial" w:cs="Arial"/>
          <w:i/>
          <w:iCs/>
          <w:sz w:val="20"/>
        </w:rPr>
        <w:t>with red circles</w:t>
      </w:r>
      <w:r w:rsidRPr="00B62B80">
        <w:rPr>
          <w:rFonts w:ascii="Arial" w:hAnsi="Arial" w:cs="Arial"/>
          <w:i/>
          <w:iCs/>
          <w:sz w:val="20"/>
        </w:rPr>
        <w:t xml:space="preserve">. </w:t>
      </w:r>
    </w:p>
    <w:p w14:paraId="0A616E65" w14:textId="77777777" w:rsidR="001D5B58" w:rsidRPr="00F7741A" w:rsidRDefault="001D5B58" w:rsidP="00F7741A">
      <w:pPr>
        <w:pStyle w:val="Text"/>
        <w:spacing w:line="360" w:lineRule="auto"/>
        <w:rPr>
          <w:rFonts w:ascii="Arial" w:hAnsi="Arial" w:cs="Arial"/>
          <w:sz w:val="20"/>
        </w:rPr>
      </w:pPr>
    </w:p>
    <w:p w14:paraId="56D4CCC4" w14:textId="77777777" w:rsidR="001D5B58" w:rsidRPr="00F7741A" w:rsidRDefault="001D5B58" w:rsidP="00F7741A">
      <w:pPr>
        <w:pStyle w:val="Text"/>
        <w:spacing w:line="360" w:lineRule="auto"/>
        <w:jc w:val="center"/>
        <w:rPr>
          <w:rFonts w:ascii="Arial" w:hAnsi="Arial" w:cs="Arial"/>
          <w:sz w:val="20"/>
        </w:rPr>
      </w:pPr>
      <w:r w:rsidRPr="00F7741A">
        <w:rPr>
          <w:rFonts w:ascii="Arial" w:hAnsi="Arial" w:cs="Arial"/>
          <w:noProof/>
          <w:sz w:val="20"/>
        </w:rPr>
        <w:drawing>
          <wp:inline distT="0" distB="0" distL="0" distR="0" wp14:anchorId="6F8F3453" wp14:editId="0379FDCF">
            <wp:extent cx="3753802" cy="3475787"/>
            <wp:effectExtent l="0" t="0" r="0" b="0"/>
            <wp:docPr id="242284013"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284013" name="Picture 2" descr="A screenshot of a computer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8575" cy="3498725"/>
                    </a:xfrm>
                    <a:prstGeom prst="rect">
                      <a:avLst/>
                    </a:prstGeom>
                    <a:noFill/>
                  </pic:spPr>
                </pic:pic>
              </a:graphicData>
            </a:graphic>
          </wp:inline>
        </w:drawing>
      </w:r>
    </w:p>
    <w:p w14:paraId="3CC05E42" w14:textId="60FB0996" w:rsidR="001D5B58" w:rsidRPr="00B62B80" w:rsidRDefault="001D5B58" w:rsidP="00F7741A">
      <w:pPr>
        <w:pStyle w:val="Text"/>
        <w:spacing w:line="360" w:lineRule="auto"/>
        <w:rPr>
          <w:rFonts w:ascii="Arial" w:hAnsi="Arial" w:cs="Arial"/>
          <w:i/>
          <w:iCs/>
          <w:sz w:val="20"/>
        </w:rPr>
      </w:pPr>
      <w:r w:rsidRPr="00B62B80">
        <w:rPr>
          <w:rFonts w:ascii="Arial" w:hAnsi="Arial" w:cs="Arial"/>
          <w:b/>
          <w:bCs/>
          <w:i/>
          <w:iCs/>
          <w:sz w:val="20"/>
        </w:rPr>
        <w:t xml:space="preserve">Figure </w:t>
      </w:r>
      <w:r w:rsidR="000B229E" w:rsidRPr="00B62B80">
        <w:rPr>
          <w:rFonts w:ascii="Arial" w:hAnsi="Arial" w:cs="Arial"/>
          <w:b/>
          <w:bCs/>
          <w:i/>
          <w:iCs/>
          <w:sz w:val="20"/>
        </w:rPr>
        <w:t>SI-</w:t>
      </w:r>
      <w:r w:rsidR="00354C3A">
        <w:rPr>
          <w:rFonts w:ascii="Arial" w:hAnsi="Arial" w:cs="Arial"/>
          <w:b/>
          <w:bCs/>
          <w:i/>
          <w:iCs/>
          <w:sz w:val="20"/>
        </w:rPr>
        <w:t>4</w:t>
      </w:r>
      <w:r w:rsidRPr="00B62B80">
        <w:rPr>
          <w:rFonts w:ascii="Arial" w:hAnsi="Arial" w:cs="Arial"/>
          <w:b/>
          <w:bCs/>
          <w:i/>
          <w:iCs/>
          <w:sz w:val="20"/>
        </w:rPr>
        <w:t>:</w:t>
      </w:r>
      <w:r w:rsidRPr="00B62B80">
        <w:rPr>
          <w:rFonts w:ascii="Arial" w:hAnsi="Arial" w:cs="Arial"/>
          <w:i/>
          <w:iCs/>
          <w:sz w:val="20"/>
        </w:rPr>
        <w:t xml:space="preserve"> 80 measured spectra were analyzed using the Dynamics Center module of TOPSPIN. The integration of various peaks was considered as follows: </w:t>
      </w:r>
      <w:r w:rsidR="00B05208">
        <w:rPr>
          <w:rFonts w:ascii="Arial" w:hAnsi="Arial" w:cs="Arial"/>
          <w:i/>
          <w:iCs/>
          <w:sz w:val="20"/>
        </w:rPr>
        <w:t>P</w:t>
      </w:r>
      <w:r w:rsidRPr="00B62B80">
        <w:rPr>
          <w:rFonts w:ascii="Arial" w:hAnsi="Arial" w:cs="Arial"/>
          <w:i/>
          <w:iCs/>
          <w:sz w:val="20"/>
        </w:rPr>
        <w:t xml:space="preserve">eaks 4 and 2 for </w:t>
      </w:r>
      <w:r w:rsidR="00F042BB" w:rsidRPr="00B62B80">
        <w:rPr>
          <w:rFonts w:ascii="Arial" w:hAnsi="Arial" w:cs="Arial"/>
          <w:i/>
          <w:iCs/>
          <w:sz w:val="20"/>
        </w:rPr>
        <w:t>(3S,4R)-</w:t>
      </w:r>
      <w:r w:rsidR="00F042BB" w:rsidRPr="00B62B80">
        <w:rPr>
          <w:rFonts w:ascii="Arial" w:hAnsi="Arial" w:cs="Arial"/>
          <w:b/>
          <w:bCs/>
          <w:i/>
          <w:iCs/>
          <w:sz w:val="20"/>
        </w:rPr>
        <w:t>16</w:t>
      </w:r>
      <w:r w:rsidRPr="00B62B80">
        <w:rPr>
          <w:rFonts w:ascii="Arial" w:hAnsi="Arial" w:cs="Arial"/>
          <w:i/>
          <w:iCs/>
          <w:sz w:val="20"/>
        </w:rPr>
        <w:t xml:space="preserve">, and peaks 3 and 1 for the newly formed </w:t>
      </w:r>
      <w:r w:rsidR="003A7665">
        <w:rPr>
          <w:rFonts w:ascii="Arial" w:hAnsi="Arial" w:cs="Arial"/>
          <w:i/>
          <w:iCs/>
          <w:sz w:val="20"/>
        </w:rPr>
        <w:t>compound</w:t>
      </w:r>
      <w:r w:rsidRPr="00B62B80">
        <w:rPr>
          <w:rFonts w:ascii="Arial" w:hAnsi="Arial" w:cs="Arial"/>
          <w:i/>
          <w:iCs/>
          <w:sz w:val="20"/>
        </w:rPr>
        <w:t xml:space="preserve">, as illustrated in the figure. The scheme </w:t>
      </w:r>
      <w:r w:rsidR="009F67AA">
        <w:rPr>
          <w:rFonts w:ascii="Arial" w:hAnsi="Arial" w:cs="Arial"/>
          <w:i/>
          <w:iCs/>
          <w:sz w:val="20"/>
        </w:rPr>
        <w:t>on the bottom</w:t>
      </w:r>
      <w:r w:rsidRPr="00B62B80">
        <w:rPr>
          <w:rFonts w:ascii="Arial" w:hAnsi="Arial" w:cs="Arial"/>
          <w:i/>
          <w:iCs/>
          <w:sz w:val="20"/>
        </w:rPr>
        <w:t xml:space="preserve"> represents the kinetics of the formation of the new compound and the disappearance of </w:t>
      </w:r>
      <w:r w:rsidR="00F042BB" w:rsidRPr="00B62B80">
        <w:rPr>
          <w:rFonts w:ascii="Arial" w:hAnsi="Arial" w:cs="Arial"/>
          <w:i/>
          <w:iCs/>
          <w:sz w:val="20"/>
        </w:rPr>
        <w:t>(3S,4R)-</w:t>
      </w:r>
      <w:r w:rsidR="00F042BB" w:rsidRPr="00B62B80">
        <w:rPr>
          <w:rFonts w:ascii="Arial" w:hAnsi="Arial" w:cs="Arial"/>
          <w:b/>
          <w:bCs/>
          <w:i/>
          <w:iCs/>
          <w:sz w:val="20"/>
        </w:rPr>
        <w:t>16</w:t>
      </w:r>
      <w:r w:rsidRPr="00B62B80">
        <w:rPr>
          <w:rFonts w:ascii="Arial" w:hAnsi="Arial" w:cs="Arial"/>
          <w:i/>
          <w:iCs/>
          <w:sz w:val="20"/>
        </w:rPr>
        <w:t>.</w:t>
      </w:r>
    </w:p>
    <w:p w14:paraId="21D3C329" w14:textId="77777777" w:rsidR="001D5B58" w:rsidRPr="00F7741A" w:rsidRDefault="001D5B58" w:rsidP="00F7741A">
      <w:pPr>
        <w:jc w:val="left"/>
        <w:rPr>
          <w:rFonts w:eastAsia="MS Mincho"/>
          <w:kern w:val="0"/>
          <w:lang w:eastAsia="zh-CN"/>
          <w14:ligatures w14:val="none"/>
        </w:rPr>
      </w:pPr>
      <w:r w:rsidRPr="00F7741A">
        <w:br w:type="page"/>
      </w:r>
    </w:p>
    <w:p w14:paraId="3B7AE9D5" w14:textId="6E7DFA69" w:rsidR="001D5B58" w:rsidRPr="00F7741A" w:rsidRDefault="00005E64" w:rsidP="00F7741A">
      <w:pPr>
        <w:pStyle w:val="Text"/>
        <w:spacing w:line="360" w:lineRule="auto"/>
        <w:jc w:val="center"/>
        <w:rPr>
          <w:rFonts w:ascii="Arial" w:hAnsi="Arial" w:cs="Arial"/>
          <w:sz w:val="20"/>
        </w:rPr>
      </w:pPr>
      <w:r w:rsidRPr="00005E64">
        <w:rPr>
          <w:rFonts w:ascii="Arial" w:hAnsi="Arial" w:cs="Arial"/>
          <w:noProof/>
          <w:sz w:val="20"/>
        </w:rPr>
        <w:drawing>
          <wp:inline distT="0" distB="0" distL="0" distR="0" wp14:anchorId="063C899A" wp14:editId="1F528263">
            <wp:extent cx="5943600" cy="4147820"/>
            <wp:effectExtent l="0" t="0" r="0" b="5080"/>
            <wp:docPr id="379845406" name="Picture 1" descr="A screen shot of a game&#10;&#10;Description automatically generated">
              <a:extLst xmlns:a="http://schemas.openxmlformats.org/drawingml/2006/main">
                <a:ext uri="{FF2B5EF4-FFF2-40B4-BE49-F238E27FC236}">
                  <a16:creationId xmlns:a16="http://schemas.microsoft.com/office/drawing/2014/main" id="{36894314-5FA4-1C33-9356-2486D413E2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45406" name="Picture 1" descr="A screen shot of a game&#10;&#10;Description automatically generated">
                      <a:extLst>
                        <a:ext uri="{FF2B5EF4-FFF2-40B4-BE49-F238E27FC236}">
                          <a16:creationId xmlns:a16="http://schemas.microsoft.com/office/drawing/2014/main" id="{36894314-5FA4-1C33-9356-2486D413E2DB}"/>
                        </a:ext>
                      </a:extLst>
                    </pic:cNvPr>
                    <pic:cNvPicPr>
                      <a:picLocks noChangeAspect="1"/>
                    </pic:cNvPicPr>
                  </pic:nvPicPr>
                  <pic:blipFill>
                    <a:blip r:embed="rId18"/>
                    <a:stretch>
                      <a:fillRect/>
                    </a:stretch>
                  </pic:blipFill>
                  <pic:spPr>
                    <a:xfrm>
                      <a:off x="0" y="0"/>
                      <a:ext cx="5943600" cy="4147820"/>
                    </a:xfrm>
                    <a:prstGeom prst="rect">
                      <a:avLst/>
                    </a:prstGeom>
                  </pic:spPr>
                </pic:pic>
              </a:graphicData>
            </a:graphic>
          </wp:inline>
        </w:drawing>
      </w:r>
    </w:p>
    <w:p w14:paraId="75695922" w14:textId="3EDDCEB7" w:rsidR="001D5B58" w:rsidRPr="00B62B80" w:rsidRDefault="001D5B58" w:rsidP="00F7741A">
      <w:pPr>
        <w:pStyle w:val="Text"/>
        <w:spacing w:line="360" w:lineRule="auto"/>
        <w:jc w:val="left"/>
        <w:rPr>
          <w:rFonts w:ascii="Arial" w:hAnsi="Arial" w:cs="Arial"/>
          <w:i/>
          <w:iCs/>
          <w:sz w:val="20"/>
        </w:rPr>
      </w:pPr>
      <w:r w:rsidRPr="00B62B80">
        <w:rPr>
          <w:rFonts w:ascii="Arial" w:hAnsi="Arial" w:cs="Arial"/>
          <w:b/>
          <w:bCs/>
          <w:i/>
          <w:iCs/>
          <w:sz w:val="20"/>
        </w:rPr>
        <w:t xml:space="preserve">Figure </w:t>
      </w:r>
      <w:r w:rsidR="000B229E" w:rsidRPr="00B62B80">
        <w:rPr>
          <w:rFonts w:ascii="Arial" w:hAnsi="Arial" w:cs="Arial"/>
          <w:b/>
          <w:bCs/>
          <w:i/>
          <w:iCs/>
          <w:sz w:val="20"/>
        </w:rPr>
        <w:t>SI-</w:t>
      </w:r>
      <w:r w:rsidRPr="00B62B80">
        <w:rPr>
          <w:rFonts w:ascii="Arial" w:hAnsi="Arial" w:cs="Arial"/>
          <w:b/>
          <w:bCs/>
          <w:i/>
          <w:iCs/>
          <w:sz w:val="20"/>
        </w:rPr>
        <w:t>5:</w:t>
      </w:r>
      <w:r w:rsidRPr="00B62B80">
        <w:rPr>
          <w:rFonts w:ascii="Arial" w:hAnsi="Arial" w:cs="Arial"/>
          <w:i/>
          <w:iCs/>
          <w:sz w:val="20"/>
        </w:rPr>
        <w:t> Assigned</w:t>
      </w:r>
      <w:r w:rsidR="003910E5">
        <w:rPr>
          <w:rFonts w:ascii="Arial" w:hAnsi="Arial" w:cs="Arial"/>
          <w:i/>
          <w:iCs/>
          <w:sz w:val="20"/>
        </w:rPr>
        <w:t xml:space="preserve"> proton</w:t>
      </w:r>
      <w:r w:rsidRPr="00B62B80">
        <w:rPr>
          <w:rFonts w:ascii="Arial" w:hAnsi="Arial" w:cs="Arial"/>
          <w:i/>
          <w:iCs/>
          <w:sz w:val="20"/>
        </w:rPr>
        <w:t xml:space="preserve"> NMR spectrum used for the elucidation of the formed component.</w:t>
      </w:r>
    </w:p>
    <w:p w14:paraId="66A2B8A0" w14:textId="10313418" w:rsidR="00316C82" w:rsidRDefault="00316C82">
      <w:pPr>
        <w:spacing w:line="259" w:lineRule="auto"/>
        <w:jc w:val="left"/>
        <w:rPr>
          <w:lang w:eastAsia="en-GB"/>
        </w:rPr>
      </w:pPr>
      <w:r>
        <w:rPr>
          <w:lang w:eastAsia="en-GB"/>
        </w:rPr>
        <w:br w:type="page"/>
      </w:r>
    </w:p>
    <w:p w14:paraId="1A3DEC99" w14:textId="2EEA0E57" w:rsidR="00F717E9" w:rsidRPr="003441FE" w:rsidRDefault="00F717E9" w:rsidP="00202AAC">
      <w:pPr>
        <w:pStyle w:val="Heading3"/>
        <w:rPr>
          <w:lang w:val="en-GB" w:eastAsia="en-GB"/>
        </w:rPr>
      </w:pPr>
      <w:bookmarkStart w:id="2" w:name="_Toc191374852"/>
      <w:r w:rsidRPr="003441FE">
        <w:rPr>
          <w:lang w:val="en-GB" w:eastAsia="en-GB"/>
        </w:rPr>
        <w:t>Target occupancy MS studies</w:t>
      </w:r>
      <w:r>
        <w:rPr>
          <w:lang w:val="en-GB" w:eastAsia="en-GB"/>
        </w:rPr>
        <w:t xml:space="preserve"> (TO-MS assay)</w:t>
      </w:r>
      <w:bookmarkEnd w:id="2"/>
    </w:p>
    <w:p w14:paraId="73FC0FC6" w14:textId="09F74182" w:rsidR="00237C86" w:rsidRDefault="00237C86" w:rsidP="00F717E9">
      <w:pPr>
        <w:rPr>
          <w:rFonts w:eastAsia="Arial"/>
          <w:color w:val="000000" w:themeColor="text1"/>
          <w:lang w:val="it-IT"/>
        </w:rPr>
      </w:pPr>
      <w:r w:rsidRPr="00237C86">
        <w:rPr>
          <w:rFonts w:eastAsia="Arial"/>
          <w:noProof/>
          <w:color w:val="000000" w:themeColor="text1"/>
        </w:rPr>
        <w:drawing>
          <wp:inline distT="0" distB="0" distL="0" distR="0" wp14:anchorId="57FA8972" wp14:editId="7AC358FF">
            <wp:extent cx="5943600" cy="3784600"/>
            <wp:effectExtent l="0" t="0" r="0" b="6350"/>
            <wp:docPr id="190078767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787670" name="Picture 2"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784600"/>
                    </a:xfrm>
                    <a:prstGeom prst="rect">
                      <a:avLst/>
                    </a:prstGeom>
                    <a:noFill/>
                    <a:ln>
                      <a:noFill/>
                    </a:ln>
                  </pic:spPr>
                </pic:pic>
              </a:graphicData>
            </a:graphic>
          </wp:inline>
        </w:drawing>
      </w:r>
      <w:r w:rsidRPr="00237C86">
        <w:rPr>
          <w:rFonts w:eastAsia="Arial"/>
          <w:color w:val="000000" w:themeColor="text1"/>
          <w:lang w:val="en-GB"/>
        </w:rPr>
        <w:br/>
      </w:r>
    </w:p>
    <w:p w14:paraId="670B77F4" w14:textId="250F52A9" w:rsidR="005B612B" w:rsidRDefault="00C37494" w:rsidP="00F717E9">
      <w:pPr>
        <w:rPr>
          <w:rFonts w:eastAsia="Arial"/>
          <w:color w:val="000000" w:themeColor="text1"/>
        </w:rPr>
      </w:pPr>
      <w:bookmarkStart w:id="3" w:name="_Hlk190118984"/>
      <w:r w:rsidRPr="00D5060D">
        <w:rPr>
          <w:rFonts w:eastAsia="Arial"/>
          <w:b/>
          <w:bCs/>
          <w:i/>
          <w:iCs/>
          <w:color w:val="000000" w:themeColor="text1"/>
        </w:rPr>
        <w:t xml:space="preserve">Figure </w:t>
      </w:r>
      <w:r w:rsidR="000B229E" w:rsidRPr="00D5060D">
        <w:rPr>
          <w:rFonts w:eastAsia="Arial"/>
          <w:b/>
          <w:bCs/>
          <w:i/>
          <w:iCs/>
          <w:color w:val="000000" w:themeColor="text1"/>
        </w:rPr>
        <w:t>SI-6</w:t>
      </w:r>
      <w:r w:rsidRPr="00D5060D">
        <w:rPr>
          <w:rFonts w:eastAsia="Arial"/>
          <w:b/>
          <w:bCs/>
          <w:i/>
          <w:iCs/>
          <w:color w:val="000000" w:themeColor="text1"/>
        </w:rPr>
        <w:t xml:space="preserve">. </w:t>
      </w:r>
      <w:bookmarkEnd w:id="3"/>
      <w:r w:rsidRPr="00B7137A">
        <w:rPr>
          <w:rFonts w:eastAsia="Arial"/>
          <w:i/>
          <w:iCs/>
          <w:color w:val="000000" w:themeColor="text1"/>
        </w:rPr>
        <w:t>Application of a targeted mass spectrometry-based assay to characterize on-target engagement and site occupancy for</w:t>
      </w:r>
      <w:r>
        <w:rPr>
          <w:rFonts w:eastAsia="Arial"/>
          <w:i/>
          <w:iCs/>
          <w:color w:val="000000" w:themeColor="text1"/>
        </w:rPr>
        <w:t xml:space="preserve"> covalent</w:t>
      </w:r>
      <w:r w:rsidRPr="00B7137A">
        <w:rPr>
          <w:rFonts w:eastAsia="Arial"/>
          <w:i/>
          <w:iCs/>
          <w:color w:val="000000" w:themeColor="text1"/>
        </w:rPr>
        <w:t xml:space="preserve"> KRAS</w:t>
      </w:r>
      <w:r w:rsidRPr="000C1C4D">
        <w:rPr>
          <w:rFonts w:eastAsia="Arial"/>
          <w:i/>
          <w:iCs/>
          <w:color w:val="000000" w:themeColor="text1"/>
          <w:vertAlign w:val="superscript"/>
        </w:rPr>
        <w:t xml:space="preserve">G12D </w:t>
      </w:r>
      <w:r w:rsidRPr="00B7137A">
        <w:rPr>
          <w:rFonts w:eastAsia="Arial"/>
          <w:i/>
          <w:iCs/>
          <w:color w:val="000000" w:themeColor="text1"/>
        </w:rPr>
        <w:t>inhibitors in cells. In this parallel reaction monitoring (PRM) assay we isolate several target precursor ions, induce fragmentation, detect and quantify the fragment ions to yield absolute quantification of proteins and peptides. In this workflow, the assay monitors several KRAS</w:t>
      </w:r>
      <w:r w:rsidRPr="000C1C4D">
        <w:rPr>
          <w:rFonts w:eastAsia="Arial"/>
          <w:i/>
          <w:iCs/>
          <w:color w:val="000000" w:themeColor="text1"/>
          <w:vertAlign w:val="superscript"/>
        </w:rPr>
        <w:t>G12D</w:t>
      </w:r>
      <w:r w:rsidRPr="00B7137A">
        <w:rPr>
          <w:rFonts w:eastAsia="Arial"/>
          <w:i/>
          <w:iCs/>
          <w:color w:val="000000" w:themeColor="text1"/>
        </w:rPr>
        <w:t xml:space="preserve"> peptides (LVVVGADGVGK, SFEDIHHYR, and SYGIPFIETSAK) within a complex proteome and monitors the loss of the G12D-containing peptide as a function of covalent compound treatment. Target occupancy is calculated by comparing the area under the curve (AUC) for </w:t>
      </w:r>
      <w:r>
        <w:rPr>
          <w:rFonts w:eastAsia="Arial"/>
          <w:i/>
          <w:iCs/>
          <w:color w:val="000000" w:themeColor="text1"/>
        </w:rPr>
        <w:t>KRAS</w:t>
      </w:r>
      <w:r w:rsidRPr="00260821">
        <w:rPr>
          <w:rFonts w:eastAsia="Arial"/>
          <w:i/>
          <w:iCs/>
          <w:color w:val="000000" w:themeColor="text1"/>
          <w:vertAlign w:val="superscript"/>
        </w:rPr>
        <w:t>G12D</w:t>
      </w:r>
      <w:r w:rsidRPr="00B7137A">
        <w:rPr>
          <w:rFonts w:eastAsia="Arial"/>
          <w:i/>
          <w:iCs/>
          <w:color w:val="000000" w:themeColor="text1"/>
        </w:rPr>
        <w:t xml:space="preserve"> inhibitor treated versus vehicle treated samples. (A) Heat map representing the fold change in peptide intensity for </w:t>
      </w:r>
      <w:r>
        <w:rPr>
          <w:rFonts w:eastAsia="Arial"/>
          <w:i/>
          <w:iCs/>
          <w:color w:val="000000" w:themeColor="text1"/>
        </w:rPr>
        <w:t>KRAS</w:t>
      </w:r>
      <w:r w:rsidRPr="00260821">
        <w:rPr>
          <w:rFonts w:eastAsia="Arial"/>
          <w:i/>
          <w:iCs/>
          <w:color w:val="000000" w:themeColor="text1"/>
          <w:vertAlign w:val="superscript"/>
        </w:rPr>
        <w:t>G12D</w:t>
      </w:r>
      <w:r w:rsidRPr="00B7137A">
        <w:rPr>
          <w:rFonts w:eastAsia="Arial"/>
          <w:i/>
          <w:iCs/>
          <w:color w:val="000000" w:themeColor="text1"/>
        </w:rPr>
        <w:t xml:space="preserve"> inhibitor treatment over vehicle control. (B) Volcano plot demonstrates target engagement with calculated fold change ratios between </w:t>
      </w:r>
      <w:r>
        <w:rPr>
          <w:rFonts w:eastAsia="Arial"/>
          <w:i/>
          <w:iCs/>
          <w:color w:val="000000" w:themeColor="text1"/>
        </w:rPr>
        <w:t>KRAS</w:t>
      </w:r>
      <w:r w:rsidRPr="00260821">
        <w:rPr>
          <w:rFonts w:eastAsia="Arial"/>
          <w:i/>
          <w:iCs/>
          <w:color w:val="000000" w:themeColor="text1"/>
          <w:vertAlign w:val="superscript"/>
        </w:rPr>
        <w:t>G12D</w:t>
      </w:r>
      <w:r w:rsidRPr="00B7137A">
        <w:rPr>
          <w:rFonts w:eastAsia="Arial"/>
          <w:i/>
          <w:iCs/>
          <w:color w:val="000000" w:themeColor="text1"/>
        </w:rPr>
        <w:t xml:space="preserve"> inhibitor treatment over vehicle control across triplicates samples generated and tested.  (C) Target occupancy calculated from PRM analysis compared to target occupancy determined by Western</w:t>
      </w:r>
      <w:r>
        <w:rPr>
          <w:rFonts w:eastAsia="Arial"/>
          <w:i/>
          <w:iCs/>
          <w:color w:val="000000" w:themeColor="text1"/>
        </w:rPr>
        <w:t xml:space="preserve"> Blot</w:t>
      </w:r>
      <w:r w:rsidRPr="514D1FFF">
        <w:rPr>
          <w:rFonts w:eastAsia="Arial"/>
          <w:color w:val="000000" w:themeColor="text1"/>
        </w:rPr>
        <w:t xml:space="preserve">.    </w:t>
      </w:r>
    </w:p>
    <w:p w14:paraId="6BE7CABF" w14:textId="77777777" w:rsidR="00B378F0" w:rsidRPr="00F2742F" w:rsidRDefault="00B378F0" w:rsidP="00F717E9">
      <w:pPr>
        <w:rPr>
          <w:rFonts w:eastAsia="Arial"/>
          <w:color w:val="000000" w:themeColor="text1"/>
        </w:rPr>
      </w:pPr>
    </w:p>
    <w:p w14:paraId="54AA708A" w14:textId="188FFDE2" w:rsidR="00F717E9" w:rsidRDefault="00F717E9" w:rsidP="00F2742F">
      <w:pPr>
        <w:pStyle w:val="Heading4"/>
        <w:rPr>
          <w:lang w:val="en-GB"/>
        </w:rPr>
      </w:pPr>
      <w:r w:rsidRPr="003441FE">
        <w:t xml:space="preserve">Sample preparation </w:t>
      </w:r>
      <w:r w:rsidRPr="00525690">
        <w:t>for parallel reaction monitoring (PRM)</w:t>
      </w:r>
      <w:r w:rsidRPr="003441FE">
        <w:t xml:space="preserve"> studies</w:t>
      </w:r>
      <w:r w:rsidRPr="514D1FFF">
        <w:t xml:space="preserve"> </w:t>
      </w:r>
    </w:p>
    <w:p w14:paraId="29AC387F" w14:textId="360F7832" w:rsidR="00F717E9" w:rsidRDefault="00F717E9" w:rsidP="00F717E9">
      <w:pPr>
        <w:rPr>
          <w:rFonts w:eastAsia="Arial"/>
          <w:color w:val="000000" w:themeColor="text1"/>
        </w:rPr>
      </w:pPr>
      <w:r w:rsidRPr="514D1FFF">
        <w:rPr>
          <w:rFonts w:eastAsia="Arial"/>
          <w:color w:val="000000" w:themeColor="text1"/>
        </w:rPr>
        <w:t xml:space="preserve">SW-1990 cells (ATCC, CRL-2172) were treated </w:t>
      </w:r>
      <w:r w:rsidR="005718FC">
        <w:rPr>
          <w:rFonts w:eastAsia="Arial"/>
          <w:color w:val="000000" w:themeColor="text1"/>
        </w:rPr>
        <w:t xml:space="preserve">in triplicate </w:t>
      </w:r>
      <w:r w:rsidRPr="514D1FFF">
        <w:rPr>
          <w:rFonts w:eastAsia="Arial"/>
          <w:color w:val="000000" w:themeColor="text1"/>
        </w:rPr>
        <w:t>with vehicle or 10</w:t>
      </w:r>
      <w:r>
        <w:rPr>
          <w:rFonts w:eastAsia="Arial"/>
          <w:color w:val="000000" w:themeColor="text1"/>
        </w:rPr>
        <w:t xml:space="preserve"> </w:t>
      </w:r>
      <w:r w:rsidRPr="514D1FFF">
        <w:rPr>
          <w:rFonts w:eastAsia="Arial"/>
          <w:color w:val="000000" w:themeColor="text1"/>
        </w:rPr>
        <w:t xml:space="preserve">µM of the </w:t>
      </w:r>
      <w:r>
        <w:rPr>
          <w:rFonts w:eastAsia="Arial"/>
          <w:color w:val="000000" w:themeColor="text1"/>
        </w:rPr>
        <w:t>KRAS</w:t>
      </w:r>
      <w:r w:rsidRPr="00A87F69">
        <w:rPr>
          <w:rFonts w:eastAsia="Arial"/>
          <w:color w:val="000000" w:themeColor="text1"/>
          <w:vertAlign w:val="superscript"/>
        </w:rPr>
        <w:t>G12D</w:t>
      </w:r>
      <w:r w:rsidRPr="514D1FFF">
        <w:rPr>
          <w:rFonts w:eastAsia="Arial"/>
          <w:color w:val="000000" w:themeColor="text1"/>
        </w:rPr>
        <w:t xml:space="preserve"> inhibitors for 2 hours at 37</w:t>
      </w:r>
      <w:r>
        <w:rPr>
          <w:rFonts w:eastAsia="Arial"/>
          <w:color w:val="000000" w:themeColor="text1"/>
        </w:rPr>
        <w:t xml:space="preserve"> °</w:t>
      </w:r>
      <w:r w:rsidRPr="514D1FFF">
        <w:rPr>
          <w:rFonts w:eastAsia="Arial"/>
          <w:color w:val="000000" w:themeColor="text1"/>
        </w:rPr>
        <w:t>C in DMEM (Gibco) containing 10</w:t>
      </w:r>
      <w:r>
        <w:rPr>
          <w:rFonts w:eastAsia="Arial"/>
          <w:color w:val="000000" w:themeColor="text1"/>
        </w:rPr>
        <w:t xml:space="preserve"> </w:t>
      </w:r>
      <w:r w:rsidRPr="514D1FFF">
        <w:rPr>
          <w:rFonts w:eastAsia="Arial"/>
          <w:color w:val="000000" w:themeColor="text1"/>
        </w:rPr>
        <w:t>% BSA and 1</w:t>
      </w:r>
      <w:r>
        <w:rPr>
          <w:rFonts w:eastAsia="Arial"/>
          <w:color w:val="000000" w:themeColor="text1"/>
        </w:rPr>
        <w:t xml:space="preserve"> </w:t>
      </w:r>
      <w:r w:rsidRPr="514D1FFF">
        <w:rPr>
          <w:rFonts w:eastAsia="Arial"/>
          <w:color w:val="000000" w:themeColor="text1"/>
        </w:rPr>
        <w:t xml:space="preserve">% </w:t>
      </w:r>
      <w:proofErr w:type="spellStart"/>
      <w:r w:rsidRPr="514D1FFF">
        <w:rPr>
          <w:rFonts w:eastAsia="Arial"/>
          <w:color w:val="000000" w:themeColor="text1"/>
        </w:rPr>
        <w:t>PennStrep</w:t>
      </w:r>
      <w:proofErr w:type="spellEnd"/>
      <w:r w:rsidRPr="514D1FFF">
        <w:rPr>
          <w:rFonts w:eastAsia="Arial"/>
          <w:color w:val="000000" w:themeColor="text1"/>
        </w:rPr>
        <w:t xml:space="preserve">. Following treatment, cells were harvested and prepped for digestion using the </w:t>
      </w:r>
      <w:proofErr w:type="spellStart"/>
      <w:r w:rsidRPr="514D1FFF">
        <w:rPr>
          <w:rFonts w:eastAsia="Arial"/>
          <w:color w:val="000000" w:themeColor="text1"/>
        </w:rPr>
        <w:t>EasyPep</w:t>
      </w:r>
      <w:proofErr w:type="spellEnd"/>
      <w:r w:rsidRPr="514D1FFF">
        <w:rPr>
          <w:rFonts w:eastAsia="Arial"/>
          <w:color w:val="000000" w:themeColor="text1"/>
        </w:rPr>
        <w:t xml:space="preserve"> MS Sample Prep Kit (</w:t>
      </w:r>
      <w:proofErr w:type="spellStart"/>
      <w:r w:rsidRPr="514D1FFF">
        <w:rPr>
          <w:rFonts w:eastAsia="Arial"/>
          <w:color w:val="000000" w:themeColor="text1"/>
        </w:rPr>
        <w:t>Thermo</w:t>
      </w:r>
      <w:proofErr w:type="spellEnd"/>
      <w:r w:rsidRPr="514D1FFF">
        <w:rPr>
          <w:rFonts w:eastAsia="Arial"/>
          <w:color w:val="000000" w:themeColor="text1"/>
        </w:rPr>
        <w:t>) with slight modifications.  Briefly, cells were lysed as per manufacturer’s instructions and 50</w:t>
      </w:r>
      <w:r>
        <w:rPr>
          <w:rFonts w:eastAsia="Arial"/>
          <w:color w:val="000000" w:themeColor="text1"/>
        </w:rPr>
        <w:t xml:space="preserve"> </w:t>
      </w:r>
      <w:r w:rsidRPr="514D1FFF">
        <w:rPr>
          <w:rFonts w:eastAsia="Arial"/>
          <w:color w:val="000000" w:themeColor="text1"/>
        </w:rPr>
        <w:t>µg of whole cell lysate was reduced and alkylated for 10 minutes at room temperature. Next, samples were digested with 10</w:t>
      </w:r>
      <w:r>
        <w:rPr>
          <w:rFonts w:eastAsia="Arial"/>
          <w:color w:val="000000" w:themeColor="text1"/>
        </w:rPr>
        <w:t xml:space="preserve"> </w:t>
      </w:r>
      <w:r w:rsidRPr="514D1FFF">
        <w:rPr>
          <w:rFonts w:eastAsia="Arial"/>
          <w:color w:val="000000" w:themeColor="text1"/>
        </w:rPr>
        <w:t>µg Trypsin/</w:t>
      </w:r>
      <w:proofErr w:type="spellStart"/>
      <w:r w:rsidRPr="514D1FFF">
        <w:rPr>
          <w:rFonts w:eastAsia="Arial"/>
          <w:color w:val="000000" w:themeColor="text1"/>
        </w:rPr>
        <w:t>LysC</w:t>
      </w:r>
      <w:proofErr w:type="spellEnd"/>
      <w:r w:rsidRPr="514D1FFF">
        <w:rPr>
          <w:rFonts w:eastAsia="Arial"/>
          <w:color w:val="000000" w:themeColor="text1"/>
        </w:rPr>
        <w:t xml:space="preserve"> for 1 hour at 37</w:t>
      </w:r>
      <w:r>
        <w:rPr>
          <w:rFonts w:eastAsia="Arial"/>
          <w:color w:val="000000" w:themeColor="text1"/>
        </w:rPr>
        <w:t xml:space="preserve"> </w:t>
      </w:r>
      <w:r w:rsidRPr="514D1FFF">
        <w:rPr>
          <w:rFonts w:eastAsia="Arial"/>
          <w:color w:val="000000" w:themeColor="text1"/>
        </w:rPr>
        <w:t>°C. Finally, the digestion was quenched via acidification as specified by the manufacturer and cleaned using the provided peptide clean-up columns. The collection tubes were filled with 100</w:t>
      </w:r>
      <w:r>
        <w:rPr>
          <w:rFonts w:eastAsia="Arial"/>
          <w:color w:val="000000" w:themeColor="text1"/>
        </w:rPr>
        <w:t xml:space="preserve"> </w:t>
      </w:r>
      <w:r w:rsidRPr="514D1FFF">
        <w:rPr>
          <w:rFonts w:eastAsia="Arial"/>
          <w:color w:val="000000" w:themeColor="text1"/>
        </w:rPr>
        <w:t>µL 10% formic acid to immediately acidify the eluants. The acidified eluants were concentrated to dryness and re-suspended in 200</w:t>
      </w:r>
      <w:r>
        <w:rPr>
          <w:rFonts w:eastAsia="Arial"/>
          <w:color w:val="000000" w:themeColor="text1"/>
        </w:rPr>
        <w:t xml:space="preserve"> </w:t>
      </w:r>
      <w:r w:rsidRPr="514D1FFF">
        <w:rPr>
          <w:rFonts w:eastAsia="Arial"/>
          <w:color w:val="000000" w:themeColor="text1"/>
        </w:rPr>
        <w:t>µL mobile phase A (2% acetonitrile, 0.1% formic acid). Samples were then spiked in with a heavy KRAS</w:t>
      </w:r>
      <w:r>
        <w:rPr>
          <w:rFonts w:eastAsia="Arial"/>
          <w:color w:val="000000" w:themeColor="text1"/>
        </w:rPr>
        <w:t xml:space="preserve"> </w:t>
      </w:r>
      <w:r w:rsidRPr="514D1FFF">
        <w:rPr>
          <w:rFonts w:eastAsia="Arial"/>
          <w:color w:val="000000" w:themeColor="text1"/>
        </w:rPr>
        <w:t xml:space="preserve">WT and G12D synthetic peptide (LVVVGADGVGK, SFEDIHHYR, SYGIPFIETSAK) to 250/µL </w:t>
      </w:r>
      <w:proofErr w:type="spellStart"/>
      <w:r w:rsidRPr="514D1FFF">
        <w:rPr>
          <w:rFonts w:eastAsia="Arial"/>
          <w:color w:val="000000" w:themeColor="text1"/>
        </w:rPr>
        <w:t>attomol</w:t>
      </w:r>
      <w:proofErr w:type="spellEnd"/>
      <w:r w:rsidRPr="514D1FFF">
        <w:rPr>
          <w:rFonts w:eastAsia="Arial"/>
          <w:color w:val="000000" w:themeColor="text1"/>
        </w:rPr>
        <w:t xml:space="preserve">.      </w:t>
      </w:r>
    </w:p>
    <w:p w14:paraId="4F003C39" w14:textId="77777777" w:rsidR="00F717E9" w:rsidRDefault="00F717E9" w:rsidP="00F717E9">
      <w:pPr>
        <w:rPr>
          <w:rFonts w:eastAsia="Arial"/>
          <w:color w:val="000000" w:themeColor="text1"/>
          <w:lang w:val="en-GB"/>
        </w:rPr>
      </w:pPr>
    </w:p>
    <w:p w14:paraId="5713399C" w14:textId="77777777" w:rsidR="00F717E9" w:rsidRPr="003441FE" w:rsidRDefault="00F717E9" w:rsidP="00F2742F">
      <w:pPr>
        <w:pStyle w:val="Heading4"/>
        <w:rPr>
          <w:lang w:val="en-GB"/>
        </w:rPr>
      </w:pPr>
      <w:r w:rsidRPr="003441FE">
        <w:t xml:space="preserve">Liquid chromatography – tandem mass spectrometry analysis </w:t>
      </w:r>
    </w:p>
    <w:p w14:paraId="17960CE3" w14:textId="77777777" w:rsidR="00F717E9" w:rsidRDefault="00F717E9" w:rsidP="00F717E9">
      <w:pPr>
        <w:rPr>
          <w:rFonts w:eastAsia="Arial"/>
          <w:color w:val="000000" w:themeColor="text1"/>
          <w:lang w:val="en-GB"/>
        </w:rPr>
      </w:pPr>
      <w:r w:rsidRPr="514D1FFF">
        <w:rPr>
          <w:rFonts w:eastAsia="Arial"/>
          <w:color w:val="000000" w:themeColor="text1"/>
        </w:rPr>
        <w:t>The digest was loaded directly onto a 25</w:t>
      </w:r>
      <w:r>
        <w:rPr>
          <w:rFonts w:eastAsia="Arial"/>
          <w:color w:val="000000" w:themeColor="text1"/>
        </w:rPr>
        <w:t xml:space="preserve"> </w:t>
      </w:r>
      <w:r w:rsidRPr="514D1FFF">
        <w:rPr>
          <w:rFonts w:eastAsia="Arial"/>
          <w:color w:val="000000" w:themeColor="text1"/>
        </w:rPr>
        <w:t>cm Aurora Ultimate analytical column (</w:t>
      </w:r>
      <w:proofErr w:type="spellStart"/>
      <w:r w:rsidRPr="514D1FFF">
        <w:rPr>
          <w:rFonts w:eastAsia="Arial"/>
          <w:color w:val="000000" w:themeColor="text1"/>
        </w:rPr>
        <w:t>IonOpticks</w:t>
      </w:r>
      <w:proofErr w:type="spellEnd"/>
      <w:r w:rsidRPr="514D1FFF">
        <w:rPr>
          <w:rFonts w:eastAsia="Arial"/>
          <w:color w:val="000000" w:themeColor="text1"/>
        </w:rPr>
        <w:t xml:space="preserve">) using an </w:t>
      </w:r>
      <w:proofErr w:type="spellStart"/>
      <w:r w:rsidRPr="514D1FFF">
        <w:rPr>
          <w:rFonts w:eastAsia="Arial"/>
          <w:color w:val="000000" w:themeColor="text1"/>
        </w:rPr>
        <w:t>EasynLC</w:t>
      </w:r>
      <w:proofErr w:type="spellEnd"/>
      <w:r w:rsidRPr="514D1FFF">
        <w:rPr>
          <w:rFonts w:eastAsia="Arial"/>
          <w:color w:val="000000" w:themeColor="text1"/>
        </w:rPr>
        <w:t xml:space="preserve"> 1200 (</w:t>
      </w:r>
      <w:proofErr w:type="spellStart"/>
      <w:r w:rsidRPr="514D1FFF">
        <w:rPr>
          <w:rFonts w:eastAsia="Arial"/>
          <w:color w:val="000000" w:themeColor="text1"/>
        </w:rPr>
        <w:t>Thermo</w:t>
      </w:r>
      <w:proofErr w:type="spellEnd"/>
      <w:r w:rsidRPr="514D1FFF">
        <w:rPr>
          <w:rFonts w:eastAsia="Arial"/>
          <w:color w:val="000000" w:themeColor="text1"/>
        </w:rPr>
        <w:t xml:space="preserve"> Fisher Scientific). Peptides were separated over a 55-minute gradient starting from 10% mobile phase A (2% acetonitrile, 0.1% formic acid) up to 55% mobile phase B (70% acetonitrile, 0.1% formic acid) at 300</w:t>
      </w:r>
      <w:r>
        <w:rPr>
          <w:rFonts w:eastAsia="Arial"/>
          <w:color w:val="000000" w:themeColor="text1"/>
        </w:rPr>
        <w:t xml:space="preserve"> </w:t>
      </w:r>
      <w:proofErr w:type="spellStart"/>
      <w:r w:rsidRPr="514D1FFF">
        <w:rPr>
          <w:rFonts w:eastAsia="Arial"/>
          <w:color w:val="000000" w:themeColor="text1"/>
        </w:rPr>
        <w:t>nL</w:t>
      </w:r>
      <w:proofErr w:type="spellEnd"/>
      <w:r w:rsidRPr="514D1FFF">
        <w:rPr>
          <w:rFonts w:eastAsia="Arial"/>
          <w:color w:val="000000" w:themeColor="text1"/>
        </w:rPr>
        <w:t xml:space="preserve">/min. Peptides were analyzed by parallel reaction monitoring (PRM) mass spectrometry using a </w:t>
      </w:r>
      <w:proofErr w:type="spellStart"/>
      <w:r w:rsidRPr="514D1FFF">
        <w:rPr>
          <w:rFonts w:eastAsia="Arial"/>
          <w:color w:val="000000" w:themeColor="text1"/>
        </w:rPr>
        <w:t>Thermo</w:t>
      </w:r>
      <w:proofErr w:type="spellEnd"/>
      <w:r w:rsidRPr="514D1FFF">
        <w:rPr>
          <w:rFonts w:eastAsia="Arial"/>
          <w:color w:val="000000" w:themeColor="text1"/>
        </w:rPr>
        <w:t xml:space="preserve"> Orbitrap Fusion Lumos (</w:t>
      </w:r>
      <w:proofErr w:type="spellStart"/>
      <w:r w:rsidRPr="514D1FFF">
        <w:rPr>
          <w:rFonts w:eastAsia="Arial"/>
          <w:color w:val="000000" w:themeColor="text1"/>
        </w:rPr>
        <w:t>Thermo</w:t>
      </w:r>
      <w:proofErr w:type="spellEnd"/>
      <w:r w:rsidRPr="514D1FFF">
        <w:rPr>
          <w:rFonts w:eastAsia="Arial"/>
          <w:color w:val="000000" w:themeColor="text1"/>
        </w:rPr>
        <w:t xml:space="preserve"> Fisher Scientific) mass spectrometer with a targeted mass list for the KRAS WT (SFEDIHHYR: Light = 602.2812 m/z, z = 2; 401.8562 m/z, z = 3 and Heavy = 607.2848 m/z, z = 2; 405.1923 m/z, z = 3) and (SYGIPFIETSAK: Light = 656.8428 m/z, z = 2 and Heavy = 660.8499 m/z, z = 2) as well as G12D peptide (LVVVGADGVGK: Light = 507.3035 m/z, z = 2 and Heavy = 511.3106 m/z, z = 2). Precursor ions were fragmented at 32% CID collision energy and detected on an orbitrap at 30k resolution. Full mass scans were also collected on orbitrap at 120k resolution for XIC extraction.</w:t>
      </w:r>
      <w:r>
        <w:rPr>
          <w:rFonts w:eastAsia="Arial"/>
          <w:color w:val="000000" w:themeColor="text1"/>
        </w:rPr>
        <w:t xml:space="preserve"> </w:t>
      </w:r>
      <w:r w:rsidRPr="514D1FFF">
        <w:rPr>
          <w:rFonts w:eastAsia="Arial"/>
          <w:color w:val="000000" w:themeColor="text1"/>
        </w:rPr>
        <w:t>Data was analyzed using Skyline V21.2.0.425 (</w:t>
      </w:r>
      <w:proofErr w:type="spellStart"/>
      <w:r w:rsidRPr="514D1FFF">
        <w:rPr>
          <w:rFonts w:eastAsia="Arial"/>
          <w:color w:val="000000" w:themeColor="text1"/>
        </w:rPr>
        <w:t>MacCoss</w:t>
      </w:r>
      <w:proofErr w:type="spellEnd"/>
      <w:r w:rsidRPr="514D1FFF">
        <w:rPr>
          <w:rFonts w:eastAsia="Arial"/>
          <w:color w:val="000000" w:themeColor="text1"/>
        </w:rPr>
        <w:t xml:space="preserve"> Lab, University of Washington). Peptide quantification was performed by summing the peak areas corresponding to fragment ions and normalized against the heavy reference peptide. Percentage target occupancy was determined by comparison of average peptide AUC obtained from each compound-exposed sample with that of the vehicle control and multiplying the peak area ratios by the heavy spike (4 femtomole total). P-values were calculated for group comparison across multiple peptide conditions and bio-replicates using Benjamini-Hochberg procedures.      </w:t>
      </w:r>
    </w:p>
    <w:p w14:paraId="5D57D130" w14:textId="4EDF1620" w:rsidR="00781A9C" w:rsidRDefault="00CD0CB2">
      <w:pPr>
        <w:spacing w:line="259" w:lineRule="auto"/>
        <w:jc w:val="left"/>
      </w:pPr>
      <w:r>
        <w:br w:type="page"/>
      </w:r>
    </w:p>
    <w:p w14:paraId="550D8BDE" w14:textId="4519BAE6" w:rsidR="00DC2710" w:rsidRPr="00202AAC" w:rsidRDefault="00A048F2" w:rsidP="00202AAC">
      <w:pPr>
        <w:pStyle w:val="Heading3"/>
      </w:pPr>
      <w:bookmarkStart w:id="4" w:name="_Toc191374853"/>
      <w:r w:rsidRPr="00202AAC">
        <w:t xml:space="preserve">Transition state energies and % covalent labelling </w:t>
      </w:r>
      <w:r w:rsidR="00C51B87" w:rsidRPr="00202AAC">
        <w:t>for β-lactones</w:t>
      </w:r>
      <w:r w:rsidRPr="00202AAC">
        <w:t xml:space="preserve"> series</w:t>
      </w:r>
      <w:bookmarkEnd w:id="4"/>
    </w:p>
    <w:p w14:paraId="299F5296" w14:textId="4D00DF6C" w:rsidR="00C42212" w:rsidRPr="00C42212" w:rsidRDefault="00EF1C78" w:rsidP="00C42212">
      <w:pPr>
        <w:pStyle w:val="pf0"/>
        <w:spacing w:line="360" w:lineRule="auto"/>
        <w:jc w:val="both"/>
        <w:rPr>
          <w:rFonts w:ascii="Arial" w:hAnsi="Arial" w:cs="Arial"/>
          <w:i/>
          <w:iCs/>
          <w:sz w:val="20"/>
          <w:szCs w:val="20"/>
          <w:lang w:val="en-US"/>
        </w:rPr>
      </w:pPr>
      <w:r>
        <w:rPr>
          <w:rFonts w:ascii="Arial" w:hAnsi="Arial" w:cs="Arial"/>
          <w:b/>
          <w:bCs/>
          <w:i/>
          <w:iCs/>
          <w:noProof/>
          <w:sz w:val="20"/>
          <w:szCs w:val="20"/>
          <w:lang w:val="en-US"/>
          <w14:ligatures w14:val="standardContextual"/>
        </w:rPr>
        <w:drawing>
          <wp:inline distT="0" distB="0" distL="0" distR="0" wp14:anchorId="0FBB4E63" wp14:editId="243961A5">
            <wp:extent cx="5943600" cy="3973830"/>
            <wp:effectExtent l="0" t="0" r="0" b="7620"/>
            <wp:docPr id="946979556" name="Picture 1" descr="A colorful bars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979556" name="Picture 1" descr="A colorful bars of different color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73830"/>
                    </a:xfrm>
                    <a:prstGeom prst="rect">
                      <a:avLst/>
                    </a:prstGeom>
                  </pic:spPr>
                </pic:pic>
              </a:graphicData>
            </a:graphic>
          </wp:inline>
        </w:drawing>
      </w:r>
      <w:r w:rsidR="00C42212" w:rsidRPr="00C42212">
        <w:rPr>
          <w:rStyle w:val="cf01"/>
          <w:rFonts w:ascii="Arial" w:hAnsi="Arial" w:cs="Arial"/>
          <w:b/>
          <w:bCs/>
          <w:i/>
          <w:iCs/>
          <w:sz w:val="20"/>
          <w:szCs w:val="20"/>
          <w:lang w:val="en-US"/>
        </w:rPr>
        <w:t>Figure SI-7.</w:t>
      </w:r>
      <w:r w:rsidR="00A048F2">
        <w:rPr>
          <w:rStyle w:val="cf01"/>
          <w:rFonts w:ascii="Arial" w:hAnsi="Arial" w:cs="Arial"/>
          <w:b/>
          <w:bCs/>
          <w:i/>
          <w:iCs/>
          <w:sz w:val="20"/>
          <w:szCs w:val="20"/>
          <w:lang w:val="en-US"/>
        </w:rPr>
        <w:t xml:space="preserve"> </w:t>
      </w:r>
      <w:r w:rsidR="00C471E0" w:rsidRPr="00C471E0">
        <w:rPr>
          <w:rStyle w:val="cf01"/>
          <w:rFonts w:ascii="Arial" w:hAnsi="Arial" w:cs="Arial"/>
          <w:i/>
          <w:iCs/>
          <w:sz w:val="20"/>
          <w:szCs w:val="20"/>
          <w:lang w:val="en-US"/>
        </w:rPr>
        <w:t>T</w:t>
      </w:r>
      <w:r w:rsidR="00A048F2" w:rsidRPr="00A048F2">
        <w:rPr>
          <w:rStyle w:val="cf01"/>
          <w:rFonts w:ascii="Arial" w:hAnsi="Arial" w:cs="Arial"/>
          <w:i/>
          <w:iCs/>
          <w:sz w:val="20"/>
          <w:szCs w:val="20"/>
          <w:lang w:val="en-US"/>
        </w:rPr>
        <w:t>ransition state energies (ΔE</w:t>
      </w:r>
      <w:r w:rsidR="00A048F2" w:rsidRPr="00A048F2">
        <w:rPr>
          <w:rStyle w:val="cf01"/>
          <w:rFonts w:ascii="Arial" w:hAnsi="Arial" w:cs="Arial"/>
          <w:i/>
          <w:iCs/>
          <w:sz w:val="20"/>
          <w:szCs w:val="20"/>
          <w:vertAlign w:val="subscript"/>
          <w:lang w:val="en-US"/>
        </w:rPr>
        <w:t>TS</w:t>
      </w:r>
      <w:r w:rsidR="00A048F2" w:rsidRPr="00A048F2">
        <w:rPr>
          <w:rStyle w:val="cf01"/>
          <w:rFonts w:ascii="Arial" w:hAnsi="Arial" w:cs="Arial"/>
          <w:i/>
          <w:iCs/>
          <w:sz w:val="20"/>
          <w:szCs w:val="20"/>
          <w:lang w:val="en-US"/>
        </w:rPr>
        <w:t>) relative to</w:t>
      </w:r>
      <w:r w:rsidR="00B661A8">
        <w:rPr>
          <w:rStyle w:val="cf01"/>
          <w:rFonts w:ascii="Arial" w:hAnsi="Arial" w:cs="Arial"/>
          <w:i/>
          <w:iCs/>
          <w:sz w:val="20"/>
          <w:szCs w:val="20"/>
          <w:lang w:val="en-US"/>
        </w:rPr>
        <w:t xml:space="preserve"> the di-methyl</w:t>
      </w:r>
      <w:r w:rsidR="00A048F2" w:rsidRPr="00A048F2">
        <w:rPr>
          <w:rStyle w:val="cf01"/>
          <w:rFonts w:ascii="Arial" w:hAnsi="Arial" w:cs="Arial"/>
          <w:i/>
          <w:iCs/>
          <w:sz w:val="20"/>
          <w:szCs w:val="20"/>
          <w:lang w:val="en-US"/>
        </w:rPr>
        <w:t xml:space="preserve"> </w:t>
      </w:r>
      <w:r w:rsidR="00A048F2">
        <w:rPr>
          <w:rStyle w:val="cf01"/>
          <w:rFonts w:ascii="Arial" w:hAnsi="Arial" w:cs="Arial"/>
          <w:i/>
          <w:iCs/>
          <w:sz w:val="20"/>
          <w:szCs w:val="20"/>
          <w:lang w:val="en-US"/>
        </w:rPr>
        <w:t>(R)-</w:t>
      </w:r>
      <w:r w:rsidR="00A048F2" w:rsidRPr="00A048F2">
        <w:rPr>
          <w:rStyle w:val="cf01"/>
          <w:rFonts w:ascii="Arial" w:hAnsi="Arial" w:cs="Arial"/>
          <w:b/>
          <w:bCs/>
          <w:i/>
          <w:iCs/>
          <w:sz w:val="20"/>
          <w:szCs w:val="20"/>
          <w:lang w:val="en-US"/>
        </w:rPr>
        <w:t>1</w:t>
      </w:r>
      <w:r w:rsidR="00B661A8" w:rsidRPr="00C42212">
        <w:rPr>
          <w:rStyle w:val="cf01"/>
          <w:rFonts w:ascii="Arial" w:hAnsi="Arial" w:cs="Arial"/>
          <w:i/>
          <w:iCs/>
          <w:sz w:val="20"/>
          <w:szCs w:val="20"/>
          <w:lang w:val="en-US"/>
        </w:rPr>
        <w:t xml:space="preserve"> </w:t>
      </w:r>
      <w:r w:rsidR="00A048F2" w:rsidRPr="00A048F2">
        <w:rPr>
          <w:rStyle w:val="cf01"/>
          <w:rFonts w:ascii="Arial" w:hAnsi="Arial" w:cs="Arial"/>
          <w:i/>
          <w:iCs/>
          <w:sz w:val="20"/>
          <w:szCs w:val="20"/>
          <w:lang w:val="en-US"/>
        </w:rPr>
        <w:t>for 45 β-lactones which were selected for synthesis. The bar plot is colored by measured % covalent labelling of KR</w:t>
      </w:r>
      <w:r w:rsidR="00882C27">
        <w:rPr>
          <w:rStyle w:val="cf01"/>
          <w:rFonts w:ascii="Arial" w:hAnsi="Arial" w:cs="Arial"/>
          <w:i/>
          <w:iCs/>
          <w:sz w:val="20"/>
          <w:szCs w:val="20"/>
          <w:lang w:val="en-US"/>
        </w:rPr>
        <w:t>AS</w:t>
      </w:r>
      <w:r w:rsidR="00A048F2" w:rsidRPr="00882C27">
        <w:rPr>
          <w:rStyle w:val="cf01"/>
          <w:rFonts w:ascii="Arial" w:hAnsi="Arial" w:cs="Arial"/>
          <w:i/>
          <w:iCs/>
          <w:sz w:val="20"/>
          <w:szCs w:val="20"/>
          <w:vertAlign w:val="superscript"/>
          <w:lang w:val="en-US"/>
        </w:rPr>
        <w:t>G12D</w:t>
      </w:r>
      <w:r w:rsidR="00882C27">
        <w:rPr>
          <w:rStyle w:val="cf01"/>
          <w:rFonts w:ascii="Arial" w:hAnsi="Arial" w:cs="Arial"/>
          <w:i/>
          <w:iCs/>
          <w:sz w:val="20"/>
          <w:szCs w:val="20"/>
          <w:lang w:val="en-US"/>
        </w:rPr>
        <w:t xml:space="preserve"> (</w:t>
      </w:r>
      <w:r w:rsidR="00A048F2" w:rsidRPr="00A048F2">
        <w:rPr>
          <w:rStyle w:val="cf01"/>
          <w:rFonts w:ascii="Arial" w:hAnsi="Arial" w:cs="Arial"/>
          <w:i/>
          <w:iCs/>
          <w:sz w:val="20"/>
          <w:szCs w:val="20"/>
          <w:lang w:val="en-US"/>
        </w:rPr>
        <w:t>GDP</w:t>
      </w:r>
      <w:r w:rsidR="00882C27">
        <w:rPr>
          <w:rStyle w:val="cf01"/>
          <w:rFonts w:ascii="Arial" w:hAnsi="Arial" w:cs="Arial"/>
          <w:i/>
          <w:iCs/>
          <w:sz w:val="20"/>
          <w:szCs w:val="20"/>
          <w:lang w:val="en-US"/>
        </w:rPr>
        <w:t>-bound)</w:t>
      </w:r>
      <w:r w:rsidR="00A048F2" w:rsidRPr="00A048F2">
        <w:rPr>
          <w:rStyle w:val="cf01"/>
          <w:rFonts w:ascii="Arial" w:hAnsi="Arial" w:cs="Arial"/>
          <w:i/>
          <w:iCs/>
          <w:sz w:val="20"/>
          <w:szCs w:val="20"/>
          <w:lang w:val="en-US"/>
        </w:rPr>
        <w:t xml:space="preserve"> after 4 hours.</w:t>
      </w:r>
      <w:r w:rsidR="00B661A8">
        <w:rPr>
          <w:rStyle w:val="cf01"/>
          <w:rFonts w:ascii="Arial" w:hAnsi="Arial" w:cs="Arial"/>
          <w:i/>
          <w:iCs/>
          <w:sz w:val="20"/>
          <w:szCs w:val="20"/>
          <w:lang w:val="en-US"/>
        </w:rPr>
        <w:t xml:space="preserve"> </w:t>
      </w:r>
      <w:r w:rsidR="00C471E0">
        <w:rPr>
          <w:rStyle w:val="cf01"/>
          <w:rFonts w:ascii="Arial" w:hAnsi="Arial" w:cs="Arial"/>
          <w:i/>
          <w:iCs/>
          <w:sz w:val="20"/>
          <w:szCs w:val="20"/>
          <w:lang w:val="en-US"/>
        </w:rPr>
        <w:t>N</w:t>
      </w:r>
      <w:r w:rsidR="00C42212" w:rsidRPr="00C42212">
        <w:rPr>
          <w:rStyle w:val="cf01"/>
          <w:rFonts w:ascii="Arial" w:hAnsi="Arial" w:cs="Arial"/>
          <w:i/>
          <w:iCs/>
          <w:sz w:val="20"/>
          <w:szCs w:val="20"/>
          <w:lang w:val="en-US"/>
        </w:rPr>
        <w:t xml:space="preserve">ovel </w:t>
      </w:r>
      <w:r w:rsidR="005F0FC6">
        <w:rPr>
          <w:rStyle w:val="cf01"/>
          <w:rFonts w:ascii="Arial" w:hAnsi="Arial" w:cs="Arial"/>
          <w:i/>
          <w:iCs/>
          <w:sz w:val="20"/>
          <w:szCs w:val="20"/>
          <w:lang w:val="en-US"/>
        </w:rPr>
        <w:t>lactones</w:t>
      </w:r>
      <w:r w:rsidR="00C42212" w:rsidRPr="00C42212">
        <w:rPr>
          <w:rStyle w:val="cf01"/>
          <w:rFonts w:ascii="Arial" w:hAnsi="Arial" w:cs="Arial"/>
          <w:i/>
          <w:iCs/>
          <w:sz w:val="20"/>
          <w:szCs w:val="20"/>
          <w:lang w:val="en-US"/>
        </w:rPr>
        <w:t xml:space="preserve"> with </w:t>
      </w:r>
      <w:r w:rsidR="00C42212" w:rsidRPr="00C42212">
        <w:rPr>
          <w:rStyle w:val="cf01"/>
          <w:rFonts w:ascii="Arial" w:hAnsi="Arial" w:cs="Arial"/>
          <w:i/>
          <w:iCs/>
          <w:sz w:val="20"/>
          <w:szCs w:val="20"/>
        </w:rPr>
        <w:t>Δ</w:t>
      </w:r>
      <w:r w:rsidR="00C42212" w:rsidRPr="00C42212">
        <w:rPr>
          <w:rStyle w:val="cf01"/>
          <w:rFonts w:ascii="Arial" w:hAnsi="Arial" w:cs="Arial"/>
          <w:i/>
          <w:iCs/>
          <w:sz w:val="20"/>
          <w:szCs w:val="20"/>
          <w:lang w:val="en-US"/>
        </w:rPr>
        <w:t>E</w:t>
      </w:r>
      <w:r w:rsidR="00C42212" w:rsidRPr="00C471E0">
        <w:rPr>
          <w:rStyle w:val="cf01"/>
          <w:rFonts w:ascii="Arial" w:hAnsi="Arial" w:cs="Arial"/>
          <w:i/>
          <w:iCs/>
          <w:sz w:val="20"/>
          <w:szCs w:val="20"/>
          <w:vertAlign w:val="subscript"/>
          <w:lang w:val="en-US"/>
        </w:rPr>
        <w:t>TS</w:t>
      </w:r>
      <w:r w:rsidR="00C42212" w:rsidRPr="00C42212">
        <w:rPr>
          <w:rStyle w:val="cf01"/>
          <w:rFonts w:ascii="Arial" w:hAnsi="Arial" w:cs="Arial"/>
          <w:i/>
          <w:iCs/>
          <w:sz w:val="20"/>
          <w:szCs w:val="20"/>
          <w:lang w:val="en-US"/>
        </w:rPr>
        <w:t xml:space="preserve"> within approximately ±1 kcal/mol of the </w:t>
      </w:r>
      <w:r w:rsidR="00962A5C">
        <w:rPr>
          <w:rStyle w:val="cf01"/>
          <w:rFonts w:ascii="Arial" w:hAnsi="Arial" w:cs="Arial"/>
          <w:i/>
          <w:iCs/>
          <w:sz w:val="20"/>
          <w:szCs w:val="20"/>
          <w:lang w:val="en-US"/>
        </w:rPr>
        <w:t>reference compound t</w:t>
      </w:r>
      <w:r w:rsidR="00C42212" w:rsidRPr="00C42212">
        <w:rPr>
          <w:rStyle w:val="cf01"/>
          <w:rFonts w:ascii="Arial" w:hAnsi="Arial" w:cs="Arial"/>
          <w:i/>
          <w:iCs/>
          <w:sz w:val="20"/>
          <w:szCs w:val="20"/>
          <w:lang w:val="en-US"/>
        </w:rPr>
        <w:t xml:space="preserve">ypically maintained similar labelling reactivity. </w:t>
      </w:r>
    </w:p>
    <w:p w14:paraId="5912BC53" w14:textId="3459433C" w:rsidR="005228F7" w:rsidRPr="001D2B28" w:rsidRDefault="00781A9C" w:rsidP="00F2742F">
      <w:pPr>
        <w:pStyle w:val="Heading3"/>
        <w:rPr>
          <w:lang w:val="fr-CH" w:eastAsia="en-GB"/>
        </w:rPr>
      </w:pPr>
      <w:bookmarkStart w:id="5" w:name="_Toc191374854"/>
      <w:r w:rsidRPr="00FB5518">
        <w:rPr>
          <w:lang w:val="fr-CH" w:eastAsia="en-GB"/>
        </w:rPr>
        <w:t xml:space="preserve">SAR tables </w:t>
      </w:r>
      <w:proofErr w:type="spellStart"/>
      <w:r w:rsidR="00871CA6" w:rsidRPr="00FB5518">
        <w:rPr>
          <w:lang w:val="fr-CH" w:eastAsia="en-GB"/>
        </w:rPr>
        <w:t>with</w:t>
      </w:r>
      <w:proofErr w:type="spellEnd"/>
      <w:r w:rsidR="00871CA6" w:rsidRPr="00FB5518">
        <w:rPr>
          <w:lang w:val="fr-CH" w:eastAsia="en-GB"/>
        </w:rPr>
        <w:t xml:space="preserve"> standard </w:t>
      </w:r>
      <w:proofErr w:type="spellStart"/>
      <w:r w:rsidR="00871CA6" w:rsidRPr="00FB5518">
        <w:rPr>
          <w:lang w:val="fr-CH" w:eastAsia="en-GB"/>
        </w:rPr>
        <w:t>deviations</w:t>
      </w:r>
      <w:bookmarkEnd w:id="5"/>
      <w:proofErr w:type="spellEnd"/>
    </w:p>
    <w:p w14:paraId="28F3BC47" w14:textId="6CBD44E7" w:rsidR="005228F7" w:rsidRPr="001D2B28" w:rsidRDefault="00DC2710" w:rsidP="00F2742F">
      <w:pPr>
        <w:pStyle w:val="Heading4"/>
        <w:rPr>
          <w:rFonts w:eastAsia="Arial"/>
          <w:lang w:val="fr-CH"/>
        </w:rPr>
      </w:pPr>
      <w:r w:rsidRPr="001D2B28">
        <w:rPr>
          <w:lang w:val="fr-CH"/>
        </w:rPr>
        <w:t>Table SI-1.</w:t>
      </w:r>
    </w:p>
    <w:p w14:paraId="41B14F70" w14:textId="340948C1" w:rsidR="000D08F1" w:rsidRPr="001D2B28" w:rsidRDefault="000D08F1" w:rsidP="00F2742F">
      <w:pPr>
        <w:pStyle w:val="Heading4"/>
        <w:rPr>
          <w:lang w:val="fr-CH"/>
        </w:rPr>
      </w:pPr>
      <w:r w:rsidRPr="001D2B28">
        <w:rPr>
          <w:lang w:val="fr-CH"/>
        </w:rPr>
        <w:t xml:space="preserve">Table SI-2. </w:t>
      </w:r>
    </w:p>
    <w:p w14:paraId="484A0CDB" w14:textId="77777777" w:rsidR="005228F7" w:rsidRPr="001D2B28" w:rsidRDefault="005228F7" w:rsidP="00781A9C">
      <w:pPr>
        <w:rPr>
          <w:rFonts w:eastAsia="Arial"/>
          <w:color w:val="000000" w:themeColor="text1"/>
          <w:lang w:val="fr-CH"/>
        </w:rPr>
      </w:pPr>
    </w:p>
    <w:p w14:paraId="709E1EED" w14:textId="184B3B66" w:rsidR="00781A9C" w:rsidRPr="001D2B28" w:rsidRDefault="00781A9C" w:rsidP="00781A9C">
      <w:pPr>
        <w:rPr>
          <w:rFonts w:eastAsia="Arial"/>
          <w:color w:val="000000" w:themeColor="text1"/>
          <w:lang w:val="fr-CH"/>
        </w:rPr>
      </w:pPr>
      <w:r w:rsidRPr="001D2B28">
        <w:rPr>
          <w:rFonts w:eastAsia="Arial"/>
          <w:color w:val="000000" w:themeColor="text1"/>
          <w:lang w:val="fr-CH"/>
        </w:rPr>
        <w:t xml:space="preserve">      </w:t>
      </w:r>
    </w:p>
    <w:p w14:paraId="7D155DC9" w14:textId="77777777" w:rsidR="00781A9C" w:rsidRPr="001D2B28" w:rsidRDefault="00781A9C" w:rsidP="00781A9C">
      <w:pPr>
        <w:spacing w:line="259" w:lineRule="auto"/>
        <w:jc w:val="left"/>
        <w:rPr>
          <w:lang w:val="fr-CH"/>
        </w:rPr>
      </w:pPr>
      <w:r w:rsidRPr="001D2B28">
        <w:rPr>
          <w:lang w:val="fr-CH"/>
        </w:rPr>
        <w:br w:type="page"/>
      </w:r>
    </w:p>
    <w:p w14:paraId="734C3FA8" w14:textId="131C3CF7" w:rsidR="000D6423" w:rsidRPr="00F2742F" w:rsidRDefault="00D432D0" w:rsidP="00F2742F">
      <w:pPr>
        <w:pStyle w:val="Heading1"/>
      </w:pPr>
      <w:bookmarkStart w:id="6" w:name="_Toc191374855"/>
      <w:r>
        <w:t>MATERIALS AND METHODS</w:t>
      </w:r>
      <w:bookmarkEnd w:id="6"/>
    </w:p>
    <w:p w14:paraId="3DF93F90" w14:textId="5217B828" w:rsidR="00304AD1" w:rsidRPr="00AB39C4" w:rsidRDefault="00AB39C4" w:rsidP="000D6423">
      <w:pPr>
        <w:pStyle w:val="Heading3"/>
      </w:pPr>
      <w:bookmarkStart w:id="7" w:name="_Toc191374856"/>
      <w:r w:rsidRPr="00AB39C4">
        <w:t>Quantum mechanical transition state calculations</w:t>
      </w:r>
      <w:bookmarkEnd w:id="7"/>
    </w:p>
    <w:p w14:paraId="6C49E3B4" w14:textId="08EC22A8" w:rsidR="00AB39C4" w:rsidRPr="00FB5518" w:rsidRDefault="00AB39C4" w:rsidP="00AB39C4">
      <w:r w:rsidRPr="00F165E3">
        <w:t>All transition state energy calculations</w:t>
      </w:r>
      <w:r>
        <w:t xml:space="preserve"> and dihedral scans</w:t>
      </w:r>
      <w:r w:rsidRPr="00F165E3">
        <w:t xml:space="preserve"> were performed </w:t>
      </w:r>
      <w:r w:rsidRPr="00FB5518">
        <w:t>using Gaussian09 [</w:t>
      </w:r>
      <w:r w:rsidRPr="00FB5518">
        <w:rPr>
          <w:color w:val="0070C0"/>
        </w:rPr>
        <w:t>Frisch et al</w:t>
      </w:r>
      <w:r w:rsidRPr="00FB5518">
        <w:t xml:space="preserve">] at the B3LYP/6-31g* level with application of an implicit solvent water environment via IEFPCM. We used the </w:t>
      </w:r>
      <w:r w:rsidR="00CF5CF0" w:rsidRPr="00FB5518">
        <w:t>X</w:t>
      </w:r>
      <w:r w:rsidRPr="00FB5518">
        <w:t xml:space="preserve">-ray </w:t>
      </w:r>
      <w:r w:rsidR="00CF5CF0" w:rsidRPr="00FB5518">
        <w:t>co-</w:t>
      </w:r>
      <w:r w:rsidRPr="00FB5518">
        <w:t>crystal structure of</w:t>
      </w:r>
      <w:r w:rsidR="00B9052D" w:rsidRPr="00FB5518">
        <w:t xml:space="preserve"> KRAS</w:t>
      </w:r>
      <w:r w:rsidR="00B9052D" w:rsidRPr="00FB5518">
        <w:rPr>
          <w:vertAlign w:val="superscript"/>
        </w:rPr>
        <w:t>WT</w:t>
      </w:r>
      <w:r w:rsidR="003F27CF" w:rsidRPr="00FB5518">
        <w:rPr>
          <w:vertAlign w:val="superscript"/>
        </w:rPr>
        <w:t xml:space="preserve"> </w:t>
      </w:r>
      <w:r w:rsidR="003F27CF" w:rsidRPr="00FB5518">
        <w:t>(</w:t>
      </w:r>
      <w:r w:rsidR="00B9052D" w:rsidRPr="00FB5518">
        <w:t>GDP</w:t>
      </w:r>
      <w:r w:rsidR="003F27CF" w:rsidRPr="00FB5518">
        <w:t>-bound) - (</w:t>
      </w:r>
      <w:r w:rsidR="003F27CF" w:rsidRPr="00FB5518">
        <w:rPr>
          <w:i/>
          <w:iCs/>
        </w:rPr>
        <w:t>R</w:t>
      </w:r>
      <w:r w:rsidR="003F27CF" w:rsidRPr="00FB5518">
        <w:t>)-</w:t>
      </w:r>
      <w:r w:rsidR="003F27CF" w:rsidRPr="00FB5518">
        <w:rPr>
          <w:b/>
          <w:bCs/>
        </w:rPr>
        <w:t>1</w:t>
      </w:r>
      <w:r w:rsidR="00B9052D" w:rsidRPr="00FB5518">
        <w:rPr>
          <w:b/>
        </w:rPr>
        <w:t xml:space="preserve"> </w:t>
      </w:r>
      <w:r w:rsidRPr="00FB5518">
        <w:rPr>
          <w:b/>
        </w:rPr>
        <w:t>to</w:t>
      </w:r>
      <w:r w:rsidRPr="00FB5518">
        <w:t xml:space="preserve"> obtain starting coordinates for the bridged amine with β-lactone warhead and the </w:t>
      </w:r>
      <w:r w:rsidR="00B9052D" w:rsidRPr="00FB5518">
        <w:t>KRAS</w:t>
      </w:r>
      <w:r w:rsidR="00B9052D" w:rsidRPr="00FB5518">
        <w:rPr>
          <w:vertAlign w:val="superscript"/>
        </w:rPr>
        <w:t>G12D</w:t>
      </w:r>
      <w:r w:rsidR="003F27CF" w:rsidRPr="00FB5518">
        <w:rPr>
          <w:vertAlign w:val="superscript"/>
        </w:rPr>
        <w:t xml:space="preserve"> </w:t>
      </w:r>
      <w:r w:rsidR="003F27CF" w:rsidRPr="00FB5518">
        <w:t>(</w:t>
      </w:r>
      <w:r w:rsidR="00B9052D" w:rsidRPr="00FB5518">
        <w:t>GDP</w:t>
      </w:r>
      <w:r w:rsidR="003F27CF" w:rsidRPr="00FB5518">
        <w:t xml:space="preserve">-bound) - </w:t>
      </w:r>
      <w:r w:rsidRPr="00FB5518">
        <w:t>(</w:t>
      </w:r>
      <w:r w:rsidRPr="00FB5518">
        <w:rPr>
          <w:i/>
          <w:iCs/>
        </w:rPr>
        <w:t>RS</w:t>
      </w:r>
      <w:r w:rsidRPr="00FB5518">
        <w:t>)</w:t>
      </w:r>
      <w:r w:rsidRPr="00FB5518">
        <w:noBreakHyphen/>
        <w:t>G12Di</w:t>
      </w:r>
      <w:r w:rsidRPr="00FB5518">
        <w:noBreakHyphen/>
        <w:t xml:space="preserve">1 </w:t>
      </w:r>
      <w:r w:rsidR="003F27CF" w:rsidRPr="00FB5518">
        <w:t>X</w:t>
      </w:r>
      <w:r w:rsidRPr="00FB5518">
        <w:t xml:space="preserve">-ray </w:t>
      </w:r>
      <w:r w:rsidR="003F27CF" w:rsidRPr="00FB5518">
        <w:t>co-</w:t>
      </w:r>
      <w:r w:rsidRPr="00FB5518">
        <w:t>crystal structure [</w:t>
      </w:r>
      <w:r w:rsidRPr="00FB5518">
        <w:rPr>
          <w:color w:val="0070C0"/>
        </w:rPr>
        <w:t>Zheng et al</w:t>
      </w:r>
      <w:r w:rsidRPr="00FB5518">
        <w:t>] for coordinates of the Asp12 side</w:t>
      </w:r>
      <w:r w:rsidRPr="00FB5518">
        <w:noBreakHyphen/>
        <w:t xml:space="preserve">chain. To aid minimization and retain the presumed bioactive conformation, constraints were applied: </w:t>
      </w:r>
      <w:r w:rsidR="003213B5" w:rsidRPr="00FB5518">
        <w:t>T</w:t>
      </w:r>
      <w:r w:rsidRPr="00FB5518">
        <w:t xml:space="preserve">he bridged amine with β-lactone warhead was optimized with dihedral constraints on the dihedral determining rotation about the amide nitrogen-carbonyl bond and the dihedral determining rotation about the carbonyl-C4 bond. Separately, the Asp12 </w:t>
      </w:r>
      <w:proofErr w:type="gramStart"/>
      <w:r w:rsidRPr="00FB5518">
        <w:t>side-chain</w:t>
      </w:r>
      <w:proofErr w:type="gramEnd"/>
      <w:r w:rsidRPr="00FB5518">
        <w:t xml:space="preserve"> was optimized with a dihedral constraint on the χ2 rotation. Finally, a transition state scan was performed on the complex of bridged amine with β-lactone warhead and Asp12 side</w:t>
      </w:r>
      <w:r w:rsidRPr="00FB5518">
        <w:noBreakHyphen/>
        <w:t>chain, with inspection of the vibrational modes confirming that the transition state had been identified (an imaginary frequency was found). In all cases, the reaction coordinate identified in the transition state was breaking of the C4-oxygen bond of the β</w:t>
      </w:r>
      <w:r w:rsidRPr="00FB5518">
        <w:noBreakHyphen/>
        <w:t>lactone resulting in covalent attachment of Asp12 to C4 and conversion of the β</w:t>
      </w:r>
      <w:r w:rsidRPr="00FB5518">
        <w:noBreakHyphen/>
        <w:t xml:space="preserve">lactone to a carboxylic acid. The transition state energy (sum of electronic potential energy and zero-point energy) is then reported as the energy of the optimized transition state minus the energy of the optimized bridged amine with β-lactone warhead, the energy of the optimized Asp12 </w:t>
      </w:r>
      <w:proofErr w:type="gramStart"/>
      <w:r w:rsidRPr="00FB5518">
        <w:t>side-chain</w:t>
      </w:r>
      <w:proofErr w:type="gramEnd"/>
      <w:r w:rsidRPr="00FB5518">
        <w:t xml:space="preserve"> and the energy of a single proton released during the S</w:t>
      </w:r>
      <w:r w:rsidRPr="00FB5518">
        <w:rPr>
          <w:vertAlign w:val="subscript"/>
        </w:rPr>
        <w:t>N</w:t>
      </w:r>
      <w:r w:rsidRPr="00FB5518">
        <w:t>2 nucleophilic attack. We determined the proton energy as the energy difference between a H</w:t>
      </w:r>
      <w:r w:rsidRPr="00FB5518">
        <w:rPr>
          <w:vertAlign w:val="subscript"/>
        </w:rPr>
        <w:t>3</w:t>
      </w:r>
      <w:r w:rsidRPr="00FB5518">
        <w:t>O</w:t>
      </w:r>
      <w:r w:rsidRPr="00FB5518">
        <w:rPr>
          <w:vertAlign w:val="superscript"/>
        </w:rPr>
        <w:t>+</w:t>
      </w:r>
      <w:r w:rsidRPr="00FB5518">
        <w:t xml:space="preserve"> hydronium ion and a water molecule.</w:t>
      </w:r>
    </w:p>
    <w:p w14:paraId="69B16DE5" w14:textId="77777777" w:rsidR="00AB39C4" w:rsidRPr="00FB5518" w:rsidRDefault="00AB39C4" w:rsidP="00AB39C4">
      <w:proofErr w:type="gramStart"/>
      <w:r w:rsidRPr="00FB5518">
        <w:t>In order to</w:t>
      </w:r>
      <w:proofErr w:type="gramEnd"/>
      <w:r w:rsidRPr="00FB5518">
        <w:t xml:space="preserve"> evaluate multiple β</w:t>
      </w:r>
      <w:r w:rsidRPr="00FB5518">
        <w:noBreakHyphen/>
        <w:t>lactones under consideration for synthesis with novel substituents at the C3 position, a computational pipeline was constructed. First, novel β</w:t>
      </w:r>
      <w:r w:rsidRPr="00FB5518">
        <w:noBreakHyphen/>
        <w:t xml:space="preserve">lactone coordinates were generated using the </w:t>
      </w:r>
      <w:proofErr w:type="spellStart"/>
      <w:r w:rsidRPr="00FB5518">
        <w:t>ConstrainedEmbed</w:t>
      </w:r>
      <w:proofErr w:type="spellEnd"/>
      <w:r w:rsidRPr="00FB5518">
        <w:t xml:space="preserve"> module of </w:t>
      </w:r>
      <w:proofErr w:type="spellStart"/>
      <w:r w:rsidRPr="00FB5518">
        <w:t>rdkit</w:t>
      </w:r>
      <w:proofErr w:type="spellEnd"/>
      <w:r w:rsidRPr="00FB5518">
        <w:t xml:space="preserve"> [</w:t>
      </w:r>
      <w:proofErr w:type="spellStart"/>
      <w:r w:rsidRPr="00FB5518">
        <w:rPr>
          <w:color w:val="0070C0"/>
        </w:rPr>
        <w:t>RDKit</w:t>
      </w:r>
      <w:proofErr w:type="spellEnd"/>
      <w:r w:rsidRPr="00FB5518">
        <w:t>], using the (</w:t>
      </w:r>
      <w:r w:rsidRPr="00FB5518">
        <w:rPr>
          <w:i/>
          <w:iCs/>
        </w:rPr>
        <w:t>RS</w:t>
      </w:r>
      <w:r w:rsidRPr="00FB5518">
        <w:t xml:space="preserve">)-G12Di-1 bridged amine with β-lactone as reference coordinates. This procedure was repeated 20 times using a different random seed to obtain </w:t>
      </w:r>
      <w:proofErr w:type="gramStart"/>
      <w:r w:rsidRPr="00FB5518">
        <w:t>a number of</w:t>
      </w:r>
      <w:proofErr w:type="gramEnd"/>
      <w:r w:rsidRPr="00FB5518">
        <w:t xml:space="preserve"> candidates for the reactant energy optimization. Each of these candidates were energy minimized with the XTB semi-empirical method [</w:t>
      </w:r>
      <w:proofErr w:type="spellStart"/>
      <w:r w:rsidRPr="00FB5518">
        <w:rPr>
          <w:color w:val="0070C0"/>
        </w:rPr>
        <w:t>Bannwarth</w:t>
      </w:r>
      <w:proofErr w:type="spellEnd"/>
      <w:r w:rsidRPr="00FB5518">
        <w:t>] using the same dihedral constraints as described previously. The atomic coordinates of the bridged amine with β-lactone ring were also frozen during the XTB optimization, ensuring only the C3 substituents are free to minimize. The lowest energy candidate was then used for DFT optimized of the novel β</w:t>
      </w:r>
      <w:r w:rsidRPr="00FB5518">
        <w:noBreakHyphen/>
        <w:t xml:space="preserve">lactone in absence of the Asp12 </w:t>
      </w:r>
      <w:proofErr w:type="gramStart"/>
      <w:r w:rsidRPr="00FB5518">
        <w:t>side-chain</w:t>
      </w:r>
      <w:proofErr w:type="gramEnd"/>
      <w:r w:rsidRPr="00FB5518">
        <w:t>. We used the same embedding and XTB minimization procedure to prepare transition state starting coordinates in complex with the Asp12 side</w:t>
      </w:r>
      <w:r w:rsidRPr="00FB5518">
        <w:noBreakHyphen/>
        <w:t>chain.</w:t>
      </w:r>
    </w:p>
    <w:p w14:paraId="4215C470" w14:textId="77777777" w:rsidR="00AB39C4" w:rsidRPr="00FB5518" w:rsidRDefault="00AB39C4" w:rsidP="00AB39C4">
      <w:r w:rsidRPr="00FB5518">
        <w:t xml:space="preserve">Zheng </w:t>
      </w:r>
      <w:hyperlink r:id="rId21" w:history="1">
        <w:r w:rsidRPr="00FB5518">
          <w:rPr>
            <w:rStyle w:val="Hyperlink"/>
          </w:rPr>
          <w:t>Strain-release alkylation of Asp12 enables mutant selective targeting of K-Ras-G12D | Nature Chemical Biology</w:t>
        </w:r>
      </w:hyperlink>
    </w:p>
    <w:p w14:paraId="0BEF8864" w14:textId="77777777" w:rsidR="00AB39C4" w:rsidRPr="00FB5518" w:rsidRDefault="00AB39C4" w:rsidP="00AB39C4">
      <w:r w:rsidRPr="00FB5518">
        <w:t xml:space="preserve">Frisch </w:t>
      </w:r>
      <w:hyperlink r:id="rId22" w:history="1">
        <w:r w:rsidRPr="00FB5518">
          <w:rPr>
            <w:rStyle w:val="Hyperlink"/>
          </w:rPr>
          <w:t>Gaussian 09 Citation | Gaussian.com</w:t>
        </w:r>
      </w:hyperlink>
    </w:p>
    <w:p w14:paraId="7F5019E6" w14:textId="77777777" w:rsidR="00AB39C4" w:rsidRPr="00FB5518" w:rsidRDefault="00AB39C4" w:rsidP="00AB39C4">
      <w:proofErr w:type="spellStart"/>
      <w:r w:rsidRPr="00FB5518">
        <w:t>RDKit</w:t>
      </w:r>
      <w:proofErr w:type="spellEnd"/>
      <w:r w:rsidRPr="00FB5518">
        <w:t xml:space="preserve">: Open-source cheminformatics; </w:t>
      </w:r>
      <w:hyperlink r:id="rId23" w:history="1">
        <w:r w:rsidRPr="00FB5518">
          <w:rPr>
            <w:rStyle w:val="Hyperlink"/>
          </w:rPr>
          <w:t>http://www.rdkit.org</w:t>
        </w:r>
      </w:hyperlink>
      <w:r w:rsidRPr="00FB5518">
        <w:t xml:space="preserve"> </w:t>
      </w:r>
    </w:p>
    <w:p w14:paraId="3EFE87E3" w14:textId="77777777" w:rsidR="00AB39C4" w:rsidRPr="00F165E3" w:rsidRDefault="00AB39C4" w:rsidP="00AB39C4">
      <w:proofErr w:type="spellStart"/>
      <w:r w:rsidRPr="00FB5518">
        <w:t>Bannwarth</w:t>
      </w:r>
      <w:proofErr w:type="spellEnd"/>
      <w:r w:rsidRPr="00FB5518">
        <w:t xml:space="preserve"> </w:t>
      </w:r>
      <w:hyperlink r:id="rId24" w:history="1">
        <w:r w:rsidRPr="00FB5518">
          <w:rPr>
            <w:rStyle w:val="Hyperlink"/>
          </w:rPr>
          <w:t>GFN2-xTB—An Accurate and Broadly Parametrized Self-Consistent Tight-Binding Quantum Chemical Method with Multipole Electrostatics and Density-Dependent Dispersion Contributions | Journal of Chemical Theory and Computation (acs.org)</w:t>
        </w:r>
      </w:hyperlink>
    </w:p>
    <w:p w14:paraId="15F36781" w14:textId="564A7F76" w:rsidR="00396082" w:rsidRPr="00396082" w:rsidRDefault="00304AD1" w:rsidP="000D6423">
      <w:pPr>
        <w:pStyle w:val="Heading3"/>
        <w:rPr>
          <w:lang w:val="en-GB" w:eastAsia="en-GB"/>
        </w:rPr>
      </w:pPr>
      <w:bookmarkStart w:id="8" w:name="_Toc191374857"/>
      <w:r w:rsidRPr="00501643">
        <w:rPr>
          <w:lang w:val="en-GB" w:eastAsia="en-GB"/>
        </w:rPr>
        <w:t>Intact MS and kinetic data</w:t>
      </w:r>
      <w:bookmarkEnd w:id="8"/>
    </w:p>
    <w:p w14:paraId="37952FBE" w14:textId="77777777" w:rsidR="001F1A40" w:rsidRPr="00FD2127" w:rsidRDefault="001F1A40" w:rsidP="00FD2127">
      <w:pPr>
        <w:pStyle w:val="Heading4"/>
      </w:pPr>
      <w:r w:rsidRPr="00FD2127">
        <w:t>Protein production KRAS G12D</w:t>
      </w:r>
    </w:p>
    <w:p w14:paraId="52EE6DE0" w14:textId="051E6F33" w:rsidR="001F1A40" w:rsidRPr="00FB5518" w:rsidRDefault="001F1A40" w:rsidP="001F1A40">
      <w:pPr>
        <w:rPr>
          <w:lang w:val="en-GB"/>
        </w:rPr>
      </w:pPr>
      <w:r w:rsidRPr="00322BBD">
        <w:rPr>
          <w:lang w:val="en-GB"/>
        </w:rPr>
        <w:t xml:space="preserve">The cDNA encoding human KRAS G12D (1-169) fused to a cleavable poly-histidine tag (TEV protease) at the amino-terminal end were codon optimized and synthetized. The DNA fragments were inserted in a </w:t>
      </w:r>
      <w:proofErr w:type="spellStart"/>
      <w:r w:rsidRPr="00322BBD">
        <w:rPr>
          <w:lang w:val="en-GB"/>
        </w:rPr>
        <w:t>pET</w:t>
      </w:r>
      <w:proofErr w:type="spellEnd"/>
      <w:r w:rsidRPr="00322BBD">
        <w:rPr>
          <w:lang w:val="en-GB"/>
        </w:rPr>
        <w:t xml:space="preserve"> derived vector and point mutations were introduced by site-directed mutagenesis following standard protocols.</w:t>
      </w:r>
      <w:r w:rsidR="00501643">
        <w:rPr>
          <w:lang w:val="en-GB"/>
        </w:rPr>
        <w:t xml:space="preserve"> </w:t>
      </w:r>
      <w:r w:rsidRPr="00322BBD">
        <w:t>Expression was performed overnight at 16</w:t>
      </w:r>
      <w:r w:rsidR="00BF7379">
        <w:t xml:space="preserve"> </w:t>
      </w:r>
      <w:r w:rsidRPr="00322BBD">
        <w:t xml:space="preserve">°C in </w:t>
      </w:r>
      <w:r w:rsidRPr="00322BBD">
        <w:rPr>
          <w:i/>
          <w:iCs/>
        </w:rPr>
        <w:t>E. coli</w:t>
      </w:r>
      <w:r w:rsidRPr="00322BBD">
        <w:t> BL21(DE3) strain transformed with the expression vector, after induction with IPTG.</w:t>
      </w:r>
      <w:r w:rsidR="00501643">
        <w:t xml:space="preserve"> </w:t>
      </w:r>
      <w:r w:rsidRPr="00322BBD">
        <w:t xml:space="preserve">Cell pellets were resuspended in buffer A (20 mM Tris, 500 mM NaCl, 5 mM imidazole, 2 mM TCEP, 10% glycerol, pH 8.0) supplemented with </w:t>
      </w:r>
      <w:proofErr w:type="spellStart"/>
      <w:r w:rsidRPr="00322BBD">
        <w:t>Turbonuclease</w:t>
      </w:r>
      <w:proofErr w:type="spellEnd"/>
      <w:r w:rsidRPr="00322BBD">
        <w:t xml:space="preserve"> (Merck) and </w:t>
      </w:r>
      <w:r w:rsidR="006874A3">
        <w:t>co</w:t>
      </w:r>
      <w:r w:rsidRPr="00322BBD">
        <w:t>mplete protease inhibitor tablets (Roche). The cells were lysed through a homogenizer (</w:t>
      </w:r>
      <w:proofErr w:type="spellStart"/>
      <w:r w:rsidRPr="00322BBD">
        <w:t>Avestin</w:t>
      </w:r>
      <w:proofErr w:type="spellEnd"/>
      <w:r w:rsidRPr="00322BBD">
        <w:t>) at 800-1000 bar and the lysate was clarified by centrifugation at 40000 g for 40 min.</w:t>
      </w:r>
      <w:r w:rsidR="00501643">
        <w:t xml:space="preserve"> </w:t>
      </w:r>
      <w:r w:rsidRPr="00322BBD">
        <w:t xml:space="preserve">The lysate was loaded onto a </w:t>
      </w:r>
      <w:proofErr w:type="spellStart"/>
      <w:r w:rsidRPr="00322BBD">
        <w:t>HisTrap</w:t>
      </w:r>
      <w:proofErr w:type="spellEnd"/>
      <w:r w:rsidRPr="00322BBD">
        <w:t xml:space="preserve"> HP column (</w:t>
      </w:r>
      <w:proofErr w:type="spellStart"/>
      <w:r w:rsidRPr="00322BBD">
        <w:t>Cytiva</w:t>
      </w:r>
      <w:proofErr w:type="spellEnd"/>
      <w:r w:rsidRPr="00322BBD">
        <w:t xml:space="preserve">). The resin was washed with buffer A and bound protein was eluted with a linear gradient to buffer B (buffer A supplemented with 200 mM imidazole). To remove the poly-histidine tag, proteolytic cleavage by TEV protease was carried out over night during dialysis against buffer A. The protein solution was re-loaded onto a </w:t>
      </w:r>
      <w:proofErr w:type="spellStart"/>
      <w:r w:rsidRPr="00322BBD">
        <w:t>HisTrap</w:t>
      </w:r>
      <w:proofErr w:type="spellEnd"/>
      <w:r w:rsidRPr="00322BBD">
        <w:t xml:space="preserve"> column and the flow through containing the target protein was collected. </w:t>
      </w:r>
      <w:r w:rsidRPr="00322BBD">
        <w:rPr>
          <w:lang w:val="en-GB"/>
        </w:rPr>
        <w:t xml:space="preserve">Proteins were finally loaded onto a </w:t>
      </w:r>
      <w:proofErr w:type="spellStart"/>
      <w:r w:rsidRPr="00322BBD">
        <w:rPr>
          <w:lang w:val="en-GB"/>
        </w:rPr>
        <w:t>Superdex</w:t>
      </w:r>
      <w:proofErr w:type="spellEnd"/>
      <w:r w:rsidRPr="00322BBD">
        <w:rPr>
          <w:lang w:val="en-GB"/>
        </w:rPr>
        <w:t xml:space="preserve"> 75 size exclusion column (</w:t>
      </w:r>
      <w:proofErr w:type="spellStart"/>
      <w:r w:rsidRPr="00322BBD">
        <w:rPr>
          <w:lang w:val="en-GB"/>
        </w:rPr>
        <w:t>Cytiva</w:t>
      </w:r>
      <w:proofErr w:type="spellEnd"/>
      <w:r w:rsidRPr="00322BBD">
        <w:rPr>
          <w:lang w:val="en-GB"/>
        </w:rPr>
        <w:t>) pre-equilibrated with SEC Buffer (20</w:t>
      </w:r>
      <w:r w:rsidR="00BF7379">
        <w:rPr>
          <w:lang w:val="en-GB"/>
        </w:rPr>
        <w:t xml:space="preserve"> </w:t>
      </w:r>
      <w:r w:rsidRPr="00322BBD">
        <w:rPr>
          <w:lang w:val="en-GB"/>
        </w:rPr>
        <w:t>mM HEPES pH 7.5, 150</w:t>
      </w:r>
      <w:r w:rsidR="00BF7379">
        <w:rPr>
          <w:lang w:val="en-GB"/>
        </w:rPr>
        <w:t xml:space="preserve"> </w:t>
      </w:r>
      <w:r w:rsidRPr="00322BBD">
        <w:rPr>
          <w:lang w:val="en-GB"/>
        </w:rPr>
        <w:t>mM NaCl, 5</w:t>
      </w:r>
      <w:r w:rsidR="00BF7379">
        <w:rPr>
          <w:lang w:val="en-GB"/>
        </w:rPr>
        <w:t xml:space="preserve"> </w:t>
      </w:r>
      <w:r w:rsidRPr="00322BBD">
        <w:rPr>
          <w:lang w:val="en-GB"/>
        </w:rPr>
        <w:t>mM MgCl</w:t>
      </w:r>
      <w:r w:rsidRPr="00BF7379">
        <w:rPr>
          <w:vertAlign w:val="subscript"/>
          <w:lang w:val="en-GB"/>
        </w:rPr>
        <w:t>2</w:t>
      </w:r>
      <w:r w:rsidRPr="00322BBD">
        <w:rPr>
          <w:lang w:val="en-GB"/>
        </w:rPr>
        <w:t>).</w:t>
      </w:r>
      <w:r w:rsidR="00501643">
        <w:rPr>
          <w:lang w:val="en-GB"/>
        </w:rPr>
        <w:t xml:space="preserve"> </w:t>
      </w:r>
      <w:r w:rsidRPr="00322BBD">
        <w:rPr>
          <w:lang w:val="en-GB"/>
        </w:rPr>
        <w:t xml:space="preserve">To obtain protein fully loaded with GMPPNP, </w:t>
      </w:r>
      <w:r w:rsidRPr="00322BBD">
        <w:t xml:space="preserve">nucleotide exchange was performed by incubating the KRAS G12D protein during 1 hour at room temperature with a </w:t>
      </w:r>
      <w:proofErr w:type="gramStart"/>
      <w:r w:rsidRPr="00322BBD">
        <w:t>24 molar</w:t>
      </w:r>
      <w:proofErr w:type="gramEnd"/>
      <w:r w:rsidRPr="00322BBD">
        <w:t xml:space="preserve"> excess of GMPPNP (Jena Bioscience) in presence of 25 mM EDTA. The mixture buffer was then exchanged using a PD-10 column (</w:t>
      </w:r>
      <w:proofErr w:type="spellStart"/>
      <w:r w:rsidRPr="00322BBD">
        <w:t>Cytiva</w:t>
      </w:r>
      <w:proofErr w:type="spellEnd"/>
      <w:r w:rsidRPr="00322BBD">
        <w:t>) against nucleotide loading buffer (40 mM Tris pH 8.0, 200 mM (NH4)</w:t>
      </w:r>
      <w:r w:rsidRPr="00322BBD">
        <w:rPr>
          <w:vertAlign w:val="subscript"/>
        </w:rPr>
        <w:t>2</w:t>
      </w:r>
      <w:r w:rsidRPr="00322BBD">
        <w:t>SO</w:t>
      </w:r>
      <w:r w:rsidRPr="00322BBD">
        <w:rPr>
          <w:vertAlign w:val="subscript"/>
        </w:rPr>
        <w:t>4</w:t>
      </w:r>
      <w:r w:rsidRPr="00322BBD">
        <w:t>, 0.1 mM ZnCl</w:t>
      </w:r>
      <w:r w:rsidRPr="00322BBD">
        <w:rPr>
          <w:vertAlign w:val="subscript"/>
        </w:rPr>
        <w:t>2</w:t>
      </w:r>
      <w:r w:rsidRPr="00322BBD">
        <w:t>). A fresh 24 molar excess of nucleotide was again added. Ten units of Shrimp Alkaline Phosphatase (New England Biolabs) were added to the samples containing GMPPNP. After incubation for 1 hour at 4</w:t>
      </w:r>
      <w:r w:rsidR="00BF7379">
        <w:t xml:space="preserve"> </w:t>
      </w:r>
      <w:r w:rsidRPr="00322BBD">
        <w:t>ºC MgCl</w:t>
      </w:r>
      <w:r w:rsidRPr="00322BBD">
        <w:rPr>
          <w:vertAlign w:val="subscript"/>
        </w:rPr>
        <w:t xml:space="preserve">2 </w:t>
      </w:r>
      <w:r w:rsidRPr="00322BBD">
        <w:t>was</w:t>
      </w:r>
      <w:r w:rsidRPr="00322BBD" w:rsidDel="00DA1C75">
        <w:t xml:space="preserve"> </w:t>
      </w:r>
      <w:r w:rsidRPr="00322BBD">
        <w:t xml:space="preserve">added to a concentration of 30 </w:t>
      </w:r>
      <w:proofErr w:type="spellStart"/>
      <w:r w:rsidRPr="00322BBD">
        <w:t>mM.</w:t>
      </w:r>
      <w:proofErr w:type="spellEnd"/>
      <w:r w:rsidRPr="00322BBD">
        <w:rPr>
          <w:lang w:val="en-GB"/>
        </w:rPr>
        <w:t xml:space="preserve"> </w:t>
      </w:r>
      <w:r w:rsidRPr="00322BBD">
        <w:t xml:space="preserve">After nucleotide exchange </w:t>
      </w:r>
      <w:r w:rsidRPr="00322BBD">
        <w:rPr>
          <w:lang w:val="en-GB"/>
        </w:rPr>
        <w:t xml:space="preserve">the RAS proteins were further purified </w:t>
      </w:r>
      <w:r w:rsidRPr="00FB5518">
        <w:rPr>
          <w:lang w:val="en-GB"/>
        </w:rPr>
        <w:t xml:space="preserve">over a </w:t>
      </w:r>
      <w:proofErr w:type="spellStart"/>
      <w:r w:rsidRPr="00FB5518">
        <w:rPr>
          <w:lang w:val="en-GB"/>
        </w:rPr>
        <w:t>Superdex</w:t>
      </w:r>
      <w:proofErr w:type="spellEnd"/>
      <w:r w:rsidRPr="00FB5518">
        <w:rPr>
          <w:lang w:val="en-GB"/>
        </w:rPr>
        <w:t xml:space="preserve"> 200 size exclusion column (</w:t>
      </w:r>
      <w:proofErr w:type="spellStart"/>
      <w:r w:rsidRPr="00FB5518">
        <w:rPr>
          <w:lang w:val="en-GB"/>
        </w:rPr>
        <w:t>Cytiva</w:t>
      </w:r>
      <w:proofErr w:type="spellEnd"/>
      <w:r w:rsidRPr="00FB5518">
        <w:rPr>
          <w:lang w:val="en-GB"/>
        </w:rPr>
        <w:t>) pre-equilibrated with final SEC buffer (20 mM HEPES, 150 mM NaCl, 5 mM MgCl</w:t>
      </w:r>
      <w:r w:rsidRPr="00FB5518">
        <w:rPr>
          <w:vertAlign w:val="subscript"/>
          <w:lang w:val="en-GB"/>
        </w:rPr>
        <w:t>2</w:t>
      </w:r>
      <w:r w:rsidRPr="00FB5518">
        <w:rPr>
          <w:lang w:val="en-GB"/>
        </w:rPr>
        <w:t>, 2 mM TCEP, pH 7.5). Nucleotide exchange was verified by ion-pairing chromatography [x].</w:t>
      </w:r>
    </w:p>
    <w:p w14:paraId="1FF9FB86" w14:textId="77777777" w:rsidR="001F1A40" w:rsidRPr="00FB5518" w:rsidRDefault="001F1A40" w:rsidP="001F1A40">
      <w:pPr>
        <w:rPr>
          <w:lang w:val="en-GB"/>
        </w:rPr>
      </w:pPr>
      <w:r w:rsidRPr="00FB5518">
        <w:rPr>
          <w:lang w:val="en-GB"/>
        </w:rPr>
        <w:t xml:space="preserve">[x] Eberth A, Ahmadian MR. In vitro GEF and GAP assays. Curr </w:t>
      </w:r>
      <w:proofErr w:type="spellStart"/>
      <w:r w:rsidRPr="00FB5518">
        <w:rPr>
          <w:lang w:val="en-GB"/>
        </w:rPr>
        <w:t>Protoc</w:t>
      </w:r>
      <w:proofErr w:type="spellEnd"/>
      <w:r w:rsidRPr="00FB5518">
        <w:rPr>
          <w:lang w:val="en-GB"/>
        </w:rPr>
        <w:t xml:space="preserve"> Cell Biol. 2009 </w:t>
      </w:r>
      <w:proofErr w:type="spellStart"/>
      <w:proofErr w:type="gramStart"/>
      <w:r w:rsidRPr="00FB5518">
        <w:rPr>
          <w:lang w:val="en-GB"/>
        </w:rPr>
        <w:t>Jun;Chapter</w:t>
      </w:r>
      <w:proofErr w:type="spellEnd"/>
      <w:proofErr w:type="gramEnd"/>
      <w:r w:rsidRPr="00FB5518">
        <w:rPr>
          <w:lang w:val="en-GB"/>
        </w:rPr>
        <w:t xml:space="preserve"> 14:Unit 14.9. </w:t>
      </w:r>
      <w:proofErr w:type="spellStart"/>
      <w:r w:rsidRPr="00FB5518">
        <w:rPr>
          <w:lang w:val="en-GB"/>
        </w:rPr>
        <w:t>doi</w:t>
      </w:r>
      <w:proofErr w:type="spellEnd"/>
      <w:r w:rsidRPr="00FB5518">
        <w:rPr>
          <w:lang w:val="en-GB"/>
        </w:rPr>
        <w:t>: 10.1002/0471143030.cb1409s43. PMID: 19499504.</w:t>
      </w:r>
    </w:p>
    <w:p w14:paraId="543312A7" w14:textId="77777777" w:rsidR="001F1A40" w:rsidRPr="00FB5518" w:rsidRDefault="001F1A40" w:rsidP="001F1A40">
      <w:pPr>
        <w:rPr>
          <w:lang w:val="en-GB"/>
        </w:rPr>
      </w:pPr>
    </w:p>
    <w:p w14:paraId="465F7BBE" w14:textId="77777777" w:rsidR="001F1A40" w:rsidRPr="00FB5518" w:rsidRDefault="001F1A40" w:rsidP="00FD2127">
      <w:pPr>
        <w:pStyle w:val="Heading4"/>
      </w:pPr>
      <w:bookmarkStart w:id="9" w:name="_Toc90377295"/>
      <w:bookmarkStart w:id="10" w:name="_Toc92455518"/>
      <w:bookmarkStart w:id="11" w:name="_Toc97731697"/>
      <w:r w:rsidRPr="00FB5518">
        <w:t xml:space="preserve">Quantification of covalent modification by Intact MS  </w:t>
      </w:r>
    </w:p>
    <w:p w14:paraId="1CA249CD" w14:textId="5C5412F4" w:rsidR="001F1A40" w:rsidRPr="00C84819" w:rsidRDefault="001F1A40" w:rsidP="001F1A40">
      <w:pPr>
        <w:rPr>
          <w:b/>
          <w:bCs/>
          <w:lang w:val="en-GB"/>
        </w:rPr>
      </w:pPr>
      <w:r w:rsidRPr="00FB5518">
        <w:rPr>
          <w:b/>
          <w:bCs/>
          <w:lang w:val="en-GB"/>
        </w:rPr>
        <w:t>Single time point</w:t>
      </w:r>
      <w:r w:rsidR="00C84819" w:rsidRPr="00FB5518">
        <w:rPr>
          <w:b/>
          <w:bCs/>
          <w:lang w:val="en-GB"/>
        </w:rPr>
        <w:t>.</w:t>
      </w:r>
      <w:r w:rsidRPr="00FB5518">
        <w:rPr>
          <w:b/>
          <w:bCs/>
          <w:lang w:val="en-GB"/>
        </w:rPr>
        <w:t xml:space="preserve"> </w:t>
      </w:r>
      <w:r w:rsidRPr="00FB5518">
        <w:rPr>
          <w:lang w:val="en-GB"/>
        </w:rPr>
        <w:t xml:space="preserve">Compounds were assessed for covalent binding by intact MS. Compounds were incubated at a final concentration of 10 </w:t>
      </w:r>
      <w:r w:rsidR="008F6CB5" w:rsidRPr="00FB5518">
        <w:rPr>
          <w:lang w:val="en-GB"/>
        </w:rPr>
        <w:t>µ</w:t>
      </w:r>
      <w:r w:rsidRPr="00FB5518">
        <w:rPr>
          <w:lang w:val="en-GB"/>
        </w:rPr>
        <w:t xml:space="preserve">M with 1 </w:t>
      </w:r>
      <w:r w:rsidR="008F6CB5" w:rsidRPr="00FB5518">
        <w:rPr>
          <w:lang w:val="en-GB"/>
        </w:rPr>
        <w:t>µ</w:t>
      </w:r>
      <w:r w:rsidRPr="00FB5518">
        <w:rPr>
          <w:lang w:val="en-GB"/>
        </w:rPr>
        <w:t>M KRAS G12D, fully loaded with GDP or GMPPNP in MS assay buffer (2</w:t>
      </w:r>
      <w:r w:rsidR="008F6CB5" w:rsidRPr="00FB5518">
        <w:rPr>
          <w:lang w:val="en-GB"/>
        </w:rPr>
        <w:t xml:space="preserve"> </w:t>
      </w:r>
      <w:r w:rsidRPr="00FB5518">
        <w:rPr>
          <w:lang w:val="en-GB"/>
        </w:rPr>
        <w:t>mM Tris pH</w:t>
      </w:r>
      <w:r w:rsidR="008F6CB5" w:rsidRPr="00FB5518">
        <w:rPr>
          <w:lang w:val="en-GB"/>
        </w:rPr>
        <w:t xml:space="preserve"> </w:t>
      </w:r>
      <w:r w:rsidRPr="00FB5518">
        <w:rPr>
          <w:lang w:val="en-GB"/>
        </w:rPr>
        <w:t>7.5, 150</w:t>
      </w:r>
      <w:r w:rsidR="008F6CB5" w:rsidRPr="00FB5518">
        <w:rPr>
          <w:lang w:val="en-GB"/>
        </w:rPr>
        <w:t xml:space="preserve"> </w:t>
      </w:r>
      <w:r w:rsidRPr="00FB5518">
        <w:rPr>
          <w:lang w:val="en-GB"/>
        </w:rPr>
        <w:t>mM NaCl, 10 mM MgCl</w:t>
      </w:r>
      <w:r w:rsidRPr="00FB5518">
        <w:rPr>
          <w:vertAlign w:val="subscript"/>
          <w:lang w:val="en-GB"/>
        </w:rPr>
        <w:t>2</w:t>
      </w:r>
      <w:r w:rsidRPr="00FB5518">
        <w:rPr>
          <w:lang w:val="en-GB"/>
        </w:rPr>
        <w:t>, 50</w:t>
      </w:r>
      <w:r w:rsidRPr="00322BBD">
        <w:rPr>
          <w:lang w:val="en-GB"/>
        </w:rPr>
        <w:t xml:space="preserve"> </w:t>
      </w:r>
      <w:r w:rsidR="008F6CB5">
        <w:rPr>
          <w:lang w:val="en-GB"/>
        </w:rPr>
        <w:t>µ</w:t>
      </w:r>
      <w:r w:rsidRPr="00322BBD">
        <w:rPr>
          <w:lang w:val="en-GB"/>
        </w:rPr>
        <w:t xml:space="preserve">M of the corresponding nucleotide, 1% DMSO) at room temperature. After 4 h, the sample was measured using a </w:t>
      </w:r>
      <w:proofErr w:type="spellStart"/>
      <w:r w:rsidRPr="00322BBD">
        <w:rPr>
          <w:lang w:val="en-GB"/>
        </w:rPr>
        <w:t>QToF</w:t>
      </w:r>
      <w:proofErr w:type="spellEnd"/>
      <w:r w:rsidRPr="00322BBD">
        <w:rPr>
          <w:lang w:val="en-GB"/>
        </w:rPr>
        <w:t xml:space="preserve"> Waters UPLC device (e.g. </w:t>
      </w:r>
      <w:proofErr w:type="spellStart"/>
      <w:r w:rsidRPr="00322BBD">
        <w:rPr>
          <w:lang w:val="en-GB"/>
        </w:rPr>
        <w:t>Acquity</w:t>
      </w:r>
      <w:proofErr w:type="spellEnd"/>
      <w:r w:rsidRPr="00322BBD">
        <w:rPr>
          <w:lang w:val="en-GB"/>
        </w:rPr>
        <w:t xml:space="preserve"> UPLC/</w:t>
      </w:r>
      <w:proofErr w:type="spellStart"/>
      <w:r w:rsidRPr="00322BBD">
        <w:rPr>
          <w:lang w:val="en-GB"/>
        </w:rPr>
        <w:t>Xevo</w:t>
      </w:r>
      <w:proofErr w:type="spellEnd"/>
      <w:r w:rsidRPr="00322BBD">
        <w:rPr>
          <w:lang w:val="en-GB"/>
        </w:rPr>
        <w:t xml:space="preserve"> G2-XS </w:t>
      </w:r>
      <w:proofErr w:type="spellStart"/>
      <w:r w:rsidRPr="00322BBD">
        <w:rPr>
          <w:lang w:val="en-GB"/>
        </w:rPr>
        <w:t>QTof</w:t>
      </w:r>
      <w:proofErr w:type="spellEnd"/>
      <w:r w:rsidRPr="00322BBD">
        <w:rPr>
          <w:lang w:val="en-GB"/>
        </w:rPr>
        <w:t xml:space="preserve"> MS(ESI)). For the LC method, an ultra-fast gradient was used, mostly for desalting. The retention range containing protein was deconvoluted using </w:t>
      </w:r>
      <w:proofErr w:type="spellStart"/>
      <w:r w:rsidRPr="00322BBD">
        <w:rPr>
          <w:lang w:val="en-GB"/>
        </w:rPr>
        <w:t>MassLynx</w:t>
      </w:r>
      <w:proofErr w:type="spellEnd"/>
      <w:r w:rsidRPr="00322BBD">
        <w:rPr>
          <w:lang w:val="en-GB"/>
        </w:rPr>
        <w:t xml:space="preserve"> software (Waters Inc) and % modification was derived from the spectra comparing the signal of modified and unmodified protein within that range.</w:t>
      </w:r>
    </w:p>
    <w:p w14:paraId="13DCB278" w14:textId="23452838" w:rsidR="001F1A40" w:rsidRPr="00C84819" w:rsidRDefault="001F1A40" w:rsidP="001F1A40">
      <w:pPr>
        <w:rPr>
          <w:b/>
          <w:bCs/>
          <w:lang w:val="en-GB"/>
        </w:rPr>
      </w:pPr>
      <w:r w:rsidRPr="00322BBD">
        <w:rPr>
          <w:b/>
          <w:bCs/>
          <w:lang w:val="en-GB"/>
        </w:rPr>
        <w:t xml:space="preserve">Kinetic MS to obtain apparent </w:t>
      </w:r>
      <w:proofErr w:type="spellStart"/>
      <w:r w:rsidRPr="00322BBD">
        <w:rPr>
          <w:b/>
          <w:bCs/>
          <w:lang w:val="en-GB"/>
        </w:rPr>
        <w:t>kinact</w:t>
      </w:r>
      <w:proofErr w:type="spellEnd"/>
      <w:r w:rsidRPr="00322BBD">
        <w:rPr>
          <w:b/>
          <w:bCs/>
          <w:lang w:val="en-GB"/>
        </w:rPr>
        <w:t>/KI</w:t>
      </w:r>
      <w:r w:rsidR="00C84819">
        <w:rPr>
          <w:b/>
          <w:bCs/>
          <w:lang w:val="en-GB"/>
        </w:rPr>
        <w:t>.</w:t>
      </w:r>
      <w:r w:rsidRPr="00322BBD">
        <w:rPr>
          <w:b/>
          <w:bCs/>
          <w:lang w:val="en-GB"/>
        </w:rPr>
        <w:t xml:space="preserve"> </w:t>
      </w:r>
      <w:r w:rsidRPr="00322BBD">
        <w:rPr>
          <w:lang w:val="en-GB"/>
        </w:rPr>
        <w:t xml:space="preserve">Serial dilutions of the test compounds (20 µM, </w:t>
      </w:r>
      <w:r w:rsidR="00EB1297">
        <w:rPr>
          <w:lang w:val="en-GB"/>
        </w:rPr>
        <w:t>1:2</w:t>
      </w:r>
      <w:r w:rsidRPr="00322BBD">
        <w:rPr>
          <w:lang w:val="en-GB"/>
        </w:rPr>
        <w:t xml:space="preserve"> dilution</w:t>
      </w:r>
      <w:r w:rsidR="00EB1297">
        <w:rPr>
          <w:lang w:val="en-GB"/>
        </w:rPr>
        <w:t xml:space="preserve"> steps</w:t>
      </w:r>
      <w:r w:rsidRPr="00322BBD">
        <w:rPr>
          <w:lang w:val="en-GB"/>
        </w:rPr>
        <w:t>) were prepared in 384-well plates and incubated with 1 µM KRAS G12D fully loaded with GDP or GMPPNP in 20</w:t>
      </w:r>
      <w:r w:rsidR="0027240F">
        <w:rPr>
          <w:lang w:val="en-GB"/>
        </w:rPr>
        <w:t xml:space="preserve"> </w:t>
      </w:r>
      <w:r w:rsidRPr="00322BBD">
        <w:rPr>
          <w:lang w:val="en-GB"/>
        </w:rPr>
        <w:t>mM Tris pH</w:t>
      </w:r>
      <w:r w:rsidR="0027240F">
        <w:rPr>
          <w:lang w:val="en-GB"/>
        </w:rPr>
        <w:t xml:space="preserve"> </w:t>
      </w:r>
      <w:r w:rsidRPr="00322BBD">
        <w:rPr>
          <w:lang w:val="en-GB"/>
        </w:rPr>
        <w:t>7.5, 150</w:t>
      </w:r>
      <w:r w:rsidR="0027240F">
        <w:rPr>
          <w:lang w:val="en-GB"/>
        </w:rPr>
        <w:t xml:space="preserve"> </w:t>
      </w:r>
      <w:r w:rsidRPr="00322BBD">
        <w:rPr>
          <w:lang w:val="en-GB"/>
        </w:rPr>
        <w:t>mM NaCl, 10 mM MgCl</w:t>
      </w:r>
      <w:r w:rsidRPr="00322BBD">
        <w:rPr>
          <w:vertAlign w:val="subscript"/>
          <w:lang w:val="en-GB"/>
        </w:rPr>
        <w:t>2</w:t>
      </w:r>
      <w:r w:rsidRPr="00322BBD">
        <w:rPr>
          <w:lang w:val="en-GB"/>
        </w:rPr>
        <w:t>, 1% DMSO at room temperature. Reactions were quenched at different time points by addition of formic acid to 1%. As for single time point mea</w:t>
      </w:r>
      <w:r>
        <w:rPr>
          <w:lang w:val="en-GB"/>
        </w:rPr>
        <w:t>s</w:t>
      </w:r>
      <w:r w:rsidRPr="00322BBD">
        <w:rPr>
          <w:lang w:val="en-GB"/>
        </w:rPr>
        <w:t xml:space="preserve">urements, a </w:t>
      </w:r>
      <w:proofErr w:type="spellStart"/>
      <w:r w:rsidRPr="00322BBD">
        <w:rPr>
          <w:lang w:val="en-GB"/>
        </w:rPr>
        <w:t>QToF</w:t>
      </w:r>
      <w:proofErr w:type="spellEnd"/>
      <w:r w:rsidRPr="00322BBD">
        <w:rPr>
          <w:lang w:val="en-GB"/>
        </w:rPr>
        <w:t xml:space="preserve"> Waters UPLC device using an ultra-fast gradient in the LC method was used. For quantification the </w:t>
      </w:r>
      <w:proofErr w:type="spellStart"/>
      <w:r w:rsidRPr="00322BBD">
        <w:rPr>
          <w:lang w:val="en-GB"/>
        </w:rPr>
        <w:t>MaxEnt</w:t>
      </w:r>
      <w:proofErr w:type="spellEnd"/>
      <w:r w:rsidRPr="00322BBD">
        <w:rPr>
          <w:lang w:val="en-GB"/>
        </w:rPr>
        <w:t xml:space="preserve"> charge deconvolution algorithm of </w:t>
      </w:r>
      <w:proofErr w:type="spellStart"/>
      <w:r w:rsidRPr="00322BBD">
        <w:rPr>
          <w:lang w:val="en-GB"/>
        </w:rPr>
        <w:t>Genedata</w:t>
      </w:r>
      <w:proofErr w:type="spellEnd"/>
      <w:r w:rsidRPr="00322BBD">
        <w:rPr>
          <w:lang w:val="en-GB"/>
        </w:rPr>
        <w:t xml:space="preserve"> Expressionist was used to automate the processing of the data. Plotting the % modification obtained in intact MS vs. time allowed for extraction of </w:t>
      </w:r>
      <w:proofErr w:type="spellStart"/>
      <w:r w:rsidRPr="00322BBD">
        <w:rPr>
          <w:lang w:val="en-GB"/>
        </w:rPr>
        <w:t>k</w:t>
      </w:r>
      <w:r w:rsidRPr="00322BBD">
        <w:rPr>
          <w:vertAlign w:val="subscript"/>
          <w:lang w:val="en-GB"/>
        </w:rPr>
        <w:t>obs</w:t>
      </w:r>
      <w:proofErr w:type="spellEnd"/>
      <w:r w:rsidRPr="00322BBD">
        <w:rPr>
          <w:lang w:val="en-GB"/>
        </w:rPr>
        <w:t xml:space="preserve"> values for the different compound concentrations. In a second step, the obtained </w:t>
      </w:r>
      <w:proofErr w:type="spellStart"/>
      <w:r w:rsidRPr="00322BBD">
        <w:rPr>
          <w:lang w:val="en-GB"/>
        </w:rPr>
        <w:t>k</w:t>
      </w:r>
      <w:r w:rsidRPr="00322BBD">
        <w:rPr>
          <w:vertAlign w:val="subscript"/>
          <w:lang w:val="en-GB"/>
        </w:rPr>
        <w:t>obs</w:t>
      </w:r>
      <w:proofErr w:type="spellEnd"/>
      <w:r w:rsidRPr="00322BBD">
        <w:rPr>
          <w:lang w:val="en-GB"/>
        </w:rPr>
        <w:t xml:space="preserve"> values were plotted against the compound concentrations. Rate constants (i.e. </w:t>
      </w:r>
      <w:proofErr w:type="spellStart"/>
      <w:r w:rsidRPr="00322BBD">
        <w:rPr>
          <w:lang w:val="en-GB"/>
        </w:rPr>
        <w:t>k</w:t>
      </w:r>
      <w:r w:rsidRPr="00322BBD">
        <w:rPr>
          <w:vertAlign w:val="subscript"/>
          <w:lang w:val="en-GB"/>
        </w:rPr>
        <w:t>inact</w:t>
      </w:r>
      <w:proofErr w:type="spellEnd"/>
      <w:r w:rsidRPr="00322BBD">
        <w:rPr>
          <w:lang w:val="en-GB"/>
        </w:rPr>
        <w:t>/K</w:t>
      </w:r>
      <w:r w:rsidRPr="00322BBD">
        <w:rPr>
          <w:vertAlign w:val="subscript"/>
          <w:lang w:val="en-GB"/>
        </w:rPr>
        <w:t>I</w:t>
      </w:r>
      <w:r w:rsidRPr="00322BBD">
        <w:rPr>
          <w:lang w:val="en-GB"/>
        </w:rPr>
        <w:t>) were derived from the initial linear part of the resulting curves. In parallel to the MS measurements, compound solubility was assessed by nephelometry and compound concentrations resulting in measurable turbidity were excluded from curve fitting.</w:t>
      </w:r>
    </w:p>
    <w:bookmarkEnd w:id="9"/>
    <w:bookmarkEnd w:id="10"/>
    <w:bookmarkEnd w:id="11"/>
    <w:p w14:paraId="397A6C72" w14:textId="77777777" w:rsidR="001F1A40" w:rsidRPr="001F1A40" w:rsidRDefault="001F1A40" w:rsidP="001F1A40">
      <w:pPr>
        <w:rPr>
          <w:lang w:val="en-GB" w:eastAsia="en-GB"/>
        </w:rPr>
      </w:pPr>
    </w:p>
    <w:p w14:paraId="1DCD557D" w14:textId="763FA8B0" w:rsidR="00765C78" w:rsidRPr="00501643" w:rsidRDefault="00956F57" w:rsidP="00392729">
      <w:pPr>
        <w:pStyle w:val="Heading3"/>
        <w:rPr>
          <w:lang w:val="en-GB" w:eastAsia="en-GB"/>
        </w:rPr>
      </w:pPr>
      <w:bookmarkStart w:id="12" w:name="_Toc191374858"/>
      <w:r w:rsidRPr="00501643">
        <w:rPr>
          <w:lang w:val="en-GB" w:eastAsia="en-GB"/>
        </w:rPr>
        <w:t>Intrinsic</w:t>
      </w:r>
      <w:r w:rsidR="00501643" w:rsidRPr="00501643">
        <w:rPr>
          <w:lang w:val="en-GB" w:eastAsia="en-GB"/>
        </w:rPr>
        <w:t xml:space="preserve"> </w:t>
      </w:r>
      <w:r w:rsidR="00304AD1" w:rsidRPr="00501643">
        <w:rPr>
          <w:lang w:val="en-GB" w:eastAsia="en-GB"/>
        </w:rPr>
        <w:t>chemical r</w:t>
      </w:r>
      <w:r w:rsidRPr="00501643">
        <w:rPr>
          <w:lang w:val="en-GB" w:eastAsia="en-GB"/>
        </w:rPr>
        <w:t xml:space="preserve">eactivity towards </w:t>
      </w:r>
      <w:r w:rsidR="003F7FFA" w:rsidRPr="00501643">
        <w:rPr>
          <w:lang w:val="en-GB" w:eastAsia="en-GB"/>
        </w:rPr>
        <w:t>GSH</w:t>
      </w:r>
      <w:bookmarkEnd w:id="12"/>
      <w:r w:rsidR="003F7FFA" w:rsidRPr="00501643">
        <w:rPr>
          <w:lang w:val="en-GB" w:eastAsia="en-GB"/>
        </w:rPr>
        <w:t xml:space="preserve"> </w:t>
      </w:r>
    </w:p>
    <w:p w14:paraId="233226CA" w14:textId="06C97B34" w:rsidR="00956F57" w:rsidRDefault="00956F57" w:rsidP="00956F57">
      <w:r w:rsidRPr="00C1228C">
        <w:t xml:space="preserve">To assess the intrinsic chemical reactivity toward GSH, compounds were incubated with a large excess of reduced GSH in 69 mM phosphate buffer pH 7.4 (assay buffer) at 37 °C, and the disappearance of the compounds was determined by LCMS-based quantification. A CTC PAL RTC instrument was used for sample preparation and for handling the transfer of aliquots to subsequent LCMS analysis. All assay solutions were kept at 37 °C throughout the duration of the assay. In the sample preparation step, the compounds were first diluted from a 10 mM DMSO solution into the assay buffer to a final concentration of 2 </w:t>
      </w:r>
      <w:r w:rsidRPr="00C1228C">
        <w:rPr>
          <w:lang w:val="de-CH"/>
        </w:rPr>
        <w:t>μ</w:t>
      </w:r>
      <w:r w:rsidRPr="00C1228C">
        <w:t xml:space="preserve">M. In addition, 0.5 </w:t>
      </w:r>
      <w:r w:rsidRPr="00C1228C">
        <w:rPr>
          <w:lang w:val="de-CH"/>
        </w:rPr>
        <w:t>μ</w:t>
      </w:r>
      <w:r w:rsidRPr="00C1228C">
        <w:t xml:space="preserve">M glyburide was present in the assay buffer and used as internal standard. After being mixed, this solution was then split into equal parts, and reduced GSH was added to one of the solutions to a final concentration of 5 </w:t>
      </w:r>
      <w:proofErr w:type="spellStart"/>
      <w:r w:rsidRPr="00C1228C">
        <w:t>mM.</w:t>
      </w:r>
      <w:proofErr w:type="spellEnd"/>
      <w:r w:rsidRPr="00C1228C">
        <w:t xml:space="preserve"> Of this GSH-containing sample, aliquots were taken after 10 min, 30 min, 1 h, 2 h, 4 h, 8 h, 16 h, and 24 h, while of the control sample (absence of GSH), aliquots were taken at 0, 8, 16, and 24 h. All aliquots were analyzed by LCMS immediately after their removal. Chromatography was performed with Accela system (</w:t>
      </w:r>
      <w:proofErr w:type="spellStart"/>
      <w:r w:rsidRPr="00C1228C">
        <w:t>ThermoFisher</w:t>
      </w:r>
      <w:proofErr w:type="spellEnd"/>
      <w:r w:rsidRPr="00C1228C">
        <w:t xml:space="preserve">) using a </w:t>
      </w:r>
      <w:proofErr w:type="spellStart"/>
      <w:r w:rsidRPr="00C1228C">
        <w:t>Hypersil</w:t>
      </w:r>
      <w:proofErr w:type="spellEnd"/>
      <w:r w:rsidRPr="00C1228C">
        <w:t xml:space="preserve"> GOLD column (50 × 1 mm, 1.9 </w:t>
      </w:r>
      <w:r w:rsidRPr="00C1228C">
        <w:rPr>
          <w:lang w:val="de-CH"/>
        </w:rPr>
        <w:t>μ</w:t>
      </w:r>
      <w:r w:rsidRPr="00C1228C">
        <w:t>M) and applying a 3 min method using solvents A (acetonitrile + 0.08% formic acid) and B (water + 0.08% formic acid) with a flow rate of 0.2 mL/min. The gradient started with 95% A/5% B and changed to 5% A/95% B between 0.1 and 0.6 min and then changed back to 95% A/5% B between 2.4 and 2.5 min of the method. A Q-</w:t>
      </w:r>
      <w:proofErr w:type="spellStart"/>
      <w:r w:rsidRPr="00C1228C">
        <w:t>Exactive</w:t>
      </w:r>
      <w:proofErr w:type="spellEnd"/>
      <w:r w:rsidRPr="00C1228C">
        <w:t xml:space="preserve"> Plus (</w:t>
      </w:r>
      <w:proofErr w:type="spellStart"/>
      <w:r w:rsidRPr="00C1228C">
        <w:t>ThermoFisher</w:t>
      </w:r>
      <w:proofErr w:type="spellEnd"/>
      <w:r w:rsidRPr="00C1228C">
        <w:t>) mass spectrometer was used to perform full mass scans using heated electrospray ionization (HESI) and a mass range of 150–1200 </w:t>
      </w:r>
      <w:r w:rsidRPr="00C1228C">
        <w:rPr>
          <w:i/>
          <w:iCs/>
        </w:rPr>
        <w:t>m</w:t>
      </w:r>
      <w:r w:rsidRPr="00C1228C">
        <w:t>/</w:t>
      </w:r>
      <w:r w:rsidRPr="00C1228C">
        <w:rPr>
          <w:i/>
          <w:iCs/>
        </w:rPr>
        <w:t>z</w:t>
      </w:r>
      <w:r w:rsidRPr="00C1228C">
        <w:t xml:space="preserve">. Instrument parameters were set to sheath gas flow rate, 15; auxiliary gas flow rate, 10; sweep gas flow rate, 1; spray voltage, 3.60 kV; spray current, 16.70 </w:t>
      </w:r>
      <w:r w:rsidR="002C62BA">
        <w:t>µ</w:t>
      </w:r>
      <w:r w:rsidRPr="00C1228C">
        <w:t xml:space="preserve">A; capillary temperature, 320 °C; S-lens RF level, 60; auxiliary gas heater temperature, 380 °C. Selected mass traces were analyzed and integrated with the </w:t>
      </w:r>
      <w:proofErr w:type="spellStart"/>
      <w:r w:rsidRPr="00C1228C">
        <w:t>Chromeleon</w:t>
      </w:r>
      <w:proofErr w:type="spellEnd"/>
      <w:r w:rsidRPr="00C1228C">
        <w:t xml:space="preserve"> software. The area derived for the parent compound was normalized against the area of glyburide. The normalized areas of the parent compound were plotted in a linearized fashion by determining the logarithmic value of the remaining percent of parent compound versus time, and the pseudo first-order rate constant </w:t>
      </w:r>
      <w:r w:rsidRPr="00C1228C">
        <w:rPr>
          <w:i/>
          <w:iCs/>
        </w:rPr>
        <w:t>k</w:t>
      </w:r>
      <w:r w:rsidRPr="00C1228C">
        <w:t> was obtained by calculating the slope of the linear regression curve. The half-life was then derived from the rate constant. In addition to the parent compound and the internal standard, the mass spectra were also scanned for the presence of the GSH adduct</w:t>
      </w:r>
      <w:r w:rsidR="00501643">
        <w:t>.</w:t>
      </w:r>
    </w:p>
    <w:p w14:paraId="38EEE205" w14:textId="4BFB0F43" w:rsidR="00E317AA" w:rsidRDefault="00772E36" w:rsidP="00F2742F">
      <w:pPr>
        <w:pStyle w:val="Heading3"/>
        <w:rPr>
          <w:highlight w:val="yellow"/>
          <w:lang w:val="en-GB" w:eastAsia="en-GB"/>
        </w:rPr>
      </w:pPr>
      <w:bookmarkStart w:id="13" w:name="_Toc191374859"/>
      <w:r w:rsidRPr="3CFF7316">
        <w:rPr>
          <w:lang w:val="en-GB" w:eastAsia="en-GB"/>
        </w:rPr>
        <w:t>X-ray</w:t>
      </w:r>
      <w:r w:rsidR="006874A3" w:rsidRPr="3CFF7316">
        <w:rPr>
          <w:lang w:val="en-GB" w:eastAsia="en-GB"/>
        </w:rPr>
        <w:t xml:space="preserve"> co-crystal structures</w:t>
      </w:r>
      <w:bookmarkEnd w:id="13"/>
      <w:r w:rsidRPr="3CFF7316">
        <w:rPr>
          <w:lang w:val="en-GB" w:eastAsia="en-GB"/>
        </w:rPr>
        <w:t xml:space="preserve"> </w:t>
      </w:r>
    </w:p>
    <w:p w14:paraId="4B13FFD7" w14:textId="47F56ADD" w:rsidR="00C37494" w:rsidRPr="00051956" w:rsidRDefault="6C40E6F4" w:rsidP="00051956">
      <w:r w:rsidRPr="00051956">
        <w:rPr>
          <w:rFonts w:eastAsia="Times New Roman"/>
          <w:lang w:val="en-GB"/>
        </w:rPr>
        <w:t>All crystallization trials were performed using the sitting-drop vapour-diffusion method at room temperature. Equal volumes (0.2 µ</w:t>
      </w:r>
      <w:r w:rsidR="00357755">
        <w:rPr>
          <w:rFonts w:eastAsia="Times New Roman"/>
          <w:lang w:val="en-GB"/>
        </w:rPr>
        <w:t>L</w:t>
      </w:r>
      <w:r w:rsidRPr="00051956">
        <w:rPr>
          <w:rFonts w:eastAsia="Times New Roman"/>
          <w:lang w:val="en-GB"/>
        </w:rPr>
        <w:t xml:space="preserve">) of protein-compound solution and reservoir solution were mixed and equilibrated against 80 </w:t>
      </w:r>
      <w:r w:rsidRPr="00051956">
        <w:rPr>
          <w:rFonts w:eastAsia="Symbol"/>
          <w:lang w:val="en-GB"/>
        </w:rPr>
        <w:t>m</w:t>
      </w:r>
      <w:r w:rsidRPr="00051956">
        <w:rPr>
          <w:rFonts w:eastAsia="Times New Roman"/>
        </w:rPr>
        <w:t>L reservoir solution</w:t>
      </w:r>
      <w:r w:rsidRPr="00051956">
        <w:rPr>
          <w:rFonts w:eastAsia="Times New Roman"/>
          <w:lang w:val="en-GB"/>
        </w:rPr>
        <w:t>. Compounds were added to the protein solution using a 100 mM DMSO stock solution. Cysteine residues of the KR</w:t>
      </w:r>
      <w:r w:rsidR="002650B1">
        <w:rPr>
          <w:rFonts w:eastAsia="Times New Roman"/>
          <w:lang w:val="en-GB"/>
        </w:rPr>
        <w:t>AS</w:t>
      </w:r>
      <w:r w:rsidRPr="00051956">
        <w:rPr>
          <w:rFonts w:eastAsia="Times New Roman"/>
          <w:vertAlign w:val="superscript"/>
          <w:lang w:val="en-GB"/>
        </w:rPr>
        <w:t>G12D</w:t>
      </w:r>
      <w:r w:rsidRPr="00051956">
        <w:rPr>
          <w:rFonts w:eastAsia="Times New Roman"/>
          <w:lang w:val="en-GB"/>
        </w:rPr>
        <w:t xml:space="preserve"> protein used for co-crystallization of the covalent inhibitor complex were mutated to C51S, C80L and C118S. The KR</w:t>
      </w:r>
      <w:r w:rsidR="002650B1">
        <w:rPr>
          <w:rFonts w:eastAsia="Times New Roman"/>
          <w:lang w:val="en-GB"/>
        </w:rPr>
        <w:t>AS</w:t>
      </w:r>
      <w:r w:rsidRPr="00051956">
        <w:rPr>
          <w:rFonts w:eastAsia="Times New Roman"/>
          <w:lang w:val="en-GB"/>
        </w:rPr>
        <w:t xml:space="preserve"> protein constructs included residues 1-169 lacking the C-terminal hypervariable regions. Crystals grow typically within a few days.</w:t>
      </w:r>
    </w:p>
    <w:p w14:paraId="7370E4F7" w14:textId="4B0B407D" w:rsidR="00C37494" w:rsidRPr="00051956" w:rsidRDefault="6C40E6F4" w:rsidP="00051956">
      <w:r w:rsidRPr="00051956">
        <w:rPr>
          <w:rFonts w:eastAsia="Times New Roman"/>
          <w:lang w:val="en-GB"/>
        </w:rPr>
        <w:t>Co-crystals of KR</w:t>
      </w:r>
      <w:r w:rsidR="002650B1">
        <w:rPr>
          <w:rFonts w:eastAsia="Times New Roman"/>
          <w:lang w:val="en-GB"/>
        </w:rPr>
        <w:t>AS</w:t>
      </w:r>
      <w:r w:rsidR="002650B1">
        <w:rPr>
          <w:rFonts w:eastAsia="Times New Roman"/>
          <w:vertAlign w:val="superscript"/>
          <w:lang w:val="en-GB"/>
        </w:rPr>
        <w:t>WT</w:t>
      </w:r>
      <w:r w:rsidRPr="00051956">
        <w:rPr>
          <w:rFonts w:eastAsia="Times New Roman"/>
          <w:lang w:val="en-GB"/>
        </w:rPr>
        <w:t xml:space="preserve"> – GDP in complex with</w:t>
      </w:r>
      <w:r w:rsidR="004329AA">
        <w:rPr>
          <w:rFonts w:eastAsia="Times New Roman"/>
          <w:lang w:val="en-GB"/>
        </w:rPr>
        <w:t xml:space="preserve"> (</w:t>
      </w:r>
      <w:r w:rsidR="004329AA" w:rsidRPr="004329AA">
        <w:rPr>
          <w:rFonts w:eastAsia="Times New Roman"/>
          <w:i/>
          <w:iCs/>
          <w:lang w:val="en-GB"/>
        </w:rPr>
        <w:t>R</w:t>
      </w:r>
      <w:r w:rsidR="004329AA">
        <w:rPr>
          <w:rFonts w:eastAsia="Times New Roman"/>
          <w:lang w:val="en-GB"/>
        </w:rPr>
        <w:t>)-</w:t>
      </w:r>
      <w:r w:rsidR="004329AA" w:rsidRPr="004329AA">
        <w:rPr>
          <w:rFonts w:eastAsia="Times New Roman"/>
          <w:b/>
          <w:bCs/>
          <w:lang w:val="en-GB"/>
        </w:rPr>
        <w:t>1</w:t>
      </w:r>
      <w:r w:rsidRPr="00051956">
        <w:rPr>
          <w:rFonts w:eastAsia="Times New Roman"/>
          <w:lang w:val="en-GB"/>
        </w:rPr>
        <w:t xml:space="preserve"> were obtained by mixing 0.2 </w:t>
      </w:r>
      <w:r w:rsidRPr="00051956">
        <w:rPr>
          <w:rFonts w:eastAsia="Symbol"/>
          <w:lang w:val="en-GB"/>
        </w:rPr>
        <w:t>m</w:t>
      </w:r>
      <w:r w:rsidRPr="00051956">
        <w:rPr>
          <w:rFonts w:eastAsia="Times New Roman"/>
        </w:rPr>
        <w:t>L protein-inhibitor solution containing 19.2 mg/ml KR</w:t>
      </w:r>
      <w:r w:rsidR="004329AA">
        <w:rPr>
          <w:rFonts w:eastAsia="Times New Roman"/>
        </w:rPr>
        <w:t>AS</w:t>
      </w:r>
      <w:r w:rsidR="004329AA">
        <w:rPr>
          <w:rFonts w:eastAsia="Times New Roman"/>
          <w:vertAlign w:val="superscript"/>
        </w:rPr>
        <w:t>WT</w:t>
      </w:r>
      <w:r w:rsidRPr="00051956">
        <w:rPr>
          <w:rFonts w:eastAsia="Times New Roman"/>
        </w:rPr>
        <w:t xml:space="preserve">-GDP in 20 mM </w:t>
      </w:r>
      <w:proofErr w:type="spellStart"/>
      <w:r w:rsidRPr="00051956">
        <w:rPr>
          <w:rFonts w:eastAsia="Times New Roman"/>
        </w:rPr>
        <w:t>Hepes</w:t>
      </w:r>
      <w:proofErr w:type="spellEnd"/>
      <w:r w:rsidRPr="00051956">
        <w:rPr>
          <w:rFonts w:eastAsia="Times New Roman"/>
        </w:rPr>
        <w:t xml:space="preserve"> pH 7.5, 150 mM NaCl, 5 mM MgCl</w:t>
      </w:r>
      <w:r w:rsidRPr="00051956">
        <w:rPr>
          <w:rFonts w:eastAsia="Times New Roman"/>
          <w:vertAlign w:val="subscript"/>
        </w:rPr>
        <w:t>2</w:t>
      </w:r>
      <w:r w:rsidRPr="00051956">
        <w:rPr>
          <w:rFonts w:eastAsia="Times New Roman"/>
        </w:rPr>
        <w:t xml:space="preserve"> and 10 mM </w:t>
      </w:r>
      <w:r w:rsidR="004329AA">
        <w:rPr>
          <w:rFonts w:eastAsia="Times New Roman"/>
          <w:lang w:val="en-GB"/>
        </w:rPr>
        <w:t>(</w:t>
      </w:r>
      <w:r w:rsidR="004329AA" w:rsidRPr="004329AA">
        <w:rPr>
          <w:rFonts w:eastAsia="Times New Roman"/>
          <w:i/>
          <w:iCs/>
          <w:lang w:val="en-GB"/>
        </w:rPr>
        <w:t>R</w:t>
      </w:r>
      <w:r w:rsidR="004329AA">
        <w:rPr>
          <w:rFonts w:eastAsia="Times New Roman"/>
          <w:lang w:val="en-GB"/>
        </w:rPr>
        <w:t>)-</w:t>
      </w:r>
      <w:r w:rsidR="004329AA" w:rsidRPr="004329AA">
        <w:rPr>
          <w:rFonts w:eastAsia="Times New Roman"/>
          <w:b/>
          <w:bCs/>
          <w:lang w:val="en-GB"/>
        </w:rPr>
        <w:t>1</w:t>
      </w:r>
      <w:r w:rsidR="004329AA" w:rsidRPr="00051956">
        <w:rPr>
          <w:rFonts w:eastAsia="Times New Roman"/>
          <w:lang w:val="en-GB"/>
        </w:rPr>
        <w:t xml:space="preserve"> </w:t>
      </w:r>
      <w:r w:rsidRPr="00051956">
        <w:rPr>
          <w:rFonts w:eastAsia="Times New Roman"/>
        </w:rPr>
        <w:t xml:space="preserve">with </w:t>
      </w:r>
      <w:r w:rsidRPr="00051956">
        <w:rPr>
          <w:rFonts w:eastAsia="Times New Roman"/>
          <w:lang w:val="en-GB"/>
        </w:rPr>
        <w:t xml:space="preserve">0.2 </w:t>
      </w:r>
      <w:r w:rsidRPr="00051956">
        <w:rPr>
          <w:rFonts w:eastAsia="Symbol"/>
          <w:lang w:val="en-GB"/>
        </w:rPr>
        <w:t>m</w:t>
      </w:r>
      <w:r w:rsidRPr="00051956">
        <w:rPr>
          <w:rFonts w:eastAsia="Times New Roman"/>
        </w:rPr>
        <w:t>L reservoir solution (20% PEG 4000, 0.2 M (NH</w:t>
      </w:r>
      <w:r w:rsidRPr="00051956">
        <w:rPr>
          <w:rFonts w:eastAsia="Times New Roman"/>
          <w:vertAlign w:val="subscript"/>
        </w:rPr>
        <w:t>4</w:t>
      </w:r>
      <w:r w:rsidRPr="00051956">
        <w:rPr>
          <w:rFonts w:eastAsia="Times New Roman"/>
        </w:rPr>
        <w:t>)</w:t>
      </w:r>
      <w:r w:rsidRPr="00051956">
        <w:rPr>
          <w:rFonts w:eastAsia="Times New Roman"/>
          <w:vertAlign w:val="subscript"/>
        </w:rPr>
        <w:t>2</w:t>
      </w:r>
      <w:r w:rsidRPr="00051956">
        <w:rPr>
          <w:rFonts w:eastAsia="Times New Roman"/>
        </w:rPr>
        <w:t>SO</w:t>
      </w:r>
      <w:r w:rsidRPr="00051956">
        <w:rPr>
          <w:rFonts w:eastAsia="Times New Roman"/>
          <w:vertAlign w:val="subscript"/>
        </w:rPr>
        <w:t>4</w:t>
      </w:r>
      <w:r w:rsidRPr="00051956">
        <w:rPr>
          <w:rFonts w:eastAsia="Times New Roman"/>
        </w:rPr>
        <w:t xml:space="preserve">) and equilibrating against </w:t>
      </w:r>
      <w:r w:rsidRPr="00051956">
        <w:rPr>
          <w:rFonts w:eastAsia="Times New Roman"/>
          <w:lang w:val="en-GB"/>
        </w:rPr>
        <w:t xml:space="preserve">80 </w:t>
      </w:r>
      <w:r w:rsidRPr="00051956">
        <w:rPr>
          <w:rFonts w:eastAsia="Symbol"/>
          <w:lang w:val="en-GB"/>
        </w:rPr>
        <w:t>m</w:t>
      </w:r>
      <w:r w:rsidRPr="00051956">
        <w:rPr>
          <w:rFonts w:eastAsia="Times New Roman"/>
        </w:rPr>
        <w:t>L reservoir solution.</w:t>
      </w:r>
    </w:p>
    <w:p w14:paraId="2F721ADE" w14:textId="74B0FFBF" w:rsidR="00C37494" w:rsidRPr="00051956" w:rsidRDefault="6C40E6F4" w:rsidP="00051956">
      <w:r w:rsidRPr="00051956">
        <w:rPr>
          <w:rFonts w:eastAsia="Times New Roman"/>
        </w:rPr>
        <w:t>Co-crystals of KR</w:t>
      </w:r>
      <w:r w:rsidR="004329AA">
        <w:rPr>
          <w:rFonts w:eastAsia="Times New Roman"/>
        </w:rPr>
        <w:t>AS</w:t>
      </w:r>
      <w:r w:rsidRPr="00051956">
        <w:rPr>
          <w:rFonts w:eastAsia="Times New Roman"/>
          <w:vertAlign w:val="superscript"/>
        </w:rPr>
        <w:t>G12D</w:t>
      </w:r>
      <w:r w:rsidRPr="00051956">
        <w:rPr>
          <w:rFonts w:eastAsia="Times New Roman"/>
        </w:rPr>
        <w:t xml:space="preserve"> – GDP in complex </w:t>
      </w:r>
      <w:r w:rsidRPr="00407CCF">
        <w:rPr>
          <w:rFonts w:eastAsia="Times New Roman"/>
        </w:rPr>
        <w:t xml:space="preserve">with </w:t>
      </w:r>
      <w:r w:rsidR="00407CCF" w:rsidRPr="00407CCF">
        <w:t>(3</w:t>
      </w:r>
      <w:r w:rsidR="00407CCF" w:rsidRPr="00407CCF">
        <w:rPr>
          <w:i/>
          <w:iCs/>
        </w:rPr>
        <w:t>R</w:t>
      </w:r>
      <w:r w:rsidR="00407CCF" w:rsidRPr="00407CCF">
        <w:t>,4</w:t>
      </w:r>
      <w:r w:rsidR="00407CCF" w:rsidRPr="00407CCF">
        <w:rPr>
          <w:i/>
          <w:iCs/>
        </w:rPr>
        <w:t>R</w:t>
      </w:r>
      <w:r w:rsidR="00407CCF" w:rsidRPr="00407CCF">
        <w:t>)-</w:t>
      </w:r>
      <w:r w:rsidR="00407CCF" w:rsidRPr="00407CCF">
        <w:rPr>
          <w:b/>
          <w:bCs/>
        </w:rPr>
        <w:t>3</w:t>
      </w:r>
      <w:r w:rsidR="003D2CD1">
        <w:t xml:space="preserve"> </w:t>
      </w:r>
      <w:r w:rsidRPr="00037364">
        <w:rPr>
          <w:rFonts w:eastAsia="Times New Roman"/>
        </w:rPr>
        <w:t xml:space="preserve">or </w:t>
      </w:r>
      <w:r w:rsidR="00037364" w:rsidRPr="00037364">
        <w:t>(3</w:t>
      </w:r>
      <w:r w:rsidR="00037364" w:rsidRPr="00037364">
        <w:rPr>
          <w:i/>
          <w:iCs/>
        </w:rPr>
        <w:t>S</w:t>
      </w:r>
      <w:r w:rsidR="00037364" w:rsidRPr="00037364">
        <w:t>,4</w:t>
      </w:r>
      <w:r w:rsidR="00037364" w:rsidRPr="00037364">
        <w:rPr>
          <w:i/>
          <w:iCs/>
        </w:rPr>
        <w:t>R</w:t>
      </w:r>
      <w:r w:rsidR="00037364" w:rsidRPr="00037364">
        <w:t>)-</w:t>
      </w:r>
      <w:r w:rsidR="00037364" w:rsidRPr="00037364">
        <w:rPr>
          <w:b/>
          <w:bCs/>
        </w:rPr>
        <w:t>8</w:t>
      </w:r>
      <w:r w:rsidR="00037364" w:rsidRPr="00037364">
        <w:t xml:space="preserve"> </w:t>
      </w:r>
      <w:r w:rsidRPr="00037364">
        <w:rPr>
          <w:rFonts w:eastAsia="Times New Roman"/>
        </w:rPr>
        <w:t>were</w:t>
      </w:r>
      <w:r w:rsidRPr="00037364">
        <w:rPr>
          <w:rFonts w:eastAsia="Times New Roman"/>
          <w:sz w:val="18"/>
          <w:szCs w:val="18"/>
        </w:rPr>
        <w:t xml:space="preserve"> </w:t>
      </w:r>
      <w:r w:rsidRPr="00051956">
        <w:rPr>
          <w:rFonts w:eastAsia="Times New Roman"/>
        </w:rPr>
        <w:t xml:space="preserve">obtained by mixing 0.2 </w:t>
      </w:r>
      <w:r w:rsidRPr="00051956">
        <w:rPr>
          <w:rFonts w:eastAsia="Symbol"/>
          <w:lang w:val="en-GB"/>
        </w:rPr>
        <w:t>m</w:t>
      </w:r>
      <w:r w:rsidRPr="00051956">
        <w:rPr>
          <w:rFonts w:eastAsia="Times New Roman"/>
        </w:rPr>
        <w:t>L protein-inhibitor solution containing 19.4 mg/ml KR</w:t>
      </w:r>
      <w:r w:rsidR="00037364">
        <w:rPr>
          <w:rFonts w:eastAsia="Times New Roman"/>
        </w:rPr>
        <w:t>AS</w:t>
      </w:r>
      <w:r w:rsidRPr="00051956">
        <w:rPr>
          <w:rFonts w:eastAsia="Times New Roman"/>
          <w:vertAlign w:val="superscript"/>
        </w:rPr>
        <w:t>G12D</w:t>
      </w:r>
      <w:r w:rsidRPr="00051956">
        <w:rPr>
          <w:rFonts w:eastAsia="Times New Roman"/>
        </w:rPr>
        <w:t xml:space="preserve"> – GDP, 50 mM </w:t>
      </w:r>
      <w:proofErr w:type="spellStart"/>
      <w:r w:rsidRPr="00051956">
        <w:rPr>
          <w:rFonts w:eastAsia="Times New Roman"/>
        </w:rPr>
        <w:t>Hepes</w:t>
      </w:r>
      <w:proofErr w:type="spellEnd"/>
      <w:r w:rsidRPr="00051956">
        <w:rPr>
          <w:rFonts w:eastAsia="Times New Roman"/>
        </w:rPr>
        <w:t xml:space="preserve"> pH 7.5, 150 mM NaCl, 5 mM MgCl</w:t>
      </w:r>
      <w:r w:rsidRPr="00051956">
        <w:rPr>
          <w:rFonts w:eastAsia="Times New Roman"/>
          <w:vertAlign w:val="subscript"/>
        </w:rPr>
        <w:t>2</w:t>
      </w:r>
      <w:r w:rsidRPr="00051956">
        <w:rPr>
          <w:rFonts w:eastAsia="Times New Roman"/>
        </w:rPr>
        <w:t xml:space="preserve"> and 10 mM </w:t>
      </w:r>
      <w:r w:rsidR="00407CCF" w:rsidRPr="00407CCF">
        <w:t>(3</w:t>
      </w:r>
      <w:r w:rsidR="00407CCF" w:rsidRPr="00407CCF">
        <w:rPr>
          <w:i/>
          <w:iCs/>
        </w:rPr>
        <w:t>R</w:t>
      </w:r>
      <w:r w:rsidR="00407CCF" w:rsidRPr="00407CCF">
        <w:t>,4</w:t>
      </w:r>
      <w:r w:rsidR="00407CCF" w:rsidRPr="00407CCF">
        <w:rPr>
          <w:i/>
          <w:iCs/>
        </w:rPr>
        <w:t>R</w:t>
      </w:r>
      <w:r w:rsidR="00407CCF" w:rsidRPr="00407CCF">
        <w:t>)-</w:t>
      </w:r>
      <w:r w:rsidR="00407CCF" w:rsidRPr="00407CCF">
        <w:rPr>
          <w:b/>
          <w:bCs/>
        </w:rPr>
        <w:t>3</w:t>
      </w:r>
      <w:r w:rsidR="00037364">
        <w:t xml:space="preserve"> </w:t>
      </w:r>
      <w:r w:rsidRPr="00051956">
        <w:rPr>
          <w:rFonts w:eastAsia="Times New Roman"/>
        </w:rPr>
        <w:t xml:space="preserve">or 10 mM </w:t>
      </w:r>
      <w:r w:rsidR="00037364" w:rsidRPr="00037364">
        <w:t>(3</w:t>
      </w:r>
      <w:r w:rsidR="00037364" w:rsidRPr="00037364">
        <w:rPr>
          <w:i/>
          <w:iCs/>
        </w:rPr>
        <w:t>S</w:t>
      </w:r>
      <w:r w:rsidR="00037364" w:rsidRPr="00037364">
        <w:t>,4</w:t>
      </w:r>
      <w:r w:rsidR="00037364" w:rsidRPr="00037364">
        <w:rPr>
          <w:i/>
          <w:iCs/>
        </w:rPr>
        <w:t>R</w:t>
      </w:r>
      <w:r w:rsidR="00037364" w:rsidRPr="00037364">
        <w:t>)-</w:t>
      </w:r>
      <w:r w:rsidR="00037364" w:rsidRPr="00037364">
        <w:rPr>
          <w:b/>
          <w:bCs/>
        </w:rPr>
        <w:t>8</w:t>
      </w:r>
      <w:r w:rsidR="00037364">
        <w:t xml:space="preserve"> </w:t>
      </w:r>
      <w:r w:rsidRPr="00051956">
        <w:rPr>
          <w:rFonts w:eastAsia="Times New Roman"/>
        </w:rPr>
        <w:t xml:space="preserve">with </w:t>
      </w:r>
      <w:r w:rsidRPr="00051956">
        <w:rPr>
          <w:rFonts w:eastAsia="Times New Roman"/>
          <w:lang w:val="en-GB"/>
        </w:rPr>
        <w:t xml:space="preserve">0.2 </w:t>
      </w:r>
      <w:r w:rsidRPr="00051956">
        <w:rPr>
          <w:rFonts w:eastAsia="Symbol"/>
          <w:lang w:val="en-GB"/>
        </w:rPr>
        <w:t>m</w:t>
      </w:r>
      <w:r w:rsidRPr="00051956">
        <w:rPr>
          <w:rFonts w:eastAsia="Times New Roman"/>
        </w:rPr>
        <w:t>L reservoir solution (30% PEG 1000, 0.2 M (NH</w:t>
      </w:r>
      <w:r w:rsidRPr="00051956">
        <w:rPr>
          <w:rFonts w:eastAsia="Times New Roman"/>
          <w:vertAlign w:val="subscript"/>
        </w:rPr>
        <w:t>4</w:t>
      </w:r>
      <w:r w:rsidRPr="00051956">
        <w:rPr>
          <w:rFonts w:eastAsia="Times New Roman"/>
        </w:rPr>
        <w:t>)</w:t>
      </w:r>
      <w:r w:rsidRPr="00051956">
        <w:rPr>
          <w:rFonts w:eastAsia="Times New Roman"/>
          <w:vertAlign w:val="subscript"/>
        </w:rPr>
        <w:t>2</w:t>
      </w:r>
      <w:r w:rsidRPr="00051956">
        <w:rPr>
          <w:rFonts w:eastAsia="Times New Roman"/>
        </w:rPr>
        <w:t>SO</w:t>
      </w:r>
      <w:r w:rsidRPr="00051956">
        <w:rPr>
          <w:rFonts w:eastAsia="Times New Roman"/>
          <w:vertAlign w:val="subscript"/>
        </w:rPr>
        <w:t>4</w:t>
      </w:r>
      <w:r w:rsidRPr="00051956">
        <w:rPr>
          <w:rFonts w:eastAsia="Times New Roman"/>
        </w:rPr>
        <w:t xml:space="preserve"> for </w:t>
      </w:r>
      <w:r w:rsidR="00407CCF" w:rsidRPr="00407CCF">
        <w:t>(3</w:t>
      </w:r>
      <w:r w:rsidR="00407CCF" w:rsidRPr="00407CCF">
        <w:rPr>
          <w:i/>
          <w:iCs/>
        </w:rPr>
        <w:t>R</w:t>
      </w:r>
      <w:r w:rsidR="00407CCF" w:rsidRPr="00407CCF">
        <w:t>,4</w:t>
      </w:r>
      <w:r w:rsidR="00407CCF" w:rsidRPr="00407CCF">
        <w:rPr>
          <w:i/>
          <w:iCs/>
        </w:rPr>
        <w:t>R</w:t>
      </w:r>
      <w:r w:rsidR="00407CCF" w:rsidRPr="00407CCF">
        <w:t>)-</w:t>
      </w:r>
      <w:r w:rsidR="00407CCF" w:rsidRPr="00407CCF">
        <w:rPr>
          <w:b/>
          <w:bCs/>
        </w:rPr>
        <w:t>3</w:t>
      </w:r>
      <w:r w:rsidR="00037364">
        <w:t xml:space="preserve"> </w:t>
      </w:r>
      <w:r w:rsidRPr="00051956">
        <w:rPr>
          <w:rFonts w:eastAsia="Times New Roman"/>
        </w:rPr>
        <w:t>and 30% PEG 1000, 0.2 M NaH</w:t>
      </w:r>
      <w:r w:rsidRPr="00051956">
        <w:rPr>
          <w:rFonts w:eastAsia="Times New Roman"/>
          <w:vertAlign w:val="subscript"/>
        </w:rPr>
        <w:t>2</w:t>
      </w:r>
      <w:r w:rsidRPr="00051956">
        <w:rPr>
          <w:rFonts w:eastAsia="Times New Roman"/>
        </w:rPr>
        <w:t>PO</w:t>
      </w:r>
      <w:r w:rsidRPr="00051956">
        <w:rPr>
          <w:rFonts w:eastAsia="Times New Roman"/>
          <w:vertAlign w:val="subscript"/>
        </w:rPr>
        <w:t>4</w:t>
      </w:r>
      <w:r w:rsidRPr="00051956">
        <w:rPr>
          <w:rFonts w:eastAsia="Times New Roman"/>
        </w:rPr>
        <w:t xml:space="preserve"> for </w:t>
      </w:r>
      <w:r w:rsidR="00037364" w:rsidRPr="00037364">
        <w:t>(3</w:t>
      </w:r>
      <w:r w:rsidR="00037364" w:rsidRPr="00037364">
        <w:rPr>
          <w:i/>
          <w:iCs/>
        </w:rPr>
        <w:t>S</w:t>
      </w:r>
      <w:r w:rsidR="00037364" w:rsidRPr="00037364">
        <w:t>,4</w:t>
      </w:r>
      <w:r w:rsidR="00037364" w:rsidRPr="00037364">
        <w:rPr>
          <w:i/>
          <w:iCs/>
        </w:rPr>
        <w:t>R</w:t>
      </w:r>
      <w:r w:rsidR="00037364" w:rsidRPr="00037364">
        <w:t>)-</w:t>
      </w:r>
      <w:r w:rsidR="00037364" w:rsidRPr="00037364">
        <w:rPr>
          <w:b/>
          <w:bCs/>
        </w:rPr>
        <w:t>8</w:t>
      </w:r>
      <w:r w:rsidRPr="00051956">
        <w:rPr>
          <w:rFonts w:eastAsia="Times New Roman"/>
        </w:rPr>
        <w:t xml:space="preserve">) and equilibrating against </w:t>
      </w:r>
      <w:r w:rsidRPr="00051956">
        <w:rPr>
          <w:rFonts w:eastAsia="Times New Roman"/>
          <w:lang w:val="en-GB"/>
        </w:rPr>
        <w:t xml:space="preserve">80 </w:t>
      </w:r>
      <w:r w:rsidRPr="00051956">
        <w:rPr>
          <w:rFonts w:eastAsia="Symbol"/>
          <w:lang w:val="en-GB"/>
        </w:rPr>
        <w:t>m</w:t>
      </w:r>
      <w:r w:rsidRPr="00051956">
        <w:rPr>
          <w:rFonts w:eastAsia="Times New Roman"/>
        </w:rPr>
        <w:t>L reservoir solution.</w:t>
      </w:r>
    </w:p>
    <w:p w14:paraId="75B8C7B4" w14:textId="437C7DC0" w:rsidR="00C37494" w:rsidRPr="009E71CA" w:rsidRDefault="6C40E6F4" w:rsidP="00051956">
      <w:r w:rsidRPr="00051956">
        <w:rPr>
          <w:rFonts w:eastAsia="Times New Roman"/>
        </w:rPr>
        <w:t xml:space="preserve">For data collection, crystals were flash cooled in liquid nitrogen. X-ray diffraction data were collected from single crystals at the Swiss Light Source, beamline </w:t>
      </w:r>
      <w:r w:rsidRPr="009E71CA">
        <w:rPr>
          <w:rFonts w:eastAsia="Times New Roman"/>
        </w:rPr>
        <w:t>X10SA equipped with an EIGER detector for the KR</w:t>
      </w:r>
      <w:r w:rsidR="00A67E4A" w:rsidRPr="009E71CA">
        <w:rPr>
          <w:rFonts w:eastAsia="Times New Roman"/>
        </w:rPr>
        <w:t>AS</w:t>
      </w:r>
      <w:r w:rsidR="00A67E4A" w:rsidRPr="009E71CA">
        <w:rPr>
          <w:rFonts w:eastAsia="Times New Roman"/>
          <w:vertAlign w:val="superscript"/>
        </w:rPr>
        <w:t>WT</w:t>
      </w:r>
      <w:r w:rsidRPr="009E71CA">
        <w:rPr>
          <w:rFonts w:eastAsia="Times New Roman"/>
        </w:rPr>
        <w:t>-GDP-</w:t>
      </w:r>
      <w:r w:rsidR="00037364" w:rsidRPr="009E71CA">
        <w:rPr>
          <w:rFonts w:eastAsia="Times New Roman"/>
          <w:lang w:val="en-GB"/>
        </w:rPr>
        <w:t>(</w:t>
      </w:r>
      <w:r w:rsidR="00037364" w:rsidRPr="009E71CA">
        <w:rPr>
          <w:rFonts w:eastAsia="Times New Roman"/>
          <w:i/>
          <w:iCs/>
          <w:lang w:val="en-GB"/>
        </w:rPr>
        <w:t>R</w:t>
      </w:r>
      <w:r w:rsidR="00037364" w:rsidRPr="009E71CA">
        <w:rPr>
          <w:rFonts w:eastAsia="Times New Roman"/>
          <w:lang w:val="en-GB"/>
        </w:rPr>
        <w:t>)-</w:t>
      </w:r>
      <w:r w:rsidR="00037364" w:rsidRPr="009E71CA">
        <w:rPr>
          <w:rFonts w:eastAsia="Times New Roman"/>
          <w:b/>
          <w:bCs/>
          <w:lang w:val="en-GB"/>
        </w:rPr>
        <w:t>1</w:t>
      </w:r>
      <w:r w:rsidR="00037364" w:rsidRPr="009E71CA">
        <w:rPr>
          <w:rFonts w:eastAsia="Times New Roman"/>
          <w:lang w:val="en-GB"/>
        </w:rPr>
        <w:t xml:space="preserve"> </w:t>
      </w:r>
      <w:r w:rsidRPr="009E71CA">
        <w:rPr>
          <w:rFonts w:eastAsia="Times New Roman"/>
        </w:rPr>
        <w:t>and KR</w:t>
      </w:r>
      <w:r w:rsidR="00A67E4A" w:rsidRPr="009E71CA">
        <w:rPr>
          <w:rFonts w:eastAsia="Times New Roman"/>
        </w:rPr>
        <w:t>AS</w:t>
      </w:r>
      <w:r w:rsidRPr="009E71CA">
        <w:rPr>
          <w:rFonts w:eastAsia="Times New Roman"/>
          <w:vertAlign w:val="superscript"/>
        </w:rPr>
        <w:t>G12D</w:t>
      </w:r>
      <w:r w:rsidRPr="009E71CA">
        <w:rPr>
          <w:rFonts w:eastAsia="Times New Roman"/>
        </w:rPr>
        <w:t>-GDP-</w:t>
      </w:r>
      <w:r w:rsidR="00407CCF" w:rsidRPr="009E71CA">
        <w:t>(3</w:t>
      </w:r>
      <w:r w:rsidR="00407CCF" w:rsidRPr="009E71CA">
        <w:rPr>
          <w:i/>
          <w:iCs/>
        </w:rPr>
        <w:t>R</w:t>
      </w:r>
      <w:r w:rsidR="00407CCF" w:rsidRPr="009E71CA">
        <w:t>,4</w:t>
      </w:r>
      <w:r w:rsidR="00407CCF" w:rsidRPr="009E71CA">
        <w:rPr>
          <w:i/>
          <w:iCs/>
        </w:rPr>
        <w:t>R</w:t>
      </w:r>
      <w:r w:rsidR="00407CCF" w:rsidRPr="009E71CA">
        <w:t>)-</w:t>
      </w:r>
      <w:r w:rsidR="00407CCF" w:rsidRPr="009E71CA">
        <w:rPr>
          <w:b/>
          <w:bCs/>
        </w:rPr>
        <w:t>3</w:t>
      </w:r>
      <w:r w:rsidR="00037364" w:rsidRPr="009E71CA">
        <w:t xml:space="preserve"> </w:t>
      </w:r>
      <w:r w:rsidRPr="009E71CA">
        <w:rPr>
          <w:rFonts w:eastAsia="Times New Roman"/>
        </w:rPr>
        <w:t>complexes and at the European Synchrotron Radiation Facility, beamline ID23-1 equipped with an EIGER detector for the KR</w:t>
      </w:r>
      <w:r w:rsidR="00A67E4A" w:rsidRPr="009E71CA">
        <w:rPr>
          <w:rFonts w:eastAsia="Times New Roman"/>
        </w:rPr>
        <w:t>AS</w:t>
      </w:r>
      <w:r w:rsidRPr="009E71CA">
        <w:rPr>
          <w:rFonts w:eastAsia="Times New Roman"/>
          <w:vertAlign w:val="superscript"/>
        </w:rPr>
        <w:t>G12D</w:t>
      </w:r>
      <w:r w:rsidRPr="009E71CA">
        <w:rPr>
          <w:rFonts w:eastAsia="Times New Roman"/>
        </w:rPr>
        <w:t>-GDP-</w:t>
      </w:r>
      <w:r w:rsidR="00EF7CD2" w:rsidRPr="009E71CA">
        <w:rPr>
          <w:rFonts w:eastAsia="Times New Roman"/>
        </w:rPr>
        <w:t>(</w:t>
      </w:r>
      <w:r w:rsidR="00A67E4A" w:rsidRPr="009E71CA">
        <w:t>3</w:t>
      </w:r>
      <w:r w:rsidR="00A67E4A" w:rsidRPr="009E71CA">
        <w:rPr>
          <w:i/>
          <w:iCs/>
        </w:rPr>
        <w:t>S</w:t>
      </w:r>
      <w:r w:rsidR="00A67E4A" w:rsidRPr="009E71CA">
        <w:t>,4</w:t>
      </w:r>
      <w:r w:rsidR="00A67E4A" w:rsidRPr="009E71CA">
        <w:rPr>
          <w:i/>
          <w:iCs/>
        </w:rPr>
        <w:t>R</w:t>
      </w:r>
      <w:r w:rsidR="00A67E4A" w:rsidRPr="009E71CA">
        <w:t>)-</w:t>
      </w:r>
      <w:r w:rsidR="00A67E4A" w:rsidRPr="009E71CA">
        <w:rPr>
          <w:b/>
          <w:bCs/>
        </w:rPr>
        <w:t>8</w:t>
      </w:r>
      <w:r w:rsidR="00A67E4A" w:rsidRPr="009E71CA">
        <w:t xml:space="preserve"> </w:t>
      </w:r>
      <w:r w:rsidRPr="009E71CA">
        <w:rPr>
          <w:rFonts w:eastAsia="Times New Roman"/>
        </w:rPr>
        <w:t xml:space="preserve">complex. </w:t>
      </w:r>
      <w:r w:rsidRPr="009E71CA">
        <w:rPr>
          <w:rFonts w:eastAsia="Times New Roman"/>
          <w:lang w:val="en-GB"/>
        </w:rPr>
        <w:t>The diffraction data were processed and scaled with XDS/XSCALE</w:t>
      </w:r>
      <w:r w:rsidRPr="009E71CA">
        <w:rPr>
          <w:rFonts w:eastAsia="Times New Roman"/>
          <w:vertAlign w:val="superscript"/>
          <w:lang w:val="en-GB"/>
        </w:rPr>
        <w:t>1</w:t>
      </w:r>
      <w:r w:rsidRPr="009E71CA">
        <w:rPr>
          <w:rFonts w:eastAsia="Times New Roman"/>
          <w:lang w:val="en-GB"/>
        </w:rPr>
        <w:t xml:space="preserve"> and the </w:t>
      </w:r>
      <w:proofErr w:type="spellStart"/>
      <w:r w:rsidRPr="009E71CA">
        <w:rPr>
          <w:rFonts w:eastAsia="Times New Roman"/>
        </w:rPr>
        <w:t>autoPROC</w:t>
      </w:r>
      <w:proofErr w:type="spellEnd"/>
      <w:r w:rsidRPr="009E71CA">
        <w:rPr>
          <w:rFonts w:eastAsia="Times New Roman"/>
          <w:vertAlign w:val="superscript"/>
          <w:lang w:val="en-GB"/>
        </w:rPr>
        <w:t>2</w:t>
      </w:r>
      <w:r w:rsidRPr="009E71CA">
        <w:rPr>
          <w:rFonts w:eastAsia="Times New Roman"/>
          <w:lang w:val="en-GB"/>
        </w:rPr>
        <w:t xml:space="preserve"> toolbox. The structures were solved by molecular replacement with PHASER</w:t>
      </w:r>
      <w:r w:rsidRPr="009E71CA">
        <w:rPr>
          <w:rFonts w:eastAsia="Times New Roman"/>
          <w:vertAlign w:val="superscript"/>
          <w:lang w:val="en-GB"/>
        </w:rPr>
        <w:t>3</w:t>
      </w:r>
      <w:r w:rsidRPr="009E71CA">
        <w:rPr>
          <w:rFonts w:eastAsia="Times New Roman"/>
          <w:lang w:val="en-GB"/>
        </w:rPr>
        <w:t xml:space="preserve"> using the coordinates of internally solved KR</w:t>
      </w:r>
      <w:r w:rsidR="00A67E4A" w:rsidRPr="009E71CA">
        <w:rPr>
          <w:rFonts w:eastAsia="Times New Roman"/>
          <w:lang w:val="en-GB"/>
        </w:rPr>
        <w:t>AS</w:t>
      </w:r>
      <w:r w:rsidRPr="009E71CA">
        <w:rPr>
          <w:rFonts w:eastAsia="Times New Roman"/>
          <w:lang w:val="en-GB"/>
        </w:rPr>
        <w:t xml:space="preserve"> structures. The first internal KR</w:t>
      </w:r>
      <w:r w:rsidR="00A67E4A" w:rsidRPr="009E71CA">
        <w:rPr>
          <w:rFonts w:eastAsia="Times New Roman"/>
          <w:lang w:val="en-GB"/>
        </w:rPr>
        <w:t>AS</w:t>
      </w:r>
      <w:r w:rsidRPr="009E71CA">
        <w:rPr>
          <w:rFonts w:eastAsia="Times New Roman"/>
          <w:lang w:val="en-GB"/>
        </w:rPr>
        <w:t xml:space="preserve"> structure was solved using the PDB code 4LRW as search model. </w:t>
      </w:r>
      <w:r w:rsidRPr="009E71CA">
        <w:rPr>
          <w:rFonts w:eastAsia="Times New Roman"/>
        </w:rPr>
        <w:t>The software programs COOT</w:t>
      </w:r>
      <w:r w:rsidRPr="009E71CA">
        <w:rPr>
          <w:rFonts w:eastAsia="Times New Roman"/>
          <w:vertAlign w:val="superscript"/>
        </w:rPr>
        <w:t>4</w:t>
      </w:r>
      <w:r w:rsidRPr="009E71CA">
        <w:rPr>
          <w:rFonts w:eastAsia="Times New Roman"/>
        </w:rPr>
        <w:t xml:space="preserve"> and BUSTER</w:t>
      </w:r>
      <w:r w:rsidRPr="009E71CA">
        <w:rPr>
          <w:rFonts w:eastAsia="Times New Roman"/>
          <w:vertAlign w:val="superscript"/>
        </w:rPr>
        <w:t>5</w:t>
      </w:r>
      <w:r w:rsidRPr="009E71CA">
        <w:rPr>
          <w:rFonts w:eastAsia="Times New Roman"/>
        </w:rPr>
        <w:t xml:space="preserve"> were used for iterative rounds of model building and structure refinement. </w:t>
      </w:r>
      <w:r w:rsidRPr="009E71CA">
        <w:rPr>
          <w:rFonts w:eastAsia="Times"/>
          <w:lang w:val="en-GB"/>
        </w:rPr>
        <w:t>Images were generated using the program PyMOL</w:t>
      </w:r>
      <w:r w:rsidRPr="009E71CA">
        <w:rPr>
          <w:rFonts w:eastAsia="Times"/>
          <w:vertAlign w:val="superscript"/>
          <w:lang w:val="en-GB"/>
        </w:rPr>
        <w:t>6</w:t>
      </w:r>
      <w:r w:rsidRPr="009E71CA">
        <w:rPr>
          <w:rFonts w:eastAsia="Times"/>
          <w:lang w:val="en-GB"/>
        </w:rPr>
        <w:t>.</w:t>
      </w:r>
    </w:p>
    <w:p w14:paraId="4A25C476" w14:textId="5F4C3BD7" w:rsidR="00C37494" w:rsidRPr="009E71CA" w:rsidRDefault="6C40E6F4" w:rsidP="00051956">
      <w:pPr>
        <w:spacing w:after="0"/>
      </w:pPr>
      <w:r w:rsidRPr="009E71CA">
        <w:rPr>
          <w:rFonts w:eastAsia="Times New Roman"/>
        </w:rPr>
        <w:t xml:space="preserve">1) </w:t>
      </w:r>
      <w:proofErr w:type="spellStart"/>
      <w:r w:rsidRPr="009E71CA">
        <w:rPr>
          <w:rFonts w:eastAsia="Times New Roman"/>
        </w:rPr>
        <w:t>Kabsch</w:t>
      </w:r>
      <w:proofErr w:type="spellEnd"/>
      <w:r w:rsidRPr="009E71CA">
        <w:rPr>
          <w:rFonts w:eastAsia="Times New Roman"/>
        </w:rPr>
        <w:t xml:space="preserve">, W. (2010) XDS. Acta </w:t>
      </w:r>
      <w:proofErr w:type="spellStart"/>
      <w:r w:rsidRPr="009E71CA">
        <w:rPr>
          <w:rFonts w:eastAsia="Times New Roman"/>
        </w:rPr>
        <w:t>Crystallographica</w:t>
      </w:r>
      <w:proofErr w:type="spellEnd"/>
      <w:r w:rsidRPr="009E71CA">
        <w:rPr>
          <w:rFonts w:eastAsia="Times New Roman"/>
        </w:rPr>
        <w:t xml:space="preserve"> D, 66, 125-132.</w:t>
      </w:r>
    </w:p>
    <w:p w14:paraId="67194B03" w14:textId="79EFA938" w:rsidR="00C37494" w:rsidRPr="009E71CA" w:rsidRDefault="6C40E6F4" w:rsidP="00051956">
      <w:pPr>
        <w:spacing w:after="0"/>
      </w:pPr>
      <w:r w:rsidRPr="009E71CA">
        <w:rPr>
          <w:rFonts w:eastAsia="Times New Roman"/>
        </w:rPr>
        <w:t xml:space="preserve"> </w:t>
      </w:r>
    </w:p>
    <w:p w14:paraId="5024204F" w14:textId="61AA4A60" w:rsidR="00C37494" w:rsidRPr="009E71CA" w:rsidRDefault="6C40E6F4" w:rsidP="00051956">
      <w:pPr>
        <w:spacing w:after="0"/>
      </w:pPr>
      <w:r w:rsidRPr="009E71CA">
        <w:rPr>
          <w:rFonts w:eastAsia="Times New Roman"/>
        </w:rPr>
        <w:t xml:space="preserve">2) </w:t>
      </w:r>
      <w:proofErr w:type="spellStart"/>
      <w:r w:rsidRPr="009E71CA">
        <w:rPr>
          <w:rFonts w:eastAsia="Times New Roman"/>
        </w:rPr>
        <w:t>Vonrhein</w:t>
      </w:r>
      <w:proofErr w:type="spellEnd"/>
      <w:r w:rsidRPr="009E71CA">
        <w:rPr>
          <w:rFonts w:eastAsia="Times New Roman"/>
        </w:rPr>
        <w:t xml:space="preserve"> C., Flensburg C., Keller P., Sharff A., Smart O., Paciorek W., Womack T., </w:t>
      </w:r>
      <w:proofErr w:type="spellStart"/>
      <w:r w:rsidRPr="009E71CA">
        <w:rPr>
          <w:rFonts w:eastAsia="Times New Roman"/>
        </w:rPr>
        <w:t>Bricogne</w:t>
      </w:r>
      <w:proofErr w:type="spellEnd"/>
      <w:r w:rsidRPr="009E71CA">
        <w:rPr>
          <w:rFonts w:eastAsia="Times New Roman"/>
        </w:rPr>
        <w:t xml:space="preserve"> G. Data processing and analysis with the </w:t>
      </w:r>
      <w:proofErr w:type="spellStart"/>
      <w:r w:rsidRPr="009E71CA">
        <w:rPr>
          <w:rFonts w:eastAsia="Times New Roman"/>
        </w:rPr>
        <w:t>autoPROC</w:t>
      </w:r>
      <w:proofErr w:type="spellEnd"/>
      <w:r w:rsidRPr="009E71CA">
        <w:rPr>
          <w:rFonts w:eastAsia="Times New Roman"/>
        </w:rPr>
        <w:t xml:space="preserve"> toolbox. Acta </w:t>
      </w:r>
      <w:proofErr w:type="spellStart"/>
      <w:r w:rsidRPr="009E71CA">
        <w:rPr>
          <w:rFonts w:eastAsia="Times New Roman"/>
        </w:rPr>
        <w:t>Crystallogr</w:t>
      </w:r>
      <w:proofErr w:type="spellEnd"/>
      <w:r w:rsidRPr="009E71CA">
        <w:rPr>
          <w:rFonts w:eastAsia="Times New Roman"/>
        </w:rPr>
        <w:t>. 2011 D67, 293-302.</w:t>
      </w:r>
    </w:p>
    <w:p w14:paraId="51266380" w14:textId="774DC446" w:rsidR="00C37494" w:rsidRPr="009E71CA" w:rsidRDefault="6C40E6F4" w:rsidP="00051956">
      <w:pPr>
        <w:spacing w:after="0"/>
      </w:pPr>
      <w:r w:rsidRPr="009E71CA">
        <w:rPr>
          <w:rFonts w:eastAsia="Times New Roman"/>
        </w:rPr>
        <w:t xml:space="preserve"> </w:t>
      </w:r>
    </w:p>
    <w:p w14:paraId="3341CD3C" w14:textId="0647CBE2" w:rsidR="00C37494" w:rsidRPr="009E71CA" w:rsidRDefault="6C40E6F4" w:rsidP="00051956">
      <w:pPr>
        <w:spacing w:after="0"/>
      </w:pPr>
      <w:r w:rsidRPr="009E71CA">
        <w:rPr>
          <w:rFonts w:eastAsia="Times New Roman"/>
        </w:rPr>
        <w:t>3) McCoy A.J., Grosse-</w:t>
      </w:r>
      <w:proofErr w:type="spellStart"/>
      <w:r w:rsidRPr="009E71CA">
        <w:rPr>
          <w:rFonts w:eastAsia="Times New Roman"/>
        </w:rPr>
        <w:t>Kunstleve</w:t>
      </w:r>
      <w:proofErr w:type="spellEnd"/>
      <w:r w:rsidRPr="009E71CA">
        <w:rPr>
          <w:rFonts w:eastAsia="Times New Roman"/>
        </w:rPr>
        <w:t xml:space="preserve"> R.W., Adams P.D., Winn M.D., </w:t>
      </w:r>
      <w:proofErr w:type="spellStart"/>
      <w:r w:rsidRPr="009E71CA">
        <w:rPr>
          <w:rFonts w:eastAsia="Times New Roman"/>
        </w:rPr>
        <w:t>Storoni</w:t>
      </w:r>
      <w:proofErr w:type="spellEnd"/>
      <w:r w:rsidRPr="009E71CA">
        <w:rPr>
          <w:rFonts w:eastAsia="Times New Roman"/>
        </w:rPr>
        <w:t xml:space="preserve"> L.C., Read R.J. Phaser crystallographic software. J. Appl. </w:t>
      </w:r>
      <w:proofErr w:type="spellStart"/>
      <w:r w:rsidRPr="009E71CA">
        <w:rPr>
          <w:rFonts w:eastAsia="Times New Roman"/>
        </w:rPr>
        <w:t>Crystallogr</w:t>
      </w:r>
      <w:proofErr w:type="spellEnd"/>
      <w:r w:rsidRPr="009E71CA">
        <w:rPr>
          <w:rFonts w:eastAsia="Times New Roman"/>
        </w:rPr>
        <w:t>. 2007, 40, 658–674.</w:t>
      </w:r>
    </w:p>
    <w:p w14:paraId="2468070D" w14:textId="16EE0843" w:rsidR="00C37494" w:rsidRPr="009E71CA" w:rsidRDefault="6C40E6F4" w:rsidP="00051956">
      <w:pPr>
        <w:spacing w:after="0"/>
      </w:pPr>
      <w:r w:rsidRPr="009E71CA">
        <w:rPr>
          <w:rFonts w:eastAsia="Times New Roman"/>
        </w:rPr>
        <w:t xml:space="preserve"> </w:t>
      </w:r>
    </w:p>
    <w:p w14:paraId="6FCE19EE" w14:textId="69F4A37A" w:rsidR="00C37494" w:rsidRPr="009E71CA" w:rsidRDefault="6C40E6F4" w:rsidP="00051956">
      <w:pPr>
        <w:spacing w:after="0"/>
      </w:pPr>
      <w:r w:rsidRPr="009E71CA">
        <w:rPr>
          <w:rFonts w:eastAsia="Times New Roman"/>
        </w:rPr>
        <w:t xml:space="preserve">4) Emsley P. &amp; Cowtan K. Coot: model-building tools for molecular graphics. Acta </w:t>
      </w:r>
      <w:proofErr w:type="spellStart"/>
      <w:r w:rsidRPr="009E71CA">
        <w:rPr>
          <w:rFonts w:eastAsia="Times New Roman"/>
        </w:rPr>
        <w:t>Crystallogr</w:t>
      </w:r>
      <w:proofErr w:type="spellEnd"/>
      <w:r w:rsidRPr="009E71CA">
        <w:rPr>
          <w:rFonts w:eastAsia="Times New Roman"/>
        </w:rPr>
        <w:t>. 2004 D60, 2126–2132.</w:t>
      </w:r>
    </w:p>
    <w:p w14:paraId="54CE5D46" w14:textId="537D4966" w:rsidR="00C37494" w:rsidRPr="00D35585" w:rsidRDefault="6C40E6F4" w:rsidP="00051956">
      <w:pPr>
        <w:spacing w:after="0"/>
        <w:rPr>
          <w:highlight w:val="yellow"/>
        </w:rPr>
      </w:pPr>
      <w:r w:rsidRPr="00D35585">
        <w:rPr>
          <w:rFonts w:eastAsia="Times New Roman"/>
          <w:highlight w:val="yellow"/>
        </w:rPr>
        <w:t xml:space="preserve"> </w:t>
      </w:r>
    </w:p>
    <w:p w14:paraId="531F2425" w14:textId="298ADF32" w:rsidR="00C37494" w:rsidRPr="009E71CA" w:rsidRDefault="6C40E6F4" w:rsidP="00051956">
      <w:pPr>
        <w:spacing w:after="0"/>
      </w:pPr>
      <w:r w:rsidRPr="009E71CA">
        <w:rPr>
          <w:rFonts w:eastAsia="Times New Roman"/>
        </w:rPr>
        <w:t xml:space="preserve">5) </w:t>
      </w:r>
      <w:proofErr w:type="spellStart"/>
      <w:r w:rsidRPr="009E71CA">
        <w:rPr>
          <w:rFonts w:eastAsia="Times New Roman"/>
        </w:rPr>
        <w:t>Bricogne</w:t>
      </w:r>
      <w:proofErr w:type="spellEnd"/>
      <w:r w:rsidRPr="009E71CA">
        <w:rPr>
          <w:rFonts w:eastAsia="Times New Roman"/>
        </w:rPr>
        <w:t xml:space="preserve"> G., Blanc E., Brandl M., Flensburg C., Keller P., Paciorek W., </w:t>
      </w:r>
      <w:proofErr w:type="spellStart"/>
      <w:r w:rsidRPr="009E71CA">
        <w:rPr>
          <w:rFonts w:eastAsia="Times New Roman"/>
        </w:rPr>
        <w:t>Roversi</w:t>
      </w:r>
      <w:proofErr w:type="spellEnd"/>
      <w:r w:rsidRPr="009E71CA">
        <w:rPr>
          <w:rFonts w:eastAsia="Times New Roman"/>
        </w:rPr>
        <w:t xml:space="preserve"> P., Sharff A., Smart O.S., </w:t>
      </w:r>
      <w:proofErr w:type="spellStart"/>
      <w:r w:rsidRPr="009E71CA">
        <w:rPr>
          <w:rFonts w:eastAsia="Times New Roman"/>
        </w:rPr>
        <w:t>Vonrhein</w:t>
      </w:r>
      <w:proofErr w:type="spellEnd"/>
      <w:r w:rsidRPr="009E71CA">
        <w:rPr>
          <w:rFonts w:eastAsia="Times New Roman"/>
        </w:rPr>
        <w:t xml:space="preserve"> C., Womack T.O. 2017. BUSTER version 2.11.8. Cambridge, United Kingdom: Global Phasing Ltd.</w:t>
      </w:r>
    </w:p>
    <w:p w14:paraId="1C27060D" w14:textId="344BFCBD" w:rsidR="00C37494" w:rsidRPr="009E71CA" w:rsidRDefault="6C40E6F4" w:rsidP="00051956">
      <w:pPr>
        <w:spacing w:after="0"/>
      </w:pPr>
      <w:r w:rsidRPr="009E71CA">
        <w:rPr>
          <w:rFonts w:eastAsia="Times New Roman"/>
        </w:rPr>
        <w:t xml:space="preserve"> </w:t>
      </w:r>
    </w:p>
    <w:p w14:paraId="27932614" w14:textId="6D571D4F" w:rsidR="00C37494" w:rsidRPr="00051956" w:rsidRDefault="6C40E6F4" w:rsidP="00051956">
      <w:pPr>
        <w:rPr>
          <w:lang w:val="it-IT"/>
        </w:rPr>
      </w:pPr>
      <w:r w:rsidRPr="009E71CA">
        <w:rPr>
          <w:rFonts w:eastAsia="Times New Roman"/>
        </w:rPr>
        <w:t xml:space="preserve">6) DeLano, W.L. The </w:t>
      </w:r>
      <w:proofErr w:type="spellStart"/>
      <w:r w:rsidRPr="009E71CA">
        <w:rPr>
          <w:rFonts w:eastAsia="Times New Roman"/>
        </w:rPr>
        <w:t>PyMOL</w:t>
      </w:r>
      <w:proofErr w:type="spellEnd"/>
      <w:r w:rsidRPr="009E71CA">
        <w:rPr>
          <w:rFonts w:eastAsia="Times New Roman"/>
        </w:rPr>
        <w:t xml:space="preserve"> Molecular Graphics System. </w:t>
      </w:r>
      <w:r w:rsidRPr="009E71CA">
        <w:rPr>
          <w:rFonts w:eastAsia="Times New Roman"/>
          <w:lang w:val="it-IT"/>
        </w:rPr>
        <w:t xml:space="preserve">DeLano Scientific LLC, San Carlos, CA, USA (2002); </w:t>
      </w:r>
      <w:r w:rsidRPr="009E71CA">
        <w:fldChar w:fldCharType="begin"/>
      </w:r>
      <w:r w:rsidRPr="009E71CA">
        <w:instrText>HYPERLINK "http://www.pymol.org/" \h</w:instrText>
      </w:r>
      <w:r w:rsidRPr="009E71CA">
        <w:fldChar w:fldCharType="separate"/>
      </w:r>
      <w:r w:rsidRPr="009E71CA">
        <w:rPr>
          <w:rStyle w:val="Hyperlink"/>
          <w:rFonts w:eastAsia="Times New Roman"/>
          <w:color w:val="2E6D8F"/>
          <w:u w:val="none"/>
          <w:lang w:val="it-IT"/>
        </w:rPr>
        <w:t>http://www.pymol.org</w:t>
      </w:r>
      <w:r w:rsidRPr="009E71CA">
        <w:fldChar w:fldCharType="end"/>
      </w:r>
      <w:r w:rsidRPr="009E71CA">
        <w:rPr>
          <w:rFonts w:eastAsia="Times New Roman"/>
          <w:lang w:val="it-IT"/>
        </w:rPr>
        <w:t>.</w:t>
      </w:r>
    </w:p>
    <w:p w14:paraId="02CB4304" w14:textId="2C8CB052" w:rsidR="00C37494" w:rsidRPr="00210DAA" w:rsidRDefault="6C40E6F4" w:rsidP="59C81F36">
      <w:pPr>
        <w:spacing w:line="257" w:lineRule="auto"/>
        <w:rPr>
          <w:lang w:val="it-IT"/>
        </w:rPr>
      </w:pPr>
      <w:r w:rsidRPr="00210DAA">
        <w:rPr>
          <w:rFonts w:ascii="Times New Roman" w:eastAsia="Times New Roman" w:hAnsi="Times New Roman" w:cs="Times New Roman"/>
          <w:sz w:val="24"/>
          <w:szCs w:val="24"/>
          <w:lang w:val="it-IT"/>
        </w:rPr>
        <w:t xml:space="preserve"> </w:t>
      </w:r>
    </w:p>
    <w:tbl>
      <w:tblPr>
        <w:tblW w:w="9353" w:type="dxa"/>
        <w:tblLayout w:type="fixed"/>
        <w:tblLook w:val="00A0" w:firstRow="1" w:lastRow="0" w:firstColumn="1" w:lastColumn="0" w:noHBand="0" w:noVBand="0"/>
      </w:tblPr>
      <w:tblGrid>
        <w:gridCol w:w="1748"/>
        <w:gridCol w:w="2130"/>
        <w:gridCol w:w="2565"/>
        <w:gridCol w:w="2910"/>
      </w:tblGrid>
      <w:tr w:rsidR="59C81F36" w:rsidRPr="00EF7CD2" w14:paraId="146FF2F5" w14:textId="77777777" w:rsidTr="3C0D4B95">
        <w:trPr>
          <w:trHeight w:val="285"/>
        </w:trPr>
        <w:tc>
          <w:tcPr>
            <w:tcW w:w="1748" w:type="dxa"/>
            <w:tcBorders>
              <w:top w:val="single" w:sz="8" w:space="0" w:color="auto"/>
              <w:left w:val="nil"/>
              <w:bottom w:val="single" w:sz="8" w:space="0" w:color="auto"/>
              <w:right w:val="nil"/>
            </w:tcBorders>
            <w:tcMar>
              <w:left w:w="108" w:type="dxa"/>
              <w:right w:w="108" w:type="dxa"/>
            </w:tcMar>
          </w:tcPr>
          <w:p w14:paraId="7D8E8D14" w14:textId="77777777" w:rsidR="59C81F36" w:rsidRPr="00EF7CD2" w:rsidRDefault="59C81F36" w:rsidP="59C81F36">
            <w:pPr>
              <w:spacing w:after="0"/>
              <w:rPr>
                <w:rFonts w:eastAsia="Arial"/>
                <w:lang w:val="it-IT"/>
              </w:rPr>
            </w:pPr>
            <w:r w:rsidRPr="00EF7CD2">
              <w:rPr>
                <w:rFonts w:eastAsia="Arial"/>
                <w:lang w:val="it-IT"/>
              </w:rPr>
              <w:t xml:space="preserve"> </w:t>
            </w:r>
          </w:p>
          <w:p w14:paraId="1A349DA2" w14:textId="246BA653" w:rsidR="00EF7CD2" w:rsidRPr="00EF7CD2" w:rsidRDefault="00EF7CD2" w:rsidP="59C81F36">
            <w:pPr>
              <w:spacing w:after="0"/>
              <w:rPr>
                <w:lang w:val="it-IT"/>
              </w:rPr>
            </w:pPr>
          </w:p>
        </w:tc>
        <w:tc>
          <w:tcPr>
            <w:tcW w:w="2130" w:type="dxa"/>
            <w:tcBorders>
              <w:top w:val="single" w:sz="8" w:space="0" w:color="auto"/>
              <w:left w:val="nil"/>
              <w:bottom w:val="single" w:sz="8" w:space="0" w:color="auto"/>
              <w:right w:val="nil"/>
            </w:tcBorders>
            <w:tcMar>
              <w:left w:w="108" w:type="dxa"/>
              <w:right w:w="108" w:type="dxa"/>
            </w:tcMar>
            <w:vAlign w:val="center"/>
          </w:tcPr>
          <w:p w14:paraId="2F26F8C8" w14:textId="07A70A82" w:rsidR="59C81F36" w:rsidRPr="00EF7CD2" w:rsidRDefault="59C81F36" w:rsidP="59C81F36">
            <w:pPr>
              <w:spacing w:after="0"/>
              <w:jc w:val="center"/>
            </w:pPr>
            <w:r w:rsidRPr="00EF7CD2">
              <w:rPr>
                <w:rFonts w:eastAsia="Times New Roman"/>
              </w:rPr>
              <w:t>KR</w:t>
            </w:r>
            <w:r w:rsidR="00EF7CD2" w:rsidRPr="00EF7CD2">
              <w:rPr>
                <w:rFonts w:eastAsia="Times New Roman"/>
              </w:rPr>
              <w:t>AS</w:t>
            </w:r>
            <w:r w:rsidR="00EF7CD2" w:rsidRPr="00EF7CD2">
              <w:rPr>
                <w:rFonts w:eastAsia="Times New Roman"/>
                <w:vertAlign w:val="superscript"/>
              </w:rPr>
              <w:t>WT</w:t>
            </w:r>
            <w:r w:rsidRPr="00EF7CD2">
              <w:rPr>
                <w:rFonts w:eastAsia="Times New Roman"/>
              </w:rPr>
              <w:t>-GDP-</w:t>
            </w:r>
            <w:r w:rsidR="00EF7CD2" w:rsidRPr="00EF7CD2">
              <w:rPr>
                <w:rFonts w:eastAsia="Times New Roman"/>
              </w:rPr>
              <w:t>(</w:t>
            </w:r>
            <w:r w:rsidR="00EF7CD2" w:rsidRPr="00EF7CD2">
              <w:rPr>
                <w:rFonts w:eastAsia="Times New Roman"/>
                <w:i/>
                <w:iCs/>
              </w:rPr>
              <w:t>R</w:t>
            </w:r>
            <w:r w:rsidR="00EF7CD2" w:rsidRPr="00EF7CD2">
              <w:rPr>
                <w:rFonts w:eastAsia="Times New Roman"/>
              </w:rPr>
              <w:t>)-</w:t>
            </w:r>
            <w:r w:rsidR="00EF7CD2" w:rsidRPr="00EF7CD2">
              <w:rPr>
                <w:rFonts w:eastAsia="Times New Roman"/>
                <w:b/>
                <w:bCs/>
              </w:rPr>
              <w:t>1</w:t>
            </w:r>
            <w:r w:rsidRPr="00EF7CD2">
              <w:rPr>
                <w:rFonts w:eastAsia="Times New Roman"/>
              </w:rPr>
              <w:t xml:space="preserve"> </w:t>
            </w:r>
          </w:p>
        </w:tc>
        <w:tc>
          <w:tcPr>
            <w:tcW w:w="2565" w:type="dxa"/>
            <w:tcBorders>
              <w:top w:val="single" w:sz="8" w:space="0" w:color="auto"/>
              <w:left w:val="nil"/>
              <w:bottom w:val="single" w:sz="8" w:space="0" w:color="auto"/>
              <w:right w:val="nil"/>
            </w:tcBorders>
            <w:tcMar>
              <w:left w:w="108" w:type="dxa"/>
              <w:right w:w="108" w:type="dxa"/>
            </w:tcMar>
            <w:vAlign w:val="center"/>
          </w:tcPr>
          <w:p w14:paraId="2DC7B1F0" w14:textId="2E4ACD08" w:rsidR="59C81F36" w:rsidRPr="00EF7CD2" w:rsidRDefault="59C81F36" w:rsidP="59C81F36">
            <w:pPr>
              <w:spacing w:after="0"/>
              <w:jc w:val="center"/>
            </w:pPr>
            <w:r w:rsidRPr="00EF7CD2">
              <w:rPr>
                <w:rFonts w:eastAsia="Times New Roman"/>
              </w:rPr>
              <w:t>KR</w:t>
            </w:r>
            <w:r w:rsidR="00EF7CD2" w:rsidRPr="00EF7CD2">
              <w:rPr>
                <w:rFonts w:eastAsia="Times New Roman"/>
              </w:rPr>
              <w:t>AS</w:t>
            </w:r>
            <w:r w:rsidRPr="00EF7CD2">
              <w:rPr>
                <w:rFonts w:eastAsia="Times New Roman"/>
                <w:vertAlign w:val="superscript"/>
              </w:rPr>
              <w:t>G12D</w:t>
            </w:r>
            <w:r w:rsidRPr="00EF7CD2">
              <w:rPr>
                <w:rFonts w:eastAsia="Times New Roman"/>
              </w:rPr>
              <w:t>-GDP</w:t>
            </w:r>
            <w:r w:rsidR="006C767A">
              <w:rPr>
                <w:rFonts w:eastAsia="Times New Roman"/>
              </w:rPr>
              <w:t>-</w:t>
            </w:r>
            <w:r w:rsidR="00EF7CD2" w:rsidRPr="00EF7CD2">
              <w:t>(3</w:t>
            </w:r>
            <w:r w:rsidR="00EF7CD2" w:rsidRPr="00EF7CD2">
              <w:rPr>
                <w:i/>
                <w:iCs/>
              </w:rPr>
              <w:t>R</w:t>
            </w:r>
            <w:r w:rsidR="00EF7CD2" w:rsidRPr="00EF7CD2">
              <w:t>,4</w:t>
            </w:r>
            <w:r w:rsidR="00EF7CD2" w:rsidRPr="00EF7CD2">
              <w:rPr>
                <w:i/>
                <w:iCs/>
              </w:rPr>
              <w:t>R</w:t>
            </w:r>
            <w:r w:rsidR="00EF7CD2" w:rsidRPr="00EF7CD2">
              <w:t>)-</w:t>
            </w:r>
            <w:r w:rsidR="00EF7CD2" w:rsidRPr="00EF7CD2">
              <w:rPr>
                <w:b/>
                <w:bCs/>
              </w:rPr>
              <w:t>3</w:t>
            </w:r>
            <w:r w:rsidR="00EF7CD2" w:rsidRPr="00EF7CD2">
              <w:t xml:space="preserve"> </w:t>
            </w:r>
            <w:r w:rsidRPr="00EF7CD2">
              <w:rPr>
                <w:rFonts w:eastAsia="Times New Roman"/>
              </w:rPr>
              <w:t xml:space="preserve"> </w:t>
            </w:r>
          </w:p>
        </w:tc>
        <w:tc>
          <w:tcPr>
            <w:tcW w:w="2910" w:type="dxa"/>
            <w:tcBorders>
              <w:top w:val="single" w:sz="8" w:space="0" w:color="auto"/>
              <w:left w:val="nil"/>
              <w:bottom w:val="single" w:sz="8" w:space="0" w:color="auto"/>
              <w:right w:val="nil"/>
            </w:tcBorders>
            <w:tcMar>
              <w:left w:w="108" w:type="dxa"/>
              <w:right w:w="108" w:type="dxa"/>
            </w:tcMar>
            <w:vAlign w:val="center"/>
          </w:tcPr>
          <w:p w14:paraId="36F43656" w14:textId="06A88167" w:rsidR="59C81F36" w:rsidRPr="00EF7CD2" w:rsidRDefault="59C81F36" w:rsidP="59C81F36">
            <w:pPr>
              <w:spacing w:after="0"/>
              <w:jc w:val="center"/>
            </w:pPr>
            <w:r w:rsidRPr="00EF7CD2">
              <w:rPr>
                <w:rFonts w:eastAsia="Times New Roman"/>
              </w:rPr>
              <w:t>KR</w:t>
            </w:r>
            <w:r w:rsidR="00EF7CD2" w:rsidRPr="00EF7CD2">
              <w:rPr>
                <w:rFonts w:eastAsia="Times New Roman"/>
              </w:rPr>
              <w:t>AS</w:t>
            </w:r>
            <w:r w:rsidRPr="00EF7CD2">
              <w:rPr>
                <w:rFonts w:eastAsia="Times New Roman"/>
                <w:vertAlign w:val="superscript"/>
              </w:rPr>
              <w:t>G12D</w:t>
            </w:r>
            <w:r w:rsidRPr="00EF7CD2">
              <w:rPr>
                <w:rFonts w:eastAsia="Times New Roman"/>
              </w:rPr>
              <w:t>-GDP</w:t>
            </w:r>
            <w:r w:rsidR="006C767A">
              <w:rPr>
                <w:rFonts w:eastAsia="Times New Roman"/>
              </w:rPr>
              <w:t>-</w:t>
            </w:r>
            <w:r w:rsidR="00EF7CD2" w:rsidRPr="00EF7CD2">
              <w:rPr>
                <w:rFonts w:eastAsia="Times New Roman"/>
              </w:rPr>
              <w:t>(</w:t>
            </w:r>
            <w:r w:rsidR="00EF7CD2" w:rsidRPr="00EF7CD2">
              <w:t>3</w:t>
            </w:r>
            <w:r w:rsidR="00EF7CD2" w:rsidRPr="00EF7CD2">
              <w:rPr>
                <w:i/>
                <w:iCs/>
              </w:rPr>
              <w:t>S</w:t>
            </w:r>
            <w:r w:rsidR="00EF7CD2" w:rsidRPr="00EF7CD2">
              <w:t>,4</w:t>
            </w:r>
            <w:r w:rsidR="00EF7CD2" w:rsidRPr="00EF7CD2">
              <w:rPr>
                <w:i/>
                <w:iCs/>
              </w:rPr>
              <w:t>R</w:t>
            </w:r>
            <w:r w:rsidR="00EF7CD2" w:rsidRPr="00EF7CD2">
              <w:t>)-</w:t>
            </w:r>
            <w:r w:rsidR="00EF7CD2" w:rsidRPr="00EF7CD2">
              <w:rPr>
                <w:b/>
                <w:bCs/>
              </w:rPr>
              <w:t>8</w:t>
            </w:r>
            <w:r w:rsidRPr="00EF7CD2">
              <w:rPr>
                <w:rFonts w:eastAsia="Times New Roman"/>
              </w:rPr>
              <w:t xml:space="preserve"> </w:t>
            </w:r>
          </w:p>
        </w:tc>
      </w:tr>
      <w:tr w:rsidR="59C81F36" w:rsidRPr="00EF7CD2" w14:paraId="0F0B1770" w14:textId="77777777" w:rsidTr="3C0D4B95">
        <w:trPr>
          <w:trHeight w:val="285"/>
        </w:trPr>
        <w:tc>
          <w:tcPr>
            <w:tcW w:w="1748" w:type="dxa"/>
            <w:tcBorders>
              <w:top w:val="single" w:sz="8" w:space="0" w:color="auto"/>
              <w:left w:val="nil"/>
              <w:bottom w:val="nil"/>
              <w:right w:val="nil"/>
            </w:tcBorders>
            <w:tcMar>
              <w:left w:w="108" w:type="dxa"/>
              <w:right w:w="108" w:type="dxa"/>
            </w:tcMar>
            <w:vAlign w:val="center"/>
          </w:tcPr>
          <w:p w14:paraId="59AE2C77" w14:textId="1B859B7C" w:rsidR="59C81F36" w:rsidRPr="00EF7CD2" w:rsidRDefault="59C81F36" w:rsidP="59C81F36">
            <w:pPr>
              <w:spacing w:after="0"/>
            </w:pPr>
            <w:r w:rsidRPr="00EF7CD2">
              <w:rPr>
                <w:rFonts w:ascii="Times New Roman" w:eastAsia="Times New Roman" w:hAnsi="Times New Roman" w:cs="Times New Roman"/>
                <w:b/>
                <w:bCs/>
              </w:rPr>
              <w:t>Data collection</w:t>
            </w:r>
          </w:p>
        </w:tc>
        <w:tc>
          <w:tcPr>
            <w:tcW w:w="2130" w:type="dxa"/>
            <w:tcBorders>
              <w:top w:val="single" w:sz="8" w:space="0" w:color="auto"/>
              <w:left w:val="nil"/>
              <w:bottom w:val="nil"/>
              <w:right w:val="nil"/>
            </w:tcBorders>
            <w:tcMar>
              <w:left w:w="108" w:type="dxa"/>
              <w:right w:w="108" w:type="dxa"/>
            </w:tcMar>
            <w:vAlign w:val="center"/>
          </w:tcPr>
          <w:p w14:paraId="021E39CE" w14:textId="4D90AB23" w:rsidR="59C81F36" w:rsidRPr="00EF7CD2" w:rsidRDefault="59C81F36" w:rsidP="59C81F36">
            <w:pPr>
              <w:spacing w:after="0"/>
              <w:jc w:val="center"/>
            </w:pPr>
            <w:r w:rsidRPr="00EF7CD2">
              <w:rPr>
                <w:rFonts w:eastAsia="Arial"/>
              </w:rPr>
              <w:t xml:space="preserve"> </w:t>
            </w:r>
          </w:p>
        </w:tc>
        <w:tc>
          <w:tcPr>
            <w:tcW w:w="2565" w:type="dxa"/>
            <w:tcBorders>
              <w:top w:val="single" w:sz="8" w:space="0" w:color="auto"/>
              <w:left w:val="nil"/>
              <w:bottom w:val="nil"/>
              <w:right w:val="nil"/>
            </w:tcBorders>
            <w:tcMar>
              <w:left w:w="108" w:type="dxa"/>
              <w:right w:w="108" w:type="dxa"/>
            </w:tcMar>
            <w:vAlign w:val="center"/>
          </w:tcPr>
          <w:p w14:paraId="6DD69274" w14:textId="65C73569" w:rsidR="59C81F36" w:rsidRPr="00EF7CD2" w:rsidRDefault="59C81F36" w:rsidP="59C81F36">
            <w:pPr>
              <w:spacing w:after="0"/>
              <w:jc w:val="center"/>
            </w:pPr>
            <w:r w:rsidRPr="00EF7CD2">
              <w:rPr>
                <w:rFonts w:eastAsia="Arial"/>
              </w:rPr>
              <w:t xml:space="preserve"> </w:t>
            </w:r>
          </w:p>
        </w:tc>
        <w:tc>
          <w:tcPr>
            <w:tcW w:w="2910" w:type="dxa"/>
            <w:tcBorders>
              <w:top w:val="single" w:sz="8" w:space="0" w:color="auto"/>
              <w:left w:val="nil"/>
              <w:bottom w:val="nil"/>
              <w:right w:val="nil"/>
            </w:tcBorders>
            <w:tcMar>
              <w:left w:w="108" w:type="dxa"/>
              <w:right w:w="108" w:type="dxa"/>
            </w:tcMar>
            <w:vAlign w:val="center"/>
          </w:tcPr>
          <w:p w14:paraId="406EAC6E" w14:textId="13BA499B" w:rsidR="59C81F36" w:rsidRPr="00EF7CD2" w:rsidRDefault="59C81F36" w:rsidP="59C81F36">
            <w:pPr>
              <w:spacing w:after="0"/>
              <w:jc w:val="center"/>
            </w:pPr>
            <w:r w:rsidRPr="00EF7CD2">
              <w:rPr>
                <w:rFonts w:eastAsia="Arial"/>
              </w:rPr>
              <w:t xml:space="preserve"> </w:t>
            </w:r>
          </w:p>
        </w:tc>
      </w:tr>
      <w:tr w:rsidR="59C81F36" w:rsidRPr="00EF7CD2" w14:paraId="218AC576" w14:textId="77777777" w:rsidTr="3C0D4B95">
        <w:trPr>
          <w:trHeight w:val="285"/>
        </w:trPr>
        <w:tc>
          <w:tcPr>
            <w:tcW w:w="1748" w:type="dxa"/>
            <w:tcBorders>
              <w:top w:val="nil"/>
              <w:left w:val="nil"/>
              <w:bottom w:val="nil"/>
              <w:right w:val="nil"/>
            </w:tcBorders>
            <w:tcMar>
              <w:left w:w="108" w:type="dxa"/>
              <w:right w:w="108" w:type="dxa"/>
            </w:tcMar>
            <w:vAlign w:val="center"/>
          </w:tcPr>
          <w:p w14:paraId="6B52741D" w14:textId="5DF44279" w:rsidR="59C81F36" w:rsidRPr="00EF7CD2" w:rsidRDefault="59C81F36" w:rsidP="59C81F36">
            <w:pPr>
              <w:spacing w:after="0"/>
            </w:pPr>
            <w:r w:rsidRPr="00EF7CD2">
              <w:rPr>
                <w:rFonts w:ascii="Times New Roman" w:eastAsia="Times New Roman" w:hAnsi="Times New Roman" w:cs="Times New Roman"/>
              </w:rPr>
              <w:t>Space group</w:t>
            </w:r>
          </w:p>
        </w:tc>
        <w:tc>
          <w:tcPr>
            <w:tcW w:w="2130" w:type="dxa"/>
            <w:tcBorders>
              <w:top w:val="nil"/>
              <w:left w:val="nil"/>
              <w:bottom w:val="nil"/>
              <w:right w:val="nil"/>
            </w:tcBorders>
            <w:tcMar>
              <w:left w:w="108" w:type="dxa"/>
              <w:right w:w="108" w:type="dxa"/>
            </w:tcMar>
            <w:vAlign w:val="center"/>
          </w:tcPr>
          <w:p w14:paraId="01F0F2F7" w14:textId="416F8BB3" w:rsidR="59C81F36" w:rsidRPr="00EF7CD2" w:rsidRDefault="59C81F36" w:rsidP="59C81F36">
            <w:pPr>
              <w:spacing w:after="0"/>
              <w:jc w:val="center"/>
            </w:pPr>
            <w:r w:rsidRPr="00EF7CD2">
              <w:rPr>
                <w:rFonts w:ascii="Times New Roman" w:eastAsia="Times New Roman" w:hAnsi="Times New Roman" w:cs="Times New Roman"/>
                <w:i/>
                <w:iCs/>
              </w:rPr>
              <w:t>P</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p>
        </w:tc>
        <w:tc>
          <w:tcPr>
            <w:tcW w:w="2565" w:type="dxa"/>
            <w:tcBorders>
              <w:top w:val="nil"/>
              <w:left w:val="nil"/>
              <w:bottom w:val="nil"/>
              <w:right w:val="nil"/>
            </w:tcBorders>
            <w:tcMar>
              <w:left w:w="108" w:type="dxa"/>
              <w:right w:w="108" w:type="dxa"/>
            </w:tcMar>
            <w:vAlign w:val="center"/>
          </w:tcPr>
          <w:p w14:paraId="5E1BC35B" w14:textId="2CDE843A" w:rsidR="59C81F36" w:rsidRPr="00EF7CD2" w:rsidRDefault="59C81F36" w:rsidP="59C81F36">
            <w:pPr>
              <w:spacing w:after="0"/>
              <w:jc w:val="center"/>
            </w:pPr>
            <w:r w:rsidRPr="00EF7CD2">
              <w:rPr>
                <w:rFonts w:ascii="Times New Roman" w:eastAsia="Times New Roman" w:hAnsi="Times New Roman" w:cs="Times New Roman"/>
                <w:i/>
                <w:iCs/>
              </w:rPr>
              <w:t>P</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p>
        </w:tc>
        <w:tc>
          <w:tcPr>
            <w:tcW w:w="2910" w:type="dxa"/>
            <w:tcBorders>
              <w:top w:val="nil"/>
              <w:left w:val="nil"/>
              <w:bottom w:val="nil"/>
              <w:right w:val="nil"/>
            </w:tcBorders>
            <w:tcMar>
              <w:left w:w="108" w:type="dxa"/>
              <w:right w:w="108" w:type="dxa"/>
            </w:tcMar>
            <w:vAlign w:val="center"/>
          </w:tcPr>
          <w:p w14:paraId="65BC4A28" w14:textId="0AB7A153" w:rsidR="59C81F36" w:rsidRPr="00EF7CD2" w:rsidRDefault="59C81F36" w:rsidP="59C81F36">
            <w:pPr>
              <w:spacing w:after="0"/>
              <w:jc w:val="center"/>
            </w:pPr>
            <w:r w:rsidRPr="00EF7CD2">
              <w:rPr>
                <w:rFonts w:ascii="Times New Roman" w:eastAsia="Times New Roman" w:hAnsi="Times New Roman" w:cs="Times New Roman"/>
                <w:i/>
                <w:iCs/>
              </w:rPr>
              <w:t>P</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r w:rsidRPr="00EF7CD2">
              <w:rPr>
                <w:rFonts w:ascii="Times New Roman" w:eastAsia="Times New Roman" w:hAnsi="Times New Roman" w:cs="Times New Roman"/>
              </w:rPr>
              <w:t>2</w:t>
            </w:r>
            <w:r w:rsidRPr="00EF7CD2">
              <w:rPr>
                <w:rFonts w:ascii="Times New Roman" w:eastAsia="Times New Roman" w:hAnsi="Times New Roman" w:cs="Times New Roman"/>
                <w:vertAlign w:val="subscript"/>
              </w:rPr>
              <w:t>1</w:t>
            </w:r>
          </w:p>
        </w:tc>
      </w:tr>
      <w:tr w:rsidR="59C81F36" w:rsidRPr="00EF7CD2" w14:paraId="7191ADBE" w14:textId="77777777" w:rsidTr="3C0D4B95">
        <w:trPr>
          <w:trHeight w:val="285"/>
        </w:trPr>
        <w:tc>
          <w:tcPr>
            <w:tcW w:w="1748" w:type="dxa"/>
            <w:tcBorders>
              <w:top w:val="nil"/>
              <w:left w:val="nil"/>
              <w:bottom w:val="nil"/>
              <w:right w:val="nil"/>
            </w:tcBorders>
            <w:tcMar>
              <w:left w:w="108" w:type="dxa"/>
              <w:right w:w="108" w:type="dxa"/>
            </w:tcMar>
            <w:vAlign w:val="center"/>
          </w:tcPr>
          <w:p w14:paraId="1A68391D" w14:textId="63537746" w:rsidR="59C81F36" w:rsidRPr="00EF7CD2" w:rsidRDefault="59C81F36" w:rsidP="59C81F36">
            <w:pPr>
              <w:spacing w:after="0"/>
            </w:pPr>
            <w:r w:rsidRPr="00EF7CD2">
              <w:rPr>
                <w:rFonts w:ascii="Times New Roman" w:eastAsia="Times New Roman" w:hAnsi="Times New Roman" w:cs="Times New Roman"/>
              </w:rPr>
              <w:t>Cell dimensions</w:t>
            </w:r>
          </w:p>
        </w:tc>
        <w:tc>
          <w:tcPr>
            <w:tcW w:w="2130" w:type="dxa"/>
            <w:tcBorders>
              <w:top w:val="nil"/>
              <w:left w:val="nil"/>
              <w:bottom w:val="nil"/>
              <w:right w:val="nil"/>
            </w:tcBorders>
            <w:tcMar>
              <w:left w:w="108" w:type="dxa"/>
              <w:right w:w="108" w:type="dxa"/>
            </w:tcMar>
            <w:vAlign w:val="center"/>
          </w:tcPr>
          <w:p w14:paraId="1EBF6DCB" w14:textId="351FB078"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565" w:type="dxa"/>
            <w:tcBorders>
              <w:top w:val="nil"/>
              <w:left w:val="nil"/>
              <w:bottom w:val="nil"/>
              <w:right w:val="nil"/>
            </w:tcBorders>
            <w:tcMar>
              <w:left w:w="108" w:type="dxa"/>
              <w:right w:w="108" w:type="dxa"/>
            </w:tcMar>
            <w:vAlign w:val="center"/>
          </w:tcPr>
          <w:p w14:paraId="6902B849" w14:textId="765E1777"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910" w:type="dxa"/>
            <w:tcBorders>
              <w:top w:val="nil"/>
              <w:left w:val="nil"/>
              <w:bottom w:val="nil"/>
              <w:right w:val="nil"/>
            </w:tcBorders>
            <w:tcMar>
              <w:left w:w="108" w:type="dxa"/>
              <w:right w:w="108" w:type="dxa"/>
            </w:tcMar>
            <w:vAlign w:val="center"/>
          </w:tcPr>
          <w:p w14:paraId="4346901D" w14:textId="6DF4092B" w:rsidR="59C81F36" w:rsidRPr="00EF7CD2" w:rsidRDefault="59C81F36" w:rsidP="59C81F36">
            <w:pPr>
              <w:spacing w:after="0"/>
              <w:jc w:val="center"/>
            </w:pPr>
            <w:r w:rsidRPr="00EF7CD2">
              <w:rPr>
                <w:rFonts w:ascii="Times New Roman" w:eastAsia="Times New Roman" w:hAnsi="Times New Roman" w:cs="Times New Roman"/>
              </w:rPr>
              <w:t xml:space="preserve"> </w:t>
            </w:r>
          </w:p>
        </w:tc>
      </w:tr>
      <w:tr w:rsidR="59C81F36" w:rsidRPr="00EF7CD2" w14:paraId="78F1C651" w14:textId="77777777" w:rsidTr="3C0D4B95">
        <w:trPr>
          <w:trHeight w:val="285"/>
        </w:trPr>
        <w:tc>
          <w:tcPr>
            <w:tcW w:w="1748" w:type="dxa"/>
            <w:tcBorders>
              <w:top w:val="nil"/>
              <w:left w:val="nil"/>
              <w:bottom w:val="nil"/>
              <w:right w:val="nil"/>
            </w:tcBorders>
            <w:tcMar>
              <w:left w:w="108" w:type="dxa"/>
              <w:right w:w="108" w:type="dxa"/>
            </w:tcMar>
            <w:vAlign w:val="center"/>
          </w:tcPr>
          <w:p w14:paraId="59DE33F7" w14:textId="6CBB02F5" w:rsidR="59C81F36" w:rsidRPr="00EF7CD2" w:rsidRDefault="59C81F36" w:rsidP="59C81F36">
            <w:pPr>
              <w:spacing w:after="0"/>
            </w:pPr>
            <w:r w:rsidRPr="00EF7CD2">
              <w:rPr>
                <w:rFonts w:ascii="Times New Roman" w:eastAsia="Times New Roman" w:hAnsi="Times New Roman" w:cs="Times New Roman"/>
              </w:rPr>
              <w:t xml:space="preserve">    </w:t>
            </w:r>
            <w:r w:rsidRPr="00EF7CD2">
              <w:rPr>
                <w:rFonts w:ascii="Times New Roman" w:eastAsia="Times New Roman" w:hAnsi="Times New Roman" w:cs="Times New Roman"/>
                <w:i/>
                <w:iCs/>
              </w:rPr>
              <w:t>a</w:t>
            </w:r>
            <w:r w:rsidRPr="00EF7CD2">
              <w:rPr>
                <w:rFonts w:ascii="Times New Roman" w:eastAsia="Times New Roman" w:hAnsi="Times New Roman" w:cs="Times New Roman"/>
              </w:rPr>
              <w:t xml:space="preserve">, </w:t>
            </w:r>
            <w:r w:rsidRPr="00EF7CD2">
              <w:rPr>
                <w:rFonts w:ascii="Times New Roman" w:eastAsia="Times New Roman" w:hAnsi="Times New Roman" w:cs="Times New Roman"/>
                <w:i/>
                <w:iCs/>
              </w:rPr>
              <w:t>b</w:t>
            </w:r>
            <w:r w:rsidRPr="00EF7CD2">
              <w:rPr>
                <w:rFonts w:ascii="Times New Roman" w:eastAsia="Times New Roman" w:hAnsi="Times New Roman" w:cs="Times New Roman"/>
              </w:rPr>
              <w:t xml:space="preserve">, </w:t>
            </w:r>
            <w:r w:rsidRPr="00EF7CD2">
              <w:rPr>
                <w:rFonts w:ascii="Times New Roman" w:eastAsia="Times New Roman" w:hAnsi="Times New Roman" w:cs="Times New Roman"/>
                <w:i/>
                <w:iCs/>
              </w:rPr>
              <w:t>c</w:t>
            </w:r>
            <w:r w:rsidRPr="00EF7CD2">
              <w:rPr>
                <w:rFonts w:ascii="Times New Roman" w:eastAsia="Times New Roman" w:hAnsi="Times New Roman" w:cs="Times New Roman"/>
              </w:rPr>
              <w:t xml:space="preserve"> (Å)</w:t>
            </w:r>
          </w:p>
        </w:tc>
        <w:tc>
          <w:tcPr>
            <w:tcW w:w="2130" w:type="dxa"/>
            <w:tcBorders>
              <w:top w:val="nil"/>
              <w:left w:val="nil"/>
              <w:bottom w:val="nil"/>
              <w:right w:val="nil"/>
            </w:tcBorders>
            <w:tcMar>
              <w:left w:w="108" w:type="dxa"/>
              <w:right w:w="108" w:type="dxa"/>
            </w:tcMar>
            <w:vAlign w:val="center"/>
          </w:tcPr>
          <w:p w14:paraId="3AFDF325" w14:textId="6C566D3E" w:rsidR="59C81F36" w:rsidRPr="00EF7CD2" w:rsidRDefault="59C81F36" w:rsidP="59C81F36">
            <w:pPr>
              <w:spacing w:after="0"/>
              <w:jc w:val="center"/>
            </w:pPr>
            <w:r w:rsidRPr="00EF7CD2">
              <w:rPr>
                <w:rFonts w:ascii="Times New Roman" w:eastAsia="Times New Roman" w:hAnsi="Times New Roman" w:cs="Times New Roman"/>
              </w:rPr>
              <w:t>40.4, 52.0, 89.7</w:t>
            </w:r>
          </w:p>
        </w:tc>
        <w:tc>
          <w:tcPr>
            <w:tcW w:w="2565" w:type="dxa"/>
            <w:tcBorders>
              <w:top w:val="nil"/>
              <w:left w:val="nil"/>
              <w:bottom w:val="nil"/>
              <w:right w:val="nil"/>
            </w:tcBorders>
            <w:tcMar>
              <w:left w:w="108" w:type="dxa"/>
              <w:right w:w="108" w:type="dxa"/>
            </w:tcMar>
            <w:vAlign w:val="center"/>
          </w:tcPr>
          <w:p w14:paraId="6ED6E8D8" w14:textId="033C2AE8" w:rsidR="59C81F36" w:rsidRPr="00EF7CD2" w:rsidRDefault="59C81F36" w:rsidP="59C81F36">
            <w:pPr>
              <w:spacing w:after="0"/>
              <w:jc w:val="center"/>
            </w:pPr>
            <w:r w:rsidRPr="00EF7CD2">
              <w:rPr>
                <w:rFonts w:ascii="Times New Roman" w:eastAsia="Times New Roman" w:hAnsi="Times New Roman" w:cs="Times New Roman"/>
              </w:rPr>
              <w:t>40.4, 51.9, 90.4</w:t>
            </w:r>
          </w:p>
        </w:tc>
        <w:tc>
          <w:tcPr>
            <w:tcW w:w="2910" w:type="dxa"/>
            <w:tcBorders>
              <w:top w:val="nil"/>
              <w:left w:val="nil"/>
              <w:bottom w:val="nil"/>
              <w:right w:val="nil"/>
            </w:tcBorders>
            <w:tcMar>
              <w:left w:w="108" w:type="dxa"/>
              <w:right w:w="108" w:type="dxa"/>
            </w:tcMar>
            <w:vAlign w:val="center"/>
          </w:tcPr>
          <w:p w14:paraId="715A9044" w14:textId="4DA7AC56" w:rsidR="59C81F36" w:rsidRPr="00EF7CD2" w:rsidRDefault="59C81F36" w:rsidP="59C81F36">
            <w:pPr>
              <w:spacing w:after="0"/>
              <w:jc w:val="center"/>
            </w:pPr>
            <w:r w:rsidRPr="00EF7CD2">
              <w:rPr>
                <w:rFonts w:ascii="Times New Roman" w:eastAsia="Times New Roman" w:hAnsi="Times New Roman" w:cs="Times New Roman"/>
              </w:rPr>
              <w:t>40.2, 53.0, 89.8</w:t>
            </w:r>
          </w:p>
        </w:tc>
      </w:tr>
      <w:tr w:rsidR="59C81F36" w:rsidRPr="00EF7CD2" w14:paraId="40E34993" w14:textId="77777777" w:rsidTr="3C0D4B95">
        <w:trPr>
          <w:trHeight w:val="285"/>
        </w:trPr>
        <w:tc>
          <w:tcPr>
            <w:tcW w:w="1748" w:type="dxa"/>
            <w:tcBorders>
              <w:top w:val="nil"/>
              <w:left w:val="nil"/>
              <w:bottom w:val="nil"/>
              <w:right w:val="nil"/>
            </w:tcBorders>
            <w:tcMar>
              <w:left w:w="108" w:type="dxa"/>
              <w:right w:w="108" w:type="dxa"/>
            </w:tcMar>
            <w:vAlign w:val="center"/>
          </w:tcPr>
          <w:p w14:paraId="2347B4DB" w14:textId="24DB5E65" w:rsidR="59C81F36" w:rsidRPr="00EF7CD2" w:rsidRDefault="59C81F36" w:rsidP="59C81F36">
            <w:pPr>
              <w:spacing w:after="0"/>
            </w:pPr>
            <w:r w:rsidRPr="00EF7CD2">
              <w:rPr>
                <w:rFonts w:ascii="Symbol" w:eastAsia="Symbol" w:hAnsi="Symbol" w:cs="Symbol"/>
              </w:rPr>
              <w:t xml:space="preserve">    </w:t>
            </w:r>
            <w:r w:rsidRPr="00EF7CD2">
              <w:rPr>
                <w:rFonts w:ascii="Symbol" w:eastAsia="Symbol" w:hAnsi="Symbol" w:cs="Symbol"/>
                <w:i/>
                <w:iCs/>
              </w:rPr>
              <w:t>a</w:t>
            </w:r>
            <w:r w:rsidRPr="00EF7CD2">
              <w:rPr>
                <w:rFonts w:ascii="Symbol" w:eastAsia="Symbol" w:hAnsi="Symbol" w:cs="Symbol"/>
              </w:rPr>
              <w:t xml:space="preserve">, </w:t>
            </w:r>
            <w:r w:rsidRPr="00EF7CD2">
              <w:rPr>
                <w:rFonts w:ascii="Symbol" w:eastAsia="Symbol" w:hAnsi="Symbol" w:cs="Symbol"/>
                <w:i/>
                <w:iCs/>
              </w:rPr>
              <w:t>b</w:t>
            </w:r>
            <w:r w:rsidRPr="00EF7CD2">
              <w:rPr>
                <w:rFonts w:ascii="Symbol" w:eastAsia="Symbol" w:hAnsi="Symbol" w:cs="Symbol"/>
              </w:rPr>
              <w:t xml:space="preserve">, </w:t>
            </w:r>
            <w:r w:rsidRPr="00EF7CD2">
              <w:rPr>
                <w:rFonts w:ascii="Symbol" w:eastAsia="Symbol" w:hAnsi="Symbol" w:cs="Symbol"/>
                <w:i/>
                <w:iCs/>
              </w:rPr>
              <w:t>g</w:t>
            </w:r>
            <w:r w:rsidRPr="00EF7CD2">
              <w:rPr>
                <w:rFonts w:ascii="Symbol" w:eastAsia="Symbol" w:hAnsi="Symbol" w:cs="Symbol"/>
              </w:rPr>
              <w:t xml:space="preserve"> </w:t>
            </w:r>
            <w:r w:rsidRPr="00EF7CD2">
              <w:rPr>
                <w:rFonts w:eastAsia="Arial"/>
              </w:rPr>
              <w:t xml:space="preserve"> </w:t>
            </w:r>
            <w:r w:rsidRPr="00EF7CD2">
              <w:rPr>
                <w:rFonts w:ascii="Times New Roman" w:eastAsia="Times New Roman" w:hAnsi="Times New Roman" w:cs="Times New Roman"/>
              </w:rPr>
              <w:t>(</w:t>
            </w:r>
            <w:r w:rsidRPr="00EF7CD2">
              <w:rPr>
                <w:rFonts w:ascii="Symbol" w:eastAsia="Symbol" w:hAnsi="Symbol" w:cs="Symbol"/>
              </w:rPr>
              <w:t>°</w:t>
            </w:r>
            <w:r w:rsidRPr="00EF7CD2">
              <w:rPr>
                <w:rFonts w:ascii="Times New Roman" w:eastAsia="Times New Roman" w:hAnsi="Times New Roman" w:cs="Times New Roman"/>
              </w:rPr>
              <w:t xml:space="preserve">) </w:t>
            </w:r>
          </w:p>
        </w:tc>
        <w:tc>
          <w:tcPr>
            <w:tcW w:w="2130" w:type="dxa"/>
            <w:tcBorders>
              <w:top w:val="nil"/>
              <w:left w:val="nil"/>
              <w:bottom w:val="nil"/>
              <w:right w:val="nil"/>
            </w:tcBorders>
            <w:tcMar>
              <w:left w:w="108" w:type="dxa"/>
              <w:right w:w="108" w:type="dxa"/>
            </w:tcMar>
            <w:vAlign w:val="center"/>
          </w:tcPr>
          <w:p w14:paraId="6FE187B5" w14:textId="22BEF7BA" w:rsidR="59C81F36" w:rsidRPr="00EF7CD2" w:rsidRDefault="59C81F36" w:rsidP="59C81F36">
            <w:pPr>
              <w:spacing w:after="0"/>
              <w:jc w:val="center"/>
            </w:pPr>
            <w:r w:rsidRPr="00EF7CD2">
              <w:rPr>
                <w:rFonts w:ascii="Times New Roman" w:eastAsia="Times New Roman" w:hAnsi="Times New Roman" w:cs="Times New Roman"/>
              </w:rPr>
              <w:t>90, 90, 90</w:t>
            </w:r>
          </w:p>
        </w:tc>
        <w:tc>
          <w:tcPr>
            <w:tcW w:w="2565" w:type="dxa"/>
            <w:tcBorders>
              <w:top w:val="nil"/>
              <w:left w:val="nil"/>
              <w:bottom w:val="nil"/>
              <w:right w:val="nil"/>
            </w:tcBorders>
            <w:tcMar>
              <w:left w:w="108" w:type="dxa"/>
              <w:right w:w="108" w:type="dxa"/>
            </w:tcMar>
            <w:vAlign w:val="center"/>
          </w:tcPr>
          <w:p w14:paraId="534DAE76" w14:textId="7C136B78" w:rsidR="59C81F36" w:rsidRPr="00EF7CD2" w:rsidRDefault="59C81F36" w:rsidP="59C81F36">
            <w:pPr>
              <w:spacing w:after="0"/>
              <w:jc w:val="center"/>
            </w:pPr>
            <w:r w:rsidRPr="00EF7CD2">
              <w:rPr>
                <w:rFonts w:ascii="Times New Roman" w:eastAsia="Times New Roman" w:hAnsi="Times New Roman" w:cs="Times New Roman"/>
              </w:rPr>
              <w:t>90, 90, 90</w:t>
            </w:r>
          </w:p>
        </w:tc>
        <w:tc>
          <w:tcPr>
            <w:tcW w:w="2910" w:type="dxa"/>
            <w:tcBorders>
              <w:top w:val="nil"/>
              <w:left w:val="nil"/>
              <w:bottom w:val="nil"/>
              <w:right w:val="nil"/>
            </w:tcBorders>
            <w:tcMar>
              <w:left w:w="108" w:type="dxa"/>
              <w:right w:w="108" w:type="dxa"/>
            </w:tcMar>
            <w:vAlign w:val="center"/>
          </w:tcPr>
          <w:p w14:paraId="52CBBDE3" w14:textId="3835E1E1" w:rsidR="59C81F36" w:rsidRPr="00EF7CD2" w:rsidRDefault="59C81F36" w:rsidP="59C81F36">
            <w:pPr>
              <w:spacing w:after="0"/>
              <w:jc w:val="center"/>
            </w:pPr>
            <w:r w:rsidRPr="00EF7CD2">
              <w:rPr>
                <w:rFonts w:ascii="Times New Roman" w:eastAsia="Times New Roman" w:hAnsi="Times New Roman" w:cs="Times New Roman"/>
              </w:rPr>
              <w:t>90, 90, 90</w:t>
            </w:r>
          </w:p>
        </w:tc>
      </w:tr>
      <w:tr w:rsidR="59C81F36" w:rsidRPr="00EF7CD2" w14:paraId="1436CC59" w14:textId="77777777" w:rsidTr="3C0D4B95">
        <w:trPr>
          <w:trHeight w:val="285"/>
        </w:trPr>
        <w:tc>
          <w:tcPr>
            <w:tcW w:w="1748" w:type="dxa"/>
            <w:tcBorders>
              <w:top w:val="nil"/>
              <w:left w:val="nil"/>
              <w:bottom w:val="nil"/>
              <w:right w:val="nil"/>
            </w:tcBorders>
            <w:tcMar>
              <w:left w:w="108" w:type="dxa"/>
              <w:right w:w="108" w:type="dxa"/>
            </w:tcMar>
            <w:vAlign w:val="center"/>
          </w:tcPr>
          <w:p w14:paraId="75F09A67" w14:textId="4A325FD4" w:rsidR="59C81F36" w:rsidRPr="00EF7CD2" w:rsidRDefault="59C81F36" w:rsidP="59C81F36">
            <w:pPr>
              <w:spacing w:after="0"/>
            </w:pPr>
            <w:r w:rsidRPr="00EF7CD2">
              <w:rPr>
                <w:rFonts w:ascii="Times New Roman" w:eastAsia="Times New Roman" w:hAnsi="Times New Roman" w:cs="Times New Roman"/>
              </w:rPr>
              <w:t>Resolution (Å)</w:t>
            </w:r>
          </w:p>
        </w:tc>
        <w:tc>
          <w:tcPr>
            <w:tcW w:w="2130" w:type="dxa"/>
            <w:tcBorders>
              <w:top w:val="nil"/>
              <w:left w:val="nil"/>
              <w:bottom w:val="nil"/>
              <w:right w:val="nil"/>
            </w:tcBorders>
            <w:tcMar>
              <w:left w:w="108" w:type="dxa"/>
              <w:right w:w="108" w:type="dxa"/>
            </w:tcMar>
            <w:vAlign w:val="center"/>
          </w:tcPr>
          <w:p w14:paraId="3554A748" w14:textId="686C633E" w:rsidR="59C81F36" w:rsidRPr="00EF7CD2" w:rsidRDefault="59C81F36" w:rsidP="59C81F36">
            <w:pPr>
              <w:spacing w:after="0"/>
              <w:jc w:val="center"/>
            </w:pPr>
            <w:r w:rsidRPr="00EF7CD2">
              <w:rPr>
                <w:rFonts w:ascii="Times New Roman" w:eastAsia="Times New Roman" w:hAnsi="Times New Roman" w:cs="Times New Roman"/>
              </w:rPr>
              <w:t>1.31 (1.45-1.31) *</w:t>
            </w:r>
          </w:p>
        </w:tc>
        <w:tc>
          <w:tcPr>
            <w:tcW w:w="2565" w:type="dxa"/>
            <w:tcBorders>
              <w:top w:val="nil"/>
              <w:left w:val="nil"/>
              <w:bottom w:val="nil"/>
              <w:right w:val="nil"/>
            </w:tcBorders>
            <w:tcMar>
              <w:left w:w="108" w:type="dxa"/>
              <w:right w:w="108" w:type="dxa"/>
            </w:tcMar>
            <w:vAlign w:val="center"/>
          </w:tcPr>
          <w:p w14:paraId="2530B252" w14:textId="5F96D063" w:rsidR="59C81F36" w:rsidRPr="00EF7CD2" w:rsidRDefault="59C81F36" w:rsidP="59C81F36">
            <w:pPr>
              <w:spacing w:after="0"/>
              <w:jc w:val="center"/>
            </w:pPr>
            <w:r w:rsidRPr="00EF7CD2">
              <w:rPr>
                <w:rFonts w:ascii="Times New Roman" w:eastAsia="Times New Roman" w:hAnsi="Times New Roman" w:cs="Times New Roman"/>
              </w:rPr>
              <w:t>1.55 (1.69-1.55) *</w:t>
            </w:r>
          </w:p>
        </w:tc>
        <w:tc>
          <w:tcPr>
            <w:tcW w:w="2910" w:type="dxa"/>
            <w:tcBorders>
              <w:top w:val="nil"/>
              <w:left w:val="nil"/>
              <w:bottom w:val="nil"/>
              <w:right w:val="nil"/>
            </w:tcBorders>
            <w:tcMar>
              <w:left w:w="108" w:type="dxa"/>
              <w:right w:w="108" w:type="dxa"/>
            </w:tcMar>
            <w:vAlign w:val="center"/>
          </w:tcPr>
          <w:p w14:paraId="6BCA4546" w14:textId="46C5CE38" w:rsidR="59C81F36" w:rsidRPr="00EF7CD2" w:rsidRDefault="59C81F36" w:rsidP="59C81F36">
            <w:pPr>
              <w:spacing w:after="0"/>
              <w:jc w:val="center"/>
            </w:pPr>
            <w:r w:rsidRPr="00EF7CD2">
              <w:rPr>
                <w:rFonts w:ascii="Times New Roman" w:eastAsia="Times New Roman" w:hAnsi="Times New Roman" w:cs="Times New Roman"/>
              </w:rPr>
              <w:t>1.20 (1.28-1.20) *</w:t>
            </w:r>
          </w:p>
        </w:tc>
      </w:tr>
      <w:tr w:rsidR="59C81F36" w:rsidRPr="00EF7CD2" w14:paraId="7900465B" w14:textId="77777777" w:rsidTr="3C0D4B95">
        <w:trPr>
          <w:trHeight w:val="285"/>
        </w:trPr>
        <w:tc>
          <w:tcPr>
            <w:tcW w:w="1748" w:type="dxa"/>
            <w:tcBorders>
              <w:top w:val="nil"/>
              <w:left w:val="nil"/>
              <w:bottom w:val="nil"/>
              <w:right w:val="nil"/>
            </w:tcBorders>
            <w:tcMar>
              <w:left w:w="108" w:type="dxa"/>
              <w:right w:w="108" w:type="dxa"/>
            </w:tcMar>
            <w:vAlign w:val="center"/>
          </w:tcPr>
          <w:p w14:paraId="48A24A48" w14:textId="4BD693F4" w:rsidR="59C81F36" w:rsidRPr="00EF7CD2" w:rsidRDefault="59C81F36" w:rsidP="59C81F36">
            <w:pPr>
              <w:spacing w:after="0"/>
            </w:pPr>
            <w:proofErr w:type="spellStart"/>
            <w:r w:rsidRPr="00EF7CD2">
              <w:rPr>
                <w:rFonts w:ascii="Times New Roman" w:eastAsia="Times New Roman" w:hAnsi="Times New Roman" w:cs="Times New Roman"/>
              </w:rPr>
              <w:t>R</w:t>
            </w:r>
            <w:r w:rsidRPr="00EF7CD2">
              <w:rPr>
                <w:rFonts w:ascii="Times New Roman" w:eastAsia="Times New Roman" w:hAnsi="Times New Roman" w:cs="Times New Roman"/>
                <w:vertAlign w:val="subscript"/>
              </w:rPr>
              <w:t>pim</w:t>
            </w:r>
            <w:proofErr w:type="spellEnd"/>
            <w:r w:rsidRPr="00EF7CD2">
              <w:rPr>
                <w:rFonts w:ascii="Times New Roman" w:eastAsia="Times New Roman" w:hAnsi="Times New Roman" w:cs="Times New Roman"/>
              </w:rPr>
              <w:t>/</w:t>
            </w:r>
            <w:proofErr w:type="spellStart"/>
            <w:proofErr w:type="gramStart"/>
            <w:r w:rsidRPr="00EF7CD2">
              <w:rPr>
                <w:rFonts w:ascii="Times New Roman" w:eastAsia="Times New Roman" w:hAnsi="Times New Roman" w:cs="Times New Roman"/>
                <w:i/>
                <w:iCs/>
              </w:rPr>
              <w:t>R</w:t>
            </w:r>
            <w:r w:rsidRPr="00EF7CD2">
              <w:rPr>
                <w:rFonts w:ascii="Times New Roman" w:eastAsia="Times New Roman" w:hAnsi="Times New Roman" w:cs="Times New Roman"/>
                <w:vertAlign w:val="subscript"/>
              </w:rPr>
              <w:t>merge</w:t>
            </w:r>
            <w:proofErr w:type="spellEnd"/>
            <w:r w:rsidRPr="00EF7CD2">
              <w:rPr>
                <w:rFonts w:ascii="Times New Roman" w:eastAsia="Times New Roman" w:hAnsi="Times New Roman" w:cs="Times New Roman"/>
              </w:rPr>
              <w:t>(</w:t>
            </w:r>
            <w:proofErr w:type="gramEnd"/>
            <w:r w:rsidRPr="00EF7CD2">
              <w:rPr>
                <w:rFonts w:ascii="Times New Roman" w:eastAsia="Times New Roman" w:hAnsi="Times New Roman" w:cs="Times New Roman"/>
              </w:rPr>
              <w:t>%)</w:t>
            </w:r>
          </w:p>
        </w:tc>
        <w:tc>
          <w:tcPr>
            <w:tcW w:w="2130" w:type="dxa"/>
            <w:tcBorders>
              <w:top w:val="nil"/>
              <w:left w:val="nil"/>
              <w:bottom w:val="nil"/>
              <w:right w:val="nil"/>
            </w:tcBorders>
            <w:tcMar>
              <w:left w:w="108" w:type="dxa"/>
              <w:right w:w="108" w:type="dxa"/>
            </w:tcMar>
            <w:vAlign w:val="center"/>
          </w:tcPr>
          <w:p w14:paraId="5D5D8BD9" w14:textId="46D311DB" w:rsidR="59C81F36" w:rsidRPr="00EF7CD2" w:rsidRDefault="59C81F36" w:rsidP="59C81F36">
            <w:pPr>
              <w:spacing w:after="0"/>
              <w:jc w:val="center"/>
            </w:pPr>
            <w:r w:rsidRPr="00EF7CD2">
              <w:rPr>
                <w:rFonts w:ascii="Times New Roman" w:eastAsia="Times New Roman" w:hAnsi="Times New Roman" w:cs="Times New Roman"/>
              </w:rPr>
              <w:t>2.6/7.6 (42.5/120)</w:t>
            </w:r>
          </w:p>
        </w:tc>
        <w:tc>
          <w:tcPr>
            <w:tcW w:w="2565" w:type="dxa"/>
            <w:tcBorders>
              <w:top w:val="nil"/>
              <w:left w:val="nil"/>
              <w:bottom w:val="nil"/>
              <w:right w:val="nil"/>
            </w:tcBorders>
            <w:tcMar>
              <w:left w:w="108" w:type="dxa"/>
              <w:right w:w="108" w:type="dxa"/>
            </w:tcMar>
            <w:vAlign w:val="center"/>
          </w:tcPr>
          <w:p w14:paraId="2CA44D17" w14:textId="35D4494F" w:rsidR="59C81F36" w:rsidRPr="00EF7CD2" w:rsidRDefault="59C81F36" w:rsidP="59C81F36">
            <w:pPr>
              <w:spacing w:after="0"/>
              <w:jc w:val="center"/>
            </w:pPr>
            <w:r w:rsidRPr="00EF7CD2">
              <w:rPr>
                <w:rFonts w:ascii="Times New Roman" w:eastAsia="Times New Roman" w:hAnsi="Times New Roman" w:cs="Times New Roman"/>
              </w:rPr>
              <w:t>5.8/17.2 (50.2/145)</w:t>
            </w:r>
          </w:p>
        </w:tc>
        <w:tc>
          <w:tcPr>
            <w:tcW w:w="2910" w:type="dxa"/>
            <w:tcBorders>
              <w:top w:val="nil"/>
              <w:left w:val="nil"/>
              <w:bottom w:val="nil"/>
              <w:right w:val="nil"/>
            </w:tcBorders>
            <w:tcMar>
              <w:left w:w="108" w:type="dxa"/>
              <w:right w:w="108" w:type="dxa"/>
            </w:tcMar>
            <w:vAlign w:val="center"/>
          </w:tcPr>
          <w:p w14:paraId="5CC46FCD" w14:textId="6AA17985" w:rsidR="59C81F36" w:rsidRPr="00EF7CD2" w:rsidRDefault="59C81F36" w:rsidP="59C81F36">
            <w:pPr>
              <w:spacing w:after="0"/>
              <w:jc w:val="center"/>
            </w:pPr>
            <w:r w:rsidRPr="00EF7CD2">
              <w:rPr>
                <w:rFonts w:ascii="Times New Roman" w:eastAsia="Times New Roman" w:hAnsi="Times New Roman" w:cs="Times New Roman"/>
              </w:rPr>
              <w:t>3.5/10.1 (70.0/213)</w:t>
            </w:r>
          </w:p>
        </w:tc>
      </w:tr>
      <w:tr w:rsidR="59C81F36" w:rsidRPr="00EF7CD2" w14:paraId="2A3F838E" w14:textId="77777777" w:rsidTr="3C0D4B95">
        <w:trPr>
          <w:trHeight w:val="285"/>
        </w:trPr>
        <w:tc>
          <w:tcPr>
            <w:tcW w:w="1748" w:type="dxa"/>
            <w:tcBorders>
              <w:top w:val="nil"/>
              <w:left w:val="nil"/>
              <w:bottom w:val="nil"/>
              <w:right w:val="nil"/>
            </w:tcBorders>
            <w:tcMar>
              <w:left w:w="108" w:type="dxa"/>
              <w:right w:w="108" w:type="dxa"/>
            </w:tcMar>
            <w:vAlign w:val="center"/>
          </w:tcPr>
          <w:p w14:paraId="16D917D6" w14:textId="5A07276A" w:rsidR="59C81F36" w:rsidRPr="00EF7CD2" w:rsidRDefault="59C81F36" w:rsidP="59C81F36">
            <w:pPr>
              <w:spacing w:after="0"/>
            </w:pPr>
            <w:r w:rsidRPr="00EF7CD2">
              <w:rPr>
                <w:rFonts w:ascii="Times New Roman" w:eastAsia="Times New Roman" w:hAnsi="Times New Roman" w:cs="Times New Roman"/>
                <w:i/>
                <w:iCs/>
              </w:rPr>
              <w:t>I</w:t>
            </w:r>
            <w:r w:rsidRPr="00EF7CD2">
              <w:rPr>
                <w:rFonts w:ascii="Times New Roman" w:eastAsia="Times New Roman" w:hAnsi="Times New Roman" w:cs="Times New Roman"/>
              </w:rPr>
              <w:t>/</w:t>
            </w:r>
            <w:r w:rsidRPr="00EF7CD2">
              <w:rPr>
                <w:rFonts w:ascii="Symbol" w:eastAsia="Symbol" w:hAnsi="Symbol" w:cs="Symbol"/>
              </w:rPr>
              <w:t>s</w:t>
            </w:r>
            <w:r w:rsidRPr="00EF7CD2">
              <w:rPr>
                <w:rFonts w:ascii="Times New Roman" w:eastAsia="Times New Roman" w:hAnsi="Times New Roman" w:cs="Times New Roman"/>
                <w:i/>
                <w:iCs/>
              </w:rPr>
              <w:t>I</w:t>
            </w:r>
          </w:p>
        </w:tc>
        <w:tc>
          <w:tcPr>
            <w:tcW w:w="2130" w:type="dxa"/>
            <w:tcBorders>
              <w:top w:val="nil"/>
              <w:left w:val="nil"/>
              <w:bottom w:val="nil"/>
              <w:right w:val="nil"/>
            </w:tcBorders>
            <w:tcMar>
              <w:left w:w="108" w:type="dxa"/>
              <w:right w:w="108" w:type="dxa"/>
            </w:tcMar>
            <w:vAlign w:val="center"/>
          </w:tcPr>
          <w:p w14:paraId="187569B5" w14:textId="35E1B9EE" w:rsidR="59C81F36" w:rsidRPr="00EF7CD2" w:rsidRDefault="59C81F36" w:rsidP="59C81F36">
            <w:pPr>
              <w:spacing w:after="0"/>
              <w:jc w:val="center"/>
            </w:pPr>
            <w:r w:rsidRPr="00EF7CD2">
              <w:rPr>
                <w:rFonts w:ascii="Times New Roman" w:eastAsia="Times New Roman" w:hAnsi="Times New Roman" w:cs="Times New Roman"/>
              </w:rPr>
              <w:t>11.3 (1.5)</w:t>
            </w:r>
          </w:p>
        </w:tc>
        <w:tc>
          <w:tcPr>
            <w:tcW w:w="2565" w:type="dxa"/>
            <w:tcBorders>
              <w:top w:val="nil"/>
              <w:left w:val="nil"/>
              <w:bottom w:val="nil"/>
              <w:right w:val="nil"/>
            </w:tcBorders>
            <w:tcMar>
              <w:left w:w="108" w:type="dxa"/>
              <w:right w:w="108" w:type="dxa"/>
            </w:tcMar>
            <w:vAlign w:val="center"/>
          </w:tcPr>
          <w:p w14:paraId="3BC99618" w14:textId="085351F6" w:rsidR="59C81F36" w:rsidRPr="00EF7CD2" w:rsidRDefault="59C81F36" w:rsidP="59C81F36">
            <w:pPr>
              <w:spacing w:after="0"/>
              <w:jc w:val="center"/>
            </w:pPr>
            <w:r w:rsidRPr="00EF7CD2">
              <w:rPr>
                <w:rFonts w:ascii="Times New Roman" w:eastAsia="Times New Roman" w:hAnsi="Times New Roman" w:cs="Times New Roman"/>
              </w:rPr>
              <w:t>5.9 (1.5)</w:t>
            </w:r>
          </w:p>
        </w:tc>
        <w:tc>
          <w:tcPr>
            <w:tcW w:w="2910" w:type="dxa"/>
            <w:tcBorders>
              <w:top w:val="nil"/>
              <w:left w:val="nil"/>
              <w:bottom w:val="nil"/>
              <w:right w:val="nil"/>
            </w:tcBorders>
            <w:tcMar>
              <w:left w:w="108" w:type="dxa"/>
              <w:right w:w="108" w:type="dxa"/>
            </w:tcMar>
            <w:vAlign w:val="center"/>
          </w:tcPr>
          <w:p w14:paraId="39434B06" w14:textId="331DF039" w:rsidR="59C81F36" w:rsidRPr="00EF7CD2" w:rsidRDefault="59C81F36" w:rsidP="59C81F36">
            <w:pPr>
              <w:spacing w:after="0"/>
              <w:jc w:val="center"/>
            </w:pPr>
            <w:r w:rsidRPr="00EF7CD2">
              <w:rPr>
                <w:rFonts w:ascii="Times New Roman" w:eastAsia="Times New Roman" w:hAnsi="Times New Roman" w:cs="Times New Roman"/>
              </w:rPr>
              <w:t>10.1 (1.4)</w:t>
            </w:r>
          </w:p>
        </w:tc>
      </w:tr>
      <w:tr w:rsidR="59C81F36" w:rsidRPr="00EF7CD2" w14:paraId="285B5AF7" w14:textId="77777777" w:rsidTr="3C0D4B95">
        <w:trPr>
          <w:trHeight w:val="285"/>
        </w:trPr>
        <w:tc>
          <w:tcPr>
            <w:tcW w:w="1748" w:type="dxa"/>
            <w:tcBorders>
              <w:top w:val="nil"/>
              <w:left w:val="nil"/>
              <w:bottom w:val="nil"/>
              <w:right w:val="nil"/>
            </w:tcBorders>
            <w:tcMar>
              <w:left w:w="108" w:type="dxa"/>
              <w:right w:w="108" w:type="dxa"/>
            </w:tcMar>
            <w:vAlign w:val="center"/>
          </w:tcPr>
          <w:p w14:paraId="1DC29CFC" w14:textId="195573E1" w:rsidR="59C81F36" w:rsidRPr="00EF7CD2" w:rsidRDefault="59C81F36" w:rsidP="59C81F36">
            <w:pPr>
              <w:spacing w:after="0"/>
            </w:pPr>
            <w:r w:rsidRPr="00EF7CD2">
              <w:rPr>
                <w:rFonts w:ascii="Times New Roman" w:eastAsia="Times New Roman" w:hAnsi="Times New Roman" w:cs="Times New Roman"/>
              </w:rPr>
              <w:t>Completeness (%)</w:t>
            </w:r>
          </w:p>
        </w:tc>
        <w:tc>
          <w:tcPr>
            <w:tcW w:w="2130" w:type="dxa"/>
            <w:tcBorders>
              <w:top w:val="nil"/>
              <w:left w:val="nil"/>
              <w:bottom w:val="nil"/>
              <w:right w:val="nil"/>
            </w:tcBorders>
            <w:tcMar>
              <w:left w:w="108" w:type="dxa"/>
              <w:right w:w="108" w:type="dxa"/>
            </w:tcMar>
            <w:vAlign w:val="center"/>
          </w:tcPr>
          <w:p w14:paraId="692E5879" w14:textId="5546A481" w:rsidR="59C81F36" w:rsidRPr="00EF7CD2" w:rsidRDefault="59C81F36" w:rsidP="59C81F36">
            <w:pPr>
              <w:spacing w:after="0"/>
              <w:jc w:val="center"/>
            </w:pPr>
            <w:r w:rsidRPr="00EF7CD2">
              <w:rPr>
                <w:rFonts w:ascii="Times New Roman" w:eastAsia="Times New Roman" w:hAnsi="Times New Roman" w:cs="Times New Roman"/>
              </w:rPr>
              <w:t>93.0 (58.3)</w:t>
            </w:r>
          </w:p>
        </w:tc>
        <w:tc>
          <w:tcPr>
            <w:tcW w:w="2565" w:type="dxa"/>
            <w:tcBorders>
              <w:top w:val="nil"/>
              <w:left w:val="nil"/>
              <w:bottom w:val="nil"/>
              <w:right w:val="nil"/>
            </w:tcBorders>
            <w:tcMar>
              <w:left w:w="108" w:type="dxa"/>
              <w:right w:w="108" w:type="dxa"/>
            </w:tcMar>
            <w:vAlign w:val="center"/>
          </w:tcPr>
          <w:p w14:paraId="599A5CD6" w14:textId="54FA85BF" w:rsidR="59C81F36" w:rsidRPr="00EF7CD2" w:rsidRDefault="59C81F36" w:rsidP="59C81F36">
            <w:pPr>
              <w:spacing w:after="0"/>
              <w:jc w:val="center"/>
            </w:pPr>
            <w:r w:rsidRPr="00EF7CD2">
              <w:rPr>
                <w:rFonts w:ascii="Times New Roman" w:eastAsia="Times New Roman" w:hAnsi="Times New Roman" w:cs="Times New Roman"/>
              </w:rPr>
              <w:t>94.3 (60.4)</w:t>
            </w:r>
          </w:p>
        </w:tc>
        <w:tc>
          <w:tcPr>
            <w:tcW w:w="2910" w:type="dxa"/>
            <w:tcBorders>
              <w:top w:val="nil"/>
              <w:left w:val="nil"/>
              <w:bottom w:val="nil"/>
              <w:right w:val="nil"/>
            </w:tcBorders>
            <w:tcMar>
              <w:left w:w="108" w:type="dxa"/>
              <w:right w:w="108" w:type="dxa"/>
            </w:tcMar>
            <w:vAlign w:val="center"/>
          </w:tcPr>
          <w:p w14:paraId="165FFD8C" w14:textId="7CBCC11B" w:rsidR="59C81F36" w:rsidRPr="00EF7CD2" w:rsidRDefault="59C81F36" w:rsidP="59C81F36">
            <w:pPr>
              <w:spacing w:after="0"/>
              <w:jc w:val="center"/>
            </w:pPr>
            <w:r w:rsidRPr="00EF7CD2">
              <w:rPr>
                <w:rFonts w:ascii="Times New Roman" w:eastAsia="Times New Roman" w:hAnsi="Times New Roman" w:cs="Times New Roman"/>
              </w:rPr>
              <w:t>92.7 (50.2)</w:t>
            </w:r>
          </w:p>
        </w:tc>
      </w:tr>
      <w:tr w:rsidR="59C81F36" w:rsidRPr="00EF7CD2" w14:paraId="46172A89" w14:textId="77777777" w:rsidTr="3C0D4B95">
        <w:trPr>
          <w:trHeight w:val="285"/>
        </w:trPr>
        <w:tc>
          <w:tcPr>
            <w:tcW w:w="1748" w:type="dxa"/>
            <w:tcBorders>
              <w:top w:val="nil"/>
              <w:left w:val="nil"/>
              <w:bottom w:val="nil"/>
              <w:right w:val="nil"/>
            </w:tcBorders>
            <w:tcMar>
              <w:left w:w="108" w:type="dxa"/>
              <w:right w:w="108" w:type="dxa"/>
            </w:tcMar>
            <w:vAlign w:val="center"/>
          </w:tcPr>
          <w:p w14:paraId="1222B66B" w14:textId="05C7BEE5" w:rsidR="59C81F36" w:rsidRPr="00EF7CD2" w:rsidRDefault="59C81F36" w:rsidP="59C81F36">
            <w:pPr>
              <w:spacing w:after="0"/>
            </w:pPr>
            <w:r w:rsidRPr="00EF7CD2">
              <w:rPr>
                <w:rFonts w:ascii="Times New Roman" w:eastAsia="Times New Roman" w:hAnsi="Times New Roman" w:cs="Times New Roman"/>
              </w:rPr>
              <w:t>Redundancy</w:t>
            </w:r>
          </w:p>
        </w:tc>
        <w:tc>
          <w:tcPr>
            <w:tcW w:w="2130" w:type="dxa"/>
            <w:tcBorders>
              <w:top w:val="nil"/>
              <w:left w:val="nil"/>
              <w:bottom w:val="nil"/>
              <w:right w:val="nil"/>
            </w:tcBorders>
            <w:tcMar>
              <w:left w:w="108" w:type="dxa"/>
              <w:right w:w="108" w:type="dxa"/>
            </w:tcMar>
            <w:vAlign w:val="center"/>
          </w:tcPr>
          <w:p w14:paraId="25D55B94" w14:textId="157B230B" w:rsidR="59C81F36" w:rsidRPr="00EF7CD2" w:rsidRDefault="59C81F36" w:rsidP="59C81F36">
            <w:pPr>
              <w:spacing w:after="0"/>
              <w:jc w:val="center"/>
            </w:pPr>
            <w:r w:rsidRPr="00EF7CD2">
              <w:rPr>
                <w:rFonts w:ascii="Times New Roman" w:eastAsia="Times New Roman" w:hAnsi="Times New Roman" w:cs="Times New Roman"/>
              </w:rPr>
              <w:t>9.8 (9.0)</w:t>
            </w:r>
          </w:p>
        </w:tc>
        <w:tc>
          <w:tcPr>
            <w:tcW w:w="2565" w:type="dxa"/>
            <w:tcBorders>
              <w:top w:val="nil"/>
              <w:left w:val="nil"/>
              <w:bottom w:val="nil"/>
              <w:right w:val="nil"/>
            </w:tcBorders>
            <w:tcMar>
              <w:left w:w="108" w:type="dxa"/>
              <w:right w:w="108" w:type="dxa"/>
            </w:tcMar>
            <w:vAlign w:val="center"/>
          </w:tcPr>
          <w:p w14:paraId="0AC3873A" w14:textId="71687538" w:rsidR="59C81F36" w:rsidRPr="00EF7CD2" w:rsidRDefault="59C81F36" w:rsidP="59C81F36">
            <w:pPr>
              <w:spacing w:after="0"/>
              <w:jc w:val="center"/>
            </w:pPr>
            <w:r w:rsidRPr="00EF7CD2">
              <w:rPr>
                <w:rFonts w:ascii="Times New Roman" w:eastAsia="Times New Roman" w:hAnsi="Times New Roman" w:cs="Times New Roman"/>
              </w:rPr>
              <w:t>9.8 (9.2)</w:t>
            </w:r>
          </w:p>
        </w:tc>
        <w:tc>
          <w:tcPr>
            <w:tcW w:w="2910" w:type="dxa"/>
            <w:tcBorders>
              <w:top w:val="nil"/>
              <w:left w:val="nil"/>
              <w:bottom w:val="nil"/>
              <w:right w:val="nil"/>
            </w:tcBorders>
            <w:tcMar>
              <w:left w:w="108" w:type="dxa"/>
              <w:right w:w="108" w:type="dxa"/>
            </w:tcMar>
            <w:vAlign w:val="center"/>
          </w:tcPr>
          <w:p w14:paraId="11179E11" w14:textId="73F13076" w:rsidR="59C81F36" w:rsidRPr="00EF7CD2" w:rsidRDefault="59C81F36" w:rsidP="59C81F36">
            <w:pPr>
              <w:spacing w:after="0"/>
              <w:jc w:val="center"/>
            </w:pPr>
            <w:r w:rsidRPr="00EF7CD2">
              <w:rPr>
                <w:rFonts w:ascii="Times New Roman" w:eastAsia="Times New Roman" w:hAnsi="Times New Roman" w:cs="Times New Roman"/>
              </w:rPr>
              <w:t>10.1 (10.1)</w:t>
            </w:r>
          </w:p>
        </w:tc>
      </w:tr>
      <w:tr w:rsidR="59C81F36" w:rsidRPr="00EF7CD2" w14:paraId="6C3D1405" w14:textId="77777777" w:rsidTr="3C0D4B95">
        <w:trPr>
          <w:trHeight w:val="285"/>
        </w:trPr>
        <w:tc>
          <w:tcPr>
            <w:tcW w:w="1748" w:type="dxa"/>
            <w:tcBorders>
              <w:top w:val="nil"/>
              <w:left w:val="nil"/>
              <w:bottom w:val="nil"/>
              <w:right w:val="nil"/>
            </w:tcBorders>
            <w:tcMar>
              <w:left w:w="108" w:type="dxa"/>
              <w:right w:w="108" w:type="dxa"/>
            </w:tcMar>
            <w:vAlign w:val="center"/>
          </w:tcPr>
          <w:p w14:paraId="0ACEFD85" w14:textId="4801621C" w:rsidR="59C81F36" w:rsidRPr="00EF7CD2" w:rsidRDefault="59C81F36" w:rsidP="59C81F36">
            <w:pPr>
              <w:spacing w:after="0"/>
            </w:pPr>
            <w:proofErr w:type="gramStart"/>
            <w:r w:rsidRPr="00EF7CD2">
              <w:rPr>
                <w:rFonts w:ascii="Times New Roman" w:eastAsia="Times New Roman" w:hAnsi="Times New Roman" w:cs="Times New Roman"/>
              </w:rPr>
              <w:t>CC(</w:t>
            </w:r>
            <w:proofErr w:type="gramEnd"/>
            <w:r w:rsidRPr="00EF7CD2">
              <w:rPr>
                <w:rFonts w:ascii="Times New Roman" w:eastAsia="Times New Roman" w:hAnsi="Times New Roman" w:cs="Times New Roman"/>
              </w:rPr>
              <w:t>1/2)</w:t>
            </w:r>
          </w:p>
        </w:tc>
        <w:tc>
          <w:tcPr>
            <w:tcW w:w="2130" w:type="dxa"/>
            <w:tcBorders>
              <w:top w:val="nil"/>
              <w:left w:val="nil"/>
              <w:bottom w:val="nil"/>
              <w:right w:val="nil"/>
            </w:tcBorders>
            <w:tcMar>
              <w:left w:w="108" w:type="dxa"/>
              <w:right w:w="108" w:type="dxa"/>
            </w:tcMar>
            <w:vAlign w:val="center"/>
          </w:tcPr>
          <w:p w14:paraId="20BC7B0C" w14:textId="7AB963A5" w:rsidR="59C81F36" w:rsidRPr="00EF7CD2" w:rsidRDefault="59C81F36" w:rsidP="59C81F36">
            <w:pPr>
              <w:spacing w:after="0"/>
              <w:jc w:val="center"/>
            </w:pPr>
            <w:r w:rsidRPr="00EF7CD2">
              <w:rPr>
                <w:rFonts w:ascii="Times New Roman" w:eastAsia="Times New Roman" w:hAnsi="Times New Roman" w:cs="Times New Roman"/>
              </w:rPr>
              <w:t>0.99 (0.69)</w:t>
            </w:r>
          </w:p>
        </w:tc>
        <w:tc>
          <w:tcPr>
            <w:tcW w:w="2565" w:type="dxa"/>
            <w:tcBorders>
              <w:top w:val="nil"/>
              <w:left w:val="nil"/>
              <w:bottom w:val="nil"/>
              <w:right w:val="nil"/>
            </w:tcBorders>
            <w:tcMar>
              <w:left w:w="108" w:type="dxa"/>
              <w:right w:w="108" w:type="dxa"/>
            </w:tcMar>
            <w:vAlign w:val="center"/>
          </w:tcPr>
          <w:p w14:paraId="0409C726" w14:textId="7641A992" w:rsidR="59C81F36" w:rsidRPr="00EF7CD2" w:rsidRDefault="59C81F36" w:rsidP="59C81F36">
            <w:pPr>
              <w:spacing w:after="0"/>
              <w:jc w:val="center"/>
            </w:pPr>
            <w:r w:rsidRPr="00EF7CD2">
              <w:rPr>
                <w:rFonts w:ascii="Times New Roman" w:eastAsia="Times New Roman" w:hAnsi="Times New Roman" w:cs="Times New Roman"/>
              </w:rPr>
              <w:t>0.99 (0.56)</w:t>
            </w:r>
          </w:p>
        </w:tc>
        <w:tc>
          <w:tcPr>
            <w:tcW w:w="2910" w:type="dxa"/>
            <w:tcBorders>
              <w:top w:val="nil"/>
              <w:left w:val="nil"/>
              <w:bottom w:val="nil"/>
              <w:right w:val="nil"/>
            </w:tcBorders>
            <w:tcMar>
              <w:left w:w="108" w:type="dxa"/>
              <w:right w:w="108" w:type="dxa"/>
            </w:tcMar>
            <w:vAlign w:val="center"/>
          </w:tcPr>
          <w:p w14:paraId="5563F1C4" w14:textId="6C2BF21B" w:rsidR="59C81F36" w:rsidRPr="00EF7CD2" w:rsidRDefault="59C81F36" w:rsidP="59C81F36">
            <w:pPr>
              <w:spacing w:after="0"/>
              <w:jc w:val="center"/>
            </w:pPr>
            <w:r w:rsidRPr="00EF7CD2">
              <w:rPr>
                <w:rFonts w:ascii="Times New Roman" w:eastAsia="Times New Roman" w:hAnsi="Times New Roman" w:cs="Times New Roman"/>
              </w:rPr>
              <w:t>0.99 (0.55)</w:t>
            </w:r>
          </w:p>
        </w:tc>
      </w:tr>
      <w:tr w:rsidR="59C81F36" w:rsidRPr="00EF7CD2" w14:paraId="2A052801" w14:textId="77777777" w:rsidTr="3C0D4B95">
        <w:trPr>
          <w:trHeight w:val="285"/>
        </w:trPr>
        <w:tc>
          <w:tcPr>
            <w:tcW w:w="1748" w:type="dxa"/>
            <w:tcBorders>
              <w:top w:val="nil"/>
              <w:left w:val="nil"/>
              <w:bottom w:val="nil"/>
              <w:right w:val="nil"/>
            </w:tcBorders>
            <w:tcMar>
              <w:left w:w="108" w:type="dxa"/>
              <w:right w:w="108" w:type="dxa"/>
            </w:tcMar>
            <w:vAlign w:val="center"/>
          </w:tcPr>
          <w:p w14:paraId="2D6EFBAB" w14:textId="385F28E5" w:rsidR="59C81F36" w:rsidRPr="00EF7CD2" w:rsidRDefault="59C81F36" w:rsidP="59C81F36">
            <w:pPr>
              <w:spacing w:after="0"/>
            </w:pPr>
            <w:r w:rsidRPr="00EF7CD2">
              <w:rPr>
                <w:rFonts w:ascii="Times New Roman" w:eastAsia="Times New Roman" w:hAnsi="Times New Roman" w:cs="Times New Roman"/>
                <w:b/>
                <w:bCs/>
                <w:i/>
                <w:iCs/>
              </w:rPr>
              <w:t xml:space="preserve"> </w:t>
            </w:r>
          </w:p>
        </w:tc>
        <w:tc>
          <w:tcPr>
            <w:tcW w:w="2130" w:type="dxa"/>
            <w:tcBorders>
              <w:top w:val="nil"/>
              <w:left w:val="nil"/>
              <w:bottom w:val="nil"/>
              <w:right w:val="nil"/>
            </w:tcBorders>
            <w:tcMar>
              <w:left w:w="108" w:type="dxa"/>
              <w:right w:w="108" w:type="dxa"/>
            </w:tcMar>
            <w:vAlign w:val="center"/>
          </w:tcPr>
          <w:p w14:paraId="77884A2D" w14:textId="391B9E43"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565" w:type="dxa"/>
            <w:tcBorders>
              <w:top w:val="nil"/>
              <w:left w:val="nil"/>
              <w:bottom w:val="nil"/>
              <w:right w:val="nil"/>
            </w:tcBorders>
            <w:tcMar>
              <w:left w:w="108" w:type="dxa"/>
              <w:right w:w="108" w:type="dxa"/>
            </w:tcMar>
            <w:vAlign w:val="center"/>
          </w:tcPr>
          <w:p w14:paraId="28D0AE1E" w14:textId="745F4AC1"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910" w:type="dxa"/>
            <w:tcBorders>
              <w:top w:val="nil"/>
              <w:left w:val="nil"/>
              <w:bottom w:val="nil"/>
              <w:right w:val="nil"/>
            </w:tcBorders>
            <w:tcMar>
              <w:left w:w="108" w:type="dxa"/>
              <w:right w:w="108" w:type="dxa"/>
            </w:tcMar>
            <w:vAlign w:val="center"/>
          </w:tcPr>
          <w:p w14:paraId="14812033" w14:textId="48D0A72D" w:rsidR="59C81F36" w:rsidRPr="00EF7CD2" w:rsidRDefault="59C81F36" w:rsidP="59C81F36">
            <w:pPr>
              <w:spacing w:after="0"/>
              <w:jc w:val="center"/>
            </w:pPr>
            <w:r w:rsidRPr="00EF7CD2">
              <w:rPr>
                <w:rFonts w:ascii="Times New Roman" w:eastAsia="Times New Roman" w:hAnsi="Times New Roman" w:cs="Times New Roman"/>
              </w:rPr>
              <w:t xml:space="preserve"> </w:t>
            </w:r>
          </w:p>
        </w:tc>
      </w:tr>
      <w:tr w:rsidR="59C81F36" w:rsidRPr="00EF7CD2" w14:paraId="6EFD4E51" w14:textId="77777777" w:rsidTr="3C0D4B95">
        <w:trPr>
          <w:trHeight w:val="285"/>
        </w:trPr>
        <w:tc>
          <w:tcPr>
            <w:tcW w:w="1748" w:type="dxa"/>
            <w:tcBorders>
              <w:top w:val="nil"/>
              <w:left w:val="nil"/>
              <w:bottom w:val="nil"/>
              <w:right w:val="nil"/>
            </w:tcBorders>
            <w:tcMar>
              <w:left w:w="108" w:type="dxa"/>
              <w:right w:w="108" w:type="dxa"/>
            </w:tcMar>
            <w:vAlign w:val="center"/>
          </w:tcPr>
          <w:p w14:paraId="535C27F1" w14:textId="25B7D8B5" w:rsidR="59C81F36" w:rsidRPr="00EF7CD2" w:rsidRDefault="59C81F36" w:rsidP="59C81F36">
            <w:pPr>
              <w:spacing w:after="0"/>
            </w:pPr>
            <w:r w:rsidRPr="00EF7CD2">
              <w:rPr>
                <w:rFonts w:ascii="Times New Roman" w:eastAsia="Times New Roman" w:hAnsi="Times New Roman" w:cs="Times New Roman"/>
                <w:b/>
                <w:bCs/>
              </w:rPr>
              <w:t>Refinement</w:t>
            </w:r>
          </w:p>
        </w:tc>
        <w:tc>
          <w:tcPr>
            <w:tcW w:w="2130" w:type="dxa"/>
            <w:tcBorders>
              <w:top w:val="nil"/>
              <w:left w:val="nil"/>
              <w:bottom w:val="nil"/>
              <w:right w:val="nil"/>
            </w:tcBorders>
            <w:tcMar>
              <w:left w:w="108" w:type="dxa"/>
              <w:right w:w="108" w:type="dxa"/>
            </w:tcMar>
            <w:vAlign w:val="center"/>
          </w:tcPr>
          <w:p w14:paraId="4F929FCF" w14:textId="0BD4BF6F"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565" w:type="dxa"/>
            <w:tcBorders>
              <w:top w:val="nil"/>
              <w:left w:val="nil"/>
              <w:bottom w:val="nil"/>
              <w:right w:val="nil"/>
            </w:tcBorders>
            <w:tcMar>
              <w:left w:w="108" w:type="dxa"/>
              <w:right w:w="108" w:type="dxa"/>
            </w:tcMar>
            <w:vAlign w:val="center"/>
          </w:tcPr>
          <w:p w14:paraId="57B3CDC6" w14:textId="6F5C78EB"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910" w:type="dxa"/>
            <w:tcBorders>
              <w:top w:val="nil"/>
              <w:left w:val="nil"/>
              <w:bottom w:val="nil"/>
              <w:right w:val="nil"/>
            </w:tcBorders>
            <w:tcMar>
              <w:left w:w="108" w:type="dxa"/>
              <w:right w:w="108" w:type="dxa"/>
            </w:tcMar>
            <w:vAlign w:val="center"/>
          </w:tcPr>
          <w:p w14:paraId="2FAD5183" w14:textId="5D8DB0CD" w:rsidR="59C81F36" w:rsidRPr="00EF7CD2" w:rsidRDefault="59C81F36" w:rsidP="59C81F36">
            <w:pPr>
              <w:spacing w:after="0"/>
              <w:jc w:val="center"/>
            </w:pPr>
            <w:r w:rsidRPr="00EF7CD2">
              <w:rPr>
                <w:rFonts w:ascii="Times New Roman" w:eastAsia="Times New Roman" w:hAnsi="Times New Roman" w:cs="Times New Roman"/>
              </w:rPr>
              <w:t xml:space="preserve"> </w:t>
            </w:r>
          </w:p>
        </w:tc>
      </w:tr>
      <w:tr w:rsidR="59C81F36" w:rsidRPr="00EF7CD2" w14:paraId="130532B0" w14:textId="77777777" w:rsidTr="3C0D4B95">
        <w:trPr>
          <w:trHeight w:val="285"/>
        </w:trPr>
        <w:tc>
          <w:tcPr>
            <w:tcW w:w="1748" w:type="dxa"/>
            <w:tcBorders>
              <w:top w:val="nil"/>
              <w:left w:val="nil"/>
              <w:bottom w:val="nil"/>
              <w:right w:val="nil"/>
            </w:tcBorders>
            <w:tcMar>
              <w:left w:w="108" w:type="dxa"/>
              <w:right w:w="108" w:type="dxa"/>
            </w:tcMar>
            <w:vAlign w:val="center"/>
          </w:tcPr>
          <w:p w14:paraId="433C5155" w14:textId="2EB36680" w:rsidR="59C81F36" w:rsidRPr="00EF7CD2" w:rsidRDefault="59C81F36" w:rsidP="59C81F36">
            <w:pPr>
              <w:spacing w:after="0"/>
            </w:pPr>
            <w:r w:rsidRPr="00EF7CD2">
              <w:rPr>
                <w:rFonts w:ascii="Times New Roman" w:eastAsia="Times New Roman" w:hAnsi="Times New Roman" w:cs="Times New Roman"/>
              </w:rPr>
              <w:t>Resolution (Å)</w:t>
            </w:r>
          </w:p>
        </w:tc>
        <w:tc>
          <w:tcPr>
            <w:tcW w:w="2130" w:type="dxa"/>
            <w:tcBorders>
              <w:top w:val="nil"/>
              <w:left w:val="nil"/>
              <w:bottom w:val="nil"/>
              <w:right w:val="nil"/>
            </w:tcBorders>
            <w:tcMar>
              <w:left w:w="108" w:type="dxa"/>
              <w:right w:w="108" w:type="dxa"/>
            </w:tcMar>
            <w:vAlign w:val="center"/>
          </w:tcPr>
          <w:p w14:paraId="616694FE" w14:textId="344E38A2" w:rsidR="59C81F36" w:rsidRPr="00EF7CD2" w:rsidRDefault="59C81F36" w:rsidP="59C81F36">
            <w:pPr>
              <w:spacing w:after="0"/>
              <w:jc w:val="center"/>
            </w:pPr>
            <w:r w:rsidRPr="00EF7CD2">
              <w:rPr>
                <w:rFonts w:ascii="Times New Roman" w:eastAsia="Times New Roman" w:hAnsi="Times New Roman" w:cs="Times New Roman"/>
              </w:rPr>
              <w:t>24.02 - 1.31</w:t>
            </w:r>
          </w:p>
        </w:tc>
        <w:tc>
          <w:tcPr>
            <w:tcW w:w="2565" w:type="dxa"/>
            <w:tcBorders>
              <w:top w:val="nil"/>
              <w:left w:val="nil"/>
              <w:bottom w:val="nil"/>
              <w:right w:val="nil"/>
            </w:tcBorders>
            <w:tcMar>
              <w:left w:w="108" w:type="dxa"/>
              <w:right w:w="108" w:type="dxa"/>
            </w:tcMar>
            <w:vAlign w:val="center"/>
          </w:tcPr>
          <w:p w14:paraId="0D29020B" w14:textId="570F25A0" w:rsidR="59C81F36" w:rsidRPr="00EF7CD2" w:rsidRDefault="59C81F36" w:rsidP="59C81F36">
            <w:pPr>
              <w:spacing w:after="0"/>
              <w:jc w:val="center"/>
            </w:pPr>
            <w:r w:rsidRPr="00EF7CD2">
              <w:rPr>
                <w:rFonts w:ascii="Times New Roman" w:eastAsia="Times New Roman" w:hAnsi="Times New Roman" w:cs="Times New Roman"/>
              </w:rPr>
              <w:t>45.21 - 1.55</w:t>
            </w:r>
          </w:p>
        </w:tc>
        <w:tc>
          <w:tcPr>
            <w:tcW w:w="2910" w:type="dxa"/>
            <w:tcBorders>
              <w:top w:val="nil"/>
              <w:left w:val="nil"/>
              <w:bottom w:val="nil"/>
              <w:right w:val="nil"/>
            </w:tcBorders>
            <w:tcMar>
              <w:left w:w="108" w:type="dxa"/>
              <w:right w:w="108" w:type="dxa"/>
            </w:tcMar>
            <w:vAlign w:val="center"/>
          </w:tcPr>
          <w:p w14:paraId="33C11174" w14:textId="76743686" w:rsidR="59C81F36" w:rsidRPr="00EF7CD2" w:rsidRDefault="59C81F36" w:rsidP="59C81F36">
            <w:pPr>
              <w:spacing w:after="0"/>
              <w:jc w:val="center"/>
            </w:pPr>
            <w:r w:rsidRPr="00EF7CD2">
              <w:rPr>
                <w:rFonts w:ascii="Times New Roman" w:eastAsia="Times New Roman" w:hAnsi="Times New Roman" w:cs="Times New Roman"/>
              </w:rPr>
              <w:t>24.01 - 1.30</w:t>
            </w:r>
          </w:p>
        </w:tc>
      </w:tr>
      <w:tr w:rsidR="59C81F36" w:rsidRPr="00EF7CD2" w14:paraId="6B4A022D" w14:textId="77777777" w:rsidTr="3C0D4B95">
        <w:trPr>
          <w:trHeight w:val="285"/>
        </w:trPr>
        <w:tc>
          <w:tcPr>
            <w:tcW w:w="1748" w:type="dxa"/>
            <w:tcBorders>
              <w:top w:val="nil"/>
              <w:left w:val="nil"/>
              <w:bottom w:val="nil"/>
              <w:right w:val="nil"/>
            </w:tcBorders>
            <w:tcMar>
              <w:left w:w="108" w:type="dxa"/>
              <w:right w:w="108" w:type="dxa"/>
            </w:tcMar>
            <w:vAlign w:val="center"/>
          </w:tcPr>
          <w:p w14:paraId="46106179" w14:textId="71E5CAC2" w:rsidR="59C81F36" w:rsidRPr="00EF7CD2" w:rsidRDefault="59C81F36" w:rsidP="59C81F36">
            <w:pPr>
              <w:spacing w:after="0"/>
            </w:pPr>
            <w:r w:rsidRPr="00EF7CD2">
              <w:rPr>
                <w:rFonts w:ascii="Times New Roman" w:eastAsia="Times New Roman" w:hAnsi="Times New Roman" w:cs="Times New Roman"/>
              </w:rPr>
              <w:t>No. reflections</w:t>
            </w:r>
          </w:p>
        </w:tc>
        <w:tc>
          <w:tcPr>
            <w:tcW w:w="2130" w:type="dxa"/>
            <w:tcBorders>
              <w:top w:val="nil"/>
              <w:left w:val="nil"/>
              <w:bottom w:val="nil"/>
              <w:right w:val="nil"/>
            </w:tcBorders>
            <w:tcMar>
              <w:left w:w="108" w:type="dxa"/>
              <w:right w:w="108" w:type="dxa"/>
            </w:tcMar>
            <w:vAlign w:val="center"/>
          </w:tcPr>
          <w:p w14:paraId="5673E4FB" w14:textId="6B825E5E" w:rsidR="59C81F36" w:rsidRPr="00EF7CD2" w:rsidRDefault="59C81F36" w:rsidP="59C81F36">
            <w:pPr>
              <w:spacing w:after="0"/>
              <w:jc w:val="center"/>
            </w:pPr>
            <w:r w:rsidRPr="00EF7CD2">
              <w:rPr>
                <w:rFonts w:ascii="Times New Roman" w:eastAsia="Times New Roman" w:hAnsi="Times New Roman" w:cs="Times New Roman"/>
              </w:rPr>
              <w:t>34217</w:t>
            </w:r>
          </w:p>
        </w:tc>
        <w:tc>
          <w:tcPr>
            <w:tcW w:w="2565" w:type="dxa"/>
            <w:tcBorders>
              <w:top w:val="nil"/>
              <w:left w:val="nil"/>
              <w:bottom w:val="nil"/>
              <w:right w:val="nil"/>
            </w:tcBorders>
            <w:tcMar>
              <w:left w:w="108" w:type="dxa"/>
              <w:right w:w="108" w:type="dxa"/>
            </w:tcMar>
            <w:vAlign w:val="center"/>
          </w:tcPr>
          <w:p w14:paraId="5EBA72CE" w14:textId="13FB20E6" w:rsidR="59C81F36" w:rsidRPr="00EF7CD2" w:rsidRDefault="59C81F36" w:rsidP="59C81F36">
            <w:pPr>
              <w:spacing w:after="0"/>
              <w:jc w:val="center"/>
            </w:pPr>
            <w:r w:rsidRPr="00EF7CD2">
              <w:rPr>
                <w:rFonts w:ascii="Times New Roman" w:eastAsia="Times New Roman" w:hAnsi="Times New Roman" w:cs="Times New Roman"/>
              </w:rPr>
              <w:t>21979</w:t>
            </w:r>
          </w:p>
        </w:tc>
        <w:tc>
          <w:tcPr>
            <w:tcW w:w="2910" w:type="dxa"/>
            <w:tcBorders>
              <w:top w:val="nil"/>
              <w:left w:val="nil"/>
              <w:bottom w:val="nil"/>
              <w:right w:val="nil"/>
            </w:tcBorders>
            <w:tcMar>
              <w:left w:w="108" w:type="dxa"/>
              <w:right w:w="108" w:type="dxa"/>
            </w:tcMar>
            <w:vAlign w:val="center"/>
          </w:tcPr>
          <w:p w14:paraId="1A0F66FA" w14:textId="028CA147" w:rsidR="59C81F36" w:rsidRPr="00EF7CD2" w:rsidRDefault="59C81F36" w:rsidP="59C81F36">
            <w:pPr>
              <w:spacing w:after="0"/>
              <w:jc w:val="center"/>
            </w:pPr>
            <w:r w:rsidRPr="00EF7CD2">
              <w:rPr>
                <w:rFonts w:ascii="Times New Roman" w:eastAsia="Times New Roman" w:hAnsi="Times New Roman" w:cs="Times New Roman"/>
              </w:rPr>
              <w:t>46997</w:t>
            </w:r>
          </w:p>
        </w:tc>
      </w:tr>
      <w:tr w:rsidR="59C81F36" w:rsidRPr="00EF7CD2" w14:paraId="250995BB" w14:textId="77777777" w:rsidTr="3C0D4B95">
        <w:trPr>
          <w:trHeight w:val="285"/>
        </w:trPr>
        <w:tc>
          <w:tcPr>
            <w:tcW w:w="1748" w:type="dxa"/>
            <w:tcBorders>
              <w:top w:val="nil"/>
              <w:left w:val="nil"/>
              <w:bottom w:val="nil"/>
              <w:right w:val="nil"/>
            </w:tcBorders>
            <w:tcMar>
              <w:left w:w="108" w:type="dxa"/>
              <w:right w:w="108" w:type="dxa"/>
            </w:tcMar>
            <w:vAlign w:val="center"/>
          </w:tcPr>
          <w:p w14:paraId="71C862F9" w14:textId="308E23FF" w:rsidR="59C81F36" w:rsidRPr="00EF7CD2" w:rsidRDefault="59C81F36" w:rsidP="59C81F36">
            <w:pPr>
              <w:spacing w:after="0"/>
            </w:pPr>
            <w:proofErr w:type="spellStart"/>
            <w:r w:rsidRPr="00EF7CD2">
              <w:rPr>
                <w:rFonts w:ascii="Times New Roman" w:eastAsia="Times New Roman" w:hAnsi="Times New Roman" w:cs="Times New Roman"/>
                <w:i/>
                <w:iCs/>
              </w:rPr>
              <w:t>R</w:t>
            </w:r>
            <w:r w:rsidRPr="00EF7CD2">
              <w:rPr>
                <w:rFonts w:ascii="Times New Roman" w:eastAsia="Times New Roman" w:hAnsi="Times New Roman" w:cs="Times New Roman"/>
                <w:vertAlign w:val="subscript"/>
              </w:rPr>
              <w:t>work</w:t>
            </w:r>
            <w:proofErr w:type="spellEnd"/>
            <w:r w:rsidRPr="00EF7CD2">
              <w:rPr>
                <w:rFonts w:ascii="Times New Roman" w:eastAsia="Times New Roman" w:hAnsi="Times New Roman" w:cs="Times New Roman"/>
                <w:vertAlign w:val="subscript"/>
              </w:rPr>
              <w:t>/</w:t>
            </w:r>
            <w:r w:rsidRPr="00EF7CD2">
              <w:rPr>
                <w:rFonts w:ascii="Times New Roman" w:eastAsia="Times New Roman" w:hAnsi="Times New Roman" w:cs="Times New Roman"/>
              </w:rPr>
              <w:t xml:space="preserve"> </w:t>
            </w:r>
            <w:proofErr w:type="spellStart"/>
            <w:r w:rsidRPr="00EF7CD2">
              <w:rPr>
                <w:rFonts w:ascii="Times New Roman" w:eastAsia="Times New Roman" w:hAnsi="Times New Roman" w:cs="Times New Roman"/>
                <w:i/>
                <w:iCs/>
              </w:rPr>
              <w:t>R</w:t>
            </w:r>
            <w:r w:rsidRPr="00EF7CD2">
              <w:rPr>
                <w:rFonts w:ascii="Times New Roman" w:eastAsia="Times New Roman" w:hAnsi="Times New Roman" w:cs="Times New Roman"/>
                <w:vertAlign w:val="subscript"/>
              </w:rPr>
              <w:t>free</w:t>
            </w:r>
            <w:proofErr w:type="spellEnd"/>
          </w:p>
        </w:tc>
        <w:tc>
          <w:tcPr>
            <w:tcW w:w="2130" w:type="dxa"/>
            <w:tcBorders>
              <w:top w:val="nil"/>
              <w:left w:val="nil"/>
              <w:bottom w:val="nil"/>
              <w:right w:val="nil"/>
            </w:tcBorders>
            <w:tcMar>
              <w:left w:w="108" w:type="dxa"/>
              <w:right w:w="108" w:type="dxa"/>
            </w:tcMar>
            <w:vAlign w:val="center"/>
          </w:tcPr>
          <w:p w14:paraId="7BDE86C1" w14:textId="7B461C2B" w:rsidR="59C81F36" w:rsidRPr="00EF7CD2" w:rsidRDefault="59C81F36" w:rsidP="59C81F36">
            <w:pPr>
              <w:spacing w:after="0"/>
              <w:jc w:val="center"/>
            </w:pPr>
            <w:r w:rsidRPr="00EF7CD2">
              <w:rPr>
                <w:rFonts w:ascii="Times New Roman" w:eastAsia="Times New Roman" w:hAnsi="Times New Roman" w:cs="Times New Roman"/>
              </w:rPr>
              <w:t>19.7 / 21.9</w:t>
            </w:r>
          </w:p>
        </w:tc>
        <w:tc>
          <w:tcPr>
            <w:tcW w:w="2565" w:type="dxa"/>
            <w:tcBorders>
              <w:top w:val="nil"/>
              <w:left w:val="nil"/>
              <w:bottom w:val="nil"/>
              <w:right w:val="nil"/>
            </w:tcBorders>
            <w:tcMar>
              <w:left w:w="108" w:type="dxa"/>
              <w:right w:w="108" w:type="dxa"/>
            </w:tcMar>
            <w:vAlign w:val="center"/>
          </w:tcPr>
          <w:p w14:paraId="74935635" w14:textId="06A70EF6" w:rsidR="59C81F36" w:rsidRPr="00EF7CD2" w:rsidRDefault="59C81F36" w:rsidP="59C81F36">
            <w:pPr>
              <w:spacing w:after="0"/>
              <w:jc w:val="center"/>
            </w:pPr>
            <w:r w:rsidRPr="00EF7CD2">
              <w:rPr>
                <w:rFonts w:ascii="Times New Roman" w:eastAsia="Times New Roman" w:hAnsi="Times New Roman" w:cs="Times New Roman"/>
              </w:rPr>
              <w:t>18.5 / 21.3</w:t>
            </w:r>
          </w:p>
        </w:tc>
        <w:tc>
          <w:tcPr>
            <w:tcW w:w="2910" w:type="dxa"/>
            <w:tcBorders>
              <w:top w:val="nil"/>
              <w:left w:val="nil"/>
              <w:bottom w:val="nil"/>
              <w:right w:val="nil"/>
            </w:tcBorders>
            <w:tcMar>
              <w:left w:w="108" w:type="dxa"/>
              <w:right w:w="108" w:type="dxa"/>
            </w:tcMar>
            <w:vAlign w:val="center"/>
          </w:tcPr>
          <w:p w14:paraId="5D89963B" w14:textId="6D16B04B" w:rsidR="59C81F36" w:rsidRPr="00EF7CD2" w:rsidRDefault="59C81F36" w:rsidP="59C81F36">
            <w:pPr>
              <w:spacing w:after="0"/>
              <w:jc w:val="center"/>
            </w:pPr>
            <w:r w:rsidRPr="00EF7CD2">
              <w:rPr>
                <w:rFonts w:ascii="Times New Roman" w:eastAsia="Times New Roman" w:hAnsi="Times New Roman" w:cs="Times New Roman"/>
              </w:rPr>
              <w:t>19.7 / 20.8</w:t>
            </w:r>
          </w:p>
        </w:tc>
      </w:tr>
      <w:tr w:rsidR="59C81F36" w:rsidRPr="00EF7CD2" w14:paraId="337A34FB" w14:textId="77777777" w:rsidTr="3C0D4B95">
        <w:trPr>
          <w:trHeight w:val="285"/>
        </w:trPr>
        <w:tc>
          <w:tcPr>
            <w:tcW w:w="1748" w:type="dxa"/>
            <w:tcBorders>
              <w:top w:val="nil"/>
              <w:left w:val="nil"/>
              <w:bottom w:val="nil"/>
              <w:right w:val="nil"/>
            </w:tcBorders>
            <w:tcMar>
              <w:left w:w="108" w:type="dxa"/>
              <w:right w:w="108" w:type="dxa"/>
            </w:tcMar>
            <w:vAlign w:val="center"/>
          </w:tcPr>
          <w:p w14:paraId="16C57A82" w14:textId="6F46171D" w:rsidR="59C81F36" w:rsidRPr="00EF7CD2" w:rsidRDefault="59C81F36" w:rsidP="59C81F36">
            <w:pPr>
              <w:spacing w:after="0"/>
            </w:pPr>
            <w:r w:rsidRPr="00EF7CD2">
              <w:rPr>
                <w:rFonts w:ascii="Times New Roman" w:eastAsia="Times New Roman" w:hAnsi="Times New Roman" w:cs="Times New Roman"/>
              </w:rPr>
              <w:t>No. atoms</w:t>
            </w:r>
          </w:p>
        </w:tc>
        <w:tc>
          <w:tcPr>
            <w:tcW w:w="2130" w:type="dxa"/>
            <w:tcBorders>
              <w:top w:val="nil"/>
              <w:left w:val="nil"/>
              <w:bottom w:val="nil"/>
              <w:right w:val="nil"/>
            </w:tcBorders>
            <w:tcMar>
              <w:left w:w="108" w:type="dxa"/>
              <w:right w:w="108" w:type="dxa"/>
            </w:tcMar>
            <w:vAlign w:val="center"/>
          </w:tcPr>
          <w:p w14:paraId="38F1A3D4" w14:textId="68758E90"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565" w:type="dxa"/>
            <w:tcBorders>
              <w:top w:val="nil"/>
              <w:left w:val="nil"/>
              <w:bottom w:val="nil"/>
              <w:right w:val="nil"/>
            </w:tcBorders>
            <w:tcMar>
              <w:left w:w="108" w:type="dxa"/>
              <w:right w:w="108" w:type="dxa"/>
            </w:tcMar>
            <w:vAlign w:val="center"/>
          </w:tcPr>
          <w:p w14:paraId="3E7F9E0B" w14:textId="463A0E6C"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910" w:type="dxa"/>
            <w:tcBorders>
              <w:top w:val="nil"/>
              <w:left w:val="nil"/>
              <w:bottom w:val="nil"/>
              <w:right w:val="nil"/>
            </w:tcBorders>
            <w:tcMar>
              <w:left w:w="108" w:type="dxa"/>
              <w:right w:w="108" w:type="dxa"/>
            </w:tcMar>
            <w:vAlign w:val="center"/>
          </w:tcPr>
          <w:p w14:paraId="22B8C73B" w14:textId="758B709E" w:rsidR="59C81F36" w:rsidRPr="00EF7CD2" w:rsidRDefault="59C81F36" w:rsidP="59C81F36">
            <w:pPr>
              <w:spacing w:after="0"/>
              <w:jc w:val="center"/>
            </w:pPr>
            <w:r w:rsidRPr="00EF7CD2">
              <w:rPr>
                <w:rFonts w:ascii="Times New Roman" w:eastAsia="Times New Roman" w:hAnsi="Times New Roman" w:cs="Times New Roman"/>
              </w:rPr>
              <w:t xml:space="preserve"> </w:t>
            </w:r>
          </w:p>
        </w:tc>
      </w:tr>
      <w:tr w:rsidR="59C81F36" w:rsidRPr="00EF7CD2" w14:paraId="7DBC6CD7" w14:textId="77777777" w:rsidTr="3C0D4B95">
        <w:trPr>
          <w:trHeight w:val="285"/>
        </w:trPr>
        <w:tc>
          <w:tcPr>
            <w:tcW w:w="1748" w:type="dxa"/>
            <w:tcBorders>
              <w:top w:val="nil"/>
              <w:left w:val="nil"/>
              <w:bottom w:val="nil"/>
              <w:right w:val="nil"/>
            </w:tcBorders>
            <w:tcMar>
              <w:left w:w="108" w:type="dxa"/>
              <w:right w:w="108" w:type="dxa"/>
            </w:tcMar>
            <w:vAlign w:val="center"/>
          </w:tcPr>
          <w:p w14:paraId="5E2C5FAD" w14:textId="04C8A570" w:rsidR="59C81F36" w:rsidRPr="00EF7CD2" w:rsidRDefault="59C81F36" w:rsidP="59C81F36">
            <w:pPr>
              <w:spacing w:after="0"/>
            </w:pPr>
            <w:r w:rsidRPr="00EF7CD2">
              <w:rPr>
                <w:rFonts w:ascii="Times New Roman" w:eastAsia="Times New Roman" w:hAnsi="Times New Roman" w:cs="Times New Roman"/>
              </w:rPr>
              <w:t xml:space="preserve">    Protein</w:t>
            </w:r>
          </w:p>
        </w:tc>
        <w:tc>
          <w:tcPr>
            <w:tcW w:w="2130" w:type="dxa"/>
            <w:tcBorders>
              <w:top w:val="nil"/>
              <w:left w:val="nil"/>
              <w:bottom w:val="nil"/>
              <w:right w:val="nil"/>
            </w:tcBorders>
            <w:tcMar>
              <w:left w:w="108" w:type="dxa"/>
              <w:right w:w="108" w:type="dxa"/>
            </w:tcMar>
            <w:vAlign w:val="center"/>
          </w:tcPr>
          <w:p w14:paraId="6832A7B6" w14:textId="624A9BCE" w:rsidR="59C81F36" w:rsidRPr="00EF7CD2" w:rsidRDefault="59C81F36" w:rsidP="59C81F36">
            <w:pPr>
              <w:spacing w:after="0"/>
              <w:jc w:val="center"/>
            </w:pPr>
            <w:r w:rsidRPr="00EF7CD2">
              <w:rPr>
                <w:rFonts w:ascii="Times New Roman" w:eastAsia="Times New Roman" w:hAnsi="Times New Roman" w:cs="Times New Roman"/>
              </w:rPr>
              <w:t>1323</w:t>
            </w:r>
          </w:p>
        </w:tc>
        <w:tc>
          <w:tcPr>
            <w:tcW w:w="2565" w:type="dxa"/>
            <w:tcBorders>
              <w:top w:val="nil"/>
              <w:left w:val="nil"/>
              <w:bottom w:val="nil"/>
              <w:right w:val="nil"/>
            </w:tcBorders>
            <w:tcMar>
              <w:left w:w="108" w:type="dxa"/>
              <w:right w:w="108" w:type="dxa"/>
            </w:tcMar>
            <w:vAlign w:val="center"/>
          </w:tcPr>
          <w:p w14:paraId="59879F33" w14:textId="6DEA5D00" w:rsidR="59C81F36" w:rsidRPr="00EF7CD2" w:rsidRDefault="59C81F36" w:rsidP="59C81F36">
            <w:pPr>
              <w:spacing w:after="0"/>
              <w:jc w:val="center"/>
            </w:pPr>
            <w:r w:rsidRPr="00EF7CD2">
              <w:rPr>
                <w:rFonts w:ascii="Times New Roman" w:eastAsia="Times New Roman" w:hAnsi="Times New Roman" w:cs="Times New Roman"/>
              </w:rPr>
              <w:t>1310</w:t>
            </w:r>
          </w:p>
        </w:tc>
        <w:tc>
          <w:tcPr>
            <w:tcW w:w="2910" w:type="dxa"/>
            <w:tcBorders>
              <w:top w:val="nil"/>
              <w:left w:val="nil"/>
              <w:bottom w:val="nil"/>
              <w:right w:val="nil"/>
            </w:tcBorders>
            <w:tcMar>
              <w:left w:w="108" w:type="dxa"/>
              <w:right w:w="108" w:type="dxa"/>
            </w:tcMar>
            <w:vAlign w:val="center"/>
          </w:tcPr>
          <w:p w14:paraId="1E2CB2C9" w14:textId="6C307B83" w:rsidR="59C81F36" w:rsidRPr="00EF7CD2" w:rsidRDefault="59C81F36" w:rsidP="59C81F36">
            <w:pPr>
              <w:spacing w:after="0"/>
              <w:jc w:val="center"/>
            </w:pPr>
            <w:r w:rsidRPr="00EF7CD2">
              <w:rPr>
                <w:rFonts w:ascii="Times New Roman" w:eastAsia="Times New Roman" w:hAnsi="Times New Roman" w:cs="Times New Roman"/>
              </w:rPr>
              <w:t>1305</w:t>
            </w:r>
          </w:p>
        </w:tc>
      </w:tr>
      <w:tr w:rsidR="59C81F36" w:rsidRPr="00EF7CD2" w14:paraId="6F520443" w14:textId="77777777" w:rsidTr="3C0D4B95">
        <w:trPr>
          <w:trHeight w:val="285"/>
        </w:trPr>
        <w:tc>
          <w:tcPr>
            <w:tcW w:w="1748" w:type="dxa"/>
            <w:tcBorders>
              <w:top w:val="nil"/>
              <w:left w:val="nil"/>
              <w:bottom w:val="nil"/>
              <w:right w:val="nil"/>
            </w:tcBorders>
            <w:tcMar>
              <w:left w:w="108" w:type="dxa"/>
              <w:right w:w="108" w:type="dxa"/>
            </w:tcMar>
            <w:vAlign w:val="center"/>
          </w:tcPr>
          <w:p w14:paraId="6346D527" w14:textId="158C797D" w:rsidR="59C81F36" w:rsidRPr="00EF7CD2" w:rsidRDefault="59C81F36" w:rsidP="59C81F36">
            <w:pPr>
              <w:spacing w:after="0"/>
            </w:pPr>
            <w:r w:rsidRPr="00EF7CD2">
              <w:rPr>
                <w:rFonts w:ascii="Times New Roman" w:eastAsia="Times New Roman" w:hAnsi="Times New Roman" w:cs="Times New Roman"/>
              </w:rPr>
              <w:t xml:space="preserve">    Ligand/ion</w:t>
            </w:r>
          </w:p>
        </w:tc>
        <w:tc>
          <w:tcPr>
            <w:tcW w:w="2130" w:type="dxa"/>
            <w:tcBorders>
              <w:top w:val="nil"/>
              <w:left w:val="nil"/>
              <w:bottom w:val="nil"/>
              <w:right w:val="nil"/>
            </w:tcBorders>
            <w:tcMar>
              <w:left w:w="108" w:type="dxa"/>
              <w:right w:w="108" w:type="dxa"/>
            </w:tcMar>
            <w:vAlign w:val="center"/>
          </w:tcPr>
          <w:p w14:paraId="5A206D7E" w14:textId="283585EE" w:rsidR="59C81F36" w:rsidRPr="00EF7CD2" w:rsidRDefault="59C81F36" w:rsidP="59C81F36">
            <w:pPr>
              <w:spacing w:after="0"/>
              <w:jc w:val="center"/>
            </w:pPr>
            <w:r w:rsidRPr="00EF7CD2">
              <w:rPr>
                <w:rFonts w:ascii="Times New Roman" w:eastAsia="Times New Roman" w:hAnsi="Times New Roman" w:cs="Times New Roman"/>
              </w:rPr>
              <w:t>86 / 1</w:t>
            </w:r>
          </w:p>
        </w:tc>
        <w:tc>
          <w:tcPr>
            <w:tcW w:w="2565" w:type="dxa"/>
            <w:tcBorders>
              <w:top w:val="nil"/>
              <w:left w:val="nil"/>
              <w:bottom w:val="nil"/>
              <w:right w:val="nil"/>
            </w:tcBorders>
            <w:tcMar>
              <w:left w:w="108" w:type="dxa"/>
              <w:right w:w="108" w:type="dxa"/>
            </w:tcMar>
            <w:vAlign w:val="center"/>
          </w:tcPr>
          <w:p w14:paraId="038E5EBF" w14:textId="22153285" w:rsidR="59C81F36" w:rsidRPr="00EF7CD2" w:rsidRDefault="59C81F36" w:rsidP="59C81F36">
            <w:pPr>
              <w:spacing w:after="0"/>
              <w:jc w:val="center"/>
            </w:pPr>
            <w:r w:rsidRPr="00EF7CD2">
              <w:rPr>
                <w:rFonts w:ascii="Times New Roman" w:eastAsia="Times New Roman" w:hAnsi="Times New Roman" w:cs="Times New Roman"/>
              </w:rPr>
              <w:t>87 / 1</w:t>
            </w:r>
          </w:p>
        </w:tc>
        <w:tc>
          <w:tcPr>
            <w:tcW w:w="2910" w:type="dxa"/>
            <w:tcBorders>
              <w:top w:val="nil"/>
              <w:left w:val="nil"/>
              <w:bottom w:val="nil"/>
              <w:right w:val="nil"/>
            </w:tcBorders>
            <w:tcMar>
              <w:left w:w="108" w:type="dxa"/>
              <w:right w:w="108" w:type="dxa"/>
            </w:tcMar>
            <w:vAlign w:val="center"/>
          </w:tcPr>
          <w:p w14:paraId="2CD7BA2E" w14:textId="67A933A3" w:rsidR="59C81F36" w:rsidRPr="00EF7CD2" w:rsidRDefault="59C81F36" w:rsidP="59C81F36">
            <w:pPr>
              <w:spacing w:after="0"/>
              <w:jc w:val="center"/>
            </w:pPr>
            <w:r w:rsidRPr="00EF7CD2">
              <w:rPr>
                <w:rFonts w:ascii="Times New Roman" w:eastAsia="Times New Roman" w:hAnsi="Times New Roman" w:cs="Times New Roman"/>
              </w:rPr>
              <w:t>87 / 1</w:t>
            </w:r>
          </w:p>
        </w:tc>
      </w:tr>
      <w:tr w:rsidR="59C81F36" w:rsidRPr="00EF7CD2" w14:paraId="78EAC2D4" w14:textId="77777777" w:rsidTr="3C0D4B95">
        <w:trPr>
          <w:trHeight w:val="285"/>
        </w:trPr>
        <w:tc>
          <w:tcPr>
            <w:tcW w:w="1748" w:type="dxa"/>
            <w:tcBorders>
              <w:top w:val="nil"/>
              <w:left w:val="nil"/>
              <w:bottom w:val="nil"/>
              <w:right w:val="nil"/>
            </w:tcBorders>
            <w:tcMar>
              <w:left w:w="108" w:type="dxa"/>
              <w:right w:w="108" w:type="dxa"/>
            </w:tcMar>
            <w:vAlign w:val="center"/>
          </w:tcPr>
          <w:p w14:paraId="08013451" w14:textId="1EAD4A35" w:rsidR="59C81F36" w:rsidRPr="00EF7CD2" w:rsidRDefault="59C81F36" w:rsidP="59C81F36">
            <w:pPr>
              <w:spacing w:after="0"/>
            </w:pPr>
            <w:r w:rsidRPr="00EF7CD2">
              <w:rPr>
                <w:rFonts w:ascii="Times New Roman" w:eastAsia="Times New Roman" w:hAnsi="Times New Roman" w:cs="Times New Roman"/>
              </w:rPr>
              <w:t xml:space="preserve">    Water</w:t>
            </w:r>
          </w:p>
        </w:tc>
        <w:tc>
          <w:tcPr>
            <w:tcW w:w="2130" w:type="dxa"/>
            <w:tcBorders>
              <w:top w:val="nil"/>
              <w:left w:val="nil"/>
              <w:bottom w:val="nil"/>
              <w:right w:val="nil"/>
            </w:tcBorders>
            <w:tcMar>
              <w:left w:w="108" w:type="dxa"/>
              <w:right w:w="108" w:type="dxa"/>
            </w:tcMar>
            <w:vAlign w:val="center"/>
          </w:tcPr>
          <w:p w14:paraId="454563A6" w14:textId="52E594FA" w:rsidR="59C81F36" w:rsidRPr="00EF7CD2" w:rsidRDefault="59C81F36" w:rsidP="59C81F36">
            <w:pPr>
              <w:spacing w:after="0"/>
              <w:jc w:val="center"/>
            </w:pPr>
            <w:r w:rsidRPr="00EF7CD2">
              <w:rPr>
                <w:rFonts w:ascii="Times New Roman" w:eastAsia="Times New Roman" w:hAnsi="Times New Roman" w:cs="Times New Roman"/>
              </w:rPr>
              <w:t>203</w:t>
            </w:r>
          </w:p>
        </w:tc>
        <w:tc>
          <w:tcPr>
            <w:tcW w:w="2565" w:type="dxa"/>
            <w:tcBorders>
              <w:top w:val="nil"/>
              <w:left w:val="nil"/>
              <w:bottom w:val="nil"/>
              <w:right w:val="nil"/>
            </w:tcBorders>
            <w:tcMar>
              <w:left w:w="108" w:type="dxa"/>
              <w:right w:w="108" w:type="dxa"/>
            </w:tcMar>
            <w:vAlign w:val="center"/>
          </w:tcPr>
          <w:p w14:paraId="50B84A63" w14:textId="1D557D06" w:rsidR="59C81F36" w:rsidRPr="00EF7CD2" w:rsidRDefault="59C81F36" w:rsidP="59C81F36">
            <w:pPr>
              <w:spacing w:after="0"/>
              <w:jc w:val="center"/>
            </w:pPr>
            <w:r w:rsidRPr="00EF7CD2">
              <w:rPr>
                <w:rFonts w:ascii="Times New Roman" w:eastAsia="Times New Roman" w:hAnsi="Times New Roman" w:cs="Times New Roman"/>
              </w:rPr>
              <w:t>185</w:t>
            </w:r>
          </w:p>
        </w:tc>
        <w:tc>
          <w:tcPr>
            <w:tcW w:w="2910" w:type="dxa"/>
            <w:tcBorders>
              <w:top w:val="nil"/>
              <w:left w:val="nil"/>
              <w:bottom w:val="nil"/>
              <w:right w:val="nil"/>
            </w:tcBorders>
            <w:tcMar>
              <w:left w:w="108" w:type="dxa"/>
              <w:right w:w="108" w:type="dxa"/>
            </w:tcMar>
            <w:vAlign w:val="center"/>
          </w:tcPr>
          <w:p w14:paraId="0CA81EA0" w14:textId="13937C99" w:rsidR="59C81F36" w:rsidRPr="00EF7CD2" w:rsidRDefault="59C81F36" w:rsidP="59C81F36">
            <w:pPr>
              <w:spacing w:after="0"/>
              <w:jc w:val="center"/>
            </w:pPr>
            <w:r w:rsidRPr="00EF7CD2">
              <w:rPr>
                <w:rFonts w:ascii="Times New Roman" w:eastAsia="Times New Roman" w:hAnsi="Times New Roman" w:cs="Times New Roman"/>
              </w:rPr>
              <w:t>211</w:t>
            </w:r>
          </w:p>
        </w:tc>
      </w:tr>
      <w:tr w:rsidR="59C81F36" w:rsidRPr="00EF7CD2" w14:paraId="2094986F" w14:textId="77777777" w:rsidTr="3C0D4B95">
        <w:trPr>
          <w:trHeight w:val="285"/>
        </w:trPr>
        <w:tc>
          <w:tcPr>
            <w:tcW w:w="1748" w:type="dxa"/>
            <w:tcBorders>
              <w:top w:val="nil"/>
              <w:left w:val="nil"/>
              <w:bottom w:val="nil"/>
              <w:right w:val="nil"/>
            </w:tcBorders>
            <w:tcMar>
              <w:left w:w="108" w:type="dxa"/>
              <w:right w:w="108" w:type="dxa"/>
            </w:tcMar>
            <w:vAlign w:val="center"/>
          </w:tcPr>
          <w:p w14:paraId="082C768F" w14:textId="01B1A670" w:rsidR="59C81F36" w:rsidRPr="00EF7CD2" w:rsidRDefault="59C81F36" w:rsidP="59C81F36">
            <w:pPr>
              <w:spacing w:after="0"/>
            </w:pPr>
            <w:r w:rsidRPr="00EF7CD2">
              <w:rPr>
                <w:rFonts w:ascii="Times New Roman" w:eastAsia="Times New Roman" w:hAnsi="Times New Roman" w:cs="Times New Roman"/>
              </w:rPr>
              <w:t>B-factors (Å</w:t>
            </w:r>
            <w:r w:rsidRPr="00EF7CD2">
              <w:rPr>
                <w:rFonts w:ascii="Times New Roman" w:eastAsia="Times New Roman" w:hAnsi="Times New Roman" w:cs="Times New Roman"/>
                <w:vertAlign w:val="superscript"/>
              </w:rPr>
              <w:t>2</w:t>
            </w:r>
            <w:r w:rsidRPr="00EF7CD2">
              <w:rPr>
                <w:rFonts w:ascii="Times New Roman" w:eastAsia="Times New Roman" w:hAnsi="Times New Roman" w:cs="Times New Roman"/>
              </w:rPr>
              <w:t>)</w:t>
            </w:r>
          </w:p>
        </w:tc>
        <w:tc>
          <w:tcPr>
            <w:tcW w:w="2130" w:type="dxa"/>
            <w:tcBorders>
              <w:top w:val="nil"/>
              <w:left w:val="nil"/>
              <w:bottom w:val="nil"/>
              <w:right w:val="nil"/>
            </w:tcBorders>
            <w:tcMar>
              <w:left w:w="108" w:type="dxa"/>
              <w:right w:w="108" w:type="dxa"/>
            </w:tcMar>
            <w:vAlign w:val="center"/>
          </w:tcPr>
          <w:p w14:paraId="490BEC9E" w14:textId="302C863A" w:rsidR="59C81F36" w:rsidRPr="00EF7CD2" w:rsidRDefault="59C81F36" w:rsidP="59C81F36">
            <w:pPr>
              <w:spacing w:after="0"/>
              <w:jc w:val="center"/>
            </w:pPr>
            <w:r w:rsidRPr="00EF7CD2">
              <w:rPr>
                <w:rFonts w:ascii="Times New Roman" w:eastAsia="Times New Roman" w:hAnsi="Times New Roman" w:cs="Times New Roman"/>
              </w:rPr>
              <w:t>18.3</w:t>
            </w:r>
          </w:p>
        </w:tc>
        <w:tc>
          <w:tcPr>
            <w:tcW w:w="2565" w:type="dxa"/>
            <w:tcBorders>
              <w:top w:val="nil"/>
              <w:left w:val="nil"/>
              <w:bottom w:val="nil"/>
              <w:right w:val="nil"/>
            </w:tcBorders>
            <w:tcMar>
              <w:left w:w="108" w:type="dxa"/>
              <w:right w:w="108" w:type="dxa"/>
            </w:tcMar>
            <w:vAlign w:val="center"/>
          </w:tcPr>
          <w:p w14:paraId="03CE1567" w14:textId="01F547F8" w:rsidR="59C81F36" w:rsidRPr="00EF7CD2" w:rsidRDefault="59C81F36" w:rsidP="59C81F36">
            <w:pPr>
              <w:spacing w:after="0"/>
              <w:jc w:val="center"/>
            </w:pPr>
            <w:r w:rsidRPr="00EF7CD2">
              <w:rPr>
                <w:rFonts w:ascii="Times New Roman" w:eastAsia="Times New Roman" w:hAnsi="Times New Roman" w:cs="Times New Roman"/>
              </w:rPr>
              <w:t>21.9</w:t>
            </w:r>
          </w:p>
        </w:tc>
        <w:tc>
          <w:tcPr>
            <w:tcW w:w="2910" w:type="dxa"/>
            <w:tcBorders>
              <w:top w:val="nil"/>
              <w:left w:val="nil"/>
              <w:bottom w:val="nil"/>
              <w:right w:val="nil"/>
            </w:tcBorders>
            <w:tcMar>
              <w:left w:w="108" w:type="dxa"/>
              <w:right w:w="108" w:type="dxa"/>
            </w:tcMar>
            <w:vAlign w:val="center"/>
          </w:tcPr>
          <w:p w14:paraId="02D778A9" w14:textId="1367673B" w:rsidR="59C81F36" w:rsidRPr="00EF7CD2" w:rsidRDefault="59C81F36" w:rsidP="59C81F36">
            <w:pPr>
              <w:spacing w:after="0"/>
              <w:jc w:val="center"/>
            </w:pPr>
            <w:r w:rsidRPr="00EF7CD2">
              <w:rPr>
                <w:rFonts w:ascii="Times New Roman" w:eastAsia="Times New Roman" w:hAnsi="Times New Roman" w:cs="Times New Roman"/>
              </w:rPr>
              <w:t>17.2</w:t>
            </w:r>
          </w:p>
        </w:tc>
      </w:tr>
      <w:tr w:rsidR="59C81F36" w:rsidRPr="00EF7CD2" w14:paraId="3A7210C4" w14:textId="77777777" w:rsidTr="3C0D4B95">
        <w:trPr>
          <w:trHeight w:val="285"/>
        </w:trPr>
        <w:tc>
          <w:tcPr>
            <w:tcW w:w="1748" w:type="dxa"/>
            <w:tcBorders>
              <w:top w:val="nil"/>
              <w:left w:val="nil"/>
              <w:bottom w:val="nil"/>
              <w:right w:val="nil"/>
            </w:tcBorders>
            <w:tcMar>
              <w:left w:w="108" w:type="dxa"/>
              <w:right w:w="108" w:type="dxa"/>
            </w:tcMar>
            <w:vAlign w:val="center"/>
          </w:tcPr>
          <w:p w14:paraId="1913B6AF" w14:textId="31099904" w:rsidR="59C81F36" w:rsidRPr="00EF7CD2" w:rsidRDefault="59C81F36" w:rsidP="59C81F36">
            <w:pPr>
              <w:spacing w:after="0"/>
            </w:pPr>
            <w:proofErr w:type="spellStart"/>
            <w:r w:rsidRPr="00EF7CD2">
              <w:rPr>
                <w:rFonts w:ascii="Times New Roman" w:eastAsia="Times New Roman" w:hAnsi="Times New Roman" w:cs="Times New Roman"/>
              </w:rPr>
              <w:t>R.m.s</w:t>
            </w:r>
            <w:proofErr w:type="spellEnd"/>
            <w:r w:rsidRPr="00EF7CD2">
              <w:rPr>
                <w:rFonts w:ascii="Times New Roman" w:eastAsia="Times New Roman" w:hAnsi="Times New Roman" w:cs="Times New Roman"/>
              </w:rPr>
              <w:t xml:space="preserve"> deviations</w:t>
            </w:r>
          </w:p>
        </w:tc>
        <w:tc>
          <w:tcPr>
            <w:tcW w:w="2130" w:type="dxa"/>
            <w:tcBorders>
              <w:top w:val="nil"/>
              <w:left w:val="nil"/>
              <w:bottom w:val="nil"/>
              <w:right w:val="nil"/>
            </w:tcBorders>
            <w:tcMar>
              <w:left w:w="108" w:type="dxa"/>
              <w:right w:w="108" w:type="dxa"/>
            </w:tcMar>
            <w:vAlign w:val="center"/>
          </w:tcPr>
          <w:p w14:paraId="26FD790C" w14:textId="6A80FC24"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565" w:type="dxa"/>
            <w:tcBorders>
              <w:top w:val="nil"/>
              <w:left w:val="nil"/>
              <w:bottom w:val="nil"/>
              <w:right w:val="nil"/>
            </w:tcBorders>
            <w:tcMar>
              <w:left w:w="108" w:type="dxa"/>
              <w:right w:w="108" w:type="dxa"/>
            </w:tcMar>
            <w:vAlign w:val="center"/>
          </w:tcPr>
          <w:p w14:paraId="76ED8767" w14:textId="24CFDA21" w:rsidR="59C81F36" w:rsidRPr="00EF7CD2" w:rsidRDefault="59C81F36" w:rsidP="59C81F36">
            <w:pPr>
              <w:spacing w:after="0"/>
              <w:jc w:val="center"/>
            </w:pPr>
            <w:r w:rsidRPr="00EF7CD2">
              <w:rPr>
                <w:rFonts w:ascii="Times New Roman" w:eastAsia="Times New Roman" w:hAnsi="Times New Roman" w:cs="Times New Roman"/>
              </w:rPr>
              <w:t xml:space="preserve"> </w:t>
            </w:r>
          </w:p>
        </w:tc>
        <w:tc>
          <w:tcPr>
            <w:tcW w:w="2910" w:type="dxa"/>
            <w:tcBorders>
              <w:top w:val="nil"/>
              <w:left w:val="nil"/>
              <w:bottom w:val="nil"/>
              <w:right w:val="nil"/>
            </w:tcBorders>
            <w:tcMar>
              <w:left w:w="108" w:type="dxa"/>
              <w:right w:w="108" w:type="dxa"/>
            </w:tcMar>
            <w:vAlign w:val="center"/>
          </w:tcPr>
          <w:p w14:paraId="7279A9C5" w14:textId="02F46CEE" w:rsidR="59C81F36" w:rsidRPr="00EF7CD2" w:rsidRDefault="59C81F36" w:rsidP="59C81F36">
            <w:pPr>
              <w:spacing w:after="0"/>
              <w:jc w:val="center"/>
            </w:pPr>
            <w:r w:rsidRPr="00EF7CD2">
              <w:rPr>
                <w:rFonts w:ascii="Times New Roman" w:eastAsia="Times New Roman" w:hAnsi="Times New Roman" w:cs="Times New Roman"/>
              </w:rPr>
              <w:t xml:space="preserve"> </w:t>
            </w:r>
          </w:p>
        </w:tc>
      </w:tr>
      <w:tr w:rsidR="59C81F36" w:rsidRPr="00EF7CD2" w14:paraId="3790015B" w14:textId="77777777" w:rsidTr="3C0D4B95">
        <w:trPr>
          <w:trHeight w:val="285"/>
        </w:trPr>
        <w:tc>
          <w:tcPr>
            <w:tcW w:w="1748" w:type="dxa"/>
            <w:tcBorders>
              <w:top w:val="nil"/>
              <w:left w:val="nil"/>
              <w:bottom w:val="nil"/>
              <w:right w:val="nil"/>
            </w:tcBorders>
            <w:tcMar>
              <w:left w:w="108" w:type="dxa"/>
              <w:right w:w="108" w:type="dxa"/>
            </w:tcMar>
            <w:vAlign w:val="center"/>
          </w:tcPr>
          <w:p w14:paraId="3AD8992B" w14:textId="51B890D2" w:rsidR="59C81F36" w:rsidRPr="00EF7CD2" w:rsidRDefault="59C81F36" w:rsidP="59C81F36">
            <w:pPr>
              <w:spacing w:after="0"/>
            </w:pPr>
            <w:r w:rsidRPr="00EF7CD2">
              <w:rPr>
                <w:rFonts w:ascii="Times New Roman" w:eastAsia="Times New Roman" w:hAnsi="Times New Roman" w:cs="Times New Roman"/>
              </w:rPr>
              <w:t xml:space="preserve">    Bond lengths (Å) </w:t>
            </w:r>
          </w:p>
        </w:tc>
        <w:tc>
          <w:tcPr>
            <w:tcW w:w="2130" w:type="dxa"/>
            <w:tcBorders>
              <w:top w:val="nil"/>
              <w:left w:val="nil"/>
              <w:bottom w:val="nil"/>
              <w:right w:val="nil"/>
            </w:tcBorders>
            <w:tcMar>
              <w:left w:w="108" w:type="dxa"/>
              <w:right w:w="108" w:type="dxa"/>
            </w:tcMar>
            <w:vAlign w:val="center"/>
          </w:tcPr>
          <w:p w14:paraId="7810EF94" w14:textId="39F255FA" w:rsidR="59C81F36" w:rsidRPr="00EF7CD2" w:rsidRDefault="59C81F36" w:rsidP="59C81F36">
            <w:pPr>
              <w:spacing w:after="0"/>
              <w:jc w:val="center"/>
            </w:pPr>
            <w:r w:rsidRPr="00EF7CD2">
              <w:rPr>
                <w:rFonts w:ascii="Times New Roman" w:eastAsia="Times New Roman" w:hAnsi="Times New Roman" w:cs="Times New Roman"/>
              </w:rPr>
              <w:t>0.012</w:t>
            </w:r>
          </w:p>
        </w:tc>
        <w:tc>
          <w:tcPr>
            <w:tcW w:w="2565" w:type="dxa"/>
            <w:tcBorders>
              <w:top w:val="nil"/>
              <w:left w:val="nil"/>
              <w:bottom w:val="nil"/>
              <w:right w:val="nil"/>
            </w:tcBorders>
            <w:tcMar>
              <w:left w:w="108" w:type="dxa"/>
              <w:right w:w="108" w:type="dxa"/>
            </w:tcMar>
            <w:vAlign w:val="center"/>
          </w:tcPr>
          <w:p w14:paraId="0DF7BFE7" w14:textId="787FD9A9" w:rsidR="59C81F36" w:rsidRPr="00EF7CD2" w:rsidRDefault="59C81F36" w:rsidP="59C81F36">
            <w:pPr>
              <w:spacing w:after="0"/>
              <w:jc w:val="center"/>
            </w:pPr>
            <w:r w:rsidRPr="00EF7CD2">
              <w:rPr>
                <w:rFonts w:ascii="Times New Roman" w:eastAsia="Times New Roman" w:hAnsi="Times New Roman" w:cs="Times New Roman"/>
              </w:rPr>
              <w:t>0.010</w:t>
            </w:r>
          </w:p>
        </w:tc>
        <w:tc>
          <w:tcPr>
            <w:tcW w:w="2910" w:type="dxa"/>
            <w:tcBorders>
              <w:top w:val="nil"/>
              <w:left w:val="nil"/>
              <w:bottom w:val="nil"/>
              <w:right w:val="nil"/>
            </w:tcBorders>
            <w:tcMar>
              <w:left w:w="108" w:type="dxa"/>
              <w:right w:w="108" w:type="dxa"/>
            </w:tcMar>
            <w:vAlign w:val="center"/>
          </w:tcPr>
          <w:p w14:paraId="263D83A3" w14:textId="66AAF923" w:rsidR="59C81F36" w:rsidRPr="00EF7CD2" w:rsidRDefault="59C81F36" w:rsidP="59C81F36">
            <w:pPr>
              <w:spacing w:after="0"/>
              <w:jc w:val="center"/>
            </w:pPr>
            <w:r w:rsidRPr="00EF7CD2">
              <w:rPr>
                <w:rFonts w:ascii="Times New Roman" w:eastAsia="Times New Roman" w:hAnsi="Times New Roman" w:cs="Times New Roman"/>
              </w:rPr>
              <w:t>0.013</w:t>
            </w:r>
          </w:p>
        </w:tc>
      </w:tr>
      <w:tr w:rsidR="59C81F36" w:rsidRPr="00EF7CD2" w14:paraId="081D4D0C" w14:textId="77777777" w:rsidTr="3C0D4B95">
        <w:trPr>
          <w:trHeight w:val="285"/>
        </w:trPr>
        <w:tc>
          <w:tcPr>
            <w:tcW w:w="1748" w:type="dxa"/>
            <w:tcBorders>
              <w:top w:val="nil"/>
              <w:left w:val="nil"/>
              <w:bottom w:val="single" w:sz="8" w:space="0" w:color="auto"/>
              <w:right w:val="nil"/>
            </w:tcBorders>
            <w:tcMar>
              <w:left w:w="108" w:type="dxa"/>
              <w:right w:w="108" w:type="dxa"/>
            </w:tcMar>
            <w:vAlign w:val="center"/>
          </w:tcPr>
          <w:p w14:paraId="02D2AF52" w14:textId="12F68A78" w:rsidR="59C81F36" w:rsidRPr="00EF7CD2" w:rsidRDefault="59C81F36" w:rsidP="59C81F36">
            <w:pPr>
              <w:spacing w:after="0"/>
            </w:pPr>
            <w:r w:rsidRPr="00EF7CD2">
              <w:rPr>
                <w:rFonts w:ascii="Times New Roman" w:eastAsia="Times New Roman" w:hAnsi="Times New Roman" w:cs="Times New Roman"/>
              </w:rPr>
              <w:t xml:space="preserve">    Bond angles (º)</w:t>
            </w:r>
          </w:p>
        </w:tc>
        <w:tc>
          <w:tcPr>
            <w:tcW w:w="2130" w:type="dxa"/>
            <w:tcBorders>
              <w:top w:val="nil"/>
              <w:left w:val="nil"/>
              <w:bottom w:val="single" w:sz="8" w:space="0" w:color="auto"/>
              <w:right w:val="nil"/>
            </w:tcBorders>
            <w:tcMar>
              <w:left w:w="108" w:type="dxa"/>
              <w:right w:w="108" w:type="dxa"/>
            </w:tcMar>
            <w:vAlign w:val="center"/>
          </w:tcPr>
          <w:p w14:paraId="706E85E2" w14:textId="43DB05EE" w:rsidR="59C81F36" w:rsidRPr="00EF7CD2" w:rsidRDefault="59C81F36" w:rsidP="59C81F36">
            <w:pPr>
              <w:spacing w:after="0"/>
              <w:jc w:val="center"/>
            </w:pPr>
            <w:r w:rsidRPr="00EF7CD2">
              <w:rPr>
                <w:rFonts w:ascii="Times New Roman" w:eastAsia="Times New Roman" w:hAnsi="Times New Roman" w:cs="Times New Roman"/>
              </w:rPr>
              <w:t>1.19</w:t>
            </w:r>
          </w:p>
        </w:tc>
        <w:tc>
          <w:tcPr>
            <w:tcW w:w="2565" w:type="dxa"/>
            <w:tcBorders>
              <w:top w:val="nil"/>
              <w:left w:val="nil"/>
              <w:bottom w:val="single" w:sz="8" w:space="0" w:color="auto"/>
              <w:right w:val="nil"/>
            </w:tcBorders>
            <w:tcMar>
              <w:left w:w="108" w:type="dxa"/>
              <w:right w:w="108" w:type="dxa"/>
            </w:tcMar>
            <w:vAlign w:val="center"/>
          </w:tcPr>
          <w:p w14:paraId="7EA4D892" w14:textId="3C737DFD" w:rsidR="59C81F36" w:rsidRPr="00EF7CD2" w:rsidRDefault="59C81F36" w:rsidP="59C81F36">
            <w:pPr>
              <w:spacing w:after="0"/>
              <w:jc w:val="center"/>
            </w:pPr>
            <w:r w:rsidRPr="00EF7CD2">
              <w:rPr>
                <w:rFonts w:ascii="Times New Roman" w:eastAsia="Times New Roman" w:hAnsi="Times New Roman" w:cs="Times New Roman"/>
              </w:rPr>
              <w:t>1.08</w:t>
            </w:r>
          </w:p>
        </w:tc>
        <w:tc>
          <w:tcPr>
            <w:tcW w:w="2910" w:type="dxa"/>
            <w:tcBorders>
              <w:top w:val="nil"/>
              <w:left w:val="nil"/>
              <w:bottom w:val="single" w:sz="8" w:space="0" w:color="auto"/>
              <w:right w:val="nil"/>
            </w:tcBorders>
            <w:tcMar>
              <w:left w:w="108" w:type="dxa"/>
              <w:right w:w="108" w:type="dxa"/>
            </w:tcMar>
            <w:vAlign w:val="center"/>
          </w:tcPr>
          <w:p w14:paraId="5244A39B" w14:textId="46692323" w:rsidR="59C81F36" w:rsidRPr="00EF7CD2" w:rsidRDefault="59C81F36" w:rsidP="59C81F36">
            <w:pPr>
              <w:spacing w:after="0"/>
              <w:jc w:val="center"/>
            </w:pPr>
            <w:r w:rsidRPr="00EF7CD2">
              <w:rPr>
                <w:rFonts w:ascii="Times New Roman" w:eastAsia="Times New Roman" w:hAnsi="Times New Roman" w:cs="Times New Roman"/>
              </w:rPr>
              <w:t>1.26</w:t>
            </w:r>
          </w:p>
        </w:tc>
      </w:tr>
    </w:tbl>
    <w:p w14:paraId="4F3D3D9C" w14:textId="3094E628" w:rsidR="00C37494" w:rsidRPr="001649FD" w:rsidRDefault="6C40E6F4" w:rsidP="59C81F36">
      <w:pPr>
        <w:spacing w:line="257" w:lineRule="auto"/>
        <w:rPr>
          <w:i/>
          <w:iCs/>
        </w:rPr>
      </w:pPr>
      <w:r w:rsidRPr="001649FD">
        <w:rPr>
          <w:rFonts w:eastAsia="Times New Roman"/>
          <w:i/>
          <w:iCs/>
        </w:rPr>
        <w:t>*Highest resolution shell is shown in parenthesis.</w:t>
      </w:r>
    </w:p>
    <w:p w14:paraId="5D6B66F0" w14:textId="56083271" w:rsidR="00CC5DCC" w:rsidRPr="007A4C12" w:rsidRDefault="00772E36" w:rsidP="00F2742F">
      <w:pPr>
        <w:pStyle w:val="Heading3"/>
        <w:rPr>
          <w:lang w:val="en-GB" w:eastAsia="en-GB"/>
        </w:rPr>
      </w:pPr>
      <w:bookmarkStart w:id="14" w:name="_Toc191374860"/>
      <w:r w:rsidRPr="00501643">
        <w:rPr>
          <w:lang w:val="en-GB" w:eastAsia="en-GB"/>
        </w:rPr>
        <w:t xml:space="preserve">Cellular </w:t>
      </w:r>
      <w:proofErr w:type="spellStart"/>
      <w:r w:rsidR="00C37494">
        <w:rPr>
          <w:lang w:val="en-GB" w:eastAsia="en-GB"/>
        </w:rPr>
        <w:t>pERK</w:t>
      </w:r>
      <w:proofErr w:type="spellEnd"/>
      <w:r w:rsidR="00C37494">
        <w:rPr>
          <w:lang w:val="en-GB" w:eastAsia="en-GB"/>
        </w:rPr>
        <w:t xml:space="preserve"> </w:t>
      </w:r>
      <w:r w:rsidRPr="00501643">
        <w:rPr>
          <w:lang w:val="en-GB" w:eastAsia="en-GB"/>
        </w:rPr>
        <w:t>assays</w:t>
      </w:r>
      <w:bookmarkEnd w:id="14"/>
    </w:p>
    <w:p w14:paraId="7C58F2BB" w14:textId="77777777" w:rsidR="00CC5DCC" w:rsidRPr="007A4C12" w:rsidRDefault="00CC5DCC" w:rsidP="00F2742F">
      <w:pPr>
        <w:pStyle w:val="Heading4"/>
      </w:pPr>
      <w:r w:rsidRPr="007A4C12">
        <w:t>Compound dilution</w:t>
      </w:r>
    </w:p>
    <w:p w14:paraId="7B64DF33" w14:textId="79C9D4A2" w:rsidR="00CC5DCC" w:rsidRPr="007A4C12" w:rsidRDefault="00CC5DCC" w:rsidP="6A744B88">
      <w:pPr>
        <w:pStyle w:val="Text"/>
        <w:spacing w:line="360" w:lineRule="auto"/>
        <w:rPr>
          <w:rFonts w:ascii="Arial" w:hAnsi="Arial" w:cs="Arial"/>
          <w:sz w:val="20"/>
        </w:rPr>
      </w:pPr>
      <w:r w:rsidRPr="6A744B88">
        <w:rPr>
          <w:rFonts w:ascii="Arial" w:hAnsi="Arial" w:cs="Arial"/>
          <w:sz w:val="20"/>
        </w:rPr>
        <w:t>Compound stock solution</w:t>
      </w:r>
      <w:r w:rsidR="006874A3" w:rsidRPr="6A744B88">
        <w:rPr>
          <w:rFonts w:ascii="Arial" w:hAnsi="Arial" w:cs="Arial"/>
          <w:sz w:val="20"/>
        </w:rPr>
        <w:t>s</w:t>
      </w:r>
      <w:r w:rsidRPr="6A744B88">
        <w:rPr>
          <w:rFonts w:ascii="Arial" w:hAnsi="Arial" w:cs="Arial"/>
          <w:sz w:val="20"/>
        </w:rPr>
        <w:t xml:space="preserve"> were prepared in DMSO</w:t>
      </w:r>
      <w:r w:rsidR="00DF313E">
        <w:rPr>
          <w:rFonts w:ascii="Arial" w:hAnsi="Arial" w:cs="Arial"/>
          <w:sz w:val="20"/>
        </w:rPr>
        <w:t xml:space="preserve"> </w:t>
      </w:r>
      <w:r w:rsidRPr="6A744B88">
        <w:rPr>
          <w:rFonts w:ascii="Arial" w:hAnsi="Arial" w:cs="Arial"/>
          <w:sz w:val="20"/>
        </w:rPr>
        <w:t>/</w:t>
      </w:r>
      <w:r w:rsidR="00DF313E">
        <w:rPr>
          <w:rFonts w:ascii="Arial" w:hAnsi="Arial" w:cs="Arial"/>
          <w:sz w:val="20"/>
        </w:rPr>
        <w:t xml:space="preserve"> </w:t>
      </w:r>
      <w:r w:rsidRPr="6A744B88">
        <w:rPr>
          <w:rFonts w:ascii="Arial" w:hAnsi="Arial" w:cs="Arial"/>
          <w:sz w:val="20"/>
        </w:rPr>
        <w:t>H</w:t>
      </w:r>
      <w:r w:rsidRPr="6A744B88">
        <w:rPr>
          <w:rFonts w:ascii="Arial" w:hAnsi="Arial" w:cs="Arial"/>
          <w:sz w:val="20"/>
          <w:vertAlign w:val="subscript"/>
        </w:rPr>
        <w:t>2</w:t>
      </w:r>
      <w:r w:rsidRPr="6A744B88">
        <w:rPr>
          <w:rFonts w:ascii="Arial" w:hAnsi="Arial" w:cs="Arial"/>
          <w:sz w:val="20"/>
        </w:rPr>
        <w:t xml:space="preserve">O (90:10) by </w:t>
      </w:r>
      <w:r w:rsidR="00DF313E">
        <w:rPr>
          <w:rFonts w:ascii="Arial" w:hAnsi="Arial" w:cs="Arial"/>
          <w:sz w:val="20"/>
        </w:rPr>
        <w:t xml:space="preserve">the </w:t>
      </w:r>
      <w:r w:rsidRPr="6A744B88">
        <w:rPr>
          <w:rFonts w:ascii="Arial" w:hAnsi="Arial" w:cs="Arial"/>
          <w:sz w:val="20"/>
        </w:rPr>
        <w:t>compound hub at Novartis Pharma AG</w:t>
      </w:r>
      <w:r w:rsidR="00DF313E">
        <w:rPr>
          <w:rFonts w:ascii="Arial" w:hAnsi="Arial" w:cs="Arial"/>
          <w:sz w:val="20"/>
        </w:rPr>
        <w:t xml:space="preserve"> Basel</w:t>
      </w:r>
      <w:r w:rsidRPr="6A744B88">
        <w:rPr>
          <w:rFonts w:ascii="Arial" w:hAnsi="Arial" w:cs="Arial"/>
          <w:sz w:val="20"/>
        </w:rPr>
        <w:t>. Compounds were tested with a 10</w:t>
      </w:r>
      <w:r w:rsidR="007A4C12" w:rsidRPr="6A744B88">
        <w:rPr>
          <w:rFonts w:ascii="Arial" w:hAnsi="Arial" w:cs="Arial"/>
          <w:sz w:val="20"/>
        </w:rPr>
        <w:t>-</w:t>
      </w:r>
      <w:r w:rsidRPr="6A744B88">
        <w:rPr>
          <w:rFonts w:ascii="Arial" w:hAnsi="Arial" w:cs="Arial"/>
          <w:sz w:val="20"/>
        </w:rPr>
        <w:t>point serial dilution 1:3 with a starting concentration of 10</w:t>
      </w:r>
      <w:r w:rsidR="007A4C12" w:rsidRPr="6A744B88">
        <w:rPr>
          <w:rFonts w:ascii="Arial" w:hAnsi="Arial" w:cs="Arial"/>
          <w:sz w:val="20"/>
        </w:rPr>
        <w:t xml:space="preserve"> </w:t>
      </w:r>
      <w:r w:rsidRPr="6A744B88">
        <w:rPr>
          <w:rFonts w:ascii="Arial" w:hAnsi="Arial" w:cs="Arial"/>
          <w:sz w:val="20"/>
        </w:rPr>
        <w:t xml:space="preserve">µM. </w:t>
      </w:r>
      <w:r w:rsidR="00567150">
        <w:rPr>
          <w:rFonts w:ascii="Arial" w:hAnsi="Arial" w:cs="Arial"/>
          <w:sz w:val="20"/>
        </w:rPr>
        <w:t xml:space="preserve">The </w:t>
      </w:r>
      <w:r w:rsidR="612D0BA1" w:rsidRPr="6A744B88">
        <w:rPr>
          <w:rFonts w:ascii="Arial" w:hAnsi="Arial" w:cs="Arial"/>
          <w:sz w:val="20"/>
        </w:rPr>
        <w:t>d</w:t>
      </w:r>
      <w:r w:rsidRPr="6A744B88">
        <w:rPr>
          <w:rFonts w:ascii="Arial" w:hAnsi="Arial" w:cs="Arial"/>
          <w:sz w:val="20"/>
        </w:rPr>
        <w:t xml:space="preserve">ilution plate was prepared with a </w:t>
      </w:r>
      <w:proofErr w:type="spellStart"/>
      <w:r w:rsidRPr="6A744B88">
        <w:rPr>
          <w:rFonts w:ascii="Arial" w:hAnsi="Arial" w:cs="Arial"/>
          <w:sz w:val="20"/>
        </w:rPr>
        <w:t>BioMek</w:t>
      </w:r>
      <w:proofErr w:type="spellEnd"/>
      <w:r w:rsidRPr="6A744B88">
        <w:rPr>
          <w:rFonts w:ascii="Arial" w:hAnsi="Arial" w:cs="Arial"/>
          <w:sz w:val="20"/>
        </w:rPr>
        <w:t xml:space="preserve"> i7.</w:t>
      </w:r>
    </w:p>
    <w:p w14:paraId="3371860C" w14:textId="77777777" w:rsidR="00C53B3A" w:rsidRPr="007A4C12" w:rsidRDefault="00C53B3A" w:rsidP="00CC5DCC">
      <w:pPr>
        <w:pStyle w:val="Text"/>
        <w:rPr>
          <w:rFonts w:ascii="Arial" w:hAnsi="Arial" w:cs="Arial"/>
          <w:sz w:val="20"/>
        </w:rPr>
      </w:pPr>
    </w:p>
    <w:p w14:paraId="67D39DB0" w14:textId="77777777" w:rsidR="00CC5DCC" w:rsidRPr="007A4C12" w:rsidRDefault="00CC5DCC" w:rsidP="00F2742F">
      <w:pPr>
        <w:pStyle w:val="Heading4"/>
      </w:pPr>
      <w:r w:rsidRPr="007A4C12">
        <w:t>Cells and cell culture conditions</w:t>
      </w:r>
    </w:p>
    <w:p w14:paraId="3084C039" w14:textId="4F79039B" w:rsidR="00CC5DCC" w:rsidRPr="007A4C12" w:rsidRDefault="00CC5DCC" w:rsidP="007A4C12">
      <w:pPr>
        <w:pStyle w:val="Text"/>
        <w:spacing w:line="360" w:lineRule="auto"/>
        <w:rPr>
          <w:rFonts w:ascii="Arial" w:hAnsi="Arial" w:cs="Arial"/>
          <w:sz w:val="20"/>
        </w:rPr>
      </w:pPr>
      <w:r w:rsidRPr="007A4C12">
        <w:rPr>
          <w:rFonts w:ascii="Arial" w:hAnsi="Arial" w:cs="Arial"/>
          <w:sz w:val="20"/>
        </w:rPr>
        <w:t>The pancreatic line SW1990 (KRAS</w:t>
      </w:r>
      <w:r w:rsidRPr="007A4C12">
        <w:rPr>
          <w:rFonts w:ascii="Arial" w:hAnsi="Arial" w:cs="Arial"/>
          <w:sz w:val="20"/>
          <w:vertAlign w:val="superscript"/>
        </w:rPr>
        <w:t>G12D</w:t>
      </w:r>
      <w:r w:rsidRPr="007A4C12">
        <w:rPr>
          <w:rFonts w:ascii="Arial" w:hAnsi="Arial" w:cs="Arial"/>
          <w:sz w:val="20"/>
        </w:rPr>
        <w:t>) was obtained from ATCC and maintained in RPMI-1640 (Gibco, 61870036) containing 10% FCS (</w:t>
      </w:r>
      <w:proofErr w:type="spellStart"/>
      <w:r w:rsidRPr="007A4C12">
        <w:rPr>
          <w:rFonts w:ascii="Arial" w:hAnsi="Arial" w:cs="Arial"/>
          <w:sz w:val="20"/>
        </w:rPr>
        <w:t>FetalClone</w:t>
      </w:r>
      <w:proofErr w:type="spellEnd"/>
      <w:r w:rsidRPr="007A4C12">
        <w:rPr>
          <w:rFonts w:ascii="Arial" w:hAnsi="Arial" w:cs="Arial"/>
          <w:sz w:val="20"/>
        </w:rPr>
        <w:t xml:space="preserve">® II, US origin, </w:t>
      </w:r>
      <w:proofErr w:type="spellStart"/>
      <w:r w:rsidRPr="007A4C12">
        <w:rPr>
          <w:rFonts w:ascii="Arial" w:hAnsi="Arial" w:cs="Arial"/>
          <w:sz w:val="20"/>
        </w:rPr>
        <w:t>HyClone</w:t>
      </w:r>
      <w:proofErr w:type="spellEnd"/>
      <w:r w:rsidRPr="007A4C12">
        <w:rPr>
          <w:rFonts w:ascii="Arial" w:hAnsi="Arial" w:cs="Arial"/>
          <w:sz w:val="20"/>
        </w:rPr>
        <w:t>™, SH30066.03HI) at 37</w:t>
      </w:r>
      <w:r w:rsidR="00567150">
        <w:rPr>
          <w:rFonts w:ascii="Arial" w:hAnsi="Arial" w:cs="Arial"/>
          <w:sz w:val="20"/>
        </w:rPr>
        <w:t xml:space="preserve"> </w:t>
      </w:r>
      <w:r w:rsidRPr="007A4C12">
        <w:rPr>
          <w:rFonts w:ascii="Arial" w:hAnsi="Arial" w:cs="Arial"/>
          <w:sz w:val="20"/>
        </w:rPr>
        <w:t>°C and 5% CO</w:t>
      </w:r>
      <w:r w:rsidRPr="007A4C12">
        <w:rPr>
          <w:rFonts w:ascii="Arial" w:hAnsi="Arial" w:cs="Arial"/>
          <w:sz w:val="20"/>
          <w:vertAlign w:val="subscript"/>
        </w:rPr>
        <w:t>2</w:t>
      </w:r>
      <w:r w:rsidRPr="007A4C12">
        <w:rPr>
          <w:rFonts w:ascii="Arial" w:hAnsi="Arial" w:cs="Arial"/>
          <w:sz w:val="20"/>
        </w:rPr>
        <w:t xml:space="preserve"> as specified by the provider. Cells were passaged by centrifuging in the respective culture </w:t>
      </w:r>
      <w:proofErr w:type="gramStart"/>
      <w:r w:rsidRPr="007A4C12">
        <w:rPr>
          <w:rFonts w:ascii="Arial" w:hAnsi="Arial" w:cs="Arial"/>
          <w:sz w:val="20"/>
        </w:rPr>
        <w:t>media, and</w:t>
      </w:r>
      <w:proofErr w:type="gramEnd"/>
      <w:r w:rsidRPr="007A4C12">
        <w:rPr>
          <w:rFonts w:ascii="Arial" w:hAnsi="Arial" w:cs="Arial"/>
          <w:sz w:val="20"/>
        </w:rPr>
        <w:t xml:space="preserve"> split into fresh media at a ratio of 1:10, </w:t>
      </w:r>
      <w:r w:rsidR="00AB73E8">
        <w:rPr>
          <w:rFonts w:ascii="Arial" w:hAnsi="Arial" w:cs="Arial"/>
          <w:sz w:val="20"/>
        </w:rPr>
        <w:t>twice</w:t>
      </w:r>
      <w:r w:rsidRPr="007A4C12">
        <w:rPr>
          <w:rFonts w:ascii="Arial" w:hAnsi="Arial" w:cs="Arial"/>
          <w:sz w:val="20"/>
        </w:rPr>
        <w:t xml:space="preserve"> per week.</w:t>
      </w:r>
    </w:p>
    <w:p w14:paraId="387F1B8C" w14:textId="77777777" w:rsidR="007A4C12" w:rsidRPr="007A4C12" w:rsidRDefault="007A4C12" w:rsidP="007A4C12">
      <w:pPr>
        <w:pStyle w:val="Text"/>
        <w:spacing w:line="360" w:lineRule="auto"/>
        <w:rPr>
          <w:rFonts w:ascii="Arial" w:hAnsi="Arial" w:cs="Arial"/>
          <w:sz w:val="20"/>
        </w:rPr>
      </w:pP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324"/>
        <w:gridCol w:w="3063"/>
        <w:gridCol w:w="1587"/>
        <w:gridCol w:w="2325"/>
      </w:tblGrid>
      <w:tr w:rsidR="00CC5DCC" w:rsidRPr="007A4C12" w14:paraId="0CFF94DC" w14:textId="77777777" w:rsidTr="00606752">
        <w:trPr>
          <w:tblHeader/>
        </w:trPr>
        <w:tc>
          <w:tcPr>
            <w:tcW w:w="2324" w:type="dxa"/>
            <w:tcBorders>
              <w:top w:val="single" w:sz="4" w:space="0" w:color="auto"/>
              <w:bottom w:val="single" w:sz="4" w:space="0" w:color="auto"/>
            </w:tcBorders>
            <w:shd w:val="clear" w:color="auto" w:fill="auto"/>
          </w:tcPr>
          <w:p w14:paraId="6FCF08F8" w14:textId="77777777" w:rsidR="00CC5DCC" w:rsidRPr="007A4C12" w:rsidRDefault="00CC5DCC" w:rsidP="00606752">
            <w:pPr>
              <w:pStyle w:val="Table"/>
              <w:rPr>
                <w:b/>
                <w:bCs/>
                <w:szCs w:val="20"/>
              </w:rPr>
            </w:pPr>
            <w:r w:rsidRPr="007A4C12">
              <w:rPr>
                <w:b/>
                <w:bCs/>
                <w:szCs w:val="20"/>
              </w:rPr>
              <w:t>Name</w:t>
            </w:r>
          </w:p>
        </w:tc>
        <w:tc>
          <w:tcPr>
            <w:tcW w:w="3063" w:type="dxa"/>
            <w:tcBorders>
              <w:top w:val="single" w:sz="4" w:space="0" w:color="auto"/>
              <w:bottom w:val="single" w:sz="4" w:space="0" w:color="auto"/>
            </w:tcBorders>
            <w:shd w:val="clear" w:color="auto" w:fill="auto"/>
          </w:tcPr>
          <w:p w14:paraId="7498101F" w14:textId="77777777" w:rsidR="00CC5DCC" w:rsidRPr="007A4C12" w:rsidRDefault="00CC5DCC" w:rsidP="00606752">
            <w:pPr>
              <w:pStyle w:val="Table"/>
              <w:rPr>
                <w:b/>
                <w:bCs/>
                <w:szCs w:val="20"/>
              </w:rPr>
            </w:pPr>
            <w:r w:rsidRPr="007A4C12">
              <w:rPr>
                <w:b/>
                <w:bCs/>
                <w:szCs w:val="20"/>
              </w:rPr>
              <w:t>Disease</w:t>
            </w:r>
          </w:p>
        </w:tc>
        <w:tc>
          <w:tcPr>
            <w:tcW w:w="1587" w:type="dxa"/>
            <w:tcBorders>
              <w:top w:val="single" w:sz="4" w:space="0" w:color="auto"/>
              <w:bottom w:val="single" w:sz="4" w:space="0" w:color="auto"/>
            </w:tcBorders>
            <w:shd w:val="clear" w:color="auto" w:fill="auto"/>
          </w:tcPr>
          <w:p w14:paraId="08AF632F" w14:textId="77777777" w:rsidR="00CC5DCC" w:rsidRPr="007A4C12" w:rsidRDefault="00CC5DCC" w:rsidP="00606752">
            <w:pPr>
              <w:pStyle w:val="Table"/>
              <w:rPr>
                <w:b/>
                <w:bCs/>
                <w:szCs w:val="20"/>
              </w:rPr>
            </w:pPr>
            <w:r w:rsidRPr="007A4C12">
              <w:rPr>
                <w:b/>
                <w:bCs/>
                <w:szCs w:val="20"/>
              </w:rPr>
              <w:t>Supplier</w:t>
            </w:r>
          </w:p>
        </w:tc>
        <w:tc>
          <w:tcPr>
            <w:tcW w:w="2325" w:type="dxa"/>
            <w:tcBorders>
              <w:top w:val="single" w:sz="4" w:space="0" w:color="auto"/>
              <w:bottom w:val="single" w:sz="4" w:space="0" w:color="auto"/>
            </w:tcBorders>
            <w:shd w:val="clear" w:color="auto" w:fill="auto"/>
          </w:tcPr>
          <w:p w14:paraId="4B7CC788" w14:textId="77777777" w:rsidR="00CC5DCC" w:rsidRPr="007A4C12" w:rsidRDefault="00CC5DCC" w:rsidP="00606752">
            <w:pPr>
              <w:pStyle w:val="Table"/>
              <w:rPr>
                <w:b/>
                <w:bCs/>
                <w:szCs w:val="20"/>
              </w:rPr>
            </w:pPr>
            <w:r w:rsidRPr="007A4C12">
              <w:rPr>
                <w:b/>
                <w:bCs/>
                <w:szCs w:val="20"/>
              </w:rPr>
              <w:t>Cat no.</w:t>
            </w:r>
          </w:p>
        </w:tc>
      </w:tr>
      <w:tr w:rsidR="00CC5DCC" w:rsidRPr="007A4C12" w14:paraId="70387815" w14:textId="77777777" w:rsidTr="00606752">
        <w:tc>
          <w:tcPr>
            <w:tcW w:w="2324" w:type="dxa"/>
            <w:tcBorders>
              <w:top w:val="single" w:sz="4" w:space="0" w:color="auto"/>
            </w:tcBorders>
            <w:shd w:val="clear" w:color="auto" w:fill="auto"/>
          </w:tcPr>
          <w:p w14:paraId="43FE7757" w14:textId="77777777" w:rsidR="00CC5DCC" w:rsidRPr="007A4C12" w:rsidRDefault="00CC5DCC" w:rsidP="00606752">
            <w:pPr>
              <w:pStyle w:val="Table"/>
              <w:rPr>
                <w:szCs w:val="20"/>
              </w:rPr>
            </w:pPr>
            <w:r w:rsidRPr="007A4C12">
              <w:rPr>
                <w:szCs w:val="20"/>
              </w:rPr>
              <w:t>SW1990</w:t>
            </w:r>
          </w:p>
        </w:tc>
        <w:tc>
          <w:tcPr>
            <w:tcW w:w="3063" w:type="dxa"/>
            <w:tcBorders>
              <w:top w:val="single" w:sz="4" w:space="0" w:color="auto"/>
            </w:tcBorders>
            <w:shd w:val="clear" w:color="auto" w:fill="auto"/>
          </w:tcPr>
          <w:p w14:paraId="14352005" w14:textId="77777777" w:rsidR="00CC5DCC" w:rsidRPr="007A4C12" w:rsidRDefault="00CC5DCC" w:rsidP="00606752">
            <w:pPr>
              <w:pStyle w:val="Table"/>
              <w:rPr>
                <w:szCs w:val="20"/>
              </w:rPr>
            </w:pPr>
            <w:r w:rsidRPr="007A4C12">
              <w:rPr>
                <w:szCs w:val="20"/>
              </w:rPr>
              <w:t>Pancreatic adenocarcinoma</w:t>
            </w:r>
          </w:p>
        </w:tc>
        <w:tc>
          <w:tcPr>
            <w:tcW w:w="1587" w:type="dxa"/>
            <w:tcBorders>
              <w:top w:val="single" w:sz="4" w:space="0" w:color="auto"/>
            </w:tcBorders>
            <w:shd w:val="clear" w:color="auto" w:fill="auto"/>
          </w:tcPr>
          <w:p w14:paraId="551A2A5E" w14:textId="77777777" w:rsidR="00CC5DCC" w:rsidRPr="007A4C12" w:rsidRDefault="00CC5DCC" w:rsidP="00606752">
            <w:pPr>
              <w:pStyle w:val="Table"/>
              <w:rPr>
                <w:szCs w:val="20"/>
              </w:rPr>
            </w:pPr>
            <w:r w:rsidRPr="007A4C12">
              <w:rPr>
                <w:szCs w:val="20"/>
              </w:rPr>
              <w:t>ATCC</w:t>
            </w:r>
          </w:p>
        </w:tc>
        <w:tc>
          <w:tcPr>
            <w:tcW w:w="2325" w:type="dxa"/>
            <w:tcBorders>
              <w:top w:val="single" w:sz="4" w:space="0" w:color="auto"/>
            </w:tcBorders>
            <w:shd w:val="clear" w:color="auto" w:fill="auto"/>
          </w:tcPr>
          <w:p w14:paraId="67D84E15" w14:textId="77777777" w:rsidR="00CC5DCC" w:rsidRPr="007A4C12" w:rsidRDefault="00CC5DCC" w:rsidP="00606752">
            <w:pPr>
              <w:pStyle w:val="Table"/>
              <w:rPr>
                <w:szCs w:val="20"/>
              </w:rPr>
            </w:pPr>
            <w:r w:rsidRPr="007A4C12">
              <w:rPr>
                <w:szCs w:val="20"/>
              </w:rPr>
              <w:t>CRL-2172</w:t>
            </w:r>
          </w:p>
        </w:tc>
      </w:tr>
    </w:tbl>
    <w:p w14:paraId="4163B284" w14:textId="7411CD7E" w:rsidR="00CC5DCC" w:rsidRPr="007A4C12" w:rsidRDefault="00CC5DCC" w:rsidP="00F2742F">
      <w:pPr>
        <w:pStyle w:val="Heading4"/>
      </w:pPr>
      <w:r w:rsidRPr="007A4C12">
        <w:t>Assessment of pERK1/2 levels in whole cell lysates by HTRF technology</w:t>
      </w:r>
    </w:p>
    <w:p w14:paraId="0FAD64A0" w14:textId="3CB68A0A" w:rsidR="00CC5DCC" w:rsidRDefault="00CC5DCC" w:rsidP="007A4C12">
      <w:pPr>
        <w:pStyle w:val="Text"/>
        <w:spacing w:line="360" w:lineRule="auto"/>
        <w:rPr>
          <w:rFonts w:ascii="Arial" w:hAnsi="Arial" w:cs="Arial"/>
          <w:sz w:val="20"/>
        </w:rPr>
      </w:pPr>
      <w:r w:rsidRPr="007A4C12">
        <w:rPr>
          <w:rFonts w:ascii="Arial" w:hAnsi="Arial" w:cs="Arial"/>
          <w:sz w:val="20"/>
        </w:rPr>
        <w:t>The entire process was performed according to the manufacturer’s instructions and using buffers provided in the kit (#64AERPEH, PerkinElmer). SW1990 (KRAS</w:t>
      </w:r>
      <w:r w:rsidRPr="007A4C12">
        <w:rPr>
          <w:rFonts w:ascii="Arial" w:hAnsi="Arial" w:cs="Arial"/>
          <w:sz w:val="20"/>
          <w:vertAlign w:val="superscript"/>
        </w:rPr>
        <w:t>G12D</w:t>
      </w:r>
      <w:r w:rsidRPr="007A4C12">
        <w:rPr>
          <w:rFonts w:ascii="Arial" w:hAnsi="Arial" w:cs="Arial"/>
          <w:sz w:val="20"/>
        </w:rPr>
        <w:t>) cells were plated in a 384-well plate (#784080, Greiner) at a density of 10’000 cells/well in 12</w:t>
      </w:r>
      <w:r w:rsidR="00FB08E9">
        <w:rPr>
          <w:rFonts w:ascii="Arial" w:hAnsi="Arial" w:cs="Arial"/>
          <w:sz w:val="20"/>
        </w:rPr>
        <w:t xml:space="preserve"> </w:t>
      </w:r>
      <w:r w:rsidRPr="007A4C12">
        <w:rPr>
          <w:rFonts w:ascii="Arial" w:hAnsi="Arial" w:cs="Arial"/>
          <w:sz w:val="20"/>
        </w:rPr>
        <w:t>µL growth media without phenol red and incubated overnight at 37</w:t>
      </w:r>
      <w:r w:rsidR="00FB08E9">
        <w:rPr>
          <w:rFonts w:ascii="Arial" w:hAnsi="Arial" w:cs="Arial"/>
          <w:sz w:val="20"/>
        </w:rPr>
        <w:t xml:space="preserve"> </w:t>
      </w:r>
      <w:r w:rsidRPr="007A4C12">
        <w:rPr>
          <w:rFonts w:ascii="Arial" w:hAnsi="Arial" w:cs="Arial"/>
          <w:sz w:val="20"/>
        </w:rPr>
        <w:t>˚C, 95% CO</w:t>
      </w:r>
      <w:r w:rsidRPr="00FB08E9">
        <w:rPr>
          <w:rFonts w:ascii="Arial" w:hAnsi="Arial" w:cs="Arial"/>
          <w:sz w:val="20"/>
          <w:vertAlign w:val="subscript"/>
        </w:rPr>
        <w:t>2</w:t>
      </w:r>
      <w:r w:rsidRPr="007A4C12">
        <w:rPr>
          <w:rFonts w:ascii="Arial" w:hAnsi="Arial" w:cs="Arial"/>
          <w:sz w:val="20"/>
        </w:rPr>
        <w:t>. The next day, cells were treated with the corresponding compounds using an ECHO acoustic dispenser with increasing concentrations of compound for 4 hours and then lysed using 4</w:t>
      </w:r>
      <w:r w:rsidR="00FB08E9">
        <w:rPr>
          <w:rFonts w:ascii="Arial" w:hAnsi="Arial" w:cs="Arial"/>
          <w:sz w:val="20"/>
        </w:rPr>
        <w:t xml:space="preserve"> </w:t>
      </w:r>
      <w:r w:rsidRPr="007A4C12">
        <w:rPr>
          <w:rFonts w:ascii="Arial" w:hAnsi="Arial" w:cs="Arial"/>
          <w:sz w:val="20"/>
        </w:rPr>
        <w:t>µL lysis buffer per well. The plates were placed on a plate shaker for 30</w:t>
      </w:r>
      <w:r w:rsidR="00FB08E9">
        <w:rPr>
          <w:rFonts w:ascii="Arial" w:hAnsi="Arial" w:cs="Arial"/>
          <w:sz w:val="20"/>
        </w:rPr>
        <w:t xml:space="preserve"> </w:t>
      </w:r>
      <w:r w:rsidRPr="007A4C12">
        <w:rPr>
          <w:rFonts w:ascii="Arial" w:hAnsi="Arial" w:cs="Arial"/>
          <w:sz w:val="20"/>
        </w:rPr>
        <w:t>min at 600</w:t>
      </w:r>
      <w:r w:rsidR="00FB08E9">
        <w:rPr>
          <w:rFonts w:ascii="Arial" w:hAnsi="Arial" w:cs="Arial"/>
          <w:sz w:val="20"/>
        </w:rPr>
        <w:t xml:space="preserve"> </w:t>
      </w:r>
      <w:r w:rsidRPr="007A4C12">
        <w:rPr>
          <w:rFonts w:ascii="Arial" w:hAnsi="Arial" w:cs="Arial"/>
          <w:sz w:val="20"/>
        </w:rPr>
        <w:t>rpm at</w:t>
      </w:r>
      <w:r w:rsidR="00FB08E9">
        <w:rPr>
          <w:rFonts w:ascii="Arial" w:hAnsi="Arial" w:cs="Arial"/>
          <w:sz w:val="20"/>
        </w:rPr>
        <w:t xml:space="preserve"> room temperature</w:t>
      </w:r>
      <w:r w:rsidRPr="007A4C12">
        <w:rPr>
          <w:rFonts w:ascii="Arial" w:hAnsi="Arial" w:cs="Arial"/>
          <w:sz w:val="20"/>
        </w:rPr>
        <w:t xml:space="preserve"> and finally 4</w:t>
      </w:r>
      <w:r w:rsidR="00FB08E9">
        <w:rPr>
          <w:rFonts w:ascii="Arial" w:hAnsi="Arial" w:cs="Arial"/>
          <w:sz w:val="20"/>
        </w:rPr>
        <w:t xml:space="preserve"> </w:t>
      </w:r>
      <w:r w:rsidRPr="007A4C12">
        <w:rPr>
          <w:rFonts w:ascii="Arial" w:hAnsi="Arial" w:cs="Arial"/>
          <w:sz w:val="20"/>
        </w:rPr>
        <w:t xml:space="preserve">µL of antibody mix were added. The plates were then incubated overnight at </w:t>
      </w:r>
      <w:r w:rsidR="00FB08E9">
        <w:rPr>
          <w:rFonts w:ascii="Arial" w:hAnsi="Arial" w:cs="Arial"/>
          <w:sz w:val="20"/>
        </w:rPr>
        <w:t>room temperature</w:t>
      </w:r>
      <w:r w:rsidRPr="007A4C12">
        <w:rPr>
          <w:rFonts w:ascii="Arial" w:hAnsi="Arial" w:cs="Arial"/>
          <w:sz w:val="20"/>
        </w:rPr>
        <w:t xml:space="preserve"> in the dark without shaking. Finally, the plates were read using a </w:t>
      </w:r>
      <w:proofErr w:type="spellStart"/>
      <w:r w:rsidRPr="007A4C12">
        <w:rPr>
          <w:rFonts w:ascii="Arial" w:hAnsi="Arial" w:cs="Arial"/>
          <w:sz w:val="20"/>
        </w:rPr>
        <w:t>PheraStar</w:t>
      </w:r>
      <w:proofErr w:type="spellEnd"/>
      <w:r w:rsidRPr="007A4C12">
        <w:rPr>
          <w:rFonts w:ascii="Arial" w:hAnsi="Arial" w:cs="Arial"/>
          <w:sz w:val="20"/>
        </w:rPr>
        <w:t xml:space="preserve"> (HTRF optic module, lag time 60</w:t>
      </w:r>
      <w:r w:rsidR="00375F45">
        <w:rPr>
          <w:rFonts w:ascii="Arial" w:hAnsi="Arial" w:cs="Arial"/>
          <w:sz w:val="20"/>
        </w:rPr>
        <w:t xml:space="preserve"> </w:t>
      </w:r>
      <w:r w:rsidRPr="007A4C12">
        <w:rPr>
          <w:rFonts w:ascii="Arial" w:hAnsi="Arial" w:cs="Arial"/>
          <w:sz w:val="20"/>
        </w:rPr>
        <w:t>µs, integration time 400</w:t>
      </w:r>
      <w:r w:rsidR="00375F45">
        <w:rPr>
          <w:rFonts w:ascii="Arial" w:hAnsi="Arial" w:cs="Arial"/>
          <w:sz w:val="20"/>
        </w:rPr>
        <w:t xml:space="preserve"> </w:t>
      </w:r>
      <w:r w:rsidRPr="007A4C12">
        <w:rPr>
          <w:rFonts w:ascii="Arial" w:hAnsi="Arial" w:cs="Arial"/>
          <w:sz w:val="20"/>
        </w:rPr>
        <w:t>µs, 300 flashes).</w:t>
      </w:r>
    </w:p>
    <w:p w14:paraId="2F1064CC" w14:textId="77777777" w:rsidR="00375F45" w:rsidRPr="007A4C12" w:rsidRDefault="00375F45" w:rsidP="007A4C12">
      <w:pPr>
        <w:pStyle w:val="Text"/>
        <w:spacing w:line="360" w:lineRule="auto"/>
        <w:rPr>
          <w:rFonts w:ascii="Arial" w:hAnsi="Arial" w:cs="Arial"/>
          <w:sz w:val="20"/>
        </w:rPr>
      </w:pPr>
    </w:p>
    <w:p w14:paraId="09FA0A25" w14:textId="44DF0225" w:rsidR="00CC5DCC" w:rsidRPr="007A4C12" w:rsidRDefault="00CC5DCC" w:rsidP="00F2742F">
      <w:pPr>
        <w:pStyle w:val="Heading4"/>
      </w:pPr>
      <w:r w:rsidRPr="007A4C12">
        <w:t>Calculation and normalization</w:t>
      </w:r>
    </w:p>
    <w:p w14:paraId="02E3D979" w14:textId="2884CF1D" w:rsidR="00CC5DCC" w:rsidRPr="007A4C12" w:rsidRDefault="00CC5DCC" w:rsidP="00CC5DCC">
      <w:pPr>
        <w:rPr>
          <w:sz w:val="22"/>
          <w:szCs w:val="22"/>
        </w:rPr>
      </w:pPr>
      <w:r w:rsidRPr="007A4C12">
        <w:t>Percent of DMSO control in each sample was calculated using following equations:</w:t>
      </w:r>
    </w:p>
    <w:p w14:paraId="5B394AB9" w14:textId="2884CF1D" w:rsidR="00CC5DCC" w:rsidRPr="007A4C12" w:rsidRDefault="00CC5DCC" w:rsidP="00CC5DCC">
      <w:pPr>
        <w:rPr>
          <w:sz w:val="22"/>
          <w:szCs w:val="22"/>
        </w:rPr>
      </w:pPr>
      <m:oMathPara>
        <m:oMath>
          <m:r>
            <w:rPr>
              <w:rFonts w:ascii="Cambria Math" w:hAnsi="Cambria Math"/>
              <w:sz w:val="22"/>
              <w:szCs w:val="22"/>
            </w:rPr>
            <m:t xml:space="preserve">Phospho ratio =  </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raw signal A</m:t>
                  </m:r>
                </m:num>
                <m:den>
                  <m:r>
                    <w:rPr>
                      <w:rFonts w:ascii="Cambria Math" w:hAnsi="Cambria Math"/>
                      <w:sz w:val="22"/>
                      <w:szCs w:val="22"/>
                    </w:rPr>
                    <m:t>raw signal B</m:t>
                  </m:r>
                </m:den>
              </m:f>
            </m:e>
          </m:d>
          <m:r>
            <w:rPr>
              <w:rFonts w:ascii="Cambria Math" w:hAnsi="Cambria Math"/>
              <w:sz w:val="22"/>
              <w:szCs w:val="22"/>
            </w:rPr>
            <m:t>* 10000</m:t>
          </m:r>
        </m:oMath>
      </m:oMathPara>
    </w:p>
    <w:p w14:paraId="51F77A78" w14:textId="77777777" w:rsidR="00C0690F" w:rsidRDefault="00C0690F" w:rsidP="00C0690F"/>
    <w:p w14:paraId="213253E9" w14:textId="4D42692A" w:rsidR="00CC5DCC" w:rsidRPr="007A4C12" w:rsidRDefault="00CC5DCC" w:rsidP="3A7BC6D5">
      <w:pPr>
        <w:jc w:val="center"/>
      </w:pPr>
    </w:p>
    <w:p w14:paraId="35EBD646" w14:textId="0924F751" w:rsidR="00CC5DCC" w:rsidRPr="00742558" w:rsidRDefault="00CC5DCC" w:rsidP="00CC5DCC">
      <w:r w:rsidRPr="00742558">
        <w:t>Absolute qualified AC</w:t>
      </w:r>
      <w:r w:rsidRPr="00375F45">
        <w:rPr>
          <w:vertAlign w:val="subscript"/>
        </w:rPr>
        <w:t>50</w:t>
      </w:r>
      <w:r w:rsidRPr="00742558">
        <w:t xml:space="preserve"> were analyzed with the standard Novartis in-house assay data analysis software (Helios software application, Novartis </w:t>
      </w:r>
      <w:proofErr w:type="spellStart"/>
      <w:r w:rsidRPr="00742558">
        <w:t>BioMedical</w:t>
      </w:r>
      <w:proofErr w:type="spellEnd"/>
      <w:r w:rsidRPr="00742558">
        <w:t xml:space="preserve"> Research, unpublished) using the methods described by H Gubler 2006, I </w:t>
      </w:r>
      <w:proofErr w:type="spellStart"/>
      <w:r w:rsidRPr="00742558">
        <w:t>Formenko</w:t>
      </w:r>
      <w:proofErr w:type="spellEnd"/>
      <w:r w:rsidRPr="00742558">
        <w:t xml:space="preserve"> 2006, DP </w:t>
      </w:r>
      <w:proofErr w:type="spellStart"/>
      <w:r w:rsidRPr="00742558">
        <w:t>Normolle</w:t>
      </w:r>
      <w:proofErr w:type="spellEnd"/>
      <w:r w:rsidRPr="00742558">
        <w:t xml:space="preserve"> 1993, JL Sebaugh 2011, C Kelly 1990, M Kahm 2010.</w:t>
      </w:r>
    </w:p>
    <w:p w14:paraId="69244AC3" w14:textId="77777777" w:rsidR="00CC5DCC" w:rsidRPr="007A4C12" w:rsidRDefault="00CC5DCC" w:rsidP="007E4C58">
      <w:pPr>
        <w:rPr>
          <w:sz w:val="22"/>
          <w:szCs w:val="22"/>
          <w:lang w:val="en-GB" w:eastAsia="en-GB"/>
        </w:rPr>
      </w:pPr>
    </w:p>
    <w:p w14:paraId="0170FAD8" w14:textId="6188595B" w:rsidR="0053449F" w:rsidRPr="007A4C12" w:rsidRDefault="0053449F" w:rsidP="00F2742F">
      <w:pPr>
        <w:pStyle w:val="Heading3"/>
        <w:rPr>
          <w:sz w:val="22"/>
          <w:szCs w:val="22"/>
          <w:lang w:val="en-GB" w:eastAsia="en-GB"/>
        </w:rPr>
      </w:pPr>
      <w:bookmarkStart w:id="15" w:name="_Toc191374861"/>
      <w:r w:rsidRPr="00B9724D">
        <w:rPr>
          <w:lang w:val="en-GB" w:eastAsia="en-GB"/>
        </w:rPr>
        <w:t xml:space="preserve">Target </w:t>
      </w:r>
      <w:r w:rsidR="008E0868" w:rsidRPr="00B9724D">
        <w:rPr>
          <w:lang w:val="en-GB" w:eastAsia="en-GB"/>
        </w:rPr>
        <w:t>occupancy</w:t>
      </w:r>
      <w:r w:rsidR="00854140">
        <w:rPr>
          <w:lang w:val="en-GB" w:eastAsia="en-GB"/>
        </w:rPr>
        <w:t xml:space="preserve"> assay by Western blot</w:t>
      </w:r>
      <w:bookmarkEnd w:id="15"/>
    </w:p>
    <w:p w14:paraId="7845B49C" w14:textId="77777777" w:rsidR="007B135F" w:rsidRPr="00FD789F" w:rsidRDefault="007B135F" w:rsidP="00F2742F">
      <w:pPr>
        <w:pStyle w:val="Heading4"/>
      </w:pPr>
      <w:r w:rsidRPr="00FD789F">
        <w:t>Compound dilution</w:t>
      </w:r>
    </w:p>
    <w:p w14:paraId="662ACE15" w14:textId="57419511" w:rsidR="00627146" w:rsidRPr="00742558" w:rsidRDefault="007B135F" w:rsidP="00742558">
      <w:pPr>
        <w:pStyle w:val="Text"/>
        <w:spacing w:line="360" w:lineRule="auto"/>
        <w:rPr>
          <w:rFonts w:ascii="Arial" w:hAnsi="Arial" w:cs="Arial"/>
          <w:sz w:val="20"/>
        </w:rPr>
      </w:pPr>
      <w:r w:rsidRPr="00742558">
        <w:rPr>
          <w:rFonts w:ascii="Arial" w:hAnsi="Arial" w:cs="Arial"/>
          <w:sz w:val="20"/>
        </w:rPr>
        <w:t>Compound 10</w:t>
      </w:r>
      <w:r w:rsidR="00FD789F">
        <w:rPr>
          <w:rFonts w:ascii="Arial" w:hAnsi="Arial" w:cs="Arial"/>
          <w:sz w:val="20"/>
        </w:rPr>
        <w:t xml:space="preserve"> </w:t>
      </w:r>
      <w:r w:rsidRPr="00742558">
        <w:rPr>
          <w:rFonts w:ascii="Arial" w:hAnsi="Arial" w:cs="Arial"/>
          <w:sz w:val="20"/>
        </w:rPr>
        <w:t>mM stock solution were prepared in DMSO</w:t>
      </w:r>
      <w:r w:rsidR="00FD789F">
        <w:rPr>
          <w:rFonts w:ascii="Arial" w:hAnsi="Arial" w:cs="Arial"/>
          <w:sz w:val="20"/>
        </w:rPr>
        <w:t xml:space="preserve"> </w:t>
      </w:r>
      <w:r w:rsidRPr="00742558">
        <w:rPr>
          <w:rFonts w:ascii="Arial" w:hAnsi="Arial" w:cs="Arial"/>
          <w:sz w:val="20"/>
        </w:rPr>
        <w:t>/</w:t>
      </w:r>
      <w:r w:rsidR="00FD789F">
        <w:rPr>
          <w:rFonts w:ascii="Arial" w:hAnsi="Arial" w:cs="Arial"/>
          <w:sz w:val="20"/>
        </w:rPr>
        <w:t xml:space="preserve"> </w:t>
      </w:r>
      <w:r w:rsidRPr="00742558">
        <w:rPr>
          <w:rFonts w:ascii="Arial" w:hAnsi="Arial" w:cs="Arial"/>
          <w:sz w:val="20"/>
        </w:rPr>
        <w:t>H</w:t>
      </w:r>
      <w:r w:rsidRPr="00742558">
        <w:rPr>
          <w:rFonts w:ascii="Arial" w:hAnsi="Arial" w:cs="Arial"/>
          <w:sz w:val="20"/>
          <w:vertAlign w:val="subscript"/>
        </w:rPr>
        <w:t>2</w:t>
      </w:r>
      <w:r w:rsidRPr="00742558">
        <w:rPr>
          <w:rFonts w:ascii="Arial" w:hAnsi="Arial" w:cs="Arial"/>
          <w:sz w:val="20"/>
        </w:rPr>
        <w:t xml:space="preserve">O (90:10) by </w:t>
      </w:r>
      <w:r w:rsidR="00FD789F">
        <w:rPr>
          <w:rFonts w:ascii="Arial" w:hAnsi="Arial" w:cs="Arial"/>
          <w:sz w:val="20"/>
        </w:rPr>
        <w:t xml:space="preserve">the </w:t>
      </w:r>
      <w:r w:rsidRPr="00742558">
        <w:rPr>
          <w:rFonts w:ascii="Arial" w:hAnsi="Arial" w:cs="Arial"/>
          <w:sz w:val="20"/>
        </w:rPr>
        <w:t>compound hub at Novartis Pharma AG</w:t>
      </w:r>
      <w:r w:rsidR="00FD789F">
        <w:rPr>
          <w:rFonts w:ascii="Arial" w:hAnsi="Arial" w:cs="Arial"/>
          <w:sz w:val="20"/>
        </w:rPr>
        <w:t xml:space="preserve"> Basel</w:t>
      </w:r>
      <w:r w:rsidRPr="00742558">
        <w:rPr>
          <w:rFonts w:ascii="Arial" w:hAnsi="Arial" w:cs="Arial"/>
          <w:sz w:val="20"/>
        </w:rPr>
        <w:t>. Compounds were tested at 10</w:t>
      </w:r>
      <w:r w:rsidR="00FD789F">
        <w:rPr>
          <w:rFonts w:ascii="Arial" w:hAnsi="Arial" w:cs="Arial"/>
          <w:sz w:val="20"/>
        </w:rPr>
        <w:t xml:space="preserve"> </w:t>
      </w:r>
      <w:r w:rsidRPr="00742558">
        <w:rPr>
          <w:rFonts w:ascii="Arial" w:hAnsi="Arial" w:cs="Arial"/>
          <w:sz w:val="20"/>
        </w:rPr>
        <w:t>µM final concentration.</w:t>
      </w:r>
    </w:p>
    <w:p w14:paraId="0AD6DEA5" w14:textId="77777777" w:rsidR="007B135F" w:rsidRPr="00FD789F" w:rsidRDefault="007B135F" w:rsidP="00F2742F">
      <w:pPr>
        <w:pStyle w:val="Heading4"/>
      </w:pPr>
      <w:r w:rsidRPr="00FD789F">
        <w:t>Cells and cell culture conditions</w:t>
      </w:r>
    </w:p>
    <w:p w14:paraId="79B13282" w14:textId="41CC54EE" w:rsidR="007B135F" w:rsidRDefault="007B135F" w:rsidP="00742558">
      <w:pPr>
        <w:pStyle w:val="Text"/>
        <w:spacing w:line="360" w:lineRule="auto"/>
        <w:rPr>
          <w:rFonts w:ascii="Arial" w:hAnsi="Arial" w:cs="Arial"/>
          <w:sz w:val="20"/>
        </w:rPr>
      </w:pPr>
      <w:r w:rsidRPr="00742558">
        <w:rPr>
          <w:rFonts w:ascii="Arial" w:hAnsi="Arial" w:cs="Arial"/>
          <w:sz w:val="20"/>
        </w:rPr>
        <w:t>The pancreatic cell line SW1990 (KRAS</w:t>
      </w:r>
      <w:r w:rsidRPr="00742558">
        <w:rPr>
          <w:rFonts w:ascii="Arial" w:hAnsi="Arial" w:cs="Arial"/>
          <w:sz w:val="20"/>
          <w:vertAlign w:val="superscript"/>
        </w:rPr>
        <w:t>G12D</w:t>
      </w:r>
      <w:r w:rsidRPr="00742558">
        <w:rPr>
          <w:rFonts w:ascii="Arial" w:hAnsi="Arial" w:cs="Arial"/>
          <w:sz w:val="20"/>
        </w:rPr>
        <w:t xml:space="preserve">) was obtained from ATCC and maintained in RPMI 1640 + </w:t>
      </w:r>
      <w:proofErr w:type="spellStart"/>
      <w:r w:rsidRPr="00742558">
        <w:rPr>
          <w:rFonts w:ascii="Arial" w:hAnsi="Arial" w:cs="Arial"/>
          <w:sz w:val="20"/>
        </w:rPr>
        <w:t>GlutaMax</w:t>
      </w:r>
      <w:proofErr w:type="spellEnd"/>
      <w:r w:rsidRPr="00742558">
        <w:rPr>
          <w:rFonts w:ascii="Arial" w:hAnsi="Arial" w:cs="Arial"/>
          <w:sz w:val="20"/>
        </w:rPr>
        <w:t xml:space="preserve"> (61870, Gibco) supplemented with 10% FBS (Corning 35-015-CV) and 1% penicillin–streptomycin (</w:t>
      </w:r>
      <w:proofErr w:type="spellStart"/>
      <w:r w:rsidRPr="00742558">
        <w:rPr>
          <w:rFonts w:ascii="Arial" w:hAnsi="Arial" w:cs="Arial"/>
          <w:sz w:val="20"/>
        </w:rPr>
        <w:t>BioConcept</w:t>
      </w:r>
      <w:proofErr w:type="spellEnd"/>
      <w:r w:rsidRPr="00742558">
        <w:rPr>
          <w:rFonts w:ascii="Arial" w:hAnsi="Arial" w:cs="Arial"/>
          <w:sz w:val="20"/>
        </w:rPr>
        <w:t xml:space="preserve"> #4-01F00-H), at 37</w:t>
      </w:r>
      <w:r w:rsidR="00AB73E8">
        <w:rPr>
          <w:rFonts w:ascii="Arial" w:hAnsi="Arial" w:cs="Arial"/>
          <w:sz w:val="20"/>
        </w:rPr>
        <w:t xml:space="preserve"> </w:t>
      </w:r>
      <w:r w:rsidRPr="00742558">
        <w:rPr>
          <w:rFonts w:ascii="Arial" w:hAnsi="Arial" w:cs="Arial"/>
          <w:sz w:val="20"/>
        </w:rPr>
        <w:t>°C and 5% CO</w:t>
      </w:r>
      <w:r w:rsidRPr="00742558">
        <w:rPr>
          <w:rFonts w:ascii="Arial" w:hAnsi="Arial" w:cs="Arial"/>
          <w:sz w:val="20"/>
          <w:vertAlign w:val="subscript"/>
        </w:rPr>
        <w:t>2</w:t>
      </w:r>
      <w:r w:rsidRPr="00742558">
        <w:rPr>
          <w:rFonts w:ascii="Arial" w:hAnsi="Arial" w:cs="Arial"/>
          <w:sz w:val="20"/>
        </w:rPr>
        <w:t xml:space="preserve"> as specified by the provider. Cells were passaged by centrifuging in the respective culture </w:t>
      </w:r>
      <w:proofErr w:type="gramStart"/>
      <w:r w:rsidRPr="00742558">
        <w:rPr>
          <w:rFonts w:ascii="Arial" w:hAnsi="Arial" w:cs="Arial"/>
          <w:sz w:val="20"/>
        </w:rPr>
        <w:t>media, and</w:t>
      </w:r>
      <w:proofErr w:type="gramEnd"/>
      <w:r w:rsidRPr="00742558">
        <w:rPr>
          <w:rFonts w:ascii="Arial" w:hAnsi="Arial" w:cs="Arial"/>
          <w:sz w:val="20"/>
        </w:rPr>
        <w:t xml:space="preserve"> split into fresh media at a ratio of 1:10, </w:t>
      </w:r>
      <w:r w:rsidR="00AB73E8">
        <w:rPr>
          <w:rFonts w:ascii="Arial" w:hAnsi="Arial" w:cs="Arial"/>
          <w:sz w:val="20"/>
        </w:rPr>
        <w:t>twice</w:t>
      </w:r>
      <w:r w:rsidRPr="00742558">
        <w:rPr>
          <w:rFonts w:ascii="Arial" w:hAnsi="Arial" w:cs="Arial"/>
          <w:sz w:val="20"/>
        </w:rPr>
        <w:t xml:space="preserve"> per week.</w:t>
      </w:r>
    </w:p>
    <w:p w14:paraId="3042B04B" w14:textId="77777777" w:rsidR="00742558" w:rsidRPr="00742558" w:rsidRDefault="00742558" w:rsidP="00742558">
      <w:pPr>
        <w:pStyle w:val="Text"/>
        <w:spacing w:line="360" w:lineRule="auto"/>
        <w:rPr>
          <w:rFonts w:ascii="Arial" w:hAnsi="Arial" w:cs="Arial"/>
          <w:sz w:val="20"/>
        </w:rPr>
      </w:pP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324"/>
        <w:gridCol w:w="3063"/>
        <w:gridCol w:w="1587"/>
        <w:gridCol w:w="2325"/>
      </w:tblGrid>
      <w:tr w:rsidR="007B135F" w:rsidRPr="00742558" w14:paraId="58C0A74B" w14:textId="77777777" w:rsidTr="00606752">
        <w:trPr>
          <w:tblHeader/>
        </w:trPr>
        <w:tc>
          <w:tcPr>
            <w:tcW w:w="2324" w:type="dxa"/>
            <w:tcBorders>
              <w:top w:val="single" w:sz="4" w:space="0" w:color="auto"/>
              <w:bottom w:val="single" w:sz="4" w:space="0" w:color="auto"/>
            </w:tcBorders>
            <w:shd w:val="clear" w:color="auto" w:fill="auto"/>
          </w:tcPr>
          <w:p w14:paraId="1DEB9087" w14:textId="77777777" w:rsidR="007B135F" w:rsidRPr="00742558" w:rsidRDefault="007B135F" w:rsidP="00742558">
            <w:pPr>
              <w:pStyle w:val="Table"/>
              <w:spacing w:line="360" w:lineRule="auto"/>
              <w:rPr>
                <w:szCs w:val="20"/>
              </w:rPr>
            </w:pPr>
            <w:r w:rsidRPr="00742558">
              <w:rPr>
                <w:szCs w:val="20"/>
              </w:rPr>
              <w:t>Name</w:t>
            </w:r>
          </w:p>
        </w:tc>
        <w:tc>
          <w:tcPr>
            <w:tcW w:w="3063" w:type="dxa"/>
            <w:tcBorders>
              <w:top w:val="single" w:sz="4" w:space="0" w:color="auto"/>
              <w:bottom w:val="single" w:sz="4" w:space="0" w:color="auto"/>
            </w:tcBorders>
            <w:shd w:val="clear" w:color="auto" w:fill="auto"/>
          </w:tcPr>
          <w:p w14:paraId="711442B6" w14:textId="77777777" w:rsidR="007B135F" w:rsidRPr="00742558" w:rsidRDefault="007B135F" w:rsidP="00742558">
            <w:pPr>
              <w:pStyle w:val="Table"/>
              <w:spacing w:line="360" w:lineRule="auto"/>
              <w:rPr>
                <w:szCs w:val="20"/>
              </w:rPr>
            </w:pPr>
            <w:r w:rsidRPr="00742558">
              <w:rPr>
                <w:szCs w:val="20"/>
              </w:rPr>
              <w:t>Disease</w:t>
            </w:r>
          </w:p>
        </w:tc>
        <w:tc>
          <w:tcPr>
            <w:tcW w:w="1587" w:type="dxa"/>
            <w:tcBorders>
              <w:top w:val="single" w:sz="4" w:space="0" w:color="auto"/>
              <w:bottom w:val="single" w:sz="4" w:space="0" w:color="auto"/>
            </w:tcBorders>
            <w:shd w:val="clear" w:color="auto" w:fill="auto"/>
          </w:tcPr>
          <w:p w14:paraId="31503EBF" w14:textId="77777777" w:rsidR="007B135F" w:rsidRPr="00742558" w:rsidRDefault="007B135F" w:rsidP="00742558">
            <w:pPr>
              <w:pStyle w:val="Table"/>
              <w:spacing w:line="360" w:lineRule="auto"/>
              <w:rPr>
                <w:szCs w:val="20"/>
              </w:rPr>
            </w:pPr>
            <w:r w:rsidRPr="00742558">
              <w:rPr>
                <w:szCs w:val="20"/>
              </w:rPr>
              <w:t>Supplier</w:t>
            </w:r>
          </w:p>
        </w:tc>
        <w:tc>
          <w:tcPr>
            <w:tcW w:w="2325" w:type="dxa"/>
            <w:tcBorders>
              <w:top w:val="single" w:sz="4" w:space="0" w:color="auto"/>
              <w:bottom w:val="single" w:sz="4" w:space="0" w:color="auto"/>
            </w:tcBorders>
            <w:shd w:val="clear" w:color="auto" w:fill="auto"/>
          </w:tcPr>
          <w:p w14:paraId="6E83FE53" w14:textId="77777777" w:rsidR="007B135F" w:rsidRPr="00742558" w:rsidRDefault="007B135F" w:rsidP="00742558">
            <w:pPr>
              <w:pStyle w:val="Table"/>
              <w:spacing w:line="360" w:lineRule="auto"/>
              <w:rPr>
                <w:szCs w:val="20"/>
              </w:rPr>
            </w:pPr>
            <w:r w:rsidRPr="00742558">
              <w:rPr>
                <w:szCs w:val="20"/>
              </w:rPr>
              <w:t>Cat no.</w:t>
            </w:r>
          </w:p>
        </w:tc>
      </w:tr>
      <w:tr w:rsidR="007B135F" w:rsidRPr="00742558" w14:paraId="2C0D95BA" w14:textId="77777777" w:rsidTr="00606752">
        <w:tc>
          <w:tcPr>
            <w:tcW w:w="2324" w:type="dxa"/>
            <w:tcBorders>
              <w:top w:val="single" w:sz="4" w:space="0" w:color="auto"/>
            </w:tcBorders>
            <w:shd w:val="clear" w:color="auto" w:fill="auto"/>
          </w:tcPr>
          <w:p w14:paraId="71DECCDF" w14:textId="77777777" w:rsidR="007B135F" w:rsidRPr="00742558" w:rsidRDefault="007B135F" w:rsidP="00742558">
            <w:pPr>
              <w:pStyle w:val="Table"/>
              <w:spacing w:line="360" w:lineRule="auto"/>
              <w:rPr>
                <w:szCs w:val="20"/>
              </w:rPr>
            </w:pPr>
            <w:r w:rsidRPr="00742558">
              <w:rPr>
                <w:szCs w:val="20"/>
              </w:rPr>
              <w:t>SW1990</w:t>
            </w:r>
          </w:p>
        </w:tc>
        <w:tc>
          <w:tcPr>
            <w:tcW w:w="3063" w:type="dxa"/>
            <w:tcBorders>
              <w:top w:val="single" w:sz="4" w:space="0" w:color="auto"/>
            </w:tcBorders>
            <w:shd w:val="clear" w:color="auto" w:fill="auto"/>
          </w:tcPr>
          <w:p w14:paraId="0B66850B" w14:textId="77777777" w:rsidR="007B135F" w:rsidRPr="00742558" w:rsidRDefault="007B135F" w:rsidP="00742558">
            <w:pPr>
              <w:pStyle w:val="Table"/>
              <w:spacing w:line="360" w:lineRule="auto"/>
              <w:rPr>
                <w:szCs w:val="20"/>
              </w:rPr>
            </w:pPr>
            <w:r w:rsidRPr="00742558">
              <w:rPr>
                <w:szCs w:val="20"/>
              </w:rPr>
              <w:t>Pancreatic adenocarcinoma</w:t>
            </w:r>
          </w:p>
        </w:tc>
        <w:tc>
          <w:tcPr>
            <w:tcW w:w="1587" w:type="dxa"/>
            <w:tcBorders>
              <w:top w:val="single" w:sz="4" w:space="0" w:color="auto"/>
            </w:tcBorders>
            <w:shd w:val="clear" w:color="auto" w:fill="auto"/>
          </w:tcPr>
          <w:p w14:paraId="770ABE8D" w14:textId="77777777" w:rsidR="007B135F" w:rsidRPr="00742558" w:rsidRDefault="007B135F" w:rsidP="00742558">
            <w:pPr>
              <w:pStyle w:val="Table"/>
              <w:spacing w:line="360" w:lineRule="auto"/>
              <w:rPr>
                <w:szCs w:val="20"/>
              </w:rPr>
            </w:pPr>
            <w:r w:rsidRPr="00742558">
              <w:rPr>
                <w:szCs w:val="20"/>
              </w:rPr>
              <w:t>ATCC</w:t>
            </w:r>
          </w:p>
        </w:tc>
        <w:tc>
          <w:tcPr>
            <w:tcW w:w="2325" w:type="dxa"/>
            <w:tcBorders>
              <w:top w:val="single" w:sz="4" w:space="0" w:color="auto"/>
            </w:tcBorders>
            <w:shd w:val="clear" w:color="auto" w:fill="auto"/>
          </w:tcPr>
          <w:p w14:paraId="723D12F8" w14:textId="77777777" w:rsidR="007B135F" w:rsidRPr="00742558" w:rsidRDefault="007B135F" w:rsidP="00742558">
            <w:pPr>
              <w:pStyle w:val="Table"/>
              <w:spacing w:line="360" w:lineRule="auto"/>
              <w:rPr>
                <w:szCs w:val="20"/>
              </w:rPr>
            </w:pPr>
            <w:r w:rsidRPr="00742558">
              <w:rPr>
                <w:szCs w:val="20"/>
              </w:rPr>
              <w:t>CRL-2172</w:t>
            </w:r>
          </w:p>
        </w:tc>
      </w:tr>
    </w:tbl>
    <w:p w14:paraId="2035CE20" w14:textId="77777777" w:rsidR="007B135F" w:rsidRPr="00742558" w:rsidRDefault="007B135F" w:rsidP="00742558"/>
    <w:p w14:paraId="4B315507" w14:textId="6D66795D" w:rsidR="007B135F" w:rsidRPr="006874A3" w:rsidRDefault="007B135F" w:rsidP="00F2742F">
      <w:pPr>
        <w:pStyle w:val="Heading4"/>
      </w:pPr>
      <w:r w:rsidRPr="006874A3">
        <w:t xml:space="preserve">Target </w:t>
      </w:r>
      <w:r w:rsidR="00AB73E8">
        <w:t>o</w:t>
      </w:r>
      <w:r w:rsidRPr="006874A3">
        <w:t xml:space="preserve">ccupancy </w:t>
      </w:r>
      <w:r w:rsidR="0036645A">
        <w:t>W</w:t>
      </w:r>
      <w:r w:rsidRPr="006874A3">
        <w:t xml:space="preserve">estern </w:t>
      </w:r>
      <w:r w:rsidR="00AB73E8">
        <w:t>b</w:t>
      </w:r>
      <w:r w:rsidRPr="006874A3">
        <w:t>lot</w:t>
      </w:r>
    </w:p>
    <w:p w14:paraId="5D842665" w14:textId="3D85715A" w:rsidR="007B135F" w:rsidRDefault="007B135F" w:rsidP="00742558">
      <w:pPr>
        <w:pStyle w:val="Text"/>
        <w:spacing w:line="360" w:lineRule="auto"/>
        <w:rPr>
          <w:rFonts w:ascii="Arial" w:hAnsi="Arial" w:cs="Arial"/>
          <w:sz w:val="20"/>
        </w:rPr>
      </w:pPr>
      <w:r w:rsidRPr="00742558">
        <w:rPr>
          <w:rFonts w:ascii="Arial" w:hAnsi="Arial" w:cs="Arial"/>
          <w:sz w:val="20"/>
        </w:rPr>
        <w:t>SW1990 cells were seeded into 6-well plates at a density of 0.5x10</w:t>
      </w:r>
      <w:r w:rsidRPr="00AB73E8">
        <w:rPr>
          <w:rFonts w:ascii="Arial" w:hAnsi="Arial" w:cs="Arial"/>
          <w:sz w:val="20"/>
          <w:vertAlign w:val="superscript"/>
        </w:rPr>
        <w:t>6</w:t>
      </w:r>
      <w:r w:rsidRPr="00742558">
        <w:rPr>
          <w:rFonts w:ascii="Arial" w:hAnsi="Arial" w:cs="Arial"/>
          <w:sz w:val="20"/>
        </w:rPr>
        <w:t xml:space="preserve"> cells per well in culture media and incubate overnight at 37</w:t>
      </w:r>
      <w:r w:rsidR="00AB73E8">
        <w:rPr>
          <w:rFonts w:ascii="Arial" w:hAnsi="Arial" w:cs="Arial"/>
          <w:sz w:val="20"/>
        </w:rPr>
        <w:t xml:space="preserve"> </w:t>
      </w:r>
      <w:r w:rsidRPr="00742558">
        <w:rPr>
          <w:rFonts w:ascii="Arial" w:hAnsi="Arial" w:cs="Arial"/>
          <w:sz w:val="20"/>
        </w:rPr>
        <w:t>°C and 5% CO</w:t>
      </w:r>
      <w:r w:rsidRPr="00742558">
        <w:rPr>
          <w:rFonts w:ascii="Arial" w:hAnsi="Arial" w:cs="Arial"/>
          <w:sz w:val="20"/>
          <w:vertAlign w:val="subscript"/>
        </w:rPr>
        <w:t>2</w:t>
      </w:r>
      <w:r w:rsidRPr="00742558">
        <w:rPr>
          <w:rFonts w:ascii="Arial" w:hAnsi="Arial" w:cs="Arial"/>
          <w:sz w:val="20"/>
        </w:rPr>
        <w:t xml:space="preserve">. After the overnight incubation, cells were treated for 4 hours with </w:t>
      </w:r>
      <w:r w:rsidR="00AB73E8">
        <w:rPr>
          <w:rFonts w:ascii="Arial" w:hAnsi="Arial" w:cs="Arial"/>
          <w:sz w:val="20"/>
        </w:rPr>
        <w:t>c</w:t>
      </w:r>
      <w:r w:rsidRPr="00742558">
        <w:rPr>
          <w:rFonts w:ascii="Arial" w:hAnsi="Arial" w:cs="Arial"/>
          <w:sz w:val="20"/>
        </w:rPr>
        <w:t>ompounds at final concentration of 10</w:t>
      </w:r>
      <w:r w:rsidR="00AB73E8">
        <w:rPr>
          <w:rFonts w:ascii="Arial" w:hAnsi="Arial" w:cs="Arial"/>
          <w:sz w:val="20"/>
        </w:rPr>
        <w:t xml:space="preserve"> </w:t>
      </w:r>
      <w:r w:rsidRPr="00742558">
        <w:rPr>
          <w:rFonts w:ascii="Arial" w:hAnsi="Arial" w:cs="Arial"/>
          <w:sz w:val="20"/>
        </w:rPr>
        <w:t>µM. Cell lysis was performed in NP40/RIPA lysis buffer containing a protease inhibitor cocktail (Roche 11836153001). Protein concentration was measured using the Coomassie Plus Assay Kit (</w:t>
      </w:r>
      <w:proofErr w:type="spellStart"/>
      <w:r w:rsidRPr="00742558">
        <w:rPr>
          <w:rFonts w:ascii="Arial" w:hAnsi="Arial" w:cs="Arial"/>
          <w:sz w:val="20"/>
        </w:rPr>
        <w:t>Thermo</w:t>
      </w:r>
      <w:proofErr w:type="spellEnd"/>
      <w:r w:rsidRPr="00742558">
        <w:rPr>
          <w:rFonts w:ascii="Arial" w:hAnsi="Arial" w:cs="Arial"/>
          <w:sz w:val="20"/>
        </w:rPr>
        <w:t xml:space="preserve"> Scientific #XG346237). Samples were diluted to 15</w:t>
      </w:r>
      <w:r w:rsidR="00AB73E8">
        <w:rPr>
          <w:rFonts w:ascii="Arial" w:hAnsi="Arial" w:cs="Arial"/>
          <w:sz w:val="20"/>
        </w:rPr>
        <w:t xml:space="preserve"> </w:t>
      </w:r>
      <w:r w:rsidRPr="00742558">
        <w:rPr>
          <w:rFonts w:ascii="Arial" w:hAnsi="Arial" w:cs="Arial"/>
          <w:sz w:val="20"/>
        </w:rPr>
        <w:t>µg protein per 10</w:t>
      </w:r>
      <w:r w:rsidR="00AB73E8">
        <w:rPr>
          <w:rFonts w:ascii="Arial" w:hAnsi="Arial" w:cs="Arial"/>
          <w:sz w:val="20"/>
        </w:rPr>
        <w:t xml:space="preserve"> </w:t>
      </w:r>
      <w:r w:rsidRPr="00742558">
        <w:rPr>
          <w:rFonts w:ascii="Arial" w:hAnsi="Arial" w:cs="Arial"/>
          <w:sz w:val="20"/>
        </w:rPr>
        <w:t>µ</w:t>
      </w:r>
      <w:r w:rsidR="00AB73E8">
        <w:rPr>
          <w:rFonts w:ascii="Arial" w:hAnsi="Arial" w:cs="Arial"/>
          <w:sz w:val="20"/>
        </w:rPr>
        <w:t>L</w:t>
      </w:r>
      <w:r w:rsidRPr="00742558">
        <w:rPr>
          <w:rFonts w:ascii="Arial" w:hAnsi="Arial" w:cs="Arial"/>
          <w:sz w:val="20"/>
        </w:rPr>
        <w:t xml:space="preserve"> with lysis buffer and 4x </w:t>
      </w:r>
      <w:proofErr w:type="spellStart"/>
      <w:r w:rsidRPr="00742558">
        <w:rPr>
          <w:rFonts w:ascii="Arial" w:hAnsi="Arial" w:cs="Arial"/>
          <w:sz w:val="20"/>
        </w:rPr>
        <w:t>Lämmli</w:t>
      </w:r>
      <w:proofErr w:type="spellEnd"/>
      <w:r w:rsidRPr="00742558">
        <w:rPr>
          <w:rFonts w:ascii="Arial" w:hAnsi="Arial" w:cs="Arial"/>
          <w:sz w:val="20"/>
        </w:rPr>
        <w:t xml:space="preserve"> sample buffer, then incubated at room temperature for 30 minutes. SDS-PAGE was conducted with MES buffer on Bis-Tris gels (Invitrogen). Proteins were transferred onto a nitrocellulose membrane (</w:t>
      </w:r>
      <w:proofErr w:type="spellStart"/>
      <w:r w:rsidRPr="00742558">
        <w:rPr>
          <w:rFonts w:ascii="Arial" w:hAnsi="Arial" w:cs="Arial"/>
          <w:sz w:val="20"/>
        </w:rPr>
        <w:t>BioRad</w:t>
      </w:r>
      <w:proofErr w:type="spellEnd"/>
      <w:r w:rsidRPr="00742558">
        <w:rPr>
          <w:rFonts w:ascii="Arial" w:hAnsi="Arial" w:cs="Arial"/>
          <w:sz w:val="20"/>
        </w:rPr>
        <w:t xml:space="preserve"> 170-4156) using a </w:t>
      </w:r>
      <w:proofErr w:type="spellStart"/>
      <w:r w:rsidRPr="00742558">
        <w:rPr>
          <w:rFonts w:ascii="Arial" w:hAnsi="Arial" w:cs="Arial"/>
          <w:sz w:val="20"/>
        </w:rPr>
        <w:t>BioRad</w:t>
      </w:r>
      <w:proofErr w:type="spellEnd"/>
      <w:r w:rsidRPr="00742558">
        <w:rPr>
          <w:rFonts w:ascii="Arial" w:hAnsi="Arial" w:cs="Arial"/>
          <w:sz w:val="20"/>
        </w:rPr>
        <w:t xml:space="preserve"> Trans Blot Turbo. Membranes were blocked for 1.5 hours at room temperature with 5% skim milk. The following Antibodies were used for Western Blot: KRAS G12D </w:t>
      </w:r>
      <w:proofErr w:type="spellStart"/>
      <w:r w:rsidRPr="00742558">
        <w:rPr>
          <w:rFonts w:ascii="Arial" w:hAnsi="Arial" w:cs="Arial"/>
          <w:sz w:val="20"/>
        </w:rPr>
        <w:t>rabt</w:t>
      </w:r>
      <w:proofErr w:type="spellEnd"/>
      <w:r w:rsidRPr="00742558">
        <w:rPr>
          <w:rFonts w:ascii="Arial" w:hAnsi="Arial" w:cs="Arial"/>
          <w:sz w:val="20"/>
        </w:rPr>
        <w:t xml:space="preserve"> </w:t>
      </w:r>
      <w:proofErr w:type="spellStart"/>
      <w:r w:rsidRPr="00742558">
        <w:rPr>
          <w:rFonts w:ascii="Arial" w:hAnsi="Arial" w:cs="Arial"/>
          <w:sz w:val="20"/>
        </w:rPr>
        <w:t>mAb</w:t>
      </w:r>
      <w:proofErr w:type="spellEnd"/>
      <w:r w:rsidRPr="00742558">
        <w:rPr>
          <w:rFonts w:ascii="Arial" w:hAnsi="Arial" w:cs="Arial"/>
          <w:sz w:val="20"/>
        </w:rPr>
        <w:t xml:space="preserve">; CST#14429 and </w:t>
      </w:r>
      <w:proofErr w:type="spellStart"/>
      <w:r w:rsidRPr="00742558">
        <w:rPr>
          <w:rFonts w:ascii="Arial" w:hAnsi="Arial" w:cs="Arial"/>
          <w:sz w:val="20"/>
        </w:rPr>
        <w:t>hGAPDH</w:t>
      </w:r>
      <w:proofErr w:type="spellEnd"/>
      <w:r w:rsidRPr="00742558">
        <w:rPr>
          <w:rFonts w:ascii="Arial" w:hAnsi="Arial" w:cs="Arial"/>
          <w:sz w:val="20"/>
        </w:rPr>
        <w:t xml:space="preserve">, </w:t>
      </w:r>
      <w:proofErr w:type="spellStart"/>
      <w:r w:rsidRPr="00742558">
        <w:rPr>
          <w:rFonts w:ascii="Arial" w:hAnsi="Arial" w:cs="Arial"/>
          <w:sz w:val="20"/>
        </w:rPr>
        <w:t>rbt</w:t>
      </w:r>
      <w:proofErr w:type="spellEnd"/>
      <w:r w:rsidRPr="00742558">
        <w:rPr>
          <w:rFonts w:ascii="Arial" w:hAnsi="Arial" w:cs="Arial"/>
          <w:sz w:val="20"/>
        </w:rPr>
        <w:t xml:space="preserve"> #80570-1-RR, </w:t>
      </w:r>
      <w:proofErr w:type="spellStart"/>
      <w:r w:rsidRPr="00742558">
        <w:rPr>
          <w:rFonts w:ascii="Arial" w:hAnsi="Arial" w:cs="Arial"/>
          <w:sz w:val="20"/>
        </w:rPr>
        <w:t>Proteintech</w:t>
      </w:r>
      <w:proofErr w:type="spellEnd"/>
      <w:r w:rsidRPr="00742558">
        <w:rPr>
          <w:rFonts w:ascii="Arial" w:hAnsi="Arial" w:cs="Arial"/>
          <w:sz w:val="20"/>
        </w:rPr>
        <w:t>. Blots were incubated with primary antibody over night at 4</w:t>
      </w:r>
      <w:r w:rsidR="001A52E5">
        <w:rPr>
          <w:rFonts w:ascii="Arial" w:hAnsi="Arial" w:cs="Arial"/>
          <w:sz w:val="20"/>
        </w:rPr>
        <w:t xml:space="preserve"> </w:t>
      </w:r>
      <w:r w:rsidRPr="00742558">
        <w:rPr>
          <w:rFonts w:ascii="Arial" w:hAnsi="Arial" w:cs="Arial"/>
          <w:sz w:val="20"/>
        </w:rPr>
        <w:t>°C and treated with secondary antibody for 1</w:t>
      </w:r>
      <w:r w:rsidR="001A52E5">
        <w:rPr>
          <w:rFonts w:ascii="Arial" w:hAnsi="Arial" w:cs="Arial"/>
          <w:sz w:val="20"/>
        </w:rPr>
        <w:t xml:space="preserve"> </w:t>
      </w:r>
      <w:r w:rsidRPr="00742558">
        <w:rPr>
          <w:rFonts w:ascii="Arial" w:hAnsi="Arial" w:cs="Arial"/>
          <w:sz w:val="20"/>
        </w:rPr>
        <w:t xml:space="preserve">h at room temperature: LICOR </w:t>
      </w:r>
      <w:proofErr w:type="spellStart"/>
      <w:r w:rsidRPr="00742558">
        <w:rPr>
          <w:rFonts w:ascii="Arial" w:hAnsi="Arial" w:cs="Arial"/>
          <w:sz w:val="20"/>
        </w:rPr>
        <w:t>IRDye</w:t>
      </w:r>
      <w:proofErr w:type="spellEnd"/>
      <w:r w:rsidRPr="00742558">
        <w:rPr>
          <w:rFonts w:ascii="Arial" w:hAnsi="Arial" w:cs="Arial"/>
          <w:sz w:val="20"/>
        </w:rPr>
        <w:t xml:space="preserve"> 800CW Goat Anti-Rabbit IgG. The readout was performed using a Licor Odyssey M reader and analyzed with </w:t>
      </w:r>
      <w:proofErr w:type="spellStart"/>
      <w:r w:rsidRPr="00742558">
        <w:rPr>
          <w:rFonts w:ascii="Arial" w:hAnsi="Arial" w:cs="Arial"/>
          <w:sz w:val="20"/>
        </w:rPr>
        <w:t>Empiria</w:t>
      </w:r>
      <w:proofErr w:type="spellEnd"/>
      <w:r w:rsidRPr="00742558">
        <w:rPr>
          <w:rFonts w:ascii="Arial" w:hAnsi="Arial" w:cs="Arial"/>
          <w:sz w:val="20"/>
        </w:rPr>
        <w:t xml:space="preserve"> Studio Software.</w:t>
      </w:r>
      <w:r w:rsidR="00742558">
        <w:rPr>
          <w:rFonts w:ascii="Arial" w:hAnsi="Arial" w:cs="Arial"/>
          <w:sz w:val="20"/>
        </w:rPr>
        <w:t xml:space="preserve"> </w:t>
      </w:r>
      <w:r w:rsidRPr="00742558">
        <w:rPr>
          <w:rFonts w:ascii="Arial" w:hAnsi="Arial" w:cs="Arial"/>
          <w:sz w:val="20"/>
        </w:rPr>
        <w:t>The reduction in Western Blot signal is associated with the covalent compound blocking the primary antibody epitope</w:t>
      </w:r>
      <w:r w:rsidR="00742558">
        <w:rPr>
          <w:rFonts w:ascii="Arial" w:hAnsi="Arial" w:cs="Arial"/>
          <w:sz w:val="20"/>
        </w:rPr>
        <w:t>.</w:t>
      </w:r>
    </w:p>
    <w:p w14:paraId="360E5C6A" w14:textId="77777777" w:rsidR="00436639" w:rsidRPr="00742558" w:rsidRDefault="00436639" w:rsidP="00742558">
      <w:pPr>
        <w:rPr>
          <w:lang w:eastAsia="en-GB"/>
        </w:rPr>
      </w:pPr>
    </w:p>
    <w:p w14:paraId="3D56BAF8" w14:textId="7600C87E" w:rsidR="71F4B5D5" w:rsidRPr="003441FE" w:rsidRDefault="71F4B5D5" w:rsidP="00F2742F">
      <w:pPr>
        <w:pStyle w:val="Heading3"/>
        <w:rPr>
          <w:lang w:val="en-GB" w:eastAsia="en-GB"/>
        </w:rPr>
      </w:pPr>
      <w:bookmarkStart w:id="16" w:name="_Toc191374862"/>
      <w:r w:rsidRPr="003441FE">
        <w:rPr>
          <w:lang w:val="en-GB" w:eastAsia="en-GB"/>
        </w:rPr>
        <w:t>Peptide mapping studies on recombinant KR</w:t>
      </w:r>
      <w:r w:rsidR="006874A3">
        <w:rPr>
          <w:lang w:val="en-GB" w:eastAsia="en-GB"/>
        </w:rPr>
        <w:t>AS</w:t>
      </w:r>
      <w:r w:rsidRPr="006874A3">
        <w:rPr>
          <w:vertAlign w:val="superscript"/>
          <w:lang w:val="en-GB" w:eastAsia="en-GB"/>
        </w:rPr>
        <w:t>G12D</w:t>
      </w:r>
      <w:bookmarkEnd w:id="16"/>
    </w:p>
    <w:p w14:paraId="1436146C" w14:textId="3FDA983F" w:rsidR="71F4B5D5" w:rsidRPr="003441FE" w:rsidRDefault="71F4B5D5" w:rsidP="003441FE">
      <w:pPr>
        <w:spacing w:after="0"/>
        <w:rPr>
          <w:rFonts w:eastAsia="Arial"/>
          <w:color w:val="000000" w:themeColor="text1"/>
          <w:lang w:val="en-GB"/>
        </w:rPr>
      </w:pPr>
      <w:r w:rsidRPr="003441FE">
        <w:rPr>
          <w:rStyle w:val="normaltextrun"/>
          <w:rFonts w:eastAsia="Arial"/>
          <w:color w:val="000000" w:themeColor="text1"/>
        </w:rPr>
        <w:t>K</w:t>
      </w:r>
      <w:r w:rsidR="0049173D">
        <w:rPr>
          <w:rStyle w:val="normaltextrun"/>
          <w:rFonts w:eastAsia="Arial"/>
          <w:color w:val="000000" w:themeColor="text1"/>
        </w:rPr>
        <w:t>RAS</w:t>
      </w:r>
      <w:r w:rsidRPr="0049173D">
        <w:rPr>
          <w:rStyle w:val="normaltextrun"/>
          <w:rFonts w:eastAsia="Arial"/>
          <w:color w:val="000000" w:themeColor="text1"/>
          <w:vertAlign w:val="superscript"/>
        </w:rPr>
        <w:t>G12D</w:t>
      </w:r>
      <w:r w:rsidRPr="003441FE">
        <w:rPr>
          <w:rStyle w:val="normaltextrun"/>
          <w:rFonts w:eastAsia="Arial"/>
          <w:color w:val="000000" w:themeColor="text1"/>
        </w:rPr>
        <w:t xml:space="preserve"> protein (1 µM, 50 µL) in 25</w:t>
      </w:r>
      <w:r w:rsidR="0049173D">
        <w:rPr>
          <w:rStyle w:val="normaltextrun"/>
          <w:rFonts w:eastAsia="Arial"/>
          <w:color w:val="000000" w:themeColor="text1"/>
        </w:rPr>
        <w:t xml:space="preserve"> </w:t>
      </w:r>
      <w:r w:rsidRPr="003441FE">
        <w:rPr>
          <w:rStyle w:val="normaltextrun"/>
          <w:rFonts w:eastAsia="Arial"/>
          <w:color w:val="000000" w:themeColor="text1"/>
        </w:rPr>
        <w:t>mM HEPES, 150</w:t>
      </w:r>
      <w:r w:rsidR="0049173D">
        <w:rPr>
          <w:rStyle w:val="normaltextrun"/>
          <w:rFonts w:eastAsia="Arial"/>
          <w:color w:val="000000" w:themeColor="text1"/>
        </w:rPr>
        <w:t xml:space="preserve"> </w:t>
      </w:r>
      <w:r w:rsidRPr="003441FE">
        <w:rPr>
          <w:rStyle w:val="normaltextrun"/>
          <w:rFonts w:eastAsia="Arial"/>
          <w:color w:val="000000" w:themeColor="text1"/>
        </w:rPr>
        <w:t>mM NaCl, pH</w:t>
      </w:r>
      <w:r w:rsidR="0049173D">
        <w:rPr>
          <w:rStyle w:val="normaltextrun"/>
          <w:rFonts w:eastAsia="Arial"/>
          <w:color w:val="000000" w:themeColor="text1"/>
        </w:rPr>
        <w:t xml:space="preserve"> </w:t>
      </w:r>
      <w:r w:rsidRPr="003441FE">
        <w:rPr>
          <w:rStyle w:val="normaltextrun"/>
          <w:rFonts w:eastAsia="Arial"/>
          <w:color w:val="000000" w:themeColor="text1"/>
        </w:rPr>
        <w:t>7.4 was treated with 10</w:t>
      </w:r>
      <w:r w:rsidR="0049173D">
        <w:rPr>
          <w:rStyle w:val="normaltextrun"/>
          <w:rFonts w:eastAsia="Arial"/>
          <w:color w:val="000000" w:themeColor="text1"/>
        </w:rPr>
        <w:t xml:space="preserve"> </w:t>
      </w:r>
      <w:r w:rsidR="0049173D" w:rsidRPr="003441FE">
        <w:rPr>
          <w:rStyle w:val="normaltextrun"/>
          <w:rFonts w:eastAsia="Arial"/>
          <w:color w:val="000000" w:themeColor="text1"/>
        </w:rPr>
        <w:t>µ</w:t>
      </w:r>
      <w:r w:rsidRPr="003441FE">
        <w:rPr>
          <w:rStyle w:val="normaltextrun"/>
          <w:rFonts w:eastAsia="Arial"/>
          <w:color w:val="000000" w:themeColor="text1"/>
        </w:rPr>
        <w:t xml:space="preserve">M of </w:t>
      </w:r>
      <w:r w:rsidR="0049173D">
        <w:rPr>
          <w:rStyle w:val="normaltextrun"/>
          <w:rFonts w:eastAsia="Arial"/>
          <w:color w:val="000000" w:themeColor="text1"/>
        </w:rPr>
        <w:t>(</w:t>
      </w:r>
      <w:r w:rsidR="0049173D" w:rsidRPr="0049173D">
        <w:rPr>
          <w:rStyle w:val="normaltextrun"/>
          <w:rFonts w:eastAsia="Arial"/>
          <w:i/>
          <w:iCs/>
          <w:color w:val="000000" w:themeColor="text1"/>
        </w:rPr>
        <w:t>R</w:t>
      </w:r>
      <w:r w:rsidR="0049173D">
        <w:rPr>
          <w:rStyle w:val="normaltextrun"/>
          <w:rFonts w:eastAsia="Arial"/>
          <w:color w:val="000000" w:themeColor="text1"/>
        </w:rPr>
        <w:t>)-</w:t>
      </w:r>
      <w:r w:rsidR="0049173D" w:rsidRPr="0049173D">
        <w:rPr>
          <w:rStyle w:val="normaltextrun"/>
          <w:rFonts w:eastAsia="Arial"/>
          <w:b/>
          <w:bCs/>
          <w:color w:val="000000" w:themeColor="text1"/>
        </w:rPr>
        <w:t>1</w:t>
      </w:r>
      <w:r w:rsidR="0049173D">
        <w:rPr>
          <w:rStyle w:val="normaltextrun"/>
          <w:rFonts w:eastAsia="Arial"/>
          <w:color w:val="000000" w:themeColor="text1"/>
        </w:rPr>
        <w:t xml:space="preserve"> </w:t>
      </w:r>
      <w:r w:rsidRPr="003441FE">
        <w:rPr>
          <w:rStyle w:val="normaltextrun"/>
          <w:rFonts w:eastAsia="Arial"/>
          <w:color w:val="000000" w:themeColor="text1"/>
        </w:rPr>
        <w:t xml:space="preserve">at 23 </w:t>
      </w:r>
      <w:r w:rsidR="00A740B7">
        <w:rPr>
          <w:rStyle w:val="normaltextrun"/>
          <w:rFonts w:eastAsia="Arial"/>
          <w:color w:val="000000" w:themeColor="text1"/>
        </w:rPr>
        <w:t>°</w:t>
      </w:r>
      <w:r w:rsidRPr="003441FE">
        <w:rPr>
          <w:rStyle w:val="normaltextrun"/>
          <w:rFonts w:eastAsia="Arial"/>
          <w:color w:val="000000" w:themeColor="text1"/>
        </w:rPr>
        <w:t xml:space="preserve">C for 2 h. Full labeled by </w:t>
      </w:r>
      <w:r w:rsidR="0049173D" w:rsidRPr="0049173D">
        <w:rPr>
          <w:rStyle w:val="normaltextrun"/>
          <w:rFonts w:eastAsia="Arial"/>
          <w:i/>
          <w:iCs/>
          <w:color w:val="000000" w:themeColor="text1"/>
        </w:rPr>
        <w:t>R</w:t>
      </w:r>
      <w:r w:rsidR="0049173D">
        <w:rPr>
          <w:rStyle w:val="normaltextrun"/>
          <w:rFonts w:eastAsia="Arial"/>
          <w:color w:val="000000" w:themeColor="text1"/>
        </w:rPr>
        <w:t>)-</w:t>
      </w:r>
      <w:r w:rsidR="0049173D" w:rsidRPr="0049173D">
        <w:rPr>
          <w:rStyle w:val="normaltextrun"/>
          <w:rFonts w:eastAsia="Arial"/>
          <w:b/>
          <w:bCs/>
          <w:color w:val="000000" w:themeColor="text1"/>
        </w:rPr>
        <w:t>1</w:t>
      </w:r>
      <w:r w:rsidR="0049173D">
        <w:rPr>
          <w:rStyle w:val="normaltextrun"/>
          <w:rFonts w:eastAsia="Arial"/>
          <w:color w:val="000000" w:themeColor="text1"/>
        </w:rPr>
        <w:t xml:space="preserve"> </w:t>
      </w:r>
      <w:r w:rsidRPr="003441FE">
        <w:rPr>
          <w:rStyle w:val="normaltextrun"/>
          <w:rFonts w:eastAsia="Arial"/>
          <w:color w:val="000000" w:themeColor="text1"/>
        </w:rPr>
        <w:t>is confirmed by intact MS as previously described. Samples were then buffer exchanged with 20</w:t>
      </w:r>
      <w:r w:rsidR="0049173D">
        <w:rPr>
          <w:rStyle w:val="normaltextrun"/>
          <w:rFonts w:eastAsia="Arial"/>
          <w:color w:val="000000" w:themeColor="text1"/>
        </w:rPr>
        <w:t xml:space="preserve"> </w:t>
      </w:r>
      <w:r w:rsidRPr="003441FE">
        <w:rPr>
          <w:rStyle w:val="normaltextrun"/>
          <w:rFonts w:eastAsia="Arial"/>
          <w:color w:val="000000" w:themeColor="text1"/>
        </w:rPr>
        <w:t>mM HEPES, pH</w:t>
      </w:r>
      <w:r w:rsidR="0049173D">
        <w:rPr>
          <w:rStyle w:val="normaltextrun"/>
          <w:rFonts w:eastAsia="Arial"/>
          <w:color w:val="000000" w:themeColor="text1"/>
        </w:rPr>
        <w:t xml:space="preserve"> </w:t>
      </w:r>
      <w:r w:rsidRPr="003441FE">
        <w:rPr>
          <w:rStyle w:val="normaltextrun"/>
          <w:rFonts w:eastAsia="Arial"/>
          <w:color w:val="000000" w:themeColor="text1"/>
        </w:rPr>
        <w:t xml:space="preserve">8 to remove excess </w:t>
      </w:r>
      <w:r w:rsidR="0049173D" w:rsidRPr="0049173D">
        <w:rPr>
          <w:rStyle w:val="normaltextrun"/>
          <w:rFonts w:eastAsia="Arial"/>
          <w:i/>
          <w:iCs/>
          <w:color w:val="000000" w:themeColor="text1"/>
        </w:rPr>
        <w:t>R</w:t>
      </w:r>
      <w:r w:rsidR="0049173D">
        <w:rPr>
          <w:rStyle w:val="normaltextrun"/>
          <w:rFonts w:eastAsia="Arial"/>
          <w:color w:val="000000" w:themeColor="text1"/>
        </w:rPr>
        <w:t>)-</w:t>
      </w:r>
      <w:r w:rsidR="0049173D" w:rsidRPr="0049173D">
        <w:rPr>
          <w:rStyle w:val="normaltextrun"/>
          <w:rFonts w:eastAsia="Arial"/>
          <w:b/>
          <w:bCs/>
          <w:color w:val="000000" w:themeColor="text1"/>
        </w:rPr>
        <w:t>1</w:t>
      </w:r>
      <w:r w:rsidR="0049173D">
        <w:rPr>
          <w:rStyle w:val="normaltextrun"/>
          <w:rFonts w:eastAsia="Arial"/>
          <w:color w:val="000000" w:themeColor="text1"/>
        </w:rPr>
        <w:t xml:space="preserve"> </w:t>
      </w:r>
      <w:r w:rsidRPr="003441FE">
        <w:rPr>
          <w:rStyle w:val="normaltextrun"/>
          <w:rFonts w:eastAsia="Arial"/>
          <w:color w:val="000000" w:themeColor="text1"/>
        </w:rPr>
        <w:t>prior to digestion. For pepsin digestion, treated samples were buffer exchanged with pH 5.5 buffer. Samples were then digested with 1.5</w:t>
      </w:r>
      <w:r w:rsidR="0049173D">
        <w:rPr>
          <w:rStyle w:val="normaltextrun"/>
          <w:rFonts w:eastAsia="Arial"/>
          <w:color w:val="000000" w:themeColor="text1"/>
        </w:rPr>
        <w:t xml:space="preserve"> </w:t>
      </w:r>
      <w:r w:rsidR="0049173D" w:rsidRPr="003441FE">
        <w:rPr>
          <w:rStyle w:val="normaltextrun"/>
          <w:rFonts w:eastAsia="Arial"/>
          <w:color w:val="000000" w:themeColor="text1"/>
        </w:rPr>
        <w:t>µ</w:t>
      </w:r>
      <w:r w:rsidRPr="003441FE">
        <w:rPr>
          <w:rStyle w:val="normaltextrun"/>
          <w:rFonts w:eastAsia="Arial"/>
          <w:color w:val="000000" w:themeColor="text1"/>
        </w:rPr>
        <w:t>g of pepsin for 5</w:t>
      </w:r>
      <w:r w:rsidR="0049173D">
        <w:rPr>
          <w:rStyle w:val="normaltextrun"/>
          <w:rFonts w:eastAsia="Arial"/>
          <w:color w:val="000000" w:themeColor="text1"/>
        </w:rPr>
        <w:t xml:space="preserve"> </w:t>
      </w:r>
      <w:r w:rsidRPr="003441FE">
        <w:rPr>
          <w:rStyle w:val="normaltextrun"/>
          <w:rFonts w:eastAsia="Arial"/>
          <w:color w:val="000000" w:themeColor="text1"/>
        </w:rPr>
        <w:t xml:space="preserve">minutes at 23 </w:t>
      </w:r>
      <w:r w:rsidR="00A740B7">
        <w:rPr>
          <w:rStyle w:val="normaltextrun"/>
          <w:rFonts w:eastAsia="Arial"/>
          <w:color w:val="000000" w:themeColor="text1"/>
        </w:rPr>
        <w:t>°</w:t>
      </w:r>
      <w:r w:rsidRPr="003441FE">
        <w:rPr>
          <w:rStyle w:val="normaltextrun"/>
          <w:rFonts w:eastAsia="Arial"/>
          <w:color w:val="000000" w:themeColor="text1"/>
        </w:rPr>
        <w:t>C. Pepsin activity was quenched by addition of HALT protease cocktail (</w:t>
      </w:r>
      <w:proofErr w:type="spellStart"/>
      <w:r w:rsidRPr="003441FE">
        <w:rPr>
          <w:rStyle w:val="normaltextrun"/>
          <w:rFonts w:eastAsia="Arial"/>
          <w:color w:val="000000" w:themeColor="text1"/>
        </w:rPr>
        <w:t>Thermo</w:t>
      </w:r>
      <w:proofErr w:type="spellEnd"/>
      <w:r w:rsidRPr="003441FE">
        <w:rPr>
          <w:rStyle w:val="normaltextrun"/>
          <w:rFonts w:eastAsia="Arial"/>
          <w:color w:val="000000" w:themeColor="text1"/>
        </w:rPr>
        <w:t>) to 1X final volume. For digestion with trypsin (</w:t>
      </w:r>
      <w:proofErr w:type="spellStart"/>
      <w:r w:rsidRPr="003441FE">
        <w:rPr>
          <w:rStyle w:val="normaltextrun"/>
          <w:rFonts w:eastAsia="Arial"/>
          <w:color w:val="000000" w:themeColor="text1"/>
        </w:rPr>
        <w:t>Thermo</w:t>
      </w:r>
      <w:proofErr w:type="spellEnd"/>
      <w:r w:rsidRPr="003441FE">
        <w:rPr>
          <w:rStyle w:val="normaltextrun"/>
          <w:rFonts w:eastAsia="Arial"/>
          <w:color w:val="000000" w:themeColor="text1"/>
        </w:rPr>
        <w:t>) or GluC (Promega), samples were first reduced with 5 mM DTT for 30 minutes at 55</w:t>
      </w:r>
      <w:r w:rsidR="00A740B7">
        <w:rPr>
          <w:rStyle w:val="normaltextrun"/>
          <w:rFonts w:eastAsia="Arial"/>
          <w:color w:val="000000" w:themeColor="text1"/>
        </w:rPr>
        <w:t xml:space="preserve"> °</w:t>
      </w:r>
      <w:r w:rsidRPr="003441FE">
        <w:rPr>
          <w:rStyle w:val="normaltextrun"/>
          <w:rFonts w:eastAsia="Arial"/>
          <w:color w:val="000000" w:themeColor="text1"/>
        </w:rPr>
        <w:t xml:space="preserve">C. After cooling to 23 </w:t>
      </w:r>
      <w:r w:rsidR="00A740B7">
        <w:rPr>
          <w:rStyle w:val="normaltextrun"/>
          <w:rFonts w:eastAsia="Arial"/>
          <w:color w:val="000000" w:themeColor="text1"/>
        </w:rPr>
        <w:t>°</w:t>
      </w:r>
      <w:r w:rsidRPr="003441FE">
        <w:rPr>
          <w:rStyle w:val="normaltextrun"/>
          <w:rFonts w:eastAsia="Arial"/>
          <w:color w:val="000000" w:themeColor="text1"/>
        </w:rPr>
        <w:t>C, samples were alkylated with 20</w:t>
      </w:r>
      <w:r w:rsidR="00A740B7">
        <w:rPr>
          <w:rStyle w:val="normaltextrun"/>
          <w:rFonts w:eastAsia="Arial"/>
          <w:color w:val="000000" w:themeColor="text1"/>
        </w:rPr>
        <w:t xml:space="preserve"> </w:t>
      </w:r>
      <w:r w:rsidRPr="003441FE">
        <w:rPr>
          <w:rStyle w:val="normaltextrun"/>
          <w:rFonts w:eastAsia="Arial"/>
          <w:color w:val="000000" w:themeColor="text1"/>
        </w:rPr>
        <w:t>mM iodoacetamide for 30 minutes in the dark. Samples were digested with 1.5</w:t>
      </w:r>
      <w:r w:rsidR="00A740B7">
        <w:rPr>
          <w:rStyle w:val="normaltextrun"/>
          <w:rFonts w:eastAsia="Arial"/>
          <w:color w:val="000000" w:themeColor="text1"/>
        </w:rPr>
        <w:t xml:space="preserve"> </w:t>
      </w:r>
      <w:r w:rsidR="00A740B7" w:rsidRPr="003441FE">
        <w:rPr>
          <w:rStyle w:val="normaltextrun"/>
          <w:rFonts w:eastAsia="Arial"/>
          <w:color w:val="000000" w:themeColor="text1"/>
        </w:rPr>
        <w:t>µ</w:t>
      </w:r>
      <w:r w:rsidRPr="003441FE">
        <w:rPr>
          <w:rStyle w:val="normaltextrun"/>
          <w:rFonts w:eastAsia="Arial"/>
          <w:color w:val="000000" w:themeColor="text1"/>
        </w:rPr>
        <w:t>g of trypsin for 2</w:t>
      </w:r>
      <w:r w:rsidR="00A740B7">
        <w:rPr>
          <w:rStyle w:val="normaltextrun"/>
          <w:rFonts w:eastAsia="Arial"/>
          <w:color w:val="000000" w:themeColor="text1"/>
        </w:rPr>
        <w:t xml:space="preserve"> </w:t>
      </w:r>
      <w:r w:rsidRPr="003441FE">
        <w:rPr>
          <w:rStyle w:val="normaltextrun"/>
          <w:rFonts w:eastAsia="Arial"/>
          <w:color w:val="000000" w:themeColor="text1"/>
        </w:rPr>
        <w:t>h, 3</w:t>
      </w:r>
      <w:r w:rsidR="00A740B7">
        <w:rPr>
          <w:rStyle w:val="normaltextrun"/>
          <w:rFonts w:eastAsia="Arial"/>
          <w:color w:val="000000" w:themeColor="text1"/>
        </w:rPr>
        <w:t xml:space="preserve"> </w:t>
      </w:r>
      <w:r w:rsidRPr="003441FE">
        <w:rPr>
          <w:rStyle w:val="normaltextrun"/>
          <w:rFonts w:eastAsia="Arial"/>
          <w:color w:val="000000" w:themeColor="text1"/>
        </w:rPr>
        <w:t>h, or 18</w:t>
      </w:r>
      <w:r w:rsidR="00A740B7">
        <w:rPr>
          <w:rStyle w:val="normaltextrun"/>
          <w:rFonts w:eastAsia="Arial"/>
          <w:color w:val="000000" w:themeColor="text1"/>
        </w:rPr>
        <w:t xml:space="preserve"> </w:t>
      </w:r>
      <w:r w:rsidRPr="003441FE">
        <w:rPr>
          <w:rStyle w:val="normaltextrun"/>
          <w:rFonts w:eastAsia="Arial"/>
          <w:color w:val="000000" w:themeColor="text1"/>
        </w:rPr>
        <w:t>h at 37</w:t>
      </w:r>
      <w:r w:rsidR="00A740B7">
        <w:rPr>
          <w:rStyle w:val="normaltextrun"/>
          <w:rFonts w:eastAsia="Arial"/>
          <w:color w:val="000000" w:themeColor="text1"/>
        </w:rPr>
        <w:t xml:space="preserve"> °</w:t>
      </w:r>
      <w:r w:rsidRPr="003441FE">
        <w:rPr>
          <w:rStyle w:val="normaltextrun"/>
          <w:rFonts w:eastAsia="Arial"/>
          <w:color w:val="000000" w:themeColor="text1"/>
        </w:rPr>
        <w:t>C. For GluC digestion, alkylated samples were buffer exchanged with pH 5.5 buffer and then digested with 1.5</w:t>
      </w:r>
      <w:r w:rsidR="00A740B7">
        <w:rPr>
          <w:rStyle w:val="normaltextrun"/>
          <w:rFonts w:eastAsia="Arial"/>
          <w:color w:val="000000" w:themeColor="text1"/>
        </w:rPr>
        <w:t xml:space="preserve"> </w:t>
      </w:r>
      <w:r w:rsidR="00A740B7" w:rsidRPr="003441FE">
        <w:rPr>
          <w:rStyle w:val="normaltextrun"/>
          <w:rFonts w:eastAsia="Arial"/>
          <w:color w:val="000000" w:themeColor="text1"/>
        </w:rPr>
        <w:t>µ</w:t>
      </w:r>
      <w:r w:rsidRPr="003441FE">
        <w:rPr>
          <w:rStyle w:val="normaltextrun"/>
          <w:rFonts w:eastAsia="Arial"/>
          <w:color w:val="000000" w:themeColor="text1"/>
        </w:rPr>
        <w:t>g GluC overnight at 37</w:t>
      </w:r>
      <w:r w:rsidR="00A740B7">
        <w:rPr>
          <w:rStyle w:val="normaltextrun"/>
          <w:rFonts w:eastAsia="Arial"/>
          <w:color w:val="000000" w:themeColor="text1"/>
        </w:rPr>
        <w:t xml:space="preserve"> °</w:t>
      </w:r>
      <w:r w:rsidRPr="003441FE">
        <w:rPr>
          <w:rStyle w:val="normaltextrun"/>
          <w:rFonts w:eastAsia="Arial"/>
          <w:color w:val="000000" w:themeColor="text1"/>
        </w:rPr>
        <w:t>C.  </w:t>
      </w:r>
    </w:p>
    <w:p w14:paraId="2A406BA7" w14:textId="6FDC1A81" w:rsidR="71F4B5D5" w:rsidRPr="003441FE" w:rsidRDefault="71F4B5D5" w:rsidP="003441FE">
      <w:pPr>
        <w:spacing w:after="0"/>
        <w:rPr>
          <w:rFonts w:eastAsia="Arial"/>
          <w:color w:val="000000" w:themeColor="text1"/>
          <w:lang w:val="en-GB"/>
        </w:rPr>
      </w:pPr>
      <w:r w:rsidRPr="003441FE">
        <w:rPr>
          <w:rStyle w:val="normaltextrun"/>
          <w:rFonts w:eastAsia="Arial"/>
          <w:color w:val="000000" w:themeColor="text1"/>
        </w:rPr>
        <w:t xml:space="preserve">Peptide mapping and quantitation were performed using reversed-phase separation coupled to an Orbitrap Q </w:t>
      </w:r>
      <w:proofErr w:type="spellStart"/>
      <w:r w:rsidRPr="003441FE">
        <w:rPr>
          <w:rStyle w:val="normaltextrun"/>
          <w:rFonts w:eastAsia="Arial"/>
          <w:color w:val="000000" w:themeColor="text1"/>
        </w:rPr>
        <w:t>Exactive</w:t>
      </w:r>
      <w:proofErr w:type="spellEnd"/>
      <w:r w:rsidRPr="003441FE">
        <w:rPr>
          <w:rStyle w:val="normaltextrun"/>
          <w:rFonts w:eastAsia="Arial"/>
          <w:color w:val="000000" w:themeColor="text1"/>
        </w:rPr>
        <w:t xml:space="preserve"> mass spectrometer. Samples (10 </w:t>
      </w:r>
      <w:r w:rsidR="00A740B7" w:rsidRPr="003441FE">
        <w:rPr>
          <w:rStyle w:val="normaltextrun"/>
          <w:rFonts w:eastAsia="Arial"/>
          <w:color w:val="000000" w:themeColor="text1"/>
        </w:rPr>
        <w:t>µ</w:t>
      </w:r>
      <w:r w:rsidRPr="003441FE">
        <w:rPr>
          <w:rStyle w:val="normaltextrun"/>
          <w:rFonts w:eastAsia="Arial"/>
          <w:color w:val="000000" w:themeColor="text1"/>
        </w:rPr>
        <w:t>L) were injected onto a reversed-phase (C18) (Agilent ZORBAX Extend-C18, 1.0 mm</w:t>
      </w:r>
      <w:r w:rsidR="00A740B7">
        <w:rPr>
          <w:rStyle w:val="normaltextrun"/>
          <w:rFonts w:eastAsia="Arial"/>
          <w:color w:val="000000" w:themeColor="text1"/>
        </w:rPr>
        <w:t xml:space="preserve"> x </w:t>
      </w:r>
      <w:r w:rsidRPr="003441FE">
        <w:rPr>
          <w:rStyle w:val="normaltextrun"/>
          <w:rFonts w:eastAsia="Arial"/>
          <w:color w:val="000000" w:themeColor="text1"/>
        </w:rPr>
        <w:t xml:space="preserve">150 mm, 3.5 </w:t>
      </w:r>
      <w:proofErr w:type="spellStart"/>
      <w:r w:rsidRPr="003441FE">
        <w:rPr>
          <w:rStyle w:val="normaltextrun"/>
          <w:rFonts w:eastAsia="Arial"/>
          <w:color w:val="000000" w:themeColor="text1"/>
        </w:rPr>
        <w:t>μm</w:t>
      </w:r>
      <w:proofErr w:type="spellEnd"/>
      <w:r w:rsidRPr="003441FE">
        <w:rPr>
          <w:rStyle w:val="normaltextrun"/>
          <w:rFonts w:eastAsia="Arial"/>
          <w:color w:val="000000" w:themeColor="text1"/>
        </w:rPr>
        <w:t xml:space="preserve"> particle size) for separation and eluted over a 22 </w:t>
      </w:r>
      <w:proofErr w:type="gramStart"/>
      <w:r w:rsidRPr="003441FE">
        <w:rPr>
          <w:rStyle w:val="normaltextrun"/>
          <w:rFonts w:eastAsia="Arial"/>
          <w:color w:val="000000" w:themeColor="text1"/>
        </w:rPr>
        <w:t>minute</w:t>
      </w:r>
      <w:r w:rsidR="00A740B7">
        <w:rPr>
          <w:rStyle w:val="normaltextrun"/>
          <w:rFonts w:eastAsia="Arial"/>
          <w:color w:val="000000" w:themeColor="text1"/>
        </w:rPr>
        <w:t>s</w:t>
      </w:r>
      <w:proofErr w:type="gramEnd"/>
      <w:r w:rsidRPr="003441FE">
        <w:rPr>
          <w:rStyle w:val="normaltextrun"/>
          <w:rFonts w:eastAsia="Arial"/>
          <w:color w:val="000000" w:themeColor="text1"/>
        </w:rPr>
        <w:t xml:space="preserve"> gradient from 2% to 45% mobile phase B (Mobile Phase A = 0.1% formic acid in water, B = acetonitrile with 0.1% formic acid). The eluted peptides were then analyzed using data-dependent MS acquisition (DDA). Full MS Scan: 70,000 Resolution, AGC Target 1e5, m/z 325–1500 ddMS2 Settings; 35,000 resolution, AGC Target 1e5, max IT 75 </w:t>
      </w:r>
      <w:proofErr w:type="spellStart"/>
      <w:r w:rsidRPr="003441FE">
        <w:rPr>
          <w:rStyle w:val="normaltextrun"/>
          <w:rFonts w:eastAsia="Arial"/>
          <w:color w:val="000000" w:themeColor="text1"/>
        </w:rPr>
        <w:t>ms</w:t>
      </w:r>
      <w:proofErr w:type="spellEnd"/>
      <w:r w:rsidRPr="003441FE">
        <w:rPr>
          <w:rStyle w:val="normaltextrun"/>
          <w:rFonts w:eastAsia="Arial"/>
          <w:color w:val="000000" w:themeColor="text1"/>
        </w:rPr>
        <w:t xml:space="preserve">, </w:t>
      </w:r>
      <w:proofErr w:type="spellStart"/>
      <w:r w:rsidRPr="003441FE">
        <w:rPr>
          <w:rStyle w:val="normaltextrun"/>
          <w:rFonts w:eastAsia="Arial"/>
          <w:color w:val="000000" w:themeColor="text1"/>
        </w:rPr>
        <w:t>Isol</w:t>
      </w:r>
      <w:proofErr w:type="spellEnd"/>
      <w:r w:rsidRPr="003441FE">
        <w:rPr>
          <w:rStyle w:val="normaltextrun"/>
          <w:rFonts w:eastAsia="Arial"/>
          <w:color w:val="000000" w:themeColor="text1"/>
        </w:rPr>
        <w:t xml:space="preserve"> window 2.0 m/z, NCE 25, Charge Exclusion &gt;6, Min AGC Targe 5e4, and dynamic exclusion 5s. The resulting raw data files were processed and analyzed using Proteome Discoverer 2.4 (</w:t>
      </w:r>
      <w:proofErr w:type="spellStart"/>
      <w:r w:rsidRPr="003441FE">
        <w:rPr>
          <w:rStyle w:val="normaltextrun"/>
          <w:rFonts w:eastAsia="Arial"/>
          <w:color w:val="000000" w:themeColor="text1"/>
        </w:rPr>
        <w:t>Thermo</w:t>
      </w:r>
      <w:proofErr w:type="spellEnd"/>
      <w:r w:rsidRPr="003441FE">
        <w:rPr>
          <w:rStyle w:val="normaltextrun"/>
          <w:rFonts w:eastAsia="Arial"/>
          <w:color w:val="000000" w:themeColor="text1"/>
        </w:rPr>
        <w:t>). </w:t>
      </w:r>
    </w:p>
    <w:p w14:paraId="3B57D62C" w14:textId="4AE70206" w:rsidR="514D1FFF" w:rsidRPr="003441FE" w:rsidRDefault="514D1FFF" w:rsidP="003441FE">
      <w:pPr>
        <w:rPr>
          <w:lang w:val="en-GB"/>
        </w:rPr>
      </w:pPr>
    </w:p>
    <w:p w14:paraId="6DAD66B5" w14:textId="0D30BA78" w:rsidR="0053449F" w:rsidRPr="003441FE" w:rsidRDefault="0053449F" w:rsidP="00F2742F">
      <w:pPr>
        <w:pStyle w:val="Heading3"/>
        <w:rPr>
          <w:lang w:val="en-GB" w:eastAsia="en-GB"/>
        </w:rPr>
      </w:pPr>
      <w:bookmarkStart w:id="17" w:name="_Toc191374863"/>
      <w:proofErr w:type="spellStart"/>
      <w:r w:rsidRPr="003441FE">
        <w:rPr>
          <w:lang w:val="en-GB" w:eastAsia="en-GB"/>
        </w:rPr>
        <w:t>iTrace</w:t>
      </w:r>
      <w:proofErr w:type="spellEnd"/>
      <w:r w:rsidRPr="003441FE">
        <w:rPr>
          <w:lang w:val="en-GB" w:eastAsia="en-GB"/>
        </w:rPr>
        <w:t xml:space="preserve"> </w:t>
      </w:r>
      <w:r w:rsidR="00485E72">
        <w:rPr>
          <w:lang w:val="en-GB" w:eastAsia="en-GB"/>
        </w:rPr>
        <w:t>pro</w:t>
      </w:r>
      <w:r w:rsidR="00B23B63">
        <w:rPr>
          <w:lang w:val="en-GB" w:eastAsia="en-GB"/>
        </w:rPr>
        <w:t>teom</w:t>
      </w:r>
      <w:r w:rsidR="00873224">
        <w:rPr>
          <w:lang w:val="en-GB" w:eastAsia="en-GB"/>
        </w:rPr>
        <w:t>e-wide reactivity profiling</w:t>
      </w:r>
      <w:bookmarkEnd w:id="17"/>
    </w:p>
    <w:p w14:paraId="518466CF" w14:textId="1B67DADF" w:rsidR="71C3B118" w:rsidRPr="003441FE" w:rsidRDefault="71C3B118" w:rsidP="007E4C58">
      <w:pPr>
        <w:spacing w:before="240" w:after="240"/>
        <w:rPr>
          <w:rFonts w:eastAsia="Times New Roman"/>
          <w:color w:val="000000" w:themeColor="text1"/>
          <w:lang w:val="en-GB"/>
        </w:rPr>
      </w:pPr>
      <w:r w:rsidRPr="003441FE">
        <w:rPr>
          <w:rFonts w:eastAsia="Times New Roman"/>
          <w:color w:val="000000" w:themeColor="text1"/>
        </w:rPr>
        <w:t xml:space="preserve">Cysteine profiling proteomics was performed as previously described </w:t>
      </w:r>
      <w:r w:rsidRPr="009E71CA">
        <w:rPr>
          <w:rFonts w:eastAsia="Times New Roman"/>
          <w:color w:val="000000" w:themeColor="text1"/>
        </w:rPr>
        <w:t>(JDQ443 Cancer Discovery</w:t>
      </w:r>
      <w:r w:rsidRPr="003441FE">
        <w:rPr>
          <w:rFonts w:eastAsia="Times New Roman"/>
          <w:color w:val="000000" w:themeColor="text1"/>
        </w:rPr>
        <w:t xml:space="preserve">). NCI-H358 cells were seed at 1x106 cells per 15 cm dish and cultured until confluent. Cells were then treated with DMSO, </w:t>
      </w:r>
      <w:r w:rsidRPr="00BF7A4C">
        <w:rPr>
          <w:rFonts w:eastAsia="Times New Roman"/>
          <w:color w:val="000000" w:themeColor="text1"/>
        </w:rPr>
        <w:t xml:space="preserve">JDQ443 or </w:t>
      </w:r>
      <w:proofErr w:type="spellStart"/>
      <w:r w:rsidRPr="00BF7A4C">
        <w:rPr>
          <w:rFonts w:eastAsia="Times New Roman"/>
          <w:color w:val="000000" w:themeColor="text1"/>
        </w:rPr>
        <w:t>Sotorasib</w:t>
      </w:r>
      <w:proofErr w:type="spellEnd"/>
      <w:r w:rsidRPr="003441FE">
        <w:rPr>
          <w:rFonts w:eastAsia="Times New Roman"/>
          <w:color w:val="000000" w:themeColor="text1"/>
        </w:rPr>
        <w:t xml:space="preserve"> at 10 </w:t>
      </w:r>
      <w:proofErr w:type="spellStart"/>
      <w:r w:rsidRPr="003441FE">
        <w:rPr>
          <w:rFonts w:eastAsia="Times New Roman"/>
          <w:color w:val="000000" w:themeColor="text1"/>
        </w:rPr>
        <w:t>μM</w:t>
      </w:r>
      <w:proofErr w:type="spellEnd"/>
      <w:r w:rsidRPr="003441FE">
        <w:rPr>
          <w:rFonts w:eastAsia="Times New Roman"/>
          <w:color w:val="000000" w:themeColor="text1"/>
        </w:rPr>
        <w:t xml:space="preserve"> for 6 hours in triplicate. Cells were washed and pelleted before resuspension in 50 mM HEPES pH 7.5, 150 mM NaCl, 1.5 mM MgCl</w:t>
      </w:r>
      <w:r w:rsidRPr="00BF7A4C">
        <w:rPr>
          <w:rFonts w:eastAsia="Times New Roman"/>
          <w:color w:val="000000" w:themeColor="text1"/>
          <w:vertAlign w:val="subscript"/>
        </w:rPr>
        <w:t>2</w:t>
      </w:r>
      <w:r w:rsidRPr="003441FE">
        <w:rPr>
          <w:rFonts w:eastAsia="Times New Roman"/>
          <w:color w:val="000000" w:themeColor="text1"/>
        </w:rPr>
        <w:t>, 0.8% NP-40. Pellets were lysed by probe sonication (amplitude 10, 1s on/ 1s off, for 30s). Lysates were cleared by centrifugation at 1000 rpm for 5 minutes at 4</w:t>
      </w:r>
      <w:r w:rsidR="004D4FAD">
        <w:rPr>
          <w:rFonts w:eastAsia="Times New Roman"/>
          <w:color w:val="000000" w:themeColor="text1"/>
        </w:rPr>
        <w:t xml:space="preserve"> </w:t>
      </w:r>
      <w:r w:rsidRPr="003441FE">
        <w:rPr>
          <w:rFonts w:eastAsia="Times New Roman"/>
          <w:color w:val="000000" w:themeColor="text1"/>
        </w:rPr>
        <w:t>°C. Protein content of the resulting lysates were normalized</w:t>
      </w:r>
      <w:r w:rsidR="004D4FAD">
        <w:rPr>
          <w:rFonts w:eastAsia="Times New Roman"/>
          <w:color w:val="000000" w:themeColor="text1"/>
        </w:rPr>
        <w:t>,</w:t>
      </w:r>
      <w:r w:rsidRPr="003441FE">
        <w:rPr>
          <w:rFonts w:eastAsia="Times New Roman"/>
          <w:color w:val="000000" w:themeColor="text1"/>
        </w:rPr>
        <w:t xml:space="preserve"> and 1 mg/sample was treated with biotin-PEG4-DADPS-C6-iodoacetamide at 100 </w:t>
      </w:r>
      <w:proofErr w:type="spellStart"/>
      <w:r w:rsidRPr="003441FE">
        <w:rPr>
          <w:rFonts w:eastAsia="Times New Roman"/>
          <w:color w:val="000000" w:themeColor="text1"/>
        </w:rPr>
        <w:t>μM</w:t>
      </w:r>
      <w:proofErr w:type="spellEnd"/>
      <w:r w:rsidRPr="003441FE">
        <w:rPr>
          <w:rFonts w:eastAsia="Times New Roman"/>
          <w:color w:val="000000" w:themeColor="text1"/>
        </w:rPr>
        <w:t xml:space="preserve"> for 1 hour at room temperature. Excess biotin probe was removed by cleanup through Zeba 7K MWCO columns. Lysates were denatured with 200 </w:t>
      </w:r>
      <w:proofErr w:type="spellStart"/>
      <w:r w:rsidRPr="003441FE">
        <w:rPr>
          <w:rFonts w:eastAsia="Times New Roman"/>
          <w:color w:val="000000" w:themeColor="text1"/>
        </w:rPr>
        <w:t>μL</w:t>
      </w:r>
      <w:proofErr w:type="spellEnd"/>
      <w:r w:rsidRPr="003441FE">
        <w:rPr>
          <w:rFonts w:eastAsia="Times New Roman"/>
          <w:color w:val="000000" w:themeColor="text1"/>
        </w:rPr>
        <w:t xml:space="preserve"> 8</w:t>
      </w:r>
      <w:r w:rsidR="004D4FAD">
        <w:rPr>
          <w:rFonts w:eastAsia="Times New Roman"/>
          <w:color w:val="000000" w:themeColor="text1"/>
        </w:rPr>
        <w:t xml:space="preserve"> </w:t>
      </w:r>
      <w:r w:rsidRPr="003441FE">
        <w:rPr>
          <w:rFonts w:eastAsia="Times New Roman"/>
          <w:color w:val="000000" w:themeColor="text1"/>
        </w:rPr>
        <w:t xml:space="preserve">M urea, reduced with 10 mM DTT for 15 minutes and alkylated with 55 mM iodoacetamide for 1 hour. The denatured, alkylated proteins were digested with 20 </w:t>
      </w:r>
      <w:proofErr w:type="spellStart"/>
      <w:r w:rsidRPr="003441FE">
        <w:rPr>
          <w:rFonts w:eastAsia="Times New Roman"/>
          <w:color w:val="000000" w:themeColor="text1"/>
        </w:rPr>
        <w:t>μg</w:t>
      </w:r>
      <w:proofErr w:type="spellEnd"/>
      <w:r w:rsidRPr="003441FE">
        <w:rPr>
          <w:rFonts w:eastAsia="Times New Roman"/>
          <w:color w:val="000000" w:themeColor="text1"/>
        </w:rPr>
        <w:t xml:space="preserve"> </w:t>
      </w:r>
      <w:proofErr w:type="spellStart"/>
      <w:r w:rsidRPr="003441FE">
        <w:rPr>
          <w:rFonts w:eastAsia="Times New Roman"/>
          <w:color w:val="000000" w:themeColor="text1"/>
        </w:rPr>
        <w:t>LysC</w:t>
      </w:r>
      <w:proofErr w:type="spellEnd"/>
      <w:r w:rsidRPr="003441FE">
        <w:rPr>
          <w:rFonts w:eastAsia="Times New Roman"/>
          <w:color w:val="000000" w:themeColor="text1"/>
        </w:rPr>
        <w:t>/trypsin (Promega) for 2 hours at 37</w:t>
      </w:r>
      <w:r w:rsidR="004D4FAD">
        <w:rPr>
          <w:rFonts w:eastAsia="Times New Roman"/>
          <w:color w:val="000000" w:themeColor="text1"/>
        </w:rPr>
        <w:t xml:space="preserve"> </w:t>
      </w:r>
      <w:r w:rsidRPr="003441FE">
        <w:rPr>
          <w:rFonts w:eastAsia="Times New Roman"/>
          <w:color w:val="000000" w:themeColor="text1"/>
        </w:rPr>
        <w:t>°C. After dilution to 1</w:t>
      </w:r>
      <w:r w:rsidR="004D4FAD">
        <w:rPr>
          <w:rFonts w:eastAsia="Times New Roman"/>
          <w:color w:val="000000" w:themeColor="text1"/>
        </w:rPr>
        <w:t xml:space="preserve"> </w:t>
      </w:r>
      <w:r w:rsidRPr="003441FE">
        <w:rPr>
          <w:rFonts w:eastAsia="Times New Roman"/>
          <w:color w:val="000000" w:themeColor="text1"/>
        </w:rPr>
        <w:t xml:space="preserve">M urea, biotinylated peptides were enriched by incubating with 100 </w:t>
      </w:r>
      <w:proofErr w:type="spellStart"/>
      <w:r w:rsidRPr="003441FE">
        <w:rPr>
          <w:rFonts w:eastAsia="Times New Roman"/>
          <w:color w:val="000000" w:themeColor="text1"/>
        </w:rPr>
        <w:t>μL</w:t>
      </w:r>
      <w:proofErr w:type="spellEnd"/>
      <w:r w:rsidRPr="003441FE">
        <w:rPr>
          <w:rFonts w:eastAsia="Times New Roman"/>
          <w:color w:val="000000" w:themeColor="text1"/>
        </w:rPr>
        <w:t xml:space="preserve"> </w:t>
      </w:r>
      <w:proofErr w:type="spellStart"/>
      <w:r w:rsidRPr="003441FE">
        <w:rPr>
          <w:rFonts w:eastAsia="Times New Roman"/>
          <w:color w:val="000000" w:themeColor="text1"/>
        </w:rPr>
        <w:t>ultralink</w:t>
      </w:r>
      <w:proofErr w:type="spellEnd"/>
      <w:r w:rsidRPr="003441FE">
        <w:rPr>
          <w:rFonts w:eastAsia="Times New Roman"/>
          <w:color w:val="000000" w:themeColor="text1"/>
        </w:rPr>
        <w:t xml:space="preserve"> streptavidin agarose (</w:t>
      </w:r>
      <w:proofErr w:type="spellStart"/>
      <w:r w:rsidRPr="003441FE">
        <w:rPr>
          <w:rFonts w:eastAsia="Times New Roman"/>
          <w:color w:val="000000" w:themeColor="text1"/>
        </w:rPr>
        <w:t>Thermo</w:t>
      </w:r>
      <w:proofErr w:type="spellEnd"/>
      <w:r w:rsidRPr="003441FE">
        <w:rPr>
          <w:rFonts w:eastAsia="Times New Roman"/>
          <w:color w:val="000000" w:themeColor="text1"/>
        </w:rPr>
        <w:t xml:space="preserve">) for 1 hour at </w:t>
      </w:r>
      <w:r w:rsidR="004D4FAD">
        <w:rPr>
          <w:rFonts w:eastAsia="Times New Roman"/>
          <w:color w:val="000000" w:themeColor="text1"/>
        </w:rPr>
        <w:t>room temperature</w:t>
      </w:r>
      <w:r w:rsidRPr="003441FE">
        <w:rPr>
          <w:rFonts w:eastAsia="Times New Roman"/>
          <w:color w:val="000000" w:themeColor="text1"/>
        </w:rPr>
        <w:t xml:space="preserve"> with rotation. Beads were transferred to a 1.2 </w:t>
      </w:r>
      <w:proofErr w:type="spellStart"/>
      <w:r w:rsidRPr="003441FE">
        <w:rPr>
          <w:rFonts w:eastAsia="Times New Roman"/>
          <w:color w:val="000000" w:themeColor="text1"/>
        </w:rPr>
        <w:t>μm</w:t>
      </w:r>
      <w:proofErr w:type="spellEnd"/>
      <w:r w:rsidRPr="003441FE">
        <w:rPr>
          <w:rFonts w:eastAsia="Times New Roman"/>
          <w:color w:val="000000" w:themeColor="text1"/>
        </w:rPr>
        <w:t xml:space="preserve"> filter plate and washed 2x with 1 mL 5% MeOH and 2x with 1 mL 50 mM HEPES pH 8. Peptides were eluted by cleaving the DADPS linker with 300 </w:t>
      </w:r>
      <w:proofErr w:type="spellStart"/>
      <w:r w:rsidRPr="003441FE">
        <w:rPr>
          <w:rFonts w:eastAsia="Times New Roman"/>
          <w:color w:val="000000" w:themeColor="text1"/>
        </w:rPr>
        <w:t>μL</w:t>
      </w:r>
      <w:proofErr w:type="spellEnd"/>
      <w:r w:rsidRPr="003441FE">
        <w:rPr>
          <w:rFonts w:eastAsia="Times New Roman"/>
          <w:color w:val="000000" w:themeColor="text1"/>
        </w:rPr>
        <w:t xml:space="preserve"> 10% formic acid for 1 hour at </w:t>
      </w:r>
      <w:r w:rsidR="004D4FAD">
        <w:rPr>
          <w:rFonts w:eastAsia="Times New Roman"/>
          <w:color w:val="000000" w:themeColor="text1"/>
        </w:rPr>
        <w:t>room temperature</w:t>
      </w:r>
      <w:r w:rsidRPr="003441FE">
        <w:rPr>
          <w:rFonts w:eastAsia="Times New Roman"/>
          <w:color w:val="000000" w:themeColor="text1"/>
        </w:rPr>
        <w:t xml:space="preserve">. The eluted peptides were collected by centrifugation and concentrated by evaporation. The resulting concentrated peptides were resuspended in 40 </w:t>
      </w:r>
      <w:proofErr w:type="spellStart"/>
      <w:r w:rsidRPr="003441FE">
        <w:rPr>
          <w:rFonts w:eastAsia="Times New Roman"/>
          <w:color w:val="000000" w:themeColor="text1"/>
        </w:rPr>
        <w:t>μL</w:t>
      </w:r>
      <w:proofErr w:type="spellEnd"/>
      <w:r w:rsidRPr="003441FE">
        <w:rPr>
          <w:rFonts w:eastAsia="Times New Roman"/>
          <w:color w:val="000000" w:themeColor="text1"/>
        </w:rPr>
        <w:t xml:space="preserve"> 50 mM HEPES pH 8, 60 </w:t>
      </w:r>
      <w:proofErr w:type="spellStart"/>
      <w:r w:rsidRPr="003441FE">
        <w:rPr>
          <w:rFonts w:eastAsia="Times New Roman"/>
          <w:color w:val="000000" w:themeColor="text1"/>
        </w:rPr>
        <w:t>μL</w:t>
      </w:r>
      <w:proofErr w:type="spellEnd"/>
      <w:r w:rsidRPr="003441FE">
        <w:rPr>
          <w:rFonts w:eastAsia="Times New Roman"/>
          <w:color w:val="000000" w:themeColor="text1"/>
        </w:rPr>
        <w:t xml:space="preserve"> acetonitrile and 50 </w:t>
      </w:r>
      <w:proofErr w:type="spellStart"/>
      <w:r w:rsidRPr="003441FE">
        <w:rPr>
          <w:rFonts w:eastAsia="Times New Roman"/>
          <w:color w:val="000000" w:themeColor="text1"/>
        </w:rPr>
        <w:t>μL</w:t>
      </w:r>
      <w:proofErr w:type="spellEnd"/>
      <w:r w:rsidRPr="003441FE">
        <w:rPr>
          <w:rFonts w:eastAsia="Times New Roman"/>
          <w:color w:val="000000" w:themeColor="text1"/>
        </w:rPr>
        <w:t xml:space="preserve"> </w:t>
      </w:r>
      <w:r w:rsidRPr="009E71CA">
        <w:rPr>
          <w:rFonts w:eastAsia="Times New Roman"/>
          <w:color w:val="000000" w:themeColor="text1"/>
        </w:rPr>
        <w:t>TMT label in acetonitrile (</w:t>
      </w:r>
      <w:proofErr w:type="spellStart"/>
      <w:r w:rsidRPr="009E71CA">
        <w:rPr>
          <w:rFonts w:eastAsia="Times New Roman"/>
          <w:color w:val="000000" w:themeColor="text1"/>
        </w:rPr>
        <w:t>Thermo</w:t>
      </w:r>
      <w:proofErr w:type="spellEnd"/>
      <w:r w:rsidRPr="009E71CA">
        <w:rPr>
          <w:rFonts w:eastAsia="Times New Roman"/>
          <w:color w:val="000000" w:themeColor="text1"/>
        </w:rPr>
        <w:t>). TMT labeled samples were pooled and fractionated as previously described (17). The resulting fractions were combined in 24 fractions and concentrated by evaporation.</w:t>
      </w:r>
      <w:r w:rsidR="003441FE" w:rsidRPr="009E71CA">
        <w:rPr>
          <w:rFonts w:eastAsia="Times New Roman"/>
          <w:color w:val="000000" w:themeColor="text1"/>
        </w:rPr>
        <w:t xml:space="preserve"> </w:t>
      </w:r>
      <w:r w:rsidRPr="009E71CA">
        <w:rPr>
          <w:rFonts w:eastAsia="Times New Roman"/>
          <w:color w:val="000000" w:themeColor="text1"/>
        </w:rPr>
        <w:t xml:space="preserve">Fractions were analyzed by </w:t>
      </w:r>
      <w:proofErr w:type="spellStart"/>
      <w:r w:rsidRPr="009E71CA">
        <w:rPr>
          <w:rFonts w:eastAsia="Times New Roman"/>
          <w:color w:val="000000" w:themeColor="text1"/>
        </w:rPr>
        <w:t>nanoLC</w:t>
      </w:r>
      <w:proofErr w:type="spellEnd"/>
      <w:r w:rsidRPr="009E71CA">
        <w:rPr>
          <w:rFonts w:eastAsia="Times New Roman"/>
          <w:color w:val="000000" w:themeColor="text1"/>
        </w:rPr>
        <w:t>-MS/MS using an Easy-</w:t>
      </w:r>
      <w:proofErr w:type="spellStart"/>
      <w:r w:rsidRPr="009E71CA">
        <w:rPr>
          <w:rFonts w:eastAsia="Times New Roman"/>
          <w:color w:val="000000" w:themeColor="text1"/>
        </w:rPr>
        <w:t>nLC</w:t>
      </w:r>
      <w:proofErr w:type="spellEnd"/>
      <w:r w:rsidRPr="009E71CA">
        <w:rPr>
          <w:rFonts w:eastAsia="Times New Roman"/>
          <w:color w:val="000000" w:themeColor="text1"/>
        </w:rPr>
        <w:t xml:space="preserve"> 1000 high-performance liquid chromatography system (</w:t>
      </w:r>
      <w:proofErr w:type="spellStart"/>
      <w:r w:rsidRPr="009E71CA">
        <w:rPr>
          <w:rFonts w:eastAsia="Times New Roman"/>
          <w:color w:val="000000" w:themeColor="text1"/>
        </w:rPr>
        <w:t>Thermo</w:t>
      </w:r>
      <w:proofErr w:type="spellEnd"/>
      <w:r w:rsidRPr="003441FE">
        <w:rPr>
          <w:rFonts w:eastAsia="Times New Roman"/>
          <w:color w:val="000000" w:themeColor="text1"/>
        </w:rPr>
        <w:t xml:space="preserve">) interfaced with an Orbitrap Eclipse </w:t>
      </w:r>
      <w:proofErr w:type="spellStart"/>
      <w:r w:rsidRPr="003441FE">
        <w:rPr>
          <w:rFonts w:eastAsia="Times New Roman"/>
          <w:color w:val="000000" w:themeColor="text1"/>
        </w:rPr>
        <w:t>Tribrid</w:t>
      </w:r>
      <w:proofErr w:type="spellEnd"/>
      <w:r w:rsidRPr="003441FE">
        <w:rPr>
          <w:rFonts w:eastAsia="Times New Roman"/>
          <w:color w:val="000000" w:themeColor="text1"/>
        </w:rPr>
        <w:t xml:space="preserve"> Mass Spectrometer (</w:t>
      </w:r>
      <w:proofErr w:type="spellStart"/>
      <w:r w:rsidRPr="003441FE">
        <w:rPr>
          <w:rFonts w:eastAsia="Times New Roman"/>
          <w:color w:val="000000" w:themeColor="text1"/>
        </w:rPr>
        <w:t>Thermo</w:t>
      </w:r>
      <w:proofErr w:type="spellEnd"/>
      <w:r w:rsidRPr="003441FE">
        <w:rPr>
          <w:rFonts w:eastAsia="Times New Roman"/>
          <w:color w:val="000000" w:themeColor="text1"/>
        </w:rPr>
        <w:t xml:space="preserve">). A Kasil-fritted trapping column (75 µm x 15 mm) packed with 5 </w:t>
      </w:r>
      <w:proofErr w:type="spellStart"/>
      <w:r w:rsidRPr="003441FE">
        <w:rPr>
          <w:rFonts w:eastAsia="Times New Roman"/>
          <w:color w:val="000000" w:themeColor="text1"/>
        </w:rPr>
        <w:t>μm</w:t>
      </w:r>
      <w:proofErr w:type="spellEnd"/>
      <w:r w:rsidRPr="003441FE">
        <w:rPr>
          <w:rFonts w:eastAsia="Times New Roman"/>
          <w:color w:val="000000" w:themeColor="text1"/>
        </w:rPr>
        <w:t xml:space="preserve"> </w:t>
      </w:r>
      <w:proofErr w:type="spellStart"/>
      <w:r w:rsidRPr="003441FE">
        <w:rPr>
          <w:rFonts w:eastAsia="Times New Roman"/>
          <w:color w:val="000000" w:themeColor="text1"/>
        </w:rPr>
        <w:t>ReproSil-Pur</w:t>
      </w:r>
      <w:proofErr w:type="spellEnd"/>
      <w:r w:rsidRPr="003441FE">
        <w:rPr>
          <w:rFonts w:eastAsia="Times New Roman"/>
          <w:color w:val="000000" w:themeColor="text1"/>
        </w:rPr>
        <w:t xml:space="preserve"> 120 C18-AQ, was used together with a fused silica spraying capillary pulled to a tip diameter of 8-10 </w:t>
      </w:r>
      <w:proofErr w:type="spellStart"/>
      <w:r w:rsidRPr="003441FE">
        <w:rPr>
          <w:rFonts w:eastAsia="Times New Roman"/>
          <w:color w:val="000000" w:themeColor="text1"/>
        </w:rPr>
        <w:t>μm</w:t>
      </w:r>
      <w:proofErr w:type="spellEnd"/>
      <w:r w:rsidRPr="003441FE">
        <w:rPr>
          <w:rFonts w:eastAsia="Times New Roman"/>
          <w:color w:val="000000" w:themeColor="text1"/>
        </w:rPr>
        <w:t xml:space="preserve"> using a P-2000 capillary puller (Sutter Instruments). The capillary tubing (75 µm I.D.) was packed with a 120 mm separation column comprised of 3 um </w:t>
      </w:r>
      <w:proofErr w:type="spellStart"/>
      <w:r w:rsidRPr="003441FE">
        <w:rPr>
          <w:rFonts w:eastAsia="Times New Roman"/>
          <w:color w:val="000000" w:themeColor="text1"/>
        </w:rPr>
        <w:t>ReproSil-Pur</w:t>
      </w:r>
      <w:proofErr w:type="spellEnd"/>
      <w:r w:rsidRPr="003441FE">
        <w:rPr>
          <w:rFonts w:eastAsia="Times New Roman"/>
          <w:color w:val="000000" w:themeColor="text1"/>
        </w:rPr>
        <w:t xml:space="preserve"> C18 AQ. Samples (10 µL) were injected onto the trapping column using 0.1% formic acid/2% acetonitrile in water at a flow rate of 2.5 µL/min. Trapped peptides were then introduced into the separation column and eluted at 300 </w:t>
      </w:r>
      <w:proofErr w:type="spellStart"/>
      <w:r w:rsidRPr="003441FE">
        <w:rPr>
          <w:rFonts w:eastAsia="Times New Roman"/>
          <w:color w:val="000000" w:themeColor="text1"/>
        </w:rPr>
        <w:t>nL</w:t>
      </w:r>
      <w:proofErr w:type="spellEnd"/>
      <w:r w:rsidRPr="003441FE">
        <w:rPr>
          <w:rFonts w:eastAsia="Times New Roman"/>
          <w:color w:val="000000" w:themeColor="text1"/>
        </w:rPr>
        <w:t>/minute using a mobile phase A: 2% acetonitrile + 0.1% formic acid in water and a mobile phase B: 98% acetonitrile + 0.1% formic acid in water with over a gradient of 3-45% B over 90 min. MS1 scans were acquired from m/z 400-1600 at 100,000 mass resolution with a triggering intensity threshold of 400,000 ions. MS2 scans were acquired using 50,000 mass resolution, HCD with 38% collision and 0.7 Da isolation window. MS2 AGC target was 1.25e5 using a</w:t>
      </w:r>
      <w:r w:rsidR="009768BB">
        <w:rPr>
          <w:rFonts w:eastAsia="Times New Roman"/>
          <w:color w:val="000000" w:themeColor="text1"/>
        </w:rPr>
        <w:t>n</w:t>
      </w:r>
      <w:r w:rsidRPr="003441FE">
        <w:rPr>
          <w:rFonts w:eastAsia="Times New Roman"/>
          <w:color w:val="000000" w:themeColor="text1"/>
        </w:rPr>
        <w:t xml:space="preserve"> 86 </w:t>
      </w:r>
      <w:proofErr w:type="spellStart"/>
      <w:r w:rsidRPr="003441FE">
        <w:rPr>
          <w:rFonts w:eastAsia="Times New Roman"/>
          <w:color w:val="000000" w:themeColor="text1"/>
        </w:rPr>
        <w:t>ms</w:t>
      </w:r>
      <w:proofErr w:type="spellEnd"/>
      <w:r w:rsidRPr="003441FE">
        <w:rPr>
          <w:rFonts w:eastAsia="Times New Roman"/>
          <w:color w:val="000000" w:themeColor="text1"/>
        </w:rPr>
        <w:t xml:space="preserve"> maximum injection time. Raw files were processed using Proteome Discoverer 2.4. Data was searched against a reference human proteome including the KRASG12C mutant sequence using Mascot.</w:t>
      </w:r>
    </w:p>
    <w:p w14:paraId="2530FDF4" w14:textId="02844020" w:rsidR="514D1FFF" w:rsidRPr="003441FE" w:rsidRDefault="514D1FFF" w:rsidP="514D1FFF">
      <w:pPr>
        <w:rPr>
          <w:lang w:val="en-GB"/>
        </w:rPr>
      </w:pPr>
    </w:p>
    <w:p w14:paraId="4BA84CBE" w14:textId="66A00442" w:rsidR="006F418B" w:rsidRPr="003441FE" w:rsidRDefault="00DB2487" w:rsidP="00F2742F">
      <w:pPr>
        <w:pStyle w:val="Heading3"/>
      </w:pPr>
      <w:bookmarkStart w:id="18" w:name="_Toc191374864"/>
      <w:r>
        <w:t>PK study</w:t>
      </w:r>
      <w:bookmarkEnd w:id="18"/>
      <w:r w:rsidR="003441FE">
        <w:t xml:space="preserve"> </w:t>
      </w:r>
    </w:p>
    <w:p w14:paraId="7466366F" w14:textId="6C443D5A" w:rsidR="006F418B" w:rsidRDefault="006F418B" w:rsidP="006F418B">
      <w:r>
        <w:t xml:space="preserve">Concentrations of </w:t>
      </w:r>
      <w:r w:rsidR="0088534E" w:rsidRPr="002332ED">
        <w:rPr>
          <w:sz w:val="22"/>
          <w:szCs w:val="22"/>
        </w:rPr>
        <w:t>(3</w:t>
      </w:r>
      <w:r w:rsidR="0088534E" w:rsidRPr="002332ED">
        <w:rPr>
          <w:i/>
          <w:iCs/>
          <w:sz w:val="22"/>
          <w:szCs w:val="22"/>
        </w:rPr>
        <w:t>S</w:t>
      </w:r>
      <w:r w:rsidR="0088534E" w:rsidRPr="002332ED">
        <w:rPr>
          <w:sz w:val="22"/>
          <w:szCs w:val="22"/>
        </w:rPr>
        <w:t>, 4</w:t>
      </w:r>
      <w:r w:rsidR="0088534E" w:rsidRPr="002332ED">
        <w:rPr>
          <w:i/>
          <w:iCs/>
          <w:sz w:val="22"/>
          <w:szCs w:val="22"/>
        </w:rPr>
        <w:t>R</w:t>
      </w:r>
      <w:r w:rsidR="0088534E" w:rsidRPr="002332ED">
        <w:rPr>
          <w:sz w:val="22"/>
          <w:szCs w:val="22"/>
        </w:rPr>
        <w:t>)-</w:t>
      </w:r>
      <w:r w:rsidR="0088534E">
        <w:rPr>
          <w:b/>
          <w:bCs/>
          <w:sz w:val="22"/>
          <w:szCs w:val="22"/>
        </w:rPr>
        <w:t>11</w:t>
      </w:r>
      <w:r w:rsidR="0088534E">
        <w:rPr>
          <w:sz w:val="22"/>
          <w:szCs w:val="22"/>
        </w:rPr>
        <w:t xml:space="preserve"> </w:t>
      </w:r>
      <w:r>
        <w:t xml:space="preserve">in total blood were determined by liquid chromatography–tandem mass spectrometry (LC–MS/MS). After protein precipitation, supernatants were analyzed by LC–MS/MS with an internal standard and quantified by comparing to authentic standards. PK parameters were calculated by using a </w:t>
      </w:r>
      <w:r w:rsidRPr="009E71CA">
        <w:t>noncompartmental methods (Phoenix, Certara).</w:t>
      </w:r>
      <w:r w:rsidR="003441FE" w:rsidRPr="009E71CA">
        <w:t xml:space="preserve"> LBF is rat liver blood</w:t>
      </w:r>
      <w:r w:rsidR="001B4F18" w:rsidRPr="009E71CA">
        <w:t xml:space="preserve"> </w:t>
      </w:r>
      <w:r w:rsidR="003441FE" w:rsidRPr="009E71CA">
        <w:t>flow, assumed to be 80 mL/min/kg.</w:t>
      </w:r>
      <w:sdt>
        <w:sdtPr>
          <w:rPr>
            <w:color w:val="000000"/>
            <w:vertAlign w:val="superscript"/>
          </w:rPr>
          <w:tag w:val="MENDELEY_CITATION_v3_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"/>
          <w:id w:val="665828951"/>
          <w:placeholder>
            <w:docPart w:val="01EA6F4988004723A0F43066A0604A1B"/>
          </w:placeholder>
        </w:sdtPr>
        <w:sdtContent>
          <w:r w:rsidR="00A451B0" w:rsidRPr="009E71CA">
            <w:rPr>
              <w:color w:val="000000"/>
              <w:vertAlign w:val="superscript"/>
            </w:rPr>
            <w:t>1</w:t>
          </w:r>
        </w:sdtContent>
      </w:sdt>
    </w:p>
    <w:tbl>
      <w:tblPr>
        <w:tblStyle w:val="GridTable1Light"/>
        <w:tblW w:w="8351" w:type="dxa"/>
        <w:tblLook w:val="04A0" w:firstRow="1" w:lastRow="0" w:firstColumn="1" w:lastColumn="0" w:noHBand="0" w:noVBand="1"/>
      </w:tblPr>
      <w:tblGrid>
        <w:gridCol w:w="2250"/>
        <w:gridCol w:w="2700"/>
        <w:gridCol w:w="3401"/>
      </w:tblGrid>
      <w:tr w:rsidR="00C97E59" w:rsidRPr="00C97E59" w14:paraId="1254975C" w14:textId="77777777" w:rsidTr="00367EDE">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14:paraId="10433D3C" w14:textId="1D2AB2F0" w:rsidR="006F418B" w:rsidRPr="00C97E59" w:rsidRDefault="0088534E" w:rsidP="00367EDE">
            <w:pPr>
              <w:jc w:val="center"/>
              <w:rPr>
                <w:rFonts w:eastAsia="Times New Roman"/>
                <w:b w:val="0"/>
                <w:bCs w:val="0"/>
                <w:kern w:val="0"/>
                <w:sz w:val="18"/>
                <w:szCs w:val="18"/>
                <w:lang w:eastAsia="en-GB"/>
                <w14:ligatures w14:val="none"/>
              </w:rPr>
            </w:pPr>
            <w:r w:rsidRPr="00367EDE">
              <w:rPr>
                <w:rFonts w:eastAsia="Times New Roman"/>
                <w:b w:val="0"/>
                <w:bCs w:val="0"/>
                <w:kern w:val="0"/>
                <w:sz w:val="18"/>
                <w:szCs w:val="18"/>
                <w:lang w:eastAsia="en-GB"/>
                <w14:ligatures w14:val="none"/>
              </w:rPr>
              <w:t>(3</w:t>
            </w:r>
            <w:r w:rsidRPr="00367EDE">
              <w:rPr>
                <w:rFonts w:eastAsia="Times New Roman"/>
                <w:b w:val="0"/>
                <w:bCs w:val="0"/>
                <w:i/>
                <w:iCs/>
                <w:kern w:val="0"/>
                <w:sz w:val="18"/>
                <w:szCs w:val="18"/>
                <w:lang w:eastAsia="en-GB"/>
                <w14:ligatures w14:val="none"/>
              </w:rPr>
              <w:t>S</w:t>
            </w:r>
            <w:r w:rsidRPr="00367EDE">
              <w:rPr>
                <w:rFonts w:eastAsia="Times New Roman"/>
                <w:b w:val="0"/>
                <w:bCs w:val="0"/>
                <w:kern w:val="0"/>
                <w:sz w:val="18"/>
                <w:szCs w:val="18"/>
                <w:lang w:eastAsia="en-GB"/>
                <w14:ligatures w14:val="none"/>
              </w:rPr>
              <w:t>, 4</w:t>
            </w:r>
            <w:r w:rsidRPr="00367EDE">
              <w:rPr>
                <w:rFonts w:eastAsia="Times New Roman"/>
                <w:b w:val="0"/>
                <w:bCs w:val="0"/>
                <w:i/>
                <w:iCs/>
                <w:kern w:val="0"/>
                <w:sz w:val="18"/>
                <w:szCs w:val="18"/>
                <w:lang w:eastAsia="en-GB"/>
                <w14:ligatures w14:val="none"/>
              </w:rPr>
              <w:t>R</w:t>
            </w:r>
            <w:r w:rsidRPr="00367EDE">
              <w:rPr>
                <w:rFonts w:eastAsia="Times New Roman"/>
                <w:b w:val="0"/>
                <w:bCs w:val="0"/>
                <w:kern w:val="0"/>
                <w:sz w:val="18"/>
                <w:szCs w:val="18"/>
                <w:lang w:eastAsia="en-GB"/>
                <w14:ligatures w14:val="none"/>
              </w:rPr>
              <w:t>)-</w:t>
            </w:r>
            <w:r w:rsidRPr="00367EDE">
              <w:rPr>
                <w:rFonts w:eastAsia="Times New Roman"/>
                <w:bCs w:val="0"/>
                <w:kern w:val="0"/>
                <w:sz w:val="18"/>
                <w:szCs w:val="18"/>
                <w:lang w:eastAsia="en-GB"/>
                <w14:ligatures w14:val="none"/>
              </w:rPr>
              <w:t>11</w:t>
            </w:r>
            <w:r w:rsidR="006F418B" w:rsidRPr="00C97E59">
              <w:rPr>
                <w:rFonts w:eastAsia="Times New Roman"/>
                <w:b w:val="0"/>
                <w:bCs w:val="0"/>
                <w:kern w:val="0"/>
                <w:sz w:val="18"/>
                <w:szCs w:val="18"/>
                <w:lang w:eastAsia="en-GB"/>
                <w14:ligatures w14:val="none"/>
              </w:rPr>
              <w:t xml:space="preserve"> rat PK</w:t>
            </w:r>
          </w:p>
        </w:tc>
        <w:tc>
          <w:tcPr>
            <w:tcW w:w="2700" w:type="dxa"/>
            <w:vAlign w:val="center"/>
            <w:hideMark/>
          </w:tcPr>
          <w:p w14:paraId="7E90D27A" w14:textId="3B5A1511" w:rsidR="006F418B" w:rsidRPr="00C97E59" w:rsidRDefault="006F418B" w:rsidP="00367EDE">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kern w:val="0"/>
                <w:sz w:val="18"/>
                <w:szCs w:val="18"/>
                <w:lang w:eastAsia="en-GB"/>
                <w14:ligatures w14:val="none"/>
              </w:rPr>
            </w:pPr>
            <w:r w:rsidRPr="00C97E59">
              <w:rPr>
                <w:rFonts w:eastAsia="Times New Roman"/>
                <w:b w:val="0"/>
                <w:bCs w:val="0"/>
                <w:kern w:val="0"/>
                <w:sz w:val="18"/>
                <w:szCs w:val="18"/>
                <w:lang w:eastAsia="en-GB"/>
                <w14:ligatures w14:val="none"/>
              </w:rPr>
              <w:t xml:space="preserve">0.3 mg/kg </w:t>
            </w:r>
            <w:proofErr w:type="spellStart"/>
            <w:r w:rsidRPr="00C97E59">
              <w:rPr>
                <w:rFonts w:eastAsia="Times New Roman"/>
                <w:b w:val="0"/>
                <w:bCs w:val="0"/>
                <w:kern w:val="0"/>
                <w:sz w:val="18"/>
                <w:szCs w:val="18"/>
                <w:lang w:eastAsia="en-GB"/>
                <w14:ligatures w14:val="none"/>
              </w:rPr>
              <w:t>i</w:t>
            </w:r>
            <w:r w:rsidR="006437CF">
              <w:rPr>
                <w:rFonts w:eastAsia="Times New Roman"/>
                <w:b w:val="0"/>
                <w:bCs w:val="0"/>
                <w:kern w:val="0"/>
                <w:sz w:val="18"/>
                <w:szCs w:val="18"/>
                <w:lang w:eastAsia="en-GB"/>
                <w14:ligatures w14:val="none"/>
              </w:rPr>
              <w:t>.</w:t>
            </w:r>
            <w:r w:rsidRPr="00C97E59">
              <w:rPr>
                <w:rFonts w:eastAsia="Times New Roman"/>
                <w:b w:val="0"/>
                <w:bCs w:val="0"/>
                <w:kern w:val="0"/>
                <w:sz w:val="18"/>
                <w:szCs w:val="18"/>
                <w:lang w:eastAsia="en-GB"/>
                <w14:ligatures w14:val="none"/>
              </w:rPr>
              <w:t>v</w:t>
            </w:r>
            <w:r w:rsidR="006437CF">
              <w:rPr>
                <w:rFonts w:eastAsia="Times New Roman"/>
                <w:b w:val="0"/>
                <w:bCs w:val="0"/>
                <w:kern w:val="0"/>
                <w:sz w:val="18"/>
                <w:szCs w:val="18"/>
                <w:lang w:eastAsia="en-GB"/>
                <w14:ligatures w14:val="none"/>
              </w:rPr>
              <w:t>.</w:t>
            </w:r>
            <w:proofErr w:type="spellEnd"/>
          </w:p>
        </w:tc>
        <w:tc>
          <w:tcPr>
            <w:tcW w:w="3401" w:type="dxa"/>
            <w:vAlign w:val="center"/>
            <w:hideMark/>
          </w:tcPr>
          <w:p w14:paraId="14E78E8E" w14:textId="7C4D556B" w:rsidR="006F418B" w:rsidRPr="00C97E59" w:rsidRDefault="006F418B" w:rsidP="00367EDE">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kern w:val="0"/>
                <w:sz w:val="18"/>
                <w:szCs w:val="18"/>
                <w:lang w:eastAsia="en-GB"/>
                <w14:ligatures w14:val="none"/>
              </w:rPr>
            </w:pPr>
            <w:r w:rsidRPr="00C97E59">
              <w:rPr>
                <w:rFonts w:eastAsia="Times New Roman"/>
                <w:b w:val="0"/>
                <w:bCs w:val="0"/>
                <w:kern w:val="0"/>
                <w:sz w:val="18"/>
                <w:szCs w:val="18"/>
                <w:lang w:eastAsia="en-GB"/>
                <w14:ligatures w14:val="none"/>
              </w:rPr>
              <w:t xml:space="preserve">1 mg/kg </w:t>
            </w:r>
            <w:proofErr w:type="spellStart"/>
            <w:r w:rsidRPr="00C97E59">
              <w:rPr>
                <w:rFonts w:eastAsia="Times New Roman"/>
                <w:b w:val="0"/>
                <w:bCs w:val="0"/>
                <w:kern w:val="0"/>
                <w:sz w:val="18"/>
                <w:szCs w:val="18"/>
                <w:lang w:eastAsia="en-GB"/>
                <w14:ligatures w14:val="none"/>
              </w:rPr>
              <w:t>p</w:t>
            </w:r>
            <w:r w:rsidR="006437CF">
              <w:rPr>
                <w:rFonts w:eastAsia="Times New Roman"/>
                <w:b w:val="0"/>
                <w:bCs w:val="0"/>
                <w:kern w:val="0"/>
                <w:sz w:val="18"/>
                <w:szCs w:val="18"/>
                <w:lang w:eastAsia="en-GB"/>
                <w14:ligatures w14:val="none"/>
              </w:rPr>
              <w:t>.</w:t>
            </w:r>
            <w:r w:rsidRPr="00C97E59">
              <w:rPr>
                <w:rFonts w:eastAsia="Times New Roman"/>
                <w:b w:val="0"/>
                <w:bCs w:val="0"/>
                <w:kern w:val="0"/>
                <w:sz w:val="18"/>
                <w:szCs w:val="18"/>
                <w:lang w:eastAsia="en-GB"/>
                <w14:ligatures w14:val="none"/>
              </w:rPr>
              <w:t>o</w:t>
            </w:r>
            <w:r w:rsidR="006437CF">
              <w:rPr>
                <w:rFonts w:eastAsia="Times New Roman"/>
                <w:b w:val="0"/>
                <w:bCs w:val="0"/>
                <w:kern w:val="0"/>
                <w:sz w:val="18"/>
                <w:szCs w:val="18"/>
                <w:lang w:eastAsia="en-GB"/>
                <w14:ligatures w14:val="none"/>
              </w:rPr>
              <w:t>.</w:t>
            </w:r>
            <w:proofErr w:type="spellEnd"/>
          </w:p>
        </w:tc>
      </w:tr>
      <w:tr w:rsidR="006F418B" w:rsidRPr="00A5028A" w14:paraId="7482D7C1" w14:textId="77777777" w:rsidTr="00367EDE">
        <w:trPr>
          <w:trHeight w:val="575"/>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14:paraId="523F599F" w14:textId="77777777" w:rsidR="006F418B" w:rsidRPr="00A5028A" w:rsidRDefault="006F418B" w:rsidP="00367EDE">
            <w:pPr>
              <w:jc w:val="center"/>
              <w:rPr>
                <w:rFonts w:eastAsia="Times New Roman"/>
                <w:b w:val="0"/>
                <w:bCs w:val="0"/>
                <w:color w:val="000000"/>
                <w:kern w:val="0"/>
                <w:sz w:val="18"/>
                <w:szCs w:val="18"/>
                <w:lang w:eastAsia="en-GB"/>
                <w14:ligatures w14:val="none"/>
              </w:rPr>
            </w:pPr>
            <w:r w:rsidRPr="00A5028A">
              <w:rPr>
                <w:rFonts w:eastAsia="Times New Roman"/>
                <w:b w:val="0"/>
                <w:bCs w:val="0"/>
                <w:color w:val="000000"/>
                <w:kern w:val="0"/>
                <w:sz w:val="18"/>
                <w:szCs w:val="18"/>
                <w:lang w:eastAsia="en-GB"/>
                <w14:ligatures w14:val="none"/>
              </w:rPr>
              <w:t>Formulation</w:t>
            </w:r>
          </w:p>
        </w:tc>
        <w:tc>
          <w:tcPr>
            <w:tcW w:w="2700" w:type="dxa"/>
            <w:vAlign w:val="center"/>
            <w:hideMark/>
          </w:tcPr>
          <w:p w14:paraId="635E0140"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r w:rsidRPr="00A5028A">
              <w:rPr>
                <w:rFonts w:eastAsia="Times New Roman"/>
                <w:color w:val="000000"/>
                <w:kern w:val="0"/>
                <w:sz w:val="18"/>
                <w:szCs w:val="18"/>
                <w:lang w:eastAsia="en-GB"/>
                <w14:ligatures w14:val="none"/>
              </w:rPr>
              <w:t>NMP:4%BSA in PBS (10:90)</w:t>
            </w:r>
          </w:p>
        </w:tc>
        <w:tc>
          <w:tcPr>
            <w:tcW w:w="3401" w:type="dxa"/>
            <w:vAlign w:val="center"/>
            <w:hideMark/>
          </w:tcPr>
          <w:p w14:paraId="2862E1F2"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proofErr w:type="gramStart"/>
            <w:r w:rsidRPr="00A5028A">
              <w:rPr>
                <w:rFonts w:eastAsia="Times New Roman"/>
                <w:color w:val="000000"/>
                <w:kern w:val="0"/>
                <w:sz w:val="18"/>
                <w:szCs w:val="18"/>
                <w:lang w:eastAsia="en-GB"/>
                <w14:ligatures w14:val="none"/>
              </w:rPr>
              <w:t>MC:Tween</w:t>
            </w:r>
            <w:proofErr w:type="gramEnd"/>
            <w:r w:rsidRPr="00A5028A">
              <w:rPr>
                <w:rFonts w:eastAsia="Times New Roman"/>
                <w:color w:val="000000"/>
                <w:kern w:val="0"/>
                <w:sz w:val="18"/>
                <w:szCs w:val="18"/>
                <w:lang w:eastAsia="en-GB"/>
                <w14:ligatures w14:val="none"/>
              </w:rPr>
              <w:t>80:Water (0.5:0.1:99.4)</w:t>
            </w:r>
          </w:p>
        </w:tc>
      </w:tr>
      <w:tr w:rsidR="006F418B" w:rsidRPr="00A5028A" w14:paraId="0937BA4A" w14:textId="77777777" w:rsidTr="00367EDE">
        <w:trPr>
          <w:trHeight w:val="50"/>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14:paraId="5A9BF4F5" w14:textId="77777777" w:rsidR="006F418B" w:rsidRPr="00A5028A" w:rsidRDefault="006F418B" w:rsidP="00367EDE">
            <w:pPr>
              <w:jc w:val="center"/>
              <w:rPr>
                <w:rFonts w:eastAsia="Times New Roman"/>
                <w:b w:val="0"/>
                <w:bCs w:val="0"/>
                <w:color w:val="000000"/>
                <w:kern w:val="0"/>
                <w:sz w:val="18"/>
                <w:szCs w:val="18"/>
                <w:lang w:eastAsia="en-GB"/>
                <w14:ligatures w14:val="none"/>
              </w:rPr>
            </w:pPr>
            <w:r w:rsidRPr="00A5028A">
              <w:rPr>
                <w:rFonts w:eastAsia="Times New Roman"/>
                <w:b w:val="0"/>
                <w:bCs w:val="0"/>
                <w:color w:val="000000"/>
                <w:kern w:val="0"/>
                <w:sz w:val="18"/>
                <w:szCs w:val="18"/>
                <w:lang w:eastAsia="en-GB"/>
                <w14:ligatures w14:val="none"/>
              </w:rPr>
              <w:t>CL [mL/min/kg]</w:t>
            </w:r>
          </w:p>
        </w:tc>
        <w:tc>
          <w:tcPr>
            <w:tcW w:w="2700" w:type="dxa"/>
            <w:vAlign w:val="center"/>
            <w:hideMark/>
          </w:tcPr>
          <w:p w14:paraId="2C113FEF" w14:textId="6CFA04EF"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r w:rsidRPr="00A5028A">
              <w:rPr>
                <w:rFonts w:eastAsia="Times New Roman"/>
                <w:color w:val="000000"/>
                <w:kern w:val="0"/>
                <w:sz w:val="18"/>
                <w:szCs w:val="18"/>
                <w:lang w:eastAsia="en-GB"/>
                <w14:ligatures w14:val="none"/>
              </w:rPr>
              <w:t>7</w:t>
            </w:r>
            <w:r w:rsidR="00E32E74">
              <w:rPr>
                <w:rFonts w:eastAsia="Times New Roman"/>
                <w:color w:val="000000"/>
                <w:kern w:val="0"/>
                <w:sz w:val="18"/>
                <w:szCs w:val="18"/>
                <w:lang w:eastAsia="en-GB"/>
                <w14:ligatures w14:val="none"/>
              </w:rPr>
              <w:t>1</w:t>
            </w:r>
          </w:p>
        </w:tc>
        <w:tc>
          <w:tcPr>
            <w:tcW w:w="3401" w:type="dxa"/>
            <w:vAlign w:val="center"/>
            <w:hideMark/>
          </w:tcPr>
          <w:p w14:paraId="2CCE8100"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p>
        </w:tc>
      </w:tr>
      <w:tr w:rsidR="006F418B" w:rsidRPr="00A5028A" w14:paraId="30A7C833" w14:textId="77777777" w:rsidTr="00367EDE">
        <w:trPr>
          <w:trHeight w:val="197"/>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14:paraId="39F261D4" w14:textId="77777777" w:rsidR="006F418B" w:rsidRPr="00A5028A" w:rsidRDefault="006F418B" w:rsidP="00367EDE">
            <w:pPr>
              <w:jc w:val="center"/>
              <w:rPr>
                <w:rFonts w:eastAsia="Times New Roman"/>
                <w:b w:val="0"/>
                <w:bCs w:val="0"/>
                <w:color w:val="000000"/>
                <w:kern w:val="0"/>
                <w:sz w:val="18"/>
                <w:szCs w:val="18"/>
                <w:lang w:eastAsia="en-GB"/>
                <w14:ligatures w14:val="none"/>
              </w:rPr>
            </w:pPr>
            <w:r w:rsidRPr="00A5028A">
              <w:rPr>
                <w:rFonts w:eastAsia="Times New Roman"/>
                <w:b w:val="0"/>
                <w:bCs w:val="0"/>
                <w:color w:val="000000"/>
                <w:kern w:val="0"/>
                <w:sz w:val="18"/>
                <w:szCs w:val="18"/>
                <w:lang w:eastAsia="en-GB"/>
                <w14:ligatures w14:val="none"/>
              </w:rPr>
              <w:t>CL of LBF</w:t>
            </w:r>
          </w:p>
        </w:tc>
        <w:tc>
          <w:tcPr>
            <w:tcW w:w="2700" w:type="dxa"/>
            <w:vAlign w:val="center"/>
            <w:hideMark/>
          </w:tcPr>
          <w:p w14:paraId="229FDDA8"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r w:rsidRPr="00A5028A">
              <w:rPr>
                <w:rFonts w:eastAsia="Times New Roman"/>
                <w:color w:val="000000"/>
                <w:kern w:val="0"/>
                <w:sz w:val="18"/>
                <w:szCs w:val="18"/>
                <w:lang w:eastAsia="en-GB"/>
                <w14:ligatures w14:val="none"/>
              </w:rPr>
              <w:t>59%</w:t>
            </w:r>
          </w:p>
        </w:tc>
        <w:tc>
          <w:tcPr>
            <w:tcW w:w="3401" w:type="dxa"/>
            <w:vAlign w:val="center"/>
            <w:hideMark/>
          </w:tcPr>
          <w:p w14:paraId="6A072F20"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p>
        </w:tc>
      </w:tr>
      <w:tr w:rsidR="006F418B" w:rsidRPr="00A5028A" w14:paraId="36CA7457" w14:textId="77777777" w:rsidTr="00367EDE">
        <w:trPr>
          <w:trHeight w:val="106"/>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14:paraId="2FB823BF" w14:textId="77777777" w:rsidR="006F418B" w:rsidRPr="00A5028A" w:rsidRDefault="006F418B" w:rsidP="00367EDE">
            <w:pPr>
              <w:jc w:val="center"/>
              <w:rPr>
                <w:rFonts w:eastAsia="Times New Roman"/>
                <w:b w:val="0"/>
                <w:bCs w:val="0"/>
                <w:color w:val="000000"/>
                <w:kern w:val="0"/>
                <w:sz w:val="18"/>
                <w:szCs w:val="18"/>
                <w:lang w:eastAsia="en-GB"/>
                <w14:ligatures w14:val="none"/>
              </w:rPr>
            </w:pPr>
            <w:proofErr w:type="spellStart"/>
            <w:r w:rsidRPr="00A5028A">
              <w:rPr>
                <w:rFonts w:eastAsia="Times New Roman"/>
                <w:b w:val="0"/>
                <w:bCs w:val="0"/>
                <w:color w:val="000000"/>
                <w:kern w:val="0"/>
                <w:sz w:val="18"/>
                <w:szCs w:val="18"/>
                <w:lang w:eastAsia="en-GB"/>
                <w14:ligatures w14:val="none"/>
              </w:rPr>
              <w:t>AUCt</w:t>
            </w:r>
            <w:proofErr w:type="spellEnd"/>
            <w:r w:rsidRPr="00A5028A">
              <w:rPr>
                <w:rFonts w:eastAsia="Times New Roman"/>
                <w:b w:val="0"/>
                <w:bCs w:val="0"/>
                <w:color w:val="000000"/>
                <w:kern w:val="0"/>
                <w:sz w:val="18"/>
                <w:szCs w:val="18"/>
                <w:lang w:eastAsia="en-GB"/>
                <w14:ligatures w14:val="none"/>
              </w:rPr>
              <w:t xml:space="preserve"> [</w:t>
            </w:r>
            <w:proofErr w:type="spellStart"/>
            <w:r w:rsidRPr="00A5028A">
              <w:rPr>
                <w:rFonts w:eastAsia="Times New Roman"/>
                <w:b w:val="0"/>
                <w:bCs w:val="0"/>
                <w:color w:val="000000"/>
                <w:kern w:val="0"/>
                <w:sz w:val="18"/>
                <w:szCs w:val="18"/>
                <w:lang w:eastAsia="en-GB"/>
                <w14:ligatures w14:val="none"/>
              </w:rPr>
              <w:t>nM.h</w:t>
            </w:r>
            <w:proofErr w:type="spellEnd"/>
            <w:r w:rsidRPr="00A5028A">
              <w:rPr>
                <w:rFonts w:eastAsia="Times New Roman"/>
                <w:b w:val="0"/>
                <w:bCs w:val="0"/>
                <w:color w:val="000000"/>
                <w:kern w:val="0"/>
                <w:sz w:val="18"/>
                <w:szCs w:val="18"/>
                <w:lang w:eastAsia="en-GB"/>
                <w14:ligatures w14:val="none"/>
              </w:rPr>
              <w:t>]</w:t>
            </w:r>
          </w:p>
        </w:tc>
        <w:tc>
          <w:tcPr>
            <w:tcW w:w="2700" w:type="dxa"/>
            <w:vAlign w:val="center"/>
            <w:hideMark/>
          </w:tcPr>
          <w:p w14:paraId="46401A59"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r w:rsidRPr="00A5028A">
              <w:rPr>
                <w:rFonts w:eastAsia="Times New Roman"/>
                <w:color w:val="000000"/>
                <w:kern w:val="0"/>
                <w:sz w:val="18"/>
                <w:szCs w:val="18"/>
                <w:lang w:eastAsia="en-GB"/>
                <w14:ligatures w14:val="none"/>
              </w:rPr>
              <w:t>88.5</w:t>
            </w:r>
          </w:p>
        </w:tc>
        <w:tc>
          <w:tcPr>
            <w:tcW w:w="3401" w:type="dxa"/>
            <w:vAlign w:val="center"/>
            <w:hideMark/>
          </w:tcPr>
          <w:p w14:paraId="243F9882"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r w:rsidRPr="00A5028A">
              <w:rPr>
                <w:rFonts w:eastAsia="Times New Roman"/>
                <w:color w:val="000000"/>
                <w:kern w:val="0"/>
                <w:sz w:val="18"/>
                <w:szCs w:val="18"/>
                <w:lang w:eastAsia="en-GB"/>
                <w14:ligatures w14:val="none"/>
              </w:rPr>
              <w:t>8.3</w:t>
            </w:r>
          </w:p>
        </w:tc>
      </w:tr>
      <w:tr w:rsidR="006F418B" w:rsidRPr="00A5028A" w14:paraId="11BDB0D0" w14:textId="77777777" w:rsidTr="00367EDE">
        <w:trPr>
          <w:trHeight w:val="151"/>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14:paraId="0FDE0187" w14:textId="77777777" w:rsidR="006F418B" w:rsidRPr="00A5028A" w:rsidRDefault="006F418B" w:rsidP="00367EDE">
            <w:pPr>
              <w:jc w:val="center"/>
              <w:rPr>
                <w:rFonts w:eastAsia="Times New Roman"/>
                <w:b w:val="0"/>
                <w:bCs w:val="0"/>
                <w:color w:val="000000"/>
                <w:kern w:val="0"/>
                <w:sz w:val="18"/>
                <w:szCs w:val="18"/>
                <w:lang w:eastAsia="en-GB"/>
                <w14:ligatures w14:val="none"/>
              </w:rPr>
            </w:pPr>
            <w:r w:rsidRPr="00A5028A">
              <w:rPr>
                <w:rFonts w:eastAsia="Times New Roman"/>
                <w:b w:val="0"/>
                <w:bCs w:val="0"/>
                <w:color w:val="000000"/>
                <w:kern w:val="0"/>
                <w:sz w:val="18"/>
                <w:szCs w:val="18"/>
                <w:lang w:eastAsia="en-GB"/>
                <w14:ligatures w14:val="none"/>
              </w:rPr>
              <w:t>Oral bioavailability (F)</w:t>
            </w:r>
          </w:p>
        </w:tc>
        <w:tc>
          <w:tcPr>
            <w:tcW w:w="2700" w:type="dxa"/>
            <w:vAlign w:val="center"/>
            <w:hideMark/>
          </w:tcPr>
          <w:p w14:paraId="52ED5C4D"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p>
        </w:tc>
        <w:tc>
          <w:tcPr>
            <w:tcW w:w="3401" w:type="dxa"/>
            <w:vAlign w:val="center"/>
            <w:hideMark/>
          </w:tcPr>
          <w:p w14:paraId="76FAE204" w14:textId="77777777" w:rsidR="006F418B" w:rsidRPr="00A5028A" w:rsidRDefault="006F418B" w:rsidP="00367ED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eastAsia="en-GB"/>
                <w14:ligatures w14:val="none"/>
              </w:rPr>
            </w:pPr>
            <w:r w:rsidRPr="00A5028A">
              <w:rPr>
                <w:rFonts w:eastAsia="Times New Roman"/>
                <w:color w:val="000000"/>
                <w:kern w:val="0"/>
                <w:sz w:val="18"/>
                <w:szCs w:val="18"/>
                <w:lang w:eastAsia="en-GB"/>
                <w14:ligatures w14:val="none"/>
              </w:rPr>
              <w:t>0.94%</w:t>
            </w:r>
          </w:p>
        </w:tc>
      </w:tr>
    </w:tbl>
    <w:p w14:paraId="3534CAB2" w14:textId="4585274B" w:rsidR="006F418B" w:rsidRDefault="000967F2" w:rsidP="006F418B">
      <w:r w:rsidRPr="00CE666D">
        <w:rPr>
          <w:b/>
          <w:bCs/>
          <w:i/>
          <w:iCs/>
          <w:noProof/>
          <w:sz w:val="22"/>
          <w:szCs w:val="22"/>
        </w:rPr>
        <w:drawing>
          <wp:anchor distT="0" distB="0" distL="114300" distR="114300" simplePos="0" relativeHeight="251658240" behindDoc="0" locked="0" layoutInCell="1" allowOverlap="1" wp14:anchorId="1B77193D" wp14:editId="003C6DEB">
            <wp:simplePos x="0" y="0"/>
            <wp:positionH relativeFrom="margin">
              <wp:posOffset>1993900</wp:posOffset>
            </wp:positionH>
            <wp:positionV relativeFrom="paragraph">
              <wp:posOffset>196215</wp:posOffset>
            </wp:positionV>
            <wp:extent cx="2590800" cy="2076450"/>
            <wp:effectExtent l="0" t="0" r="0" b="0"/>
            <wp:wrapTopAndBottom/>
            <wp:docPr id="9037567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605018" name="Picture 1" descr="A screenshot of a computer&#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3964"/>
                    <a:stretch/>
                  </pic:blipFill>
                  <pic:spPr bwMode="auto">
                    <a:xfrm>
                      <a:off x="0" y="0"/>
                      <a:ext cx="2590800" cy="207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121FAB" w14:textId="59DDEB4B" w:rsidR="000967F2" w:rsidRDefault="000967F2" w:rsidP="006F418B"/>
    <w:p w14:paraId="7A10FD1B" w14:textId="77777777" w:rsidR="000967F2" w:rsidRDefault="000967F2" w:rsidP="006F418B"/>
    <w:p w14:paraId="46F451B8" w14:textId="0CC4B406" w:rsidR="006874A3" w:rsidRPr="00747027" w:rsidRDefault="007D2179" w:rsidP="00F2742F">
      <w:pPr>
        <w:pStyle w:val="Heading3"/>
      </w:pPr>
      <w:bookmarkStart w:id="19" w:name="_Toc191374865"/>
      <w:r w:rsidRPr="00747027">
        <w:t>PK/PD stud</w:t>
      </w:r>
      <w:r w:rsidR="00DB2487" w:rsidRPr="00747027">
        <w:t>y</w:t>
      </w:r>
      <w:bookmarkEnd w:id="19"/>
    </w:p>
    <w:p w14:paraId="25198460" w14:textId="7A04A3A2" w:rsidR="0036645A" w:rsidRDefault="0036645A" w:rsidP="0036645A">
      <w:pPr>
        <w:rPr>
          <w:color w:val="1A1A1A"/>
          <w:bdr w:val="none" w:sz="0" w:space="0" w:color="auto" w:frame="1"/>
          <w:shd w:val="clear" w:color="auto" w:fill="FFFFFF"/>
        </w:rPr>
      </w:pPr>
      <w:r w:rsidRPr="007356F3">
        <w:t xml:space="preserve">PK/PD </w:t>
      </w:r>
      <w:r>
        <w:t>studies and DUSP6 analysis</w:t>
      </w:r>
      <w:r w:rsidRPr="007356F3">
        <w:t xml:space="preserve"> were performed as previously </w:t>
      </w:r>
      <w:r w:rsidRPr="009E71CA">
        <w:t xml:space="preserve">described (Weiss et al, Cancer Discovery, 2022). Female athymic </w:t>
      </w:r>
      <w:proofErr w:type="spellStart"/>
      <w:r w:rsidRPr="009E71CA">
        <w:t>Clr:NU</w:t>
      </w:r>
      <w:proofErr w:type="spellEnd"/>
      <w:r w:rsidRPr="009E71CA">
        <w:t>(</w:t>
      </w:r>
      <w:proofErr w:type="spellStart"/>
      <w:r w:rsidRPr="009E71CA">
        <w:t>NCr</w:t>
      </w:r>
      <w:proofErr w:type="spellEnd"/>
      <w:r w:rsidRPr="009E71CA">
        <w:t>)-</w:t>
      </w:r>
      <w:r w:rsidRPr="009E71CA">
        <w:rPr>
          <w:i/>
          <w:iCs/>
        </w:rPr>
        <w:t>Foxn1</w:t>
      </w:r>
      <w:r w:rsidRPr="009E71CA">
        <w:rPr>
          <w:i/>
          <w:iCs/>
          <w:vertAlign w:val="superscript"/>
        </w:rPr>
        <w:t>nu</w:t>
      </w:r>
      <w:r w:rsidRPr="009E71CA">
        <w:t>-homozygous nude</w:t>
      </w:r>
      <w:r w:rsidRPr="007356F3">
        <w:t xml:space="preserve"> mice were subcutaneously injected with 5x10</w:t>
      </w:r>
      <w:r w:rsidRPr="007356F3">
        <w:rPr>
          <w:vertAlign w:val="superscript"/>
        </w:rPr>
        <w:t>6</w:t>
      </w:r>
      <w:r w:rsidRPr="007356F3">
        <w:t xml:space="preserve"> </w:t>
      </w:r>
      <w:r>
        <w:t>PK</w:t>
      </w:r>
      <w:r w:rsidR="00314341">
        <w:t>-</w:t>
      </w:r>
      <w:r>
        <w:t xml:space="preserve">59 </w:t>
      </w:r>
      <w:r w:rsidRPr="007356F3">
        <w:t>tumor cells in HBSS</w:t>
      </w:r>
      <w:r>
        <w:t>/Matrigel (50/50)</w:t>
      </w:r>
      <w:r w:rsidRPr="007356F3">
        <w:t xml:space="preserve"> </w:t>
      </w:r>
      <w:proofErr w:type="spellStart"/>
      <w:r w:rsidRPr="007356F3">
        <w:t>matrigel</w:t>
      </w:r>
      <w:proofErr w:type="spellEnd"/>
      <w:r w:rsidRPr="007356F3">
        <w:t xml:space="preserve">. </w:t>
      </w:r>
      <w:r w:rsidRPr="4904FD4E">
        <w:rPr>
          <w:color w:val="1A1A1A"/>
          <w:bdr w:val="none" w:sz="0" w:space="0" w:color="auto" w:frame="1"/>
          <w:shd w:val="clear" w:color="auto" w:fill="FFFFFF"/>
        </w:rPr>
        <w:t>Animals were treated once</w:t>
      </w:r>
      <w:r>
        <w:rPr>
          <w:color w:val="1A1A1A"/>
          <w:bdr w:val="none" w:sz="0" w:space="0" w:color="auto" w:frame="1"/>
          <w:shd w:val="clear" w:color="auto" w:fill="FFFFFF"/>
        </w:rPr>
        <w:t xml:space="preserve"> intraperitoneally. Compounds were formulated in </w:t>
      </w:r>
      <w:r w:rsidRPr="009815E7">
        <w:rPr>
          <w:color w:val="1A1A1A"/>
          <w:bdr w:val="none" w:sz="0" w:space="0" w:color="auto" w:frame="1"/>
          <w:shd w:val="clear" w:color="auto" w:fill="FFFFFF"/>
        </w:rPr>
        <w:t>PG/</w:t>
      </w:r>
      <w:proofErr w:type="spellStart"/>
      <w:r w:rsidRPr="009815E7">
        <w:rPr>
          <w:color w:val="1A1A1A"/>
          <w:bdr w:val="none" w:sz="0" w:space="0" w:color="auto" w:frame="1"/>
          <w:shd w:val="clear" w:color="auto" w:fill="FFFFFF"/>
        </w:rPr>
        <w:t>Kolliphor</w:t>
      </w:r>
      <w:proofErr w:type="spellEnd"/>
      <w:r w:rsidRPr="009815E7">
        <w:rPr>
          <w:color w:val="1A1A1A"/>
          <w:bdr w:val="none" w:sz="0" w:space="0" w:color="auto" w:frame="1"/>
          <w:shd w:val="clear" w:color="auto" w:fill="FFFFFF"/>
        </w:rPr>
        <w:t xml:space="preserve">/Water </w:t>
      </w:r>
      <w:r>
        <w:rPr>
          <w:color w:val="1A1A1A"/>
          <w:bdr w:val="none" w:sz="0" w:space="0" w:color="auto" w:frame="1"/>
          <w:shd w:val="clear" w:color="auto" w:fill="FFFFFF"/>
        </w:rPr>
        <w:t>(20/5/75) (</w:t>
      </w:r>
      <w:r w:rsidR="00D064B8">
        <w:rPr>
          <w:color w:val="1A1A1A"/>
          <w:bdr w:val="none" w:sz="0" w:space="0" w:color="auto" w:frame="1"/>
          <w:shd w:val="clear" w:color="auto" w:fill="FFFFFF"/>
        </w:rPr>
        <w:t>for 3</w:t>
      </w:r>
      <w:r w:rsidR="00D064B8" w:rsidRPr="00D064B8">
        <w:rPr>
          <w:i/>
          <w:iCs/>
          <w:color w:val="1A1A1A"/>
          <w:bdr w:val="none" w:sz="0" w:space="0" w:color="auto" w:frame="1"/>
          <w:shd w:val="clear" w:color="auto" w:fill="FFFFFF"/>
        </w:rPr>
        <w:t>S</w:t>
      </w:r>
      <w:r w:rsidR="00D064B8">
        <w:rPr>
          <w:color w:val="1A1A1A"/>
          <w:bdr w:val="none" w:sz="0" w:space="0" w:color="auto" w:frame="1"/>
          <w:shd w:val="clear" w:color="auto" w:fill="FFFFFF"/>
        </w:rPr>
        <w:t>,4</w:t>
      </w:r>
      <w:r w:rsidR="00D064B8" w:rsidRPr="00D064B8">
        <w:rPr>
          <w:i/>
          <w:iCs/>
          <w:color w:val="1A1A1A"/>
          <w:bdr w:val="none" w:sz="0" w:space="0" w:color="auto" w:frame="1"/>
          <w:shd w:val="clear" w:color="auto" w:fill="FFFFFF"/>
        </w:rPr>
        <w:t>R</w:t>
      </w:r>
      <w:r w:rsidR="00D064B8">
        <w:rPr>
          <w:color w:val="1A1A1A"/>
          <w:bdr w:val="none" w:sz="0" w:space="0" w:color="auto" w:frame="1"/>
          <w:shd w:val="clear" w:color="auto" w:fill="FFFFFF"/>
        </w:rPr>
        <w:t>-</w:t>
      </w:r>
      <w:r w:rsidRPr="00A03E65">
        <w:rPr>
          <w:b/>
          <w:bCs/>
          <w:color w:val="1A1A1A"/>
          <w:bdr w:val="none" w:sz="0" w:space="0" w:color="auto" w:frame="1"/>
          <w:shd w:val="clear" w:color="auto" w:fill="FFFFFF"/>
        </w:rPr>
        <w:t>11</w:t>
      </w:r>
      <w:r>
        <w:rPr>
          <w:color w:val="1A1A1A"/>
          <w:bdr w:val="none" w:sz="0" w:space="0" w:color="auto" w:frame="1"/>
          <w:shd w:val="clear" w:color="auto" w:fill="FFFFFF"/>
        </w:rPr>
        <w:t xml:space="preserve">) or </w:t>
      </w:r>
      <w:r w:rsidRPr="00BD7155">
        <w:rPr>
          <w:color w:val="1A1A1A"/>
          <w:bdr w:val="none" w:sz="0" w:space="0" w:color="auto" w:frame="1"/>
          <w:shd w:val="clear" w:color="auto" w:fill="FFFFFF"/>
        </w:rPr>
        <w:t>20% SBE-β-CD in 50</w:t>
      </w:r>
      <w:r>
        <w:rPr>
          <w:color w:val="1A1A1A"/>
          <w:bdr w:val="none" w:sz="0" w:space="0" w:color="auto" w:frame="1"/>
          <w:shd w:val="clear" w:color="auto" w:fill="FFFFFF"/>
        </w:rPr>
        <w:t xml:space="preserve"> </w:t>
      </w:r>
      <w:r w:rsidRPr="00BD7155">
        <w:rPr>
          <w:color w:val="1A1A1A"/>
          <w:bdr w:val="none" w:sz="0" w:space="0" w:color="auto" w:frame="1"/>
          <w:shd w:val="clear" w:color="auto" w:fill="FFFFFF"/>
        </w:rPr>
        <w:t>mM citric acid pH5</w:t>
      </w:r>
      <w:r>
        <w:rPr>
          <w:color w:val="1A1A1A"/>
          <w:bdr w:val="none" w:sz="0" w:space="0" w:color="auto" w:frame="1"/>
          <w:shd w:val="clear" w:color="auto" w:fill="FFFFFF"/>
        </w:rPr>
        <w:t xml:space="preserve"> (</w:t>
      </w:r>
      <w:r w:rsidR="00D064B8">
        <w:rPr>
          <w:color w:val="1A1A1A"/>
          <w:bdr w:val="none" w:sz="0" w:space="0" w:color="auto" w:frame="1"/>
          <w:shd w:val="clear" w:color="auto" w:fill="FFFFFF"/>
        </w:rPr>
        <w:t xml:space="preserve">for </w:t>
      </w:r>
      <w:r>
        <w:rPr>
          <w:color w:val="1A1A1A"/>
          <w:bdr w:val="none" w:sz="0" w:space="0" w:color="auto" w:frame="1"/>
          <w:shd w:val="clear" w:color="auto" w:fill="FFFFFF"/>
        </w:rPr>
        <w:t>MRTX</w:t>
      </w:r>
      <w:r w:rsidR="00D064B8">
        <w:rPr>
          <w:color w:val="1A1A1A"/>
          <w:bdr w:val="none" w:sz="0" w:space="0" w:color="auto" w:frame="1"/>
          <w:shd w:val="clear" w:color="auto" w:fill="FFFFFF"/>
        </w:rPr>
        <w:t>-</w:t>
      </w:r>
      <w:r>
        <w:rPr>
          <w:color w:val="1A1A1A"/>
          <w:bdr w:val="none" w:sz="0" w:space="0" w:color="auto" w:frame="1"/>
          <w:shd w:val="clear" w:color="auto" w:fill="FFFFFF"/>
        </w:rPr>
        <w:t>1133).</w:t>
      </w:r>
    </w:p>
    <w:p w14:paraId="7C759C26" w14:textId="77777777" w:rsidR="006874A3" w:rsidRPr="00745B81" w:rsidRDefault="006874A3" w:rsidP="006F418B">
      <w:pPr>
        <w:spacing w:line="259" w:lineRule="auto"/>
        <w:rPr>
          <w:highlight w:val="yellow"/>
        </w:rPr>
      </w:pPr>
    </w:p>
    <w:p w14:paraId="2C2342D0" w14:textId="4C03233D" w:rsidR="00652C83" w:rsidRPr="003441FE" w:rsidRDefault="00396082" w:rsidP="00F2742F">
      <w:pPr>
        <w:pStyle w:val="Heading1"/>
        <w:rPr>
          <w:sz w:val="24"/>
          <w:lang w:val="en-GB" w:eastAsia="en-GB"/>
        </w:rPr>
      </w:pPr>
      <w:bookmarkStart w:id="20" w:name="_Toc191374866"/>
      <w:r>
        <w:rPr>
          <w:lang w:val="en-GB" w:eastAsia="en-GB"/>
        </w:rPr>
        <w:t>SYNTHETIC METHODS AND PROCEDURES</w:t>
      </w:r>
      <w:bookmarkEnd w:id="20"/>
    </w:p>
    <w:p w14:paraId="6B8B8465" w14:textId="0B6B35C5" w:rsidR="00652C83" w:rsidRPr="009E71CA" w:rsidRDefault="00652C83" w:rsidP="003165FD">
      <w:r w:rsidRPr="005E38F2">
        <w:rPr>
          <w:lang w:val="en-GB" w:eastAsia="en-GB"/>
        </w:rPr>
        <w:t>Unless otherwise specified, all solvents and reagents were obtained from commercial suppliers and used without further drying or purification.</w:t>
      </w:r>
      <w:r w:rsidR="00E76875">
        <w:rPr>
          <w:lang w:val="en-GB" w:eastAsia="en-GB"/>
        </w:rPr>
        <w:t xml:space="preserve"> </w:t>
      </w:r>
      <w:proofErr w:type="spellStart"/>
      <w:r w:rsidRPr="005E38F2">
        <w:t>SiliaMetS®Thiol</w:t>
      </w:r>
      <w:proofErr w:type="spellEnd"/>
      <w:r w:rsidRPr="005E38F2">
        <w:t xml:space="preserve"> </w:t>
      </w:r>
      <w:proofErr w:type="spellStart"/>
      <w:r w:rsidRPr="005E38F2">
        <w:t>SiliCYCLE</w:t>
      </w:r>
      <w:proofErr w:type="spellEnd"/>
      <w:r w:rsidRPr="005E38F2">
        <w:t xml:space="preserve"> thiol metal scavenger </w:t>
      </w:r>
      <w:r w:rsidRPr="005E38F2">
        <w:rPr>
          <w:lang w:val="en-GB" w:eastAsia="en-GB"/>
        </w:rPr>
        <w:t>–</w:t>
      </w:r>
      <w:r w:rsidRPr="005E38F2">
        <w:t xml:space="preserve"> (R51030B, Particle Size: 40-63 µm) was obtained from </w:t>
      </w:r>
      <w:proofErr w:type="spellStart"/>
      <w:r w:rsidRPr="005E38F2">
        <w:t>SiliCYCLE</w:t>
      </w:r>
      <w:proofErr w:type="spellEnd"/>
      <w:r w:rsidRPr="005E38F2">
        <w:t>.</w:t>
      </w:r>
      <w:r w:rsidRPr="005E38F2">
        <w:rPr>
          <w:lang w:val="en-GB" w:eastAsia="en-GB"/>
        </w:rPr>
        <w:t xml:space="preserve"> Normal-phase flash chromatography was </w:t>
      </w:r>
      <w:r w:rsidRPr="005E38F2">
        <w:t xml:space="preserve">run on silica gel using prepacked columns: pre-packed </w:t>
      </w:r>
      <w:proofErr w:type="spellStart"/>
      <w:r w:rsidRPr="005E38F2">
        <w:t>RediSep</w:t>
      </w:r>
      <w:proofErr w:type="spellEnd"/>
      <w:r w:rsidRPr="005E38F2">
        <w:t xml:space="preserve"> Rf cartridges, or SNAP cartridges</w:t>
      </w:r>
      <w:r w:rsidRPr="005E38F2">
        <w:rPr>
          <w:lang w:val="en-GB" w:eastAsia="en-GB"/>
        </w:rPr>
        <w:t xml:space="preserve">. </w:t>
      </w:r>
      <w:r w:rsidRPr="005E38F2">
        <w:rPr>
          <w:vertAlign w:val="superscript"/>
          <w:lang w:val="en-GB" w:eastAsia="en-GB"/>
        </w:rPr>
        <w:t>1</w:t>
      </w:r>
      <w:r w:rsidRPr="005E38F2">
        <w:rPr>
          <w:lang w:val="en-GB" w:eastAsia="en-GB"/>
        </w:rPr>
        <w:t xml:space="preserve">H NMR and </w:t>
      </w:r>
      <w:r w:rsidRPr="005E38F2">
        <w:rPr>
          <w:vertAlign w:val="superscript"/>
          <w:lang w:val="en-GB" w:eastAsia="en-GB"/>
        </w:rPr>
        <w:t>13</w:t>
      </w:r>
      <w:r w:rsidRPr="005E38F2">
        <w:rPr>
          <w:lang w:val="en-GB" w:eastAsia="en-GB"/>
        </w:rPr>
        <w:t xml:space="preserve">C spectra were recorded on a </w:t>
      </w:r>
      <w:r w:rsidRPr="005E38F2">
        <w:rPr>
          <w:lang w:eastAsia="en-GB"/>
        </w:rPr>
        <w:t xml:space="preserve">Bruker Ultrashield™400 (400 MHz), Bruker Ultrashield™600 (600 MHz) and </w:t>
      </w:r>
      <w:r w:rsidRPr="005E38F2">
        <w:rPr>
          <w:lang w:val="en-GB" w:eastAsia="en-GB"/>
        </w:rPr>
        <w:t>Bruker Ascend</w:t>
      </w:r>
      <w:r w:rsidRPr="005E38F2">
        <w:rPr>
          <w:vertAlign w:val="superscript"/>
          <w:lang w:val="en-GB" w:eastAsia="en-GB"/>
        </w:rPr>
        <w:t>TM</w:t>
      </w:r>
      <w:r w:rsidRPr="005E38F2">
        <w:rPr>
          <w:lang w:val="en-GB" w:eastAsia="en-GB"/>
        </w:rPr>
        <w:t xml:space="preserve">400 (400 MHz) </w:t>
      </w:r>
      <w:r w:rsidRPr="005E38F2">
        <w:rPr>
          <w:lang w:eastAsia="en-GB"/>
        </w:rPr>
        <w:t xml:space="preserve">spectrometers, both with and without </w:t>
      </w:r>
      <w:proofErr w:type="spellStart"/>
      <w:r w:rsidRPr="005E38F2">
        <w:rPr>
          <w:lang w:eastAsia="en-GB"/>
        </w:rPr>
        <w:t>tetramethylsilane</w:t>
      </w:r>
      <w:proofErr w:type="spellEnd"/>
      <w:r w:rsidRPr="005E38F2">
        <w:rPr>
          <w:lang w:eastAsia="en-GB"/>
        </w:rPr>
        <w:t xml:space="preserve"> as an internal standard.</w:t>
      </w:r>
      <w:r w:rsidRPr="005E38F2">
        <w:rPr>
          <w:lang w:val="en-GB" w:eastAsia="en-GB"/>
        </w:rPr>
        <w:t xml:space="preserve"> High-resolution mass spectra (HRMS) measurements: LC/ESI-MS and LC-UV data were recorded using a </w:t>
      </w:r>
      <w:proofErr w:type="spellStart"/>
      <w:r w:rsidRPr="005E38F2">
        <w:rPr>
          <w:lang w:val="en-GB" w:eastAsia="en-GB"/>
        </w:rPr>
        <w:t>Thermo</w:t>
      </w:r>
      <w:proofErr w:type="spellEnd"/>
      <w:r w:rsidRPr="005E38F2">
        <w:rPr>
          <w:lang w:val="en-GB" w:eastAsia="en-GB"/>
        </w:rPr>
        <w:t xml:space="preserve"> Scientific Q </w:t>
      </w:r>
      <w:proofErr w:type="spellStart"/>
      <w:r w:rsidRPr="005E38F2">
        <w:rPr>
          <w:lang w:val="en-GB" w:eastAsia="en-GB"/>
        </w:rPr>
        <w:t>Exactive</w:t>
      </w:r>
      <w:proofErr w:type="spellEnd"/>
      <w:r w:rsidRPr="005E38F2">
        <w:rPr>
          <w:lang w:val="en-GB" w:eastAsia="en-GB"/>
        </w:rPr>
        <w:t xml:space="preserve"> Plus mass spectrometer equipped with an electrospray ionization source and coupled to a </w:t>
      </w:r>
      <w:proofErr w:type="spellStart"/>
      <w:r w:rsidRPr="005E38F2">
        <w:rPr>
          <w:lang w:val="en-GB" w:eastAsia="en-GB"/>
        </w:rPr>
        <w:t>Thermo</w:t>
      </w:r>
      <w:proofErr w:type="spellEnd"/>
      <w:r w:rsidRPr="005E38F2">
        <w:rPr>
          <w:lang w:val="en-GB" w:eastAsia="en-GB"/>
        </w:rPr>
        <w:t xml:space="preserve"> Ultimate 3000 liquid chromatograph equipped with a diode array detector. The instrument was </w:t>
      </w:r>
      <w:proofErr w:type="gramStart"/>
      <w:r w:rsidRPr="005E38F2">
        <w:rPr>
          <w:lang w:val="en-GB" w:eastAsia="en-GB"/>
        </w:rPr>
        <w:t>lock</w:t>
      </w:r>
      <w:proofErr w:type="gramEnd"/>
      <w:r w:rsidRPr="005E38F2">
        <w:rPr>
          <w:lang w:val="en-GB" w:eastAsia="en-GB"/>
        </w:rPr>
        <w:t xml:space="preserve"> mass calibrated with the protonated di-</w:t>
      </w:r>
      <w:proofErr w:type="spellStart"/>
      <w:r w:rsidRPr="005E38F2">
        <w:rPr>
          <w:lang w:val="en-GB" w:eastAsia="en-GB"/>
        </w:rPr>
        <w:t>octylphtalate</w:t>
      </w:r>
      <w:proofErr w:type="spellEnd"/>
      <w:r w:rsidRPr="005E38F2">
        <w:rPr>
          <w:lang w:val="en-GB" w:eastAsia="en-GB"/>
        </w:rPr>
        <w:t xml:space="preserve"> ion (m/z 391.28429). The accurate mass was obtained by averaging 6 scans at a mass resolution of ca 70000 (FWHM definition). The mass accuracy of the system has been found to be better than 2 ppm. The chromatography was performed at 150 µL/min flow rate (1 mm C18-column) with a polar gradient from 5% to 100% acetonitrile in 5 min. 0.05 % and 0.04% formic acid was used as the modifier additive in the mobile phases water and acetonitrile, respectively. Liquid chromatography mass spectra (LC−MS) were determined by using electrospray ionization in positive and negative ion modus using a Waters </w:t>
      </w:r>
      <w:proofErr w:type="spellStart"/>
      <w:r w:rsidRPr="005E38F2">
        <w:rPr>
          <w:lang w:val="en-GB" w:eastAsia="en-GB"/>
        </w:rPr>
        <w:t>Acquity</w:t>
      </w:r>
      <w:proofErr w:type="spellEnd"/>
      <w:r w:rsidRPr="005E38F2">
        <w:rPr>
          <w:lang w:val="en-GB" w:eastAsia="en-GB"/>
        </w:rPr>
        <w:t xml:space="preserve"> UPLC instrument </w:t>
      </w:r>
      <w:r w:rsidRPr="005E38F2">
        <w:rPr>
          <w:lang w:eastAsia="en-GB"/>
        </w:rPr>
        <w:t>with Waters SQ detector</w:t>
      </w:r>
      <w:r w:rsidRPr="005E38F2">
        <w:rPr>
          <w:lang w:val="en-GB" w:eastAsia="en-GB"/>
        </w:rPr>
        <w:t xml:space="preserve">. Purity was determined by integration of the area under the UV absorption curve at λ 210 to 450 nm and by </w:t>
      </w:r>
      <w:r w:rsidRPr="009E71CA">
        <w:rPr>
          <w:vertAlign w:val="superscript"/>
          <w:lang w:val="en-GB" w:eastAsia="en-GB"/>
        </w:rPr>
        <w:t>1</w:t>
      </w:r>
      <w:r w:rsidRPr="009E71CA">
        <w:rPr>
          <w:lang w:val="en-GB" w:eastAsia="en-GB"/>
        </w:rPr>
        <w:t>H NMR, all final compounds reported were ≥95%. Rt refers to retention time. The following conditions were used for analytical UPLC:</w:t>
      </w:r>
    </w:p>
    <w:p w14:paraId="21D208A9" w14:textId="63D548FA" w:rsidR="002D21FF" w:rsidRPr="009E71CA" w:rsidRDefault="002D21FF" w:rsidP="005831AB">
      <w:r w:rsidRPr="009E71CA">
        <w:t>LCMS_10_MIN_FINAL_ANALYSIS BS_SQ22</w:t>
      </w:r>
      <w:r w:rsidR="00A95409" w:rsidRPr="009E71CA">
        <w:t xml:space="preserve"> and LCMS_10_MIN_FINAL_ANALYSIS BS_SQ02</w:t>
      </w:r>
    </w:p>
    <w:p w14:paraId="340535D0" w14:textId="67E705D0" w:rsidR="002D21FF" w:rsidRPr="009E71CA" w:rsidRDefault="00F3377E" w:rsidP="005831AB">
      <w:r w:rsidRPr="009E71CA">
        <w:t>UPLC-MS-1</w:t>
      </w:r>
      <w:r w:rsidR="000E6906" w:rsidRPr="009E71CA">
        <w:t xml:space="preserve">: </w:t>
      </w:r>
      <w:r w:rsidR="002D21FF" w:rsidRPr="009E71CA">
        <w:t>Column Type: ACQUITY UPLC® BEH C18 1.7µm, Column Dimension: 2.1x100 mm, Column Temperature:80.0 °C, Gradient: from 5 to 60 % B in 8.4 min; 60 to 98 % B in 1.0 min</w:t>
      </w:r>
      <w:r w:rsidR="00256F2B" w:rsidRPr="009E71CA">
        <w:t>, Eluent A: water + 0.05 % FA + 3.75 mM AA, Eluent B: isopropanol + 0.05 % FA, Flow: 0.4 mL/min</w:t>
      </w:r>
    </w:p>
    <w:p w14:paraId="60ABBC51" w14:textId="3C920821" w:rsidR="002D21FF" w:rsidRPr="009E71CA" w:rsidRDefault="00361EAF" w:rsidP="003165FD">
      <w:r w:rsidRPr="009E71CA">
        <w:t>LCMS_</w:t>
      </w:r>
      <w:r w:rsidRPr="009E71CA">
        <w:rPr>
          <w:b/>
          <w:bCs/>
        </w:rPr>
        <w:t>02</w:t>
      </w:r>
      <w:r w:rsidRPr="009E71CA">
        <w:t>_MIN_FINAL_ANALYSISBS_SQ22</w:t>
      </w:r>
    </w:p>
    <w:p w14:paraId="036D2EF5" w14:textId="0C9476DB" w:rsidR="00F03479" w:rsidRPr="009E71CA" w:rsidRDefault="000E6906" w:rsidP="005831AB">
      <w:r w:rsidRPr="009E71CA">
        <w:t>UPLC-MS-2:</w:t>
      </w:r>
      <w:r w:rsidRPr="009E71CA">
        <w:rPr>
          <w:sz w:val="18"/>
          <w:szCs w:val="18"/>
        </w:rPr>
        <w:t xml:space="preserve"> </w:t>
      </w:r>
      <w:r w:rsidR="004F0668" w:rsidRPr="009E71CA">
        <w:t>Column Type:</w:t>
      </w:r>
      <w:r w:rsidR="007B6E3B" w:rsidRPr="009E71CA">
        <w:t xml:space="preserve"> </w:t>
      </w:r>
      <w:r w:rsidR="004F0668" w:rsidRPr="009E71CA">
        <w:t>CORTECS™ C18+ 2.7µm, Column Dimension: 2.1x50 mm, Column Temperature:80.0 °C</w:t>
      </w:r>
      <w:r w:rsidR="00F925D0" w:rsidRPr="009E71CA">
        <w:t xml:space="preserve">, Gradient: from 5 to 50 % B in 1.4 min; 50 to 98 % B in 0.3 min, Eluent A: water + 0.05 % FA + 3.75 mM AA, </w:t>
      </w:r>
      <w:r w:rsidR="00CC090A" w:rsidRPr="009E71CA">
        <w:t xml:space="preserve">Eluent B: isopropanol + 0.05 % FA, </w:t>
      </w:r>
      <w:r w:rsidR="00F925D0" w:rsidRPr="009E71CA">
        <w:t>Flow: 1.0 mL/min</w:t>
      </w:r>
      <w:r w:rsidR="00CC090A" w:rsidRPr="009E71CA">
        <w:t>.</w:t>
      </w:r>
    </w:p>
    <w:p w14:paraId="59BDFCA1" w14:textId="3102F9B2" w:rsidR="006D2527" w:rsidRPr="006D2527" w:rsidRDefault="006D2527" w:rsidP="005831AB">
      <w:r w:rsidRPr="009E71CA">
        <w:t>LCMS_02_MIN_ELSD:</w:t>
      </w:r>
      <w:r>
        <w:t xml:space="preserve"> </w:t>
      </w:r>
    </w:p>
    <w:p w14:paraId="1ACD36DC" w14:textId="77777777" w:rsidR="00E25640" w:rsidRDefault="00E25640" w:rsidP="005831AB"/>
    <w:p w14:paraId="5FC8992C" w14:textId="2450779B" w:rsidR="00652C83" w:rsidRPr="0023335B" w:rsidRDefault="00E81262" w:rsidP="005831AB">
      <w:r>
        <w:t xml:space="preserve">LCMS-1: </w:t>
      </w:r>
      <w:r w:rsidR="00652C83" w:rsidRPr="0023335B">
        <w:t>HALO C18; particle size: 5 µm; column size: 3.0 x 30 mm; eluent A: H</w:t>
      </w:r>
      <w:r w:rsidR="00652C83" w:rsidRPr="0023335B">
        <w:rPr>
          <w:vertAlign w:val="subscript"/>
        </w:rPr>
        <w:t>2</w:t>
      </w:r>
      <w:r w:rsidR="00652C83" w:rsidRPr="0023335B">
        <w:t>O + 0.0375% TFA, B: Acetonitrile + 0.01875% TFA; gradient: 0.01 min 5% B; 5 to 95% B in 0.5 min, 0.3 min 95% B, 95 to 5% B in 0.01 min, 0.24 min 5% B; flow rate: 1.5 mL/min; column temperature: 50°C.</w:t>
      </w:r>
    </w:p>
    <w:p w14:paraId="2DA904BA" w14:textId="62FD23BA" w:rsidR="00652C83" w:rsidRPr="00E81262" w:rsidRDefault="00E81262" w:rsidP="002F294C">
      <w:r>
        <w:t xml:space="preserve">LCMS-2: </w:t>
      </w:r>
      <w:r w:rsidR="00652C83" w:rsidRPr="0023335B">
        <w:t>HALO 90A C18; particle size: 5 µm; column size: 3.0 x 30 mm; eluent A: H</w:t>
      </w:r>
      <w:r w:rsidR="00652C83" w:rsidRPr="0023335B">
        <w:rPr>
          <w:vertAlign w:val="subscript"/>
        </w:rPr>
        <w:t>2</w:t>
      </w:r>
      <w:r w:rsidR="00652C83" w:rsidRPr="0023335B">
        <w:t>O + 0.0375% TFA, B: Acetonitrile + 0.01875% TFA; gradient: 5 to 95% B in 0.5 min, 0.3 min 95% B, 95 to 5% B in 0.01 min, 0.24 min 5% B; flow rate: 1.5 mL/min; column temperature: 50°C.</w:t>
      </w:r>
    </w:p>
    <w:p w14:paraId="482721F2" w14:textId="7AD89C9D" w:rsidR="00652C83" w:rsidRPr="009E71CA" w:rsidRDefault="00E81262" w:rsidP="009E71CA">
      <w:r>
        <w:t xml:space="preserve">LCMS-3: </w:t>
      </w:r>
      <w:r w:rsidR="00652C83" w:rsidRPr="0023335B">
        <w:t xml:space="preserve">HALO 90A </w:t>
      </w:r>
      <w:r w:rsidR="00652C83" w:rsidRPr="009E71CA">
        <w:t>C18; particle size: 5 µm; column size: 3.0 x 30 mm; eluent A: H</w:t>
      </w:r>
      <w:r w:rsidR="00652C83" w:rsidRPr="009E71CA">
        <w:rPr>
          <w:vertAlign w:val="subscript"/>
        </w:rPr>
        <w:t>2</w:t>
      </w:r>
      <w:r w:rsidR="00652C83" w:rsidRPr="009E71CA">
        <w:t xml:space="preserve">O + 0.0375% TFA, B: Acetonitrile + 0.01875% TFA; gradient: 0 to 60% B in 0.5 min, 0.3 min 60% B, 60 to 0% B in 0.01 min, 0.24 min 0% B; flow rate: 1.5 mL/min; column temperature: 50°C. </w:t>
      </w:r>
    </w:p>
    <w:p w14:paraId="204E1A9B" w14:textId="54FFF7F7" w:rsidR="00652C83" w:rsidRPr="009E71CA" w:rsidRDefault="00E81262" w:rsidP="009E71CA">
      <w:pPr>
        <w:rPr>
          <w:color w:val="000000" w:themeColor="text1"/>
        </w:rPr>
      </w:pPr>
      <w:r w:rsidRPr="009E71CA">
        <w:t xml:space="preserve">LCMS-4: </w:t>
      </w:r>
      <w:r w:rsidR="00652C83" w:rsidRPr="009E71CA">
        <w:t>HALO C18; particle size: 5 µm; column size: 3.0 x 30 mm; eluent A: H</w:t>
      </w:r>
      <w:r w:rsidR="00652C83" w:rsidRPr="009E71CA">
        <w:rPr>
          <w:vertAlign w:val="subscript"/>
        </w:rPr>
        <w:t>2</w:t>
      </w:r>
      <w:r w:rsidR="00652C83" w:rsidRPr="009E71CA">
        <w:t xml:space="preserve">O + 0.0375% TFA, B: Acetonitrile + 0.01875% TFA; </w:t>
      </w:r>
      <w:r w:rsidR="00652C83" w:rsidRPr="009E71CA">
        <w:rPr>
          <w:color w:val="000000" w:themeColor="text1"/>
        </w:rPr>
        <w:t>gradient: 0 to 60% B in 0.5 min, 0.3 min 60% B, 60 to 0% B in 0.01 min, 0.24 min 0% B; flow rate: 1.5 mL/min; column temperature: 50°C.</w:t>
      </w:r>
    </w:p>
    <w:p w14:paraId="7AE707D0" w14:textId="2F08AF2B" w:rsidR="4D3A94B3" w:rsidRPr="009E71CA" w:rsidRDefault="4D3A94B3" w:rsidP="009E71CA">
      <w:pPr>
        <w:spacing w:before="240"/>
        <w:rPr>
          <w:color w:val="000000" w:themeColor="text1"/>
        </w:rPr>
      </w:pPr>
      <w:r w:rsidRPr="009E71CA">
        <w:rPr>
          <w:rFonts w:eastAsia="Arial"/>
          <w:color w:val="000000" w:themeColor="text1"/>
        </w:rPr>
        <w:t xml:space="preserve">LCMS-5: </w:t>
      </w:r>
      <w:proofErr w:type="spellStart"/>
      <w:r w:rsidRPr="009E71CA">
        <w:rPr>
          <w:rFonts w:eastAsia="Arial"/>
          <w:color w:val="000000" w:themeColor="text1"/>
        </w:rPr>
        <w:t>Kinetex</w:t>
      </w:r>
      <w:proofErr w:type="spellEnd"/>
      <w:r w:rsidRPr="009E71CA">
        <w:rPr>
          <w:rFonts w:eastAsia="Arial"/>
          <w:color w:val="000000" w:themeColor="text1"/>
        </w:rPr>
        <w:t xml:space="preserve"> EVO C18; particle size: 5 µm; column size: 2.1 x 30 mm; eluents A: H</w:t>
      </w:r>
      <w:r w:rsidRPr="009E71CA">
        <w:rPr>
          <w:rFonts w:eastAsia="Arial"/>
          <w:color w:val="000000" w:themeColor="text1"/>
          <w:vertAlign w:val="subscript"/>
        </w:rPr>
        <w:t>2</w:t>
      </w:r>
      <w:r w:rsidRPr="009E71CA">
        <w:rPr>
          <w:rFonts w:eastAsia="Arial"/>
          <w:color w:val="000000" w:themeColor="text1"/>
        </w:rPr>
        <w:t>O + 0.025% NH</w:t>
      </w:r>
      <w:r w:rsidRPr="009E71CA">
        <w:rPr>
          <w:rFonts w:eastAsia="Arial"/>
          <w:color w:val="000000" w:themeColor="text1"/>
          <w:vertAlign w:val="subscript"/>
        </w:rPr>
        <w:t>3</w:t>
      </w:r>
      <w:r w:rsidRPr="009E71CA">
        <w:rPr>
          <w:rFonts w:eastAsia="Arial"/>
          <w:color w:val="000000" w:themeColor="text1"/>
        </w:rPr>
        <w:t>•H</w:t>
      </w:r>
      <w:r w:rsidRPr="009E71CA">
        <w:rPr>
          <w:rFonts w:eastAsia="Arial"/>
          <w:color w:val="000000" w:themeColor="text1"/>
          <w:vertAlign w:val="subscript"/>
        </w:rPr>
        <w:t>2</w:t>
      </w:r>
      <w:r w:rsidRPr="009E71CA">
        <w:rPr>
          <w:rFonts w:eastAsia="Arial"/>
          <w:color w:val="000000" w:themeColor="text1"/>
        </w:rPr>
        <w:t>O</w:t>
      </w:r>
      <w:r w:rsidRPr="009E71CA">
        <w:rPr>
          <w:rFonts w:eastAsia="Microsoft YaHei"/>
          <w:color w:val="000000" w:themeColor="text1"/>
        </w:rPr>
        <w:t xml:space="preserve">; </w:t>
      </w:r>
      <w:r w:rsidRPr="009E71CA">
        <w:rPr>
          <w:rFonts w:eastAsia="Arial"/>
          <w:color w:val="000000" w:themeColor="text1"/>
        </w:rPr>
        <w:t>B: Acetonitrile; gradient: 5 to 95% B in 0.8 min, 0.4 min 95% B, 95 to 5% B in 0.01 min, 0.34 min 5% B; flow rate: 1.5 mL/min; column temperature: 50°C.</w:t>
      </w:r>
    </w:p>
    <w:p w14:paraId="47D4F224" w14:textId="2866E3A0" w:rsidR="4D3A94B3" w:rsidRPr="009E71CA" w:rsidRDefault="4D3A94B3" w:rsidP="009E71CA">
      <w:pPr>
        <w:spacing w:before="240"/>
        <w:rPr>
          <w:color w:val="000000" w:themeColor="text1"/>
        </w:rPr>
      </w:pPr>
      <w:r w:rsidRPr="009E71CA">
        <w:rPr>
          <w:rFonts w:eastAsia="DengXian"/>
          <w:color w:val="000000" w:themeColor="text1"/>
        </w:rPr>
        <w:t xml:space="preserve"> </w:t>
      </w:r>
    </w:p>
    <w:p w14:paraId="1DC915B6" w14:textId="1443E937" w:rsidR="4D3A94B3" w:rsidRPr="009E71CA" w:rsidRDefault="4D3A94B3" w:rsidP="009E71CA">
      <w:pPr>
        <w:spacing w:before="240"/>
        <w:rPr>
          <w:color w:val="000000" w:themeColor="text1"/>
        </w:rPr>
      </w:pPr>
      <w:r w:rsidRPr="009E71CA">
        <w:rPr>
          <w:rFonts w:eastAsia="Arial"/>
          <w:color w:val="000000" w:themeColor="text1"/>
        </w:rPr>
        <w:t xml:space="preserve">LCMS-6: </w:t>
      </w:r>
      <w:proofErr w:type="spellStart"/>
      <w:r w:rsidRPr="009E71CA">
        <w:rPr>
          <w:rFonts w:eastAsia="Arial"/>
          <w:color w:val="000000" w:themeColor="text1"/>
        </w:rPr>
        <w:t>Kinetex</w:t>
      </w:r>
      <w:proofErr w:type="spellEnd"/>
      <w:r w:rsidRPr="009E71CA">
        <w:rPr>
          <w:rFonts w:eastAsia="Arial"/>
          <w:color w:val="000000" w:themeColor="text1"/>
        </w:rPr>
        <w:t xml:space="preserve"> EVO C18; particle size: 5 µm; column size: 2.1 x 30 mm; eluents A: H</w:t>
      </w:r>
      <w:r w:rsidRPr="009E71CA">
        <w:rPr>
          <w:rFonts w:eastAsia="Arial"/>
          <w:color w:val="000000" w:themeColor="text1"/>
          <w:vertAlign w:val="subscript"/>
        </w:rPr>
        <w:t>2</w:t>
      </w:r>
      <w:r w:rsidRPr="009E71CA">
        <w:rPr>
          <w:rFonts w:eastAsia="Arial"/>
          <w:color w:val="000000" w:themeColor="text1"/>
        </w:rPr>
        <w:t>O + 0.025% NH</w:t>
      </w:r>
      <w:r w:rsidRPr="009E71CA">
        <w:rPr>
          <w:rFonts w:eastAsia="Arial"/>
          <w:color w:val="000000" w:themeColor="text1"/>
          <w:vertAlign w:val="subscript"/>
        </w:rPr>
        <w:t>3</w:t>
      </w:r>
      <w:r w:rsidRPr="009E71CA">
        <w:rPr>
          <w:rFonts w:eastAsia="Arial"/>
          <w:color w:val="000000" w:themeColor="text1"/>
        </w:rPr>
        <w:t>•H</w:t>
      </w:r>
      <w:r w:rsidRPr="009E71CA">
        <w:rPr>
          <w:rFonts w:eastAsia="Arial"/>
          <w:color w:val="000000" w:themeColor="text1"/>
          <w:vertAlign w:val="subscript"/>
        </w:rPr>
        <w:t>2</w:t>
      </w:r>
      <w:r w:rsidRPr="009E71CA">
        <w:rPr>
          <w:rFonts w:eastAsia="Arial"/>
          <w:color w:val="000000" w:themeColor="text1"/>
        </w:rPr>
        <w:t>O</w:t>
      </w:r>
      <w:r w:rsidRPr="009E71CA">
        <w:rPr>
          <w:rFonts w:eastAsia="Microsoft YaHei"/>
          <w:color w:val="000000" w:themeColor="text1"/>
        </w:rPr>
        <w:t xml:space="preserve">; </w:t>
      </w:r>
      <w:r w:rsidRPr="009E71CA">
        <w:rPr>
          <w:rFonts w:eastAsia="Arial"/>
          <w:color w:val="000000" w:themeColor="text1"/>
        </w:rPr>
        <w:t>B: Acetonitrile; gradient: 0 to 60% B in 0.8 min, 0.4 min 60% B, 60 to 0% B in 0.01 min, 0.34 min 0% B; flow rate: 1.5 mL/min; column temperature: 50°C.</w:t>
      </w:r>
    </w:p>
    <w:p w14:paraId="1F6138E7" w14:textId="571A6393" w:rsidR="47595486" w:rsidRPr="009E71CA" w:rsidRDefault="47595486" w:rsidP="009E71CA">
      <w:pPr>
        <w:rPr>
          <w:color w:val="000000" w:themeColor="text1"/>
        </w:rPr>
      </w:pPr>
    </w:p>
    <w:p w14:paraId="3B5A37A1" w14:textId="3477C1F0" w:rsidR="00652C83" w:rsidRPr="0023335B" w:rsidRDefault="00E81262" w:rsidP="009E71CA">
      <w:r w:rsidRPr="009E71CA">
        <w:t xml:space="preserve">HPLC-1: </w:t>
      </w:r>
      <w:r w:rsidR="00652C83" w:rsidRPr="009E71CA">
        <w:t>HALO C18; particle size: 2.7 µm; column size: 3.0 x 50 mm; A: H</w:t>
      </w:r>
      <w:r w:rsidR="00652C83" w:rsidRPr="009E71CA">
        <w:rPr>
          <w:vertAlign w:val="subscript"/>
        </w:rPr>
        <w:t>2</w:t>
      </w:r>
      <w:r w:rsidR="00652C83" w:rsidRPr="009E71CA">
        <w:t>O + 0.0375% TFA, B: Acetonitrile + 0.01875% TFA; gradient: 10 to 80% B in 4.1 min, 0.9 min 80% B, 80 to 10% B in 0.01 min, 0.19 min 10% B; flow rate: 1.2 mL/min; column</w:t>
      </w:r>
      <w:r w:rsidR="00652C83" w:rsidRPr="0023335B">
        <w:t xml:space="preserve"> temperature: 50°C.</w:t>
      </w:r>
    </w:p>
    <w:p w14:paraId="0F14E90B" w14:textId="7157EBDA" w:rsidR="00652C83" w:rsidRPr="009E71CA" w:rsidRDefault="00E81262" w:rsidP="47595486">
      <w:pPr>
        <w:rPr>
          <w:rFonts w:eastAsia="Arial"/>
          <w:color w:val="000000" w:themeColor="text1"/>
        </w:rPr>
      </w:pPr>
      <w:r>
        <w:t>H</w:t>
      </w:r>
      <w:r w:rsidRPr="47595486">
        <w:rPr>
          <w:rFonts w:eastAsia="Arial"/>
        </w:rPr>
        <w:t xml:space="preserve">PLC-2: </w:t>
      </w:r>
      <w:r w:rsidR="00652C83" w:rsidRPr="47595486">
        <w:rPr>
          <w:rFonts w:eastAsia="Arial"/>
        </w:rPr>
        <w:t>HALO C18; particle size: 2.7 µm; column size: 3.0 x 50 mm; A: H</w:t>
      </w:r>
      <w:r w:rsidR="00652C83" w:rsidRPr="47595486">
        <w:rPr>
          <w:rFonts w:eastAsia="Arial"/>
          <w:vertAlign w:val="subscript"/>
        </w:rPr>
        <w:t>2</w:t>
      </w:r>
      <w:r w:rsidR="00652C83" w:rsidRPr="47595486">
        <w:rPr>
          <w:rFonts w:eastAsia="Arial"/>
        </w:rPr>
        <w:t xml:space="preserve">O + 0.0375% TFA, B: Acetonitrile + 0.01875% TFA; </w:t>
      </w:r>
      <w:r w:rsidR="00652C83" w:rsidRPr="009E71CA">
        <w:rPr>
          <w:rFonts w:eastAsia="Arial"/>
          <w:color w:val="000000" w:themeColor="text1"/>
        </w:rPr>
        <w:t>gradient: 10 to 80% B in 1.9 min, 0.7 min 80% B, 80 to 10% B in 0.01 min, 0.59 min 10% B; flow rate: 1.2 mL/min; column temperature: 50°C.</w:t>
      </w:r>
    </w:p>
    <w:p w14:paraId="5D4556D0" w14:textId="6BABD08D" w:rsidR="3F0AE721" w:rsidRPr="009E71CA" w:rsidRDefault="3F0AE721" w:rsidP="47595486">
      <w:pPr>
        <w:spacing w:before="240"/>
        <w:rPr>
          <w:color w:val="000000" w:themeColor="text1"/>
        </w:rPr>
      </w:pPr>
      <w:r w:rsidRPr="009E71CA">
        <w:rPr>
          <w:rFonts w:eastAsia="Arial"/>
          <w:color w:val="000000" w:themeColor="text1"/>
        </w:rPr>
        <w:t>HPLC-3: X Bridge C18; particle size: 5 µm; column size: 2.1 x 50 mm; eluents A: H</w:t>
      </w:r>
      <w:r w:rsidRPr="009E71CA">
        <w:rPr>
          <w:rFonts w:eastAsia="Arial"/>
          <w:color w:val="000000" w:themeColor="text1"/>
          <w:vertAlign w:val="subscript"/>
        </w:rPr>
        <w:t>2</w:t>
      </w:r>
      <w:r w:rsidRPr="009E71CA">
        <w:rPr>
          <w:rFonts w:eastAsia="Arial"/>
          <w:color w:val="000000" w:themeColor="text1"/>
        </w:rPr>
        <w:t>O + 0.025% NH</w:t>
      </w:r>
      <w:r w:rsidRPr="009E71CA">
        <w:rPr>
          <w:rFonts w:eastAsia="Arial"/>
          <w:color w:val="000000" w:themeColor="text1"/>
          <w:vertAlign w:val="subscript"/>
        </w:rPr>
        <w:t>3</w:t>
      </w:r>
      <w:r w:rsidRPr="009E71CA">
        <w:rPr>
          <w:rFonts w:eastAsia="Arial"/>
          <w:color w:val="000000" w:themeColor="text1"/>
        </w:rPr>
        <w:t>•H</w:t>
      </w:r>
      <w:r w:rsidRPr="009E71CA">
        <w:rPr>
          <w:rFonts w:eastAsia="Arial"/>
          <w:color w:val="000000" w:themeColor="text1"/>
          <w:vertAlign w:val="subscript"/>
        </w:rPr>
        <w:t>2</w:t>
      </w:r>
      <w:r w:rsidRPr="009E71CA">
        <w:rPr>
          <w:rFonts w:eastAsia="Arial"/>
          <w:color w:val="000000" w:themeColor="text1"/>
        </w:rPr>
        <w:t>O; B: Acetonitrile; gradient: 10 to 80% B in 2.4 min, 0.4 min 80% B, 80 to 10% B in 0.01 min, 0.79 min 10% B; flow rate: 0.8 mL/min; column temperature: 40°C</w:t>
      </w:r>
      <w:r w:rsidRPr="009E71CA">
        <w:rPr>
          <w:rFonts w:ascii="Times New Roman" w:eastAsia="Times New Roman" w:hAnsi="Times New Roman" w:cs="Times New Roman"/>
          <w:color w:val="000000" w:themeColor="text1"/>
        </w:rPr>
        <w:t>.</w:t>
      </w:r>
    </w:p>
    <w:p w14:paraId="3C012C1E" w14:textId="4840541F" w:rsidR="47595486" w:rsidRPr="009E71CA" w:rsidRDefault="47595486">
      <w:pPr>
        <w:rPr>
          <w:color w:val="000000" w:themeColor="text1"/>
        </w:rPr>
      </w:pPr>
    </w:p>
    <w:p w14:paraId="2EF859C2" w14:textId="1EB3D68C" w:rsidR="00652C83" w:rsidRPr="00AE33C1" w:rsidRDefault="00652C83" w:rsidP="002F294C">
      <w:pPr>
        <w:rPr>
          <w:rFonts w:eastAsia="Times New Roman"/>
          <w:lang w:val="en-GB" w:eastAsia="en-GB"/>
        </w:rPr>
      </w:pPr>
      <w:bookmarkStart w:id="21" w:name="_Hlk154668195"/>
      <w:r w:rsidRPr="009E71CA">
        <w:rPr>
          <w:rFonts w:eastAsia="Times New Roman"/>
          <w:color w:val="000000" w:themeColor="text1"/>
          <w:lang w:val="en-GB" w:eastAsia="en-GB"/>
        </w:rPr>
        <w:t>SFC</w:t>
      </w:r>
      <w:r w:rsidRPr="009E71CA">
        <w:rPr>
          <w:color w:val="000000" w:themeColor="text1"/>
          <w:lang w:val="en-GB"/>
        </w:rPr>
        <w:t>-1</w:t>
      </w:r>
      <w:bookmarkEnd w:id="21"/>
      <w:r w:rsidRPr="009E71CA">
        <w:rPr>
          <w:color w:val="000000" w:themeColor="text1"/>
          <w:lang w:val="en-GB"/>
        </w:rPr>
        <w:t>:</w:t>
      </w:r>
      <w:r w:rsidRPr="009E71CA">
        <w:rPr>
          <w:rFonts w:eastAsia="Times New Roman"/>
          <w:color w:val="000000" w:themeColor="text1"/>
          <w:lang w:val="en-GB" w:eastAsia="en-GB"/>
        </w:rPr>
        <w:t xml:space="preserve"> </w:t>
      </w:r>
      <w:proofErr w:type="spellStart"/>
      <w:r w:rsidRPr="009E71CA">
        <w:rPr>
          <w:rFonts w:eastAsia="Times New Roman"/>
          <w:color w:val="000000" w:themeColor="text1"/>
          <w:lang w:val="en-GB" w:eastAsia="en-GB"/>
        </w:rPr>
        <w:t>Chiralpak</w:t>
      </w:r>
      <w:proofErr w:type="spellEnd"/>
      <w:r w:rsidRPr="009E71CA">
        <w:rPr>
          <w:rFonts w:eastAsia="Times New Roman"/>
          <w:color w:val="000000" w:themeColor="text1"/>
          <w:lang w:val="en-GB" w:eastAsia="en-GB"/>
        </w:rPr>
        <w:t xml:space="preserve"> IF-3; </w:t>
      </w:r>
      <w:r w:rsidRPr="009E71CA">
        <w:rPr>
          <w:color w:val="000000" w:themeColor="text1"/>
        </w:rPr>
        <w:t xml:space="preserve">particle </w:t>
      </w:r>
      <w:r w:rsidRPr="00AE33C1">
        <w:t>size: 3 µm; column size: 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IPA(0.05%DEA);</w:t>
      </w:r>
      <w:r w:rsidRPr="00AE33C1">
        <w:rPr>
          <w:lang w:val="en-GB"/>
        </w:rPr>
        <w:t xml:space="preserve"> </w:t>
      </w:r>
      <w:r w:rsidRPr="00AE33C1">
        <w:rPr>
          <w:rFonts w:eastAsia="Times New Roman"/>
          <w:lang w:val="en-GB" w:eastAsia="en-GB"/>
        </w:rPr>
        <w:t>gradient elution:</w:t>
      </w:r>
      <w:r w:rsidRPr="00AE33C1">
        <w:t xml:space="preserve"> I</w:t>
      </w:r>
      <w:r w:rsidRPr="00AE33C1">
        <w:rPr>
          <w:rFonts w:eastAsia="Times New Roman"/>
          <w:lang w:val="en-GB" w:eastAsia="en-GB"/>
        </w:rPr>
        <w:t>PA(0.05%DEA)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089844FE" w14:textId="51E333E9" w:rsidR="00652C83" w:rsidRPr="00AE33C1" w:rsidRDefault="00652C83" w:rsidP="002F294C">
      <w:pPr>
        <w:rPr>
          <w:rFonts w:eastAsia="Times New Roman"/>
          <w:lang w:val="en-GB" w:eastAsia="en-GB"/>
        </w:rPr>
      </w:pPr>
      <w:bookmarkStart w:id="22" w:name="_Hlk154398414"/>
      <w:r w:rsidRPr="00AE33C1">
        <w:rPr>
          <w:rFonts w:eastAsia="Times New Roman"/>
          <w:lang w:val="en-GB" w:eastAsia="en-GB"/>
        </w:rPr>
        <w:t>SFC</w:t>
      </w:r>
      <w:r w:rsidRPr="00AE33C1">
        <w:rPr>
          <w:lang w:val="en-GB"/>
        </w:rPr>
        <w:t>-2</w:t>
      </w:r>
      <w:bookmarkEnd w:id="22"/>
      <w:r w:rsidRPr="00AE33C1">
        <w:rPr>
          <w:lang w:val="en-GB"/>
        </w:rPr>
        <w:t>:</w:t>
      </w:r>
      <w:r w:rsidRPr="00AE33C1">
        <w:rPr>
          <w:rFonts w:eastAsia="Times New Roman"/>
          <w:lang w:val="en-GB" w:eastAsia="en-GB"/>
        </w:rPr>
        <w:t xml:space="preserve"> </w:t>
      </w:r>
      <w:proofErr w:type="spellStart"/>
      <w:r w:rsidRPr="00AE33C1">
        <w:rPr>
          <w:rFonts w:eastAsia="Times New Roman"/>
          <w:lang w:val="en-GB" w:eastAsia="en-GB"/>
        </w:rPr>
        <w:t>Chiralpak</w:t>
      </w:r>
      <w:proofErr w:type="spellEnd"/>
      <w:r w:rsidRPr="00AE33C1">
        <w:rPr>
          <w:rFonts w:eastAsia="Times New Roman"/>
          <w:lang w:val="en-GB" w:eastAsia="en-GB"/>
        </w:rPr>
        <w:t xml:space="preserve"> IC-3; </w:t>
      </w:r>
      <w:r w:rsidRPr="00AE33C1">
        <w:t>particle size: 3 µm; column size: 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 xml:space="preserve">IPA + </w:t>
      </w:r>
      <w:proofErr w:type="spellStart"/>
      <w:r w:rsidRPr="00AE33C1">
        <w:rPr>
          <w:rFonts w:eastAsia="Times New Roman"/>
          <w:lang w:val="en-GB" w:eastAsia="en-GB"/>
        </w:rPr>
        <w:t>MeCN</w:t>
      </w:r>
      <w:proofErr w:type="spellEnd"/>
      <w:r w:rsidRPr="00AE33C1">
        <w:rPr>
          <w:rFonts w:eastAsia="Times New Roman"/>
          <w:lang w:val="en-GB" w:eastAsia="en-GB"/>
        </w:rPr>
        <w:t xml:space="preserve"> (0.05%DEA);</w:t>
      </w:r>
      <w:r w:rsidRPr="00AE33C1">
        <w:rPr>
          <w:lang w:val="en-GB"/>
        </w:rPr>
        <w:t xml:space="preserve"> </w:t>
      </w:r>
      <w:r w:rsidRPr="00AE33C1">
        <w:rPr>
          <w:rFonts w:eastAsia="Times New Roman"/>
          <w:lang w:val="en-GB" w:eastAsia="en-GB"/>
        </w:rPr>
        <w:t>gradient elution:</w:t>
      </w:r>
      <w:r w:rsidRPr="00AE33C1">
        <w:t xml:space="preserve"> IPA + </w:t>
      </w:r>
      <w:proofErr w:type="spellStart"/>
      <w:r w:rsidRPr="00AE33C1">
        <w:t>MeCN</w:t>
      </w:r>
      <w:proofErr w:type="spellEnd"/>
      <w:r w:rsidRPr="00AE33C1">
        <w:t xml:space="preserve"> (0.05%DEA)</w:t>
      </w:r>
      <w:r w:rsidRPr="00AE33C1">
        <w:rPr>
          <w:rFonts w:eastAsia="Times New Roman"/>
          <w:lang w:val="en-GB" w:eastAsia="en-GB"/>
        </w:rPr>
        <w:t xml:space="preserve"> in CO2 from 20% to 6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549B6BC2" w14:textId="396E113D" w:rsidR="00652C83" w:rsidRPr="0023335B" w:rsidRDefault="00652C83" w:rsidP="002F294C">
      <w:pPr>
        <w:rPr>
          <w:rFonts w:eastAsia="Times New Roman"/>
          <w:lang w:val="en-GB" w:eastAsia="en-GB"/>
        </w:rPr>
      </w:pPr>
      <w:bookmarkStart w:id="23" w:name="_Hlk154406261"/>
      <w:r w:rsidRPr="00AE33C1">
        <w:rPr>
          <w:rFonts w:eastAsia="Times New Roman"/>
          <w:lang w:val="en-GB" w:eastAsia="en-GB"/>
        </w:rPr>
        <w:t>SFC</w:t>
      </w:r>
      <w:r w:rsidRPr="00AE33C1">
        <w:rPr>
          <w:lang w:val="en-GB"/>
        </w:rPr>
        <w:t>-3:</w:t>
      </w:r>
      <w:bookmarkEnd w:id="23"/>
      <w:r w:rsidRPr="00AE33C1">
        <w:rPr>
          <w:rFonts w:eastAsia="Times New Roman"/>
          <w:lang w:val="en-GB" w:eastAsia="en-GB"/>
        </w:rPr>
        <w:t xml:space="preserve"> </w:t>
      </w:r>
      <w:proofErr w:type="spellStart"/>
      <w:r w:rsidRPr="00AE33C1">
        <w:rPr>
          <w:rFonts w:eastAsia="Times New Roman"/>
          <w:lang w:val="en-GB" w:eastAsia="en-GB"/>
        </w:rPr>
        <w:t>Chiralcel</w:t>
      </w:r>
      <w:proofErr w:type="spellEnd"/>
      <w:r w:rsidRPr="00AE33C1">
        <w:rPr>
          <w:rFonts w:eastAsia="Times New Roman"/>
          <w:lang w:val="en-GB" w:eastAsia="en-GB"/>
        </w:rPr>
        <w:t xml:space="preserve"> OD-3; particle size: 3 µm; column size: 50 × 4.6 mm I.D.; mobile phase: phase A for CO</w:t>
      </w:r>
      <w:r w:rsidRPr="00AE33C1">
        <w:rPr>
          <w:rFonts w:eastAsia="Times New Roman"/>
          <w:vertAlign w:val="subscript"/>
          <w:lang w:val="en-GB" w:eastAsia="en-GB"/>
        </w:rPr>
        <w:t>2</w:t>
      </w:r>
      <w:r w:rsidRPr="00AE33C1">
        <w:rPr>
          <w:rFonts w:eastAsia="Times New Roman"/>
          <w:lang w:val="en-GB" w:eastAsia="en-GB"/>
        </w:rPr>
        <w:t>, and phase B for EtOH (0.05</w:t>
      </w:r>
      <w:r w:rsidRPr="0023335B">
        <w:rPr>
          <w:rFonts w:eastAsia="Times New Roman"/>
          <w:lang w:val="en-GB" w:eastAsia="en-GB"/>
        </w:rPr>
        <w:t>%DEA); gradient elution: EtOH (0.05%DEA) in CO</w:t>
      </w:r>
      <w:r w:rsidRPr="0023335B">
        <w:rPr>
          <w:rFonts w:eastAsia="Times New Roman"/>
          <w:vertAlign w:val="subscript"/>
          <w:lang w:val="en-GB" w:eastAsia="en-GB"/>
        </w:rPr>
        <w:t>2</w:t>
      </w:r>
      <w:r w:rsidRPr="0023335B">
        <w:rPr>
          <w:rFonts w:eastAsia="Times New Roman"/>
          <w:lang w:val="en-GB" w:eastAsia="en-GB"/>
        </w:rPr>
        <w:t xml:space="preserve"> from 5% to 40%; flow rate: 3 mL/min; detector: PDA; column temperature: 35 °C; back pressure: 100 bar.</w:t>
      </w:r>
    </w:p>
    <w:p w14:paraId="6981E71D" w14:textId="163E603F" w:rsidR="00652C83" w:rsidRPr="00AE33C1" w:rsidRDefault="00652C83" w:rsidP="002F294C">
      <w:pPr>
        <w:rPr>
          <w:rFonts w:eastAsia="Times New Roman"/>
          <w:lang w:val="en-GB" w:eastAsia="en-GB"/>
        </w:rPr>
      </w:pPr>
      <w:r w:rsidRPr="00AE33C1">
        <w:rPr>
          <w:rFonts w:eastAsia="Times New Roman"/>
          <w:lang w:val="en-GB" w:eastAsia="en-GB"/>
        </w:rPr>
        <w:t>SFC</w:t>
      </w:r>
      <w:r w:rsidRPr="00AE33C1">
        <w:rPr>
          <w:lang w:val="en-GB"/>
        </w:rPr>
        <w:t xml:space="preserve">-4: </w:t>
      </w:r>
      <w:proofErr w:type="spellStart"/>
      <w:r w:rsidRPr="00AE33C1">
        <w:rPr>
          <w:rFonts w:eastAsia="Times New Roman"/>
          <w:lang w:val="en-GB" w:eastAsia="en-GB"/>
        </w:rPr>
        <w:t>Chiralcel</w:t>
      </w:r>
      <w:proofErr w:type="spellEnd"/>
      <w:r w:rsidRPr="00AE33C1">
        <w:rPr>
          <w:rFonts w:eastAsia="Times New Roman"/>
          <w:lang w:val="en-GB" w:eastAsia="en-GB"/>
        </w:rPr>
        <w:t xml:space="preserve"> OJ-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 MeOH (0.05%DEA);</w:t>
      </w:r>
      <w:r w:rsidRPr="00AE33C1">
        <w:rPr>
          <w:lang w:val="en-GB"/>
        </w:rPr>
        <w:t xml:space="preserve"> </w:t>
      </w:r>
      <w:r w:rsidRPr="00AE33C1">
        <w:rPr>
          <w:rFonts w:eastAsia="Times New Roman"/>
          <w:lang w:val="en-GB" w:eastAsia="en-GB"/>
        </w:rPr>
        <w:t xml:space="preserve">gradient elution: 40% </w:t>
      </w:r>
      <w:proofErr w:type="gramStart"/>
      <w:r w:rsidRPr="00AE33C1">
        <w:rPr>
          <w:rFonts w:eastAsia="Times New Roman"/>
          <w:lang w:val="en-GB" w:eastAsia="en-GB"/>
        </w:rPr>
        <w:t>MeOH(</w:t>
      </w:r>
      <w:proofErr w:type="gramEnd"/>
      <w:r w:rsidRPr="00AE33C1">
        <w:rPr>
          <w:rFonts w:eastAsia="Times New Roman"/>
          <w:lang w:val="en-GB" w:eastAsia="en-GB"/>
        </w:rPr>
        <w:t>0.05%DEA) in CO</w:t>
      </w:r>
      <w:r w:rsidRPr="00AE33C1">
        <w:rPr>
          <w:rFonts w:eastAsia="Times New Roman"/>
          <w:vertAlign w:val="subscript"/>
          <w:lang w:val="en-GB" w:eastAsia="en-GB"/>
        </w:rPr>
        <w:t>2</w:t>
      </w:r>
      <w:r w:rsidRPr="00AE33C1">
        <w:rPr>
          <w:lang w:val="en-GB"/>
        </w:rPr>
        <w:t xml:space="preserve">; </w:t>
      </w:r>
      <w:r w:rsidRPr="00AE33C1">
        <w:rPr>
          <w:rFonts w:eastAsia="Times New Roman"/>
          <w:lang w:val="en-GB" w:eastAsia="en-GB"/>
        </w:rPr>
        <w:t>flow rate: 3 mL/min; detector: DAD</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378C241E" w14:textId="53EA0851" w:rsidR="00652C83" w:rsidRPr="00AE33C1" w:rsidRDefault="00652C83" w:rsidP="002F294C">
      <w:pPr>
        <w:rPr>
          <w:rFonts w:eastAsia="Times New Roman"/>
          <w:lang w:val="en-GB" w:eastAsia="en-GB"/>
        </w:rPr>
      </w:pPr>
      <w:bookmarkStart w:id="24" w:name="_Hlk154677021"/>
      <w:r w:rsidRPr="00AE33C1">
        <w:rPr>
          <w:rFonts w:eastAsia="Times New Roman"/>
          <w:lang w:val="en-GB" w:eastAsia="en-GB"/>
        </w:rPr>
        <w:t>SFC</w:t>
      </w:r>
      <w:r w:rsidRPr="00AE33C1">
        <w:rPr>
          <w:lang w:val="en-GB"/>
        </w:rPr>
        <w:t>-5:</w:t>
      </w:r>
      <w:bookmarkEnd w:id="24"/>
      <w:r w:rsidRPr="00AE33C1">
        <w:rPr>
          <w:rFonts w:eastAsia="Times New Roman"/>
          <w:lang w:val="en-GB" w:eastAsia="en-GB"/>
        </w:rPr>
        <w:t xml:space="preserve"> </w:t>
      </w:r>
      <w:proofErr w:type="spellStart"/>
      <w:r w:rsidRPr="00AE33C1">
        <w:rPr>
          <w:rFonts w:eastAsia="Times New Roman"/>
          <w:lang w:val="en-GB" w:eastAsia="en-GB"/>
        </w:rPr>
        <w:t>Chiralpak</w:t>
      </w:r>
      <w:proofErr w:type="spellEnd"/>
      <w:r w:rsidRPr="00AE33C1">
        <w:rPr>
          <w:rFonts w:eastAsia="Times New Roman"/>
          <w:lang w:val="en-GB" w:eastAsia="en-GB"/>
        </w:rPr>
        <w:t xml:space="preserve"> IC-3; </w:t>
      </w:r>
      <w:r w:rsidRPr="00AE33C1">
        <w:t>particle size: 3 µm; column size: 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IPA (0.05%DEA);</w:t>
      </w:r>
      <w:r w:rsidRPr="00AE33C1">
        <w:rPr>
          <w:lang w:val="en-GB"/>
        </w:rPr>
        <w:t xml:space="preserve"> </w:t>
      </w:r>
      <w:r w:rsidRPr="00AE33C1">
        <w:rPr>
          <w:rFonts w:eastAsia="Times New Roman"/>
          <w:lang w:val="en-GB" w:eastAsia="en-GB"/>
        </w:rPr>
        <w:t>gradient elution:</w:t>
      </w:r>
      <w:r w:rsidRPr="00AE33C1">
        <w:t xml:space="preserve"> IPA (0.05%DEA)</w:t>
      </w:r>
      <w:r w:rsidRPr="00AE33C1">
        <w:rPr>
          <w:rFonts w:eastAsia="Times New Roman"/>
          <w:lang w:val="en-GB" w:eastAsia="en-GB"/>
        </w:rPr>
        <w:t xml:space="preserve">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165271E9" w14:textId="0F7092E9" w:rsidR="00652C83" w:rsidRPr="00AE33C1" w:rsidRDefault="00652C83" w:rsidP="002F294C">
      <w:pPr>
        <w:rPr>
          <w:rFonts w:eastAsia="Times New Roman"/>
          <w:lang w:val="en-GB" w:eastAsia="en-GB"/>
        </w:rPr>
      </w:pPr>
      <w:bookmarkStart w:id="25" w:name="_Hlk154677872"/>
      <w:r w:rsidRPr="00AE33C1">
        <w:rPr>
          <w:rFonts w:eastAsia="Times New Roman"/>
          <w:lang w:val="en-GB" w:eastAsia="en-GB"/>
        </w:rPr>
        <w:t>SFC</w:t>
      </w:r>
      <w:r w:rsidRPr="00AE33C1">
        <w:rPr>
          <w:lang w:val="en-GB"/>
        </w:rPr>
        <w:t>-6</w:t>
      </w:r>
      <w:bookmarkEnd w:id="25"/>
      <w:r w:rsidRPr="00AE33C1">
        <w:rPr>
          <w:lang w:val="en-GB"/>
        </w:rPr>
        <w:t xml:space="preserve">: </w:t>
      </w:r>
      <w:proofErr w:type="spellStart"/>
      <w:r w:rsidRPr="00AE33C1">
        <w:rPr>
          <w:rFonts w:eastAsia="Times New Roman"/>
          <w:lang w:val="en-GB" w:eastAsia="en-GB"/>
        </w:rPr>
        <w:t>Chiralpak</w:t>
      </w:r>
      <w:proofErr w:type="spellEnd"/>
      <w:r w:rsidRPr="00AE33C1">
        <w:rPr>
          <w:rFonts w:eastAsia="Times New Roman"/>
          <w:lang w:val="en-GB" w:eastAsia="en-GB"/>
        </w:rPr>
        <w:t xml:space="preserve"> AD-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IPA+ACN(0.05%DEA);</w:t>
      </w:r>
      <w:r w:rsidRPr="00AE33C1">
        <w:rPr>
          <w:lang w:val="en-GB"/>
        </w:rPr>
        <w:t xml:space="preserve"> </w:t>
      </w:r>
      <w:r w:rsidRPr="00AE33C1">
        <w:rPr>
          <w:rFonts w:eastAsia="Times New Roman"/>
          <w:lang w:val="en-GB" w:eastAsia="en-GB"/>
        </w:rPr>
        <w:t>gradient elution: IPA+ACN(0.05%DEA) in CO2 from 20% to 6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73E8B768" w14:textId="7DE4D450" w:rsidR="00652C83" w:rsidRPr="00AE33C1" w:rsidRDefault="00652C83" w:rsidP="002F294C">
      <w:pPr>
        <w:rPr>
          <w:rFonts w:eastAsia="Times New Roman"/>
          <w:lang w:val="en-GB" w:eastAsia="en-GB"/>
        </w:rPr>
      </w:pPr>
      <w:r w:rsidRPr="00AE33C1">
        <w:rPr>
          <w:rFonts w:eastAsia="Times New Roman"/>
          <w:lang w:val="en-GB" w:eastAsia="en-GB"/>
        </w:rPr>
        <w:t>SFC</w:t>
      </w:r>
      <w:r w:rsidRPr="00AE33C1">
        <w:rPr>
          <w:lang w:val="en-GB"/>
        </w:rPr>
        <w:t xml:space="preserve">-7: </w:t>
      </w:r>
      <w:proofErr w:type="spellStart"/>
      <w:r w:rsidRPr="00AE33C1">
        <w:rPr>
          <w:rFonts w:eastAsia="Times New Roman"/>
          <w:lang w:val="en-GB" w:eastAsia="en-GB"/>
        </w:rPr>
        <w:t>Chiralpak</w:t>
      </w:r>
      <w:proofErr w:type="spellEnd"/>
      <w:r w:rsidRPr="00AE33C1">
        <w:rPr>
          <w:rFonts w:eastAsia="Times New Roman"/>
          <w:lang w:val="en-GB" w:eastAsia="en-GB"/>
        </w:rPr>
        <w:t xml:space="preserve"> IE-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 IPA(0.05%DEA);</w:t>
      </w:r>
      <w:r w:rsidRPr="00AE33C1">
        <w:rPr>
          <w:lang w:val="en-GB"/>
        </w:rPr>
        <w:t xml:space="preserve"> </w:t>
      </w:r>
      <w:r w:rsidRPr="00AE33C1">
        <w:rPr>
          <w:rFonts w:eastAsia="Times New Roman"/>
          <w:lang w:val="en-GB" w:eastAsia="en-GB"/>
        </w:rPr>
        <w:t>gradient elution: IPA(0.05%DEA)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41D100B9" w14:textId="2628E3D3" w:rsidR="00652C83" w:rsidRPr="00AE33C1" w:rsidRDefault="00652C83" w:rsidP="002F294C">
      <w:pPr>
        <w:rPr>
          <w:rFonts w:eastAsia="Times New Roman"/>
          <w:lang w:val="en-GB" w:eastAsia="en-GB"/>
        </w:rPr>
      </w:pPr>
      <w:bookmarkStart w:id="26" w:name="_Hlk154585097"/>
      <w:r w:rsidRPr="00AE33C1">
        <w:rPr>
          <w:rFonts w:eastAsia="Times New Roman"/>
          <w:lang w:val="en-GB" w:eastAsia="en-GB"/>
        </w:rPr>
        <w:t>SFC</w:t>
      </w:r>
      <w:r w:rsidRPr="00AE33C1">
        <w:rPr>
          <w:lang w:val="en-GB"/>
        </w:rPr>
        <w:t>-8:</w:t>
      </w:r>
      <w:bookmarkEnd w:id="26"/>
      <w:r w:rsidRPr="00AE33C1">
        <w:rPr>
          <w:lang w:val="en-GB"/>
        </w:rPr>
        <w:t xml:space="preserve"> </w:t>
      </w:r>
      <w:proofErr w:type="spellStart"/>
      <w:r w:rsidRPr="00AE33C1">
        <w:rPr>
          <w:rFonts w:eastAsia="Times New Roman"/>
          <w:lang w:val="en-GB" w:eastAsia="en-GB"/>
        </w:rPr>
        <w:t>Chiralpak</w:t>
      </w:r>
      <w:proofErr w:type="spellEnd"/>
      <w:r w:rsidRPr="00AE33C1">
        <w:rPr>
          <w:rFonts w:eastAsia="Times New Roman"/>
          <w:lang w:val="en-GB" w:eastAsia="en-GB"/>
        </w:rPr>
        <w:t xml:space="preserve"> IG-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 EtOH(0.05%DEA);</w:t>
      </w:r>
      <w:r w:rsidRPr="00AE33C1">
        <w:rPr>
          <w:lang w:val="en-GB"/>
        </w:rPr>
        <w:t xml:space="preserve"> </w:t>
      </w:r>
      <w:r w:rsidRPr="00AE33C1">
        <w:rPr>
          <w:rFonts w:eastAsia="Times New Roman"/>
          <w:lang w:val="en-GB" w:eastAsia="en-GB"/>
        </w:rPr>
        <w:t>gradient elution: EtOH (0.05%DEA)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0A15A170" w14:textId="7A392C56" w:rsidR="00652C83" w:rsidRPr="00AE33C1" w:rsidRDefault="00652C83" w:rsidP="002F294C">
      <w:pPr>
        <w:rPr>
          <w:rFonts w:eastAsia="Times New Roman"/>
          <w:lang w:val="en-GB" w:eastAsia="en-GB"/>
        </w:rPr>
      </w:pPr>
      <w:bookmarkStart w:id="27" w:name="_Hlk154645671"/>
      <w:r w:rsidRPr="00AE33C1">
        <w:rPr>
          <w:rFonts w:eastAsia="Times New Roman"/>
          <w:lang w:val="en-GB" w:eastAsia="en-GB"/>
        </w:rPr>
        <w:t>SFC</w:t>
      </w:r>
      <w:r w:rsidRPr="00AE33C1">
        <w:rPr>
          <w:lang w:val="en-GB"/>
        </w:rPr>
        <w:t>-9</w:t>
      </w:r>
      <w:bookmarkEnd w:id="27"/>
      <w:r w:rsidRPr="00AE33C1">
        <w:rPr>
          <w:lang w:val="en-GB"/>
        </w:rPr>
        <w:t xml:space="preserve">: </w:t>
      </w:r>
      <w:proofErr w:type="spellStart"/>
      <w:r w:rsidRPr="00AE33C1">
        <w:rPr>
          <w:rFonts w:eastAsia="Times New Roman"/>
          <w:lang w:val="en-GB" w:eastAsia="en-GB"/>
        </w:rPr>
        <w:t>Chiralcel</w:t>
      </w:r>
      <w:proofErr w:type="spellEnd"/>
      <w:r w:rsidRPr="00AE33C1">
        <w:rPr>
          <w:rFonts w:eastAsia="Times New Roman"/>
          <w:lang w:val="en-GB" w:eastAsia="en-GB"/>
        </w:rPr>
        <w:t xml:space="preserve"> OJ-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 EtOH (0.05%DEA);</w:t>
      </w:r>
      <w:r w:rsidRPr="00AE33C1">
        <w:rPr>
          <w:lang w:val="en-GB"/>
        </w:rPr>
        <w:t xml:space="preserve"> </w:t>
      </w:r>
      <w:r w:rsidRPr="00AE33C1">
        <w:rPr>
          <w:rFonts w:eastAsia="Times New Roman"/>
          <w:lang w:val="en-GB" w:eastAsia="en-GB"/>
        </w:rPr>
        <w:t xml:space="preserve">gradient elution: </w:t>
      </w:r>
      <w:proofErr w:type="gramStart"/>
      <w:r w:rsidRPr="00AE33C1">
        <w:rPr>
          <w:rFonts w:eastAsia="Times New Roman"/>
          <w:lang w:val="en-GB" w:eastAsia="en-GB"/>
        </w:rPr>
        <w:t>EtOH(</w:t>
      </w:r>
      <w:proofErr w:type="gramEnd"/>
      <w:r w:rsidRPr="00AE33C1">
        <w:rPr>
          <w:rFonts w:eastAsia="Times New Roman"/>
          <w:lang w:val="en-GB" w:eastAsia="en-GB"/>
        </w:rPr>
        <w:t>0.05%DEA) in CO2 from 5% to 40%</w:t>
      </w:r>
      <w:r w:rsidRPr="00AE33C1">
        <w:rPr>
          <w:lang w:val="en-GB"/>
        </w:rPr>
        <w:t xml:space="preserve">; </w:t>
      </w:r>
      <w:r w:rsidRPr="00AE33C1">
        <w:rPr>
          <w:rFonts w:eastAsia="Times New Roman"/>
          <w:lang w:val="en-GB" w:eastAsia="en-GB"/>
        </w:rPr>
        <w:t>flow rate: 3 mL/min; detector: DAD</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7ADEEC33" w14:textId="7561CADB" w:rsidR="00652C83" w:rsidRPr="00AE33C1" w:rsidRDefault="00652C83" w:rsidP="002F294C">
      <w:pPr>
        <w:rPr>
          <w:rFonts w:eastAsia="Times New Roman"/>
          <w:lang w:val="en-GB" w:eastAsia="en-GB"/>
        </w:rPr>
      </w:pPr>
      <w:bookmarkStart w:id="28" w:name="_Hlk154678322"/>
      <w:bookmarkStart w:id="29" w:name="_Hlk154678845"/>
      <w:r w:rsidRPr="00AE33C1">
        <w:rPr>
          <w:rFonts w:eastAsia="Times New Roman"/>
          <w:lang w:val="en-GB" w:eastAsia="en-GB"/>
        </w:rPr>
        <w:t>SFC</w:t>
      </w:r>
      <w:r w:rsidRPr="00AE33C1">
        <w:rPr>
          <w:lang w:val="en-GB"/>
        </w:rPr>
        <w:t>-10</w:t>
      </w:r>
      <w:bookmarkEnd w:id="28"/>
      <w:r w:rsidRPr="00AE33C1">
        <w:rPr>
          <w:lang w:val="en-GB"/>
        </w:rPr>
        <w:t>:</w:t>
      </w:r>
      <w:bookmarkEnd w:id="29"/>
      <w:r w:rsidRPr="00AE33C1">
        <w:rPr>
          <w:lang w:val="en-GB"/>
        </w:rPr>
        <w:t xml:space="preserve"> </w:t>
      </w:r>
      <w:proofErr w:type="spellStart"/>
      <w:r w:rsidRPr="00AE33C1">
        <w:rPr>
          <w:rFonts w:eastAsia="Times New Roman"/>
          <w:lang w:val="en-GB" w:eastAsia="en-GB"/>
        </w:rPr>
        <w:t>Chiralpak</w:t>
      </w:r>
      <w:proofErr w:type="spellEnd"/>
      <w:r w:rsidRPr="00AE33C1">
        <w:rPr>
          <w:rFonts w:eastAsia="Times New Roman"/>
          <w:lang w:val="en-GB" w:eastAsia="en-GB"/>
        </w:rPr>
        <w:t xml:space="preserve"> IG-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 IPA(0.05%DEA);</w:t>
      </w:r>
      <w:r w:rsidRPr="00AE33C1">
        <w:rPr>
          <w:lang w:val="en-GB"/>
        </w:rPr>
        <w:t xml:space="preserve"> </w:t>
      </w:r>
      <w:r w:rsidRPr="00AE33C1">
        <w:rPr>
          <w:rFonts w:eastAsia="Times New Roman"/>
          <w:lang w:val="en-GB" w:eastAsia="en-GB"/>
        </w:rPr>
        <w:t>gradient elution: IPA (0.05%DEA)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5518484D" w14:textId="2F60A9CD" w:rsidR="00652C83" w:rsidRPr="00AE33C1" w:rsidRDefault="00652C83" w:rsidP="002F294C">
      <w:pPr>
        <w:rPr>
          <w:rFonts w:eastAsia="Times New Roman"/>
          <w:lang w:val="en-GB" w:eastAsia="en-GB"/>
        </w:rPr>
      </w:pPr>
      <w:bookmarkStart w:id="30" w:name="_Hlk154739433"/>
      <w:bookmarkStart w:id="31" w:name="_Hlk154680401"/>
      <w:r w:rsidRPr="00AE33C1">
        <w:rPr>
          <w:rFonts w:eastAsia="Times New Roman"/>
          <w:lang w:val="en-GB" w:eastAsia="en-GB"/>
        </w:rPr>
        <w:t>SFC</w:t>
      </w:r>
      <w:r w:rsidRPr="00AE33C1">
        <w:rPr>
          <w:lang w:val="en-GB"/>
        </w:rPr>
        <w:t>-11</w:t>
      </w:r>
      <w:bookmarkEnd w:id="30"/>
      <w:r w:rsidRPr="00AE33C1">
        <w:rPr>
          <w:lang w:val="en-GB"/>
        </w:rPr>
        <w:t xml:space="preserve">: </w:t>
      </w:r>
      <w:bookmarkEnd w:id="31"/>
      <w:proofErr w:type="spellStart"/>
      <w:r w:rsidRPr="00AE33C1">
        <w:rPr>
          <w:rFonts w:eastAsia="Times New Roman"/>
          <w:lang w:val="en-GB" w:eastAsia="en-GB"/>
        </w:rPr>
        <w:t>Chiralpak</w:t>
      </w:r>
      <w:proofErr w:type="spellEnd"/>
      <w:r w:rsidRPr="00AE33C1">
        <w:rPr>
          <w:rFonts w:eastAsia="Times New Roman"/>
          <w:lang w:val="en-GB" w:eastAsia="en-GB"/>
        </w:rPr>
        <w:t xml:space="preserve"> AD-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EtOH(0.05%DEA);</w:t>
      </w:r>
      <w:r w:rsidRPr="00AE33C1">
        <w:rPr>
          <w:lang w:val="en-GB"/>
        </w:rPr>
        <w:t xml:space="preserve"> </w:t>
      </w:r>
      <w:r w:rsidRPr="00AE33C1">
        <w:rPr>
          <w:rFonts w:eastAsia="Times New Roman"/>
          <w:lang w:val="en-GB" w:eastAsia="en-GB"/>
        </w:rPr>
        <w:t>gradient elution: EtOH(0.05%DEA) in CO2 from 20% to 6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1F9AA1D8" w14:textId="31BF5D8E" w:rsidR="00652C83" w:rsidRPr="00AE33C1" w:rsidRDefault="00652C83" w:rsidP="002F294C">
      <w:pPr>
        <w:rPr>
          <w:rFonts w:eastAsia="Times New Roman"/>
          <w:lang w:val="en-GB" w:eastAsia="en-GB"/>
        </w:rPr>
      </w:pPr>
      <w:r w:rsidRPr="00AE33C1">
        <w:rPr>
          <w:rFonts w:eastAsia="Times New Roman"/>
          <w:lang w:val="en-GB" w:eastAsia="en-GB"/>
        </w:rPr>
        <w:t>SFC</w:t>
      </w:r>
      <w:r w:rsidRPr="00AE33C1">
        <w:rPr>
          <w:lang w:val="en-GB"/>
        </w:rPr>
        <w:t xml:space="preserve">-12: </w:t>
      </w:r>
      <w:proofErr w:type="spellStart"/>
      <w:r w:rsidRPr="00AE33C1">
        <w:rPr>
          <w:rFonts w:eastAsia="Times New Roman"/>
          <w:lang w:val="en-GB" w:eastAsia="en-GB"/>
        </w:rPr>
        <w:t>Chiralpak</w:t>
      </w:r>
      <w:proofErr w:type="spellEnd"/>
      <w:r w:rsidRPr="00AE33C1">
        <w:rPr>
          <w:rFonts w:eastAsia="Times New Roman"/>
          <w:lang w:val="en-GB" w:eastAsia="en-GB"/>
        </w:rPr>
        <w:t xml:space="preserve"> AS-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IPA(0.05%DEA);</w:t>
      </w:r>
      <w:r w:rsidRPr="00AE33C1">
        <w:rPr>
          <w:lang w:val="en-GB"/>
        </w:rPr>
        <w:t xml:space="preserve"> </w:t>
      </w:r>
      <w:r w:rsidRPr="00AE33C1">
        <w:rPr>
          <w:rFonts w:eastAsia="Times New Roman"/>
          <w:lang w:val="en-GB" w:eastAsia="en-GB"/>
        </w:rPr>
        <w:t>gradient elution: IPA (0.05%DEA)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0A3F9637" w14:textId="0DD9051A" w:rsidR="00652C83" w:rsidRPr="0023335B" w:rsidRDefault="00652C83" w:rsidP="002F294C">
      <w:pPr>
        <w:rPr>
          <w:rFonts w:eastAsia="Times New Roman"/>
          <w:lang w:val="en-GB" w:eastAsia="en-GB"/>
        </w:rPr>
      </w:pPr>
      <w:r w:rsidRPr="00AE33C1">
        <w:rPr>
          <w:rFonts w:eastAsia="Times New Roman"/>
          <w:lang w:val="en-GB" w:eastAsia="en-GB"/>
        </w:rPr>
        <w:t>SFC</w:t>
      </w:r>
      <w:r w:rsidRPr="00AE33C1">
        <w:rPr>
          <w:lang w:val="en-GB"/>
        </w:rPr>
        <w:t xml:space="preserve">-13: </w:t>
      </w:r>
      <w:r w:rsidRPr="00AE33C1">
        <w:rPr>
          <w:rFonts w:eastAsia="Times New Roman"/>
          <w:lang w:val="en-GB" w:eastAsia="en-GB"/>
        </w:rPr>
        <w:t xml:space="preserve">Lux 3um Cellulose-4;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IPA(0.05%DEA);</w:t>
      </w:r>
      <w:r w:rsidRPr="00AE33C1">
        <w:rPr>
          <w:lang w:val="en-GB"/>
        </w:rPr>
        <w:t xml:space="preserve"> </w:t>
      </w:r>
      <w:r w:rsidRPr="00AE33C1">
        <w:rPr>
          <w:rFonts w:eastAsia="Times New Roman"/>
          <w:lang w:val="en-GB" w:eastAsia="en-GB"/>
        </w:rPr>
        <w:t>gradient elution: IPA (0.05%DEA)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44727F0B" w14:textId="5EB532C4" w:rsidR="00652C83" w:rsidRPr="00AE33C1" w:rsidRDefault="00652C83" w:rsidP="002F294C">
      <w:pPr>
        <w:rPr>
          <w:rFonts w:eastAsia="Times New Roman"/>
          <w:lang w:val="en-GB" w:eastAsia="en-GB"/>
        </w:rPr>
      </w:pPr>
      <w:r w:rsidRPr="00AE33C1">
        <w:rPr>
          <w:rFonts w:eastAsia="Times New Roman"/>
          <w:lang w:val="en-GB" w:eastAsia="en-GB"/>
        </w:rPr>
        <w:t>SFC</w:t>
      </w:r>
      <w:r w:rsidRPr="00AE33C1">
        <w:rPr>
          <w:lang w:val="en-GB"/>
        </w:rPr>
        <w:t>-14:</w:t>
      </w:r>
      <w:r w:rsidRPr="00AE33C1">
        <w:rPr>
          <w:rFonts w:eastAsia="Times New Roman"/>
          <w:lang w:val="en-GB" w:eastAsia="en-GB"/>
        </w:rPr>
        <w:t xml:space="preserve"> </w:t>
      </w:r>
      <w:proofErr w:type="spellStart"/>
      <w:r w:rsidRPr="00AE33C1">
        <w:rPr>
          <w:rFonts w:eastAsia="Times New Roman"/>
          <w:lang w:val="en-GB" w:eastAsia="en-GB"/>
        </w:rPr>
        <w:t>Chiralpak</w:t>
      </w:r>
      <w:proofErr w:type="spellEnd"/>
      <w:r w:rsidRPr="00AE33C1">
        <w:rPr>
          <w:rFonts w:eastAsia="Times New Roman"/>
          <w:lang w:val="en-GB" w:eastAsia="en-GB"/>
        </w:rPr>
        <w:t xml:space="preserve"> IC-3; </w:t>
      </w:r>
      <w:r w:rsidRPr="00AE33C1">
        <w:t>particle size: 3 µm; column size: 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eastAsia="en-GB"/>
        </w:rPr>
        <w:t>EtOH</w:t>
      </w:r>
      <w:r w:rsidRPr="00AE33C1">
        <w:rPr>
          <w:rFonts w:eastAsia="Times New Roman"/>
          <w:lang w:val="en-GB" w:eastAsia="en-GB"/>
        </w:rPr>
        <w:t xml:space="preserve"> + </w:t>
      </w:r>
      <w:proofErr w:type="spellStart"/>
      <w:r w:rsidRPr="00AE33C1">
        <w:rPr>
          <w:rFonts w:eastAsia="Times New Roman"/>
          <w:lang w:val="en-GB" w:eastAsia="en-GB"/>
        </w:rPr>
        <w:t>MeCN</w:t>
      </w:r>
      <w:proofErr w:type="spellEnd"/>
      <w:r w:rsidRPr="00AE33C1">
        <w:rPr>
          <w:rFonts w:eastAsia="Times New Roman"/>
          <w:lang w:val="en-GB" w:eastAsia="en-GB"/>
        </w:rPr>
        <w:t xml:space="preserve"> (0.05%DEA);</w:t>
      </w:r>
      <w:r w:rsidRPr="00AE33C1">
        <w:rPr>
          <w:lang w:val="en-GB"/>
        </w:rPr>
        <w:t xml:space="preserve"> </w:t>
      </w:r>
      <w:r w:rsidRPr="00AE33C1">
        <w:rPr>
          <w:rFonts w:eastAsia="Times New Roman"/>
          <w:lang w:val="en-GB" w:eastAsia="en-GB"/>
        </w:rPr>
        <w:t>gradient elution:</w:t>
      </w:r>
      <w:r w:rsidRPr="00AE33C1">
        <w:t xml:space="preserve"> 50% EtOH+</w:t>
      </w:r>
      <w:r w:rsidRPr="00AE33C1">
        <w:rPr>
          <w:rFonts w:eastAsia="Times New Roman"/>
          <w:lang w:val="en-GB" w:eastAsia="en-GB"/>
        </w:rPr>
        <w:t xml:space="preserve"> </w:t>
      </w:r>
      <w:proofErr w:type="spellStart"/>
      <w:r w:rsidRPr="00AE33C1">
        <w:rPr>
          <w:rFonts w:eastAsia="Times New Roman"/>
          <w:lang w:val="en-GB" w:eastAsia="en-GB"/>
        </w:rPr>
        <w:t>MeCN</w:t>
      </w:r>
      <w:proofErr w:type="spellEnd"/>
      <w:r w:rsidRPr="00AE33C1">
        <w:t xml:space="preserve"> (0.05%DEA) in CO</w:t>
      </w:r>
      <w:r w:rsidRPr="00AE33C1">
        <w:rPr>
          <w:vertAlign w:val="subscript"/>
        </w:rPr>
        <w:t>2</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77809246" w14:textId="0D5AC6AC" w:rsidR="00652C83" w:rsidRPr="00AE33C1" w:rsidRDefault="00652C83" w:rsidP="002F294C">
      <w:pPr>
        <w:rPr>
          <w:rFonts w:eastAsia="Times New Roman"/>
          <w:lang w:val="en-GB" w:eastAsia="en-GB"/>
        </w:rPr>
      </w:pPr>
      <w:r w:rsidRPr="00AE33C1">
        <w:rPr>
          <w:rFonts w:eastAsia="Times New Roman"/>
          <w:lang w:val="en-GB" w:eastAsia="en-GB"/>
        </w:rPr>
        <w:t>SFC</w:t>
      </w:r>
      <w:r w:rsidRPr="00AE33C1">
        <w:rPr>
          <w:lang w:val="en-GB"/>
        </w:rPr>
        <w:t>-15:</w:t>
      </w:r>
      <w:r w:rsidRPr="00AE33C1">
        <w:rPr>
          <w:rFonts w:eastAsia="Times New Roman"/>
          <w:lang w:val="en-GB" w:eastAsia="en-GB"/>
        </w:rPr>
        <w:t xml:space="preserve"> </w:t>
      </w:r>
      <w:proofErr w:type="spellStart"/>
      <w:r w:rsidRPr="00AE33C1">
        <w:rPr>
          <w:rFonts w:eastAsia="Times New Roman"/>
          <w:lang w:val="en-GB" w:eastAsia="en-GB"/>
        </w:rPr>
        <w:t>Chiralpak</w:t>
      </w:r>
      <w:proofErr w:type="spellEnd"/>
      <w:r w:rsidRPr="00AE33C1">
        <w:rPr>
          <w:rFonts w:eastAsia="Times New Roman"/>
          <w:lang w:val="en-GB" w:eastAsia="en-GB"/>
        </w:rPr>
        <w:t xml:space="preserve"> IC-3; </w:t>
      </w:r>
      <w:r w:rsidRPr="00AE33C1">
        <w:t>particle size: 3 µm; column size: 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eastAsia="en-GB"/>
        </w:rPr>
        <w:t>EtOH</w:t>
      </w:r>
      <w:r w:rsidRPr="00AE33C1">
        <w:rPr>
          <w:rFonts w:eastAsia="Times New Roman"/>
          <w:lang w:val="en-GB" w:eastAsia="en-GB"/>
        </w:rPr>
        <w:t xml:space="preserve"> + </w:t>
      </w:r>
      <w:proofErr w:type="spellStart"/>
      <w:r w:rsidRPr="00AE33C1">
        <w:rPr>
          <w:rFonts w:eastAsia="Times New Roman"/>
          <w:lang w:val="en-GB" w:eastAsia="en-GB"/>
        </w:rPr>
        <w:t>MeCN</w:t>
      </w:r>
      <w:proofErr w:type="spellEnd"/>
      <w:r w:rsidRPr="00AE33C1">
        <w:rPr>
          <w:rFonts w:eastAsia="Times New Roman"/>
          <w:lang w:val="en-GB" w:eastAsia="en-GB"/>
        </w:rPr>
        <w:t xml:space="preserve"> (0.05%DEA);</w:t>
      </w:r>
      <w:r w:rsidRPr="00AE33C1">
        <w:rPr>
          <w:lang w:val="en-GB"/>
        </w:rPr>
        <w:t xml:space="preserve"> </w:t>
      </w:r>
      <w:r w:rsidRPr="00AE33C1">
        <w:rPr>
          <w:rFonts w:eastAsia="Times New Roman"/>
          <w:lang w:val="en-GB" w:eastAsia="en-GB"/>
        </w:rPr>
        <w:t>gradient elution:</w:t>
      </w:r>
      <w:r w:rsidRPr="00AE33C1">
        <w:t xml:space="preserve"> 40% EtOH+</w:t>
      </w:r>
      <w:r w:rsidRPr="00AE33C1">
        <w:rPr>
          <w:rFonts w:eastAsia="Times New Roman"/>
          <w:lang w:val="en-GB" w:eastAsia="en-GB"/>
        </w:rPr>
        <w:t xml:space="preserve"> </w:t>
      </w:r>
      <w:proofErr w:type="spellStart"/>
      <w:r w:rsidRPr="00AE33C1">
        <w:rPr>
          <w:rFonts w:eastAsia="Times New Roman"/>
          <w:lang w:val="en-GB" w:eastAsia="en-GB"/>
        </w:rPr>
        <w:t>MeCN</w:t>
      </w:r>
      <w:proofErr w:type="spellEnd"/>
      <w:r w:rsidRPr="00AE33C1">
        <w:t xml:space="preserve"> (0.05%DEA) in CO</w:t>
      </w:r>
      <w:r w:rsidRPr="00AE33C1">
        <w:rPr>
          <w:vertAlign w:val="subscript"/>
        </w:rPr>
        <w:t>2</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1A7879FF" w14:textId="580F2CB9" w:rsidR="00652C83" w:rsidRPr="00AE33C1" w:rsidRDefault="00652C83" w:rsidP="002F294C">
      <w:pPr>
        <w:rPr>
          <w:rFonts w:eastAsia="Times New Roman"/>
          <w:lang w:val="en-GB" w:eastAsia="en-GB"/>
        </w:rPr>
      </w:pPr>
      <w:r w:rsidRPr="00AE33C1">
        <w:rPr>
          <w:rFonts w:eastAsia="Times New Roman"/>
          <w:lang w:val="en-GB" w:eastAsia="en-GB"/>
        </w:rPr>
        <w:t>SFC</w:t>
      </w:r>
      <w:r w:rsidRPr="00AE33C1">
        <w:rPr>
          <w:lang w:val="en-GB"/>
        </w:rPr>
        <w:t>-16:</w:t>
      </w:r>
      <w:r w:rsidRPr="00AE33C1">
        <w:rPr>
          <w:rFonts w:eastAsia="Times New Roman"/>
          <w:lang w:val="en-GB" w:eastAsia="en-GB"/>
        </w:rPr>
        <w:t xml:space="preserve"> </w:t>
      </w:r>
      <w:proofErr w:type="spellStart"/>
      <w:r w:rsidRPr="00AE33C1">
        <w:rPr>
          <w:rFonts w:eastAsia="Times New Roman"/>
          <w:lang w:val="en-GB" w:eastAsia="en-GB"/>
        </w:rPr>
        <w:t>Chiralcel</w:t>
      </w:r>
      <w:proofErr w:type="spellEnd"/>
      <w:r w:rsidRPr="00AE33C1">
        <w:rPr>
          <w:rFonts w:eastAsia="Times New Roman"/>
          <w:lang w:val="en-GB" w:eastAsia="en-GB"/>
        </w:rPr>
        <w:t xml:space="preserve"> OD-3; particle size: 3 µm; column size: 50 × 4.6 mm I.D.; 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 xml:space="preserve">IPA + </w:t>
      </w:r>
      <w:proofErr w:type="spellStart"/>
      <w:r w:rsidRPr="00AE33C1">
        <w:rPr>
          <w:rFonts w:eastAsia="Times New Roman"/>
          <w:lang w:val="en-GB" w:eastAsia="en-GB"/>
        </w:rPr>
        <w:t>MeCN</w:t>
      </w:r>
      <w:proofErr w:type="spellEnd"/>
      <w:r w:rsidRPr="00AE33C1">
        <w:rPr>
          <w:rFonts w:eastAsia="Times New Roman"/>
          <w:lang w:val="en-GB" w:eastAsia="en-GB"/>
        </w:rPr>
        <w:t xml:space="preserve"> (0.05%DEA);</w:t>
      </w:r>
      <w:r w:rsidRPr="00AE33C1">
        <w:rPr>
          <w:lang w:val="en-GB"/>
        </w:rPr>
        <w:t xml:space="preserve"> </w:t>
      </w:r>
      <w:r w:rsidRPr="00AE33C1">
        <w:rPr>
          <w:rFonts w:eastAsia="Times New Roman"/>
          <w:lang w:val="en-GB" w:eastAsia="en-GB"/>
        </w:rPr>
        <w:t>gradient elution:</w:t>
      </w:r>
      <w:r w:rsidRPr="00AE33C1">
        <w:t xml:space="preserve"> IPA + </w:t>
      </w:r>
      <w:proofErr w:type="spellStart"/>
      <w:r w:rsidRPr="00AE33C1">
        <w:t>MeCN</w:t>
      </w:r>
      <w:proofErr w:type="spellEnd"/>
      <w:r w:rsidRPr="00AE33C1">
        <w:t xml:space="preserve"> (0.05%DEA)</w:t>
      </w:r>
      <w:r w:rsidRPr="00AE33C1">
        <w:rPr>
          <w:rFonts w:eastAsia="Times New Roman"/>
          <w:lang w:val="en-GB" w:eastAsia="en-GB"/>
        </w:rPr>
        <w:t xml:space="preserve"> in CO2 from 20% to 6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1AECFB23" w14:textId="33BAAB01" w:rsidR="00652C83" w:rsidRPr="00AE33C1" w:rsidRDefault="00652C83" w:rsidP="002F294C">
      <w:pPr>
        <w:rPr>
          <w:rFonts w:eastAsia="Times New Roman"/>
          <w:lang w:val="en-GB" w:eastAsia="en-GB"/>
        </w:rPr>
      </w:pPr>
      <w:bookmarkStart w:id="32" w:name="_Hlk155091201"/>
      <w:r w:rsidRPr="00AE33C1">
        <w:rPr>
          <w:rFonts w:eastAsia="Times New Roman"/>
          <w:lang w:val="en-GB" w:eastAsia="en-GB"/>
        </w:rPr>
        <w:t>SFC</w:t>
      </w:r>
      <w:r w:rsidRPr="00AE33C1">
        <w:rPr>
          <w:lang w:val="en-GB"/>
        </w:rPr>
        <w:t>-17</w:t>
      </w:r>
      <w:bookmarkEnd w:id="32"/>
      <w:r w:rsidRPr="00AE33C1">
        <w:rPr>
          <w:lang w:val="en-GB"/>
        </w:rPr>
        <w:t xml:space="preserve">: </w:t>
      </w:r>
      <w:proofErr w:type="spellStart"/>
      <w:r w:rsidRPr="00AE33C1">
        <w:rPr>
          <w:rFonts w:eastAsia="Times New Roman"/>
          <w:lang w:val="en-GB" w:eastAsia="en-GB"/>
        </w:rPr>
        <w:t>Chiralcel</w:t>
      </w:r>
      <w:proofErr w:type="spellEnd"/>
      <w:r w:rsidRPr="00AE33C1">
        <w:rPr>
          <w:rFonts w:eastAsia="Times New Roman"/>
          <w:lang w:val="en-GB" w:eastAsia="en-GB"/>
        </w:rPr>
        <w:t xml:space="preserve"> OX-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r w:rsidRPr="00AE33C1">
        <w:rPr>
          <w:rFonts w:eastAsia="Times New Roman"/>
          <w:lang w:val="en-GB" w:eastAsia="en-GB"/>
        </w:rPr>
        <w:t>IPA(0.05%DEA);</w:t>
      </w:r>
      <w:r w:rsidRPr="00AE33C1">
        <w:rPr>
          <w:lang w:val="en-GB"/>
        </w:rPr>
        <w:t xml:space="preserve"> </w:t>
      </w:r>
      <w:r w:rsidRPr="00AE33C1">
        <w:rPr>
          <w:rFonts w:eastAsia="Times New Roman"/>
          <w:lang w:val="en-GB" w:eastAsia="en-GB"/>
        </w:rPr>
        <w:t>gradient elution: IPA (0.05%DEA) in CO2 from 5% to 40%,</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106B3CD8" w14:textId="57E16B1D" w:rsidR="00652C83" w:rsidRPr="00AE33C1" w:rsidRDefault="00652C83" w:rsidP="002F294C">
      <w:pPr>
        <w:rPr>
          <w:rFonts w:eastAsia="Times New Roman"/>
          <w:lang w:val="en-GB" w:eastAsia="en-GB"/>
        </w:rPr>
      </w:pPr>
      <w:r w:rsidRPr="00AE33C1">
        <w:rPr>
          <w:rFonts w:eastAsia="Times New Roman"/>
          <w:lang w:val="en-GB" w:eastAsia="en-GB"/>
        </w:rPr>
        <w:t>SFC</w:t>
      </w:r>
      <w:r w:rsidRPr="00AE33C1">
        <w:rPr>
          <w:lang w:val="en-GB"/>
        </w:rPr>
        <w:t xml:space="preserve">-18: </w:t>
      </w:r>
      <w:proofErr w:type="spellStart"/>
      <w:r w:rsidRPr="00AE33C1">
        <w:rPr>
          <w:rFonts w:eastAsia="Times New Roman"/>
          <w:lang w:val="en-GB" w:eastAsia="en-GB"/>
        </w:rPr>
        <w:t>Chiralpak</w:t>
      </w:r>
      <w:proofErr w:type="spellEnd"/>
      <w:r w:rsidRPr="00AE33C1">
        <w:rPr>
          <w:rFonts w:eastAsia="Times New Roman"/>
          <w:lang w:val="en-GB" w:eastAsia="en-GB"/>
        </w:rPr>
        <w:t xml:space="preserve"> AD-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and phase B for</w:t>
      </w:r>
      <w:r w:rsidRPr="00AE33C1">
        <w:t xml:space="preserve"> </w:t>
      </w:r>
      <w:proofErr w:type="gramStart"/>
      <w:r w:rsidRPr="00AE33C1">
        <w:rPr>
          <w:rFonts w:eastAsia="Times New Roman"/>
          <w:lang w:val="en-GB" w:eastAsia="en-GB"/>
        </w:rPr>
        <w:t>EtOH(</w:t>
      </w:r>
      <w:proofErr w:type="gramEnd"/>
      <w:r w:rsidRPr="00AE33C1">
        <w:rPr>
          <w:rFonts w:eastAsia="Times New Roman"/>
          <w:lang w:val="en-GB" w:eastAsia="en-GB"/>
        </w:rPr>
        <w:t>0.05%DEA);</w:t>
      </w:r>
      <w:r w:rsidRPr="00AE33C1">
        <w:rPr>
          <w:lang w:val="en-GB"/>
        </w:rPr>
        <w:t xml:space="preserve"> </w:t>
      </w:r>
      <w:r w:rsidRPr="00AE33C1">
        <w:rPr>
          <w:rFonts w:eastAsia="Times New Roman"/>
          <w:lang w:val="en-GB" w:eastAsia="en-GB"/>
        </w:rPr>
        <w:t>gradient elution: 40% EtOH(0.05%DEA) in CO2,</w:t>
      </w:r>
      <w:r w:rsidRPr="00AE33C1">
        <w:rPr>
          <w:lang w:val="en-GB"/>
        </w:rPr>
        <w:t xml:space="preserve">; </w:t>
      </w:r>
      <w:r w:rsidRPr="00AE33C1">
        <w:rPr>
          <w:rFonts w:eastAsia="Times New Roman"/>
          <w:lang w:val="en-GB" w:eastAsia="en-GB"/>
        </w:rPr>
        <w:t>flow rate: 3 mL/min; detector: PDA</w:t>
      </w:r>
      <w:r w:rsidRPr="00AE33C1">
        <w:rPr>
          <w:lang w:val="en-GB"/>
        </w:rPr>
        <w:t xml:space="preserve">; </w:t>
      </w:r>
      <w:r w:rsidRPr="00AE33C1">
        <w:t>column temperature:</w:t>
      </w:r>
      <w:r w:rsidRPr="00AE33C1">
        <w:rPr>
          <w:rFonts w:eastAsia="Times New Roman"/>
          <w:lang w:val="en-GB" w:eastAsia="en-GB"/>
        </w:rPr>
        <w:t xml:space="preserve"> 35 </w:t>
      </w:r>
      <w:r w:rsidRPr="00AE33C1">
        <w:rPr>
          <w:rFonts w:eastAsia="Times New Roman"/>
          <w:lang w:eastAsia="en-GB"/>
        </w:rPr>
        <w:t>°</w:t>
      </w:r>
      <w:r w:rsidRPr="00AE33C1">
        <w:rPr>
          <w:rFonts w:eastAsia="Times New Roman"/>
          <w:lang w:val="en-GB" w:eastAsia="en-GB"/>
        </w:rPr>
        <w:t>C; back pressure: 100 bar.</w:t>
      </w:r>
    </w:p>
    <w:p w14:paraId="7D09D6BF" w14:textId="10E201E8" w:rsidR="00652C83" w:rsidRPr="009E71CA" w:rsidRDefault="00652C83" w:rsidP="002F294C">
      <w:pPr>
        <w:rPr>
          <w:rFonts w:eastAsia="Times New Roman"/>
          <w:color w:val="000000" w:themeColor="text1"/>
          <w:lang w:val="en-GB" w:eastAsia="en-GB"/>
        </w:rPr>
      </w:pPr>
      <w:r w:rsidRPr="00AE33C1">
        <w:rPr>
          <w:rFonts w:eastAsia="Times New Roman"/>
          <w:lang w:val="en-GB" w:eastAsia="en-GB"/>
        </w:rPr>
        <w:t>SFC</w:t>
      </w:r>
      <w:r w:rsidRPr="00AE33C1">
        <w:rPr>
          <w:lang w:val="en-GB"/>
        </w:rPr>
        <w:t xml:space="preserve">-19: </w:t>
      </w:r>
      <w:proofErr w:type="spellStart"/>
      <w:r w:rsidRPr="00AE33C1">
        <w:rPr>
          <w:rFonts w:eastAsia="Times New Roman"/>
          <w:lang w:val="en-GB" w:eastAsia="en-GB"/>
        </w:rPr>
        <w:t>Chiralpak</w:t>
      </w:r>
      <w:proofErr w:type="spellEnd"/>
      <w:r w:rsidRPr="00AE33C1">
        <w:rPr>
          <w:rFonts w:eastAsia="Times New Roman"/>
          <w:lang w:val="en-GB" w:eastAsia="en-GB"/>
        </w:rPr>
        <w:t xml:space="preserve"> AD-3; </w:t>
      </w:r>
      <w:r w:rsidRPr="00AE33C1">
        <w:t xml:space="preserve">particle size: 3 µm; column size: </w:t>
      </w:r>
      <w:r w:rsidRPr="00AE33C1">
        <w:rPr>
          <w:rFonts w:eastAsia="Times New Roman"/>
          <w:lang w:val="en-GB" w:eastAsia="en-GB"/>
        </w:rPr>
        <w:t>50 × 4.6 mm I.D.</w:t>
      </w:r>
      <w:r w:rsidRPr="00AE33C1">
        <w:rPr>
          <w:lang w:val="en-GB"/>
        </w:rPr>
        <w:t xml:space="preserve">; </w:t>
      </w:r>
      <w:r w:rsidRPr="00AE33C1">
        <w:rPr>
          <w:rFonts w:eastAsia="Times New Roman"/>
          <w:lang w:val="en-GB" w:eastAsia="en-GB"/>
        </w:rPr>
        <w:t>mobile phase: phase A for CO</w:t>
      </w:r>
      <w:r w:rsidRPr="00AE33C1">
        <w:rPr>
          <w:rFonts w:eastAsia="Times New Roman"/>
          <w:vertAlign w:val="subscript"/>
          <w:lang w:val="en-GB" w:eastAsia="en-GB"/>
        </w:rPr>
        <w:t>2</w:t>
      </w:r>
      <w:r w:rsidRPr="00AE33C1">
        <w:rPr>
          <w:rFonts w:eastAsia="Times New Roman"/>
          <w:lang w:val="en-GB" w:eastAsia="en-GB"/>
        </w:rPr>
        <w:t xml:space="preserve">, </w:t>
      </w:r>
      <w:r w:rsidRPr="009E71CA">
        <w:rPr>
          <w:rFonts w:eastAsia="Times New Roman"/>
          <w:color w:val="000000" w:themeColor="text1"/>
          <w:lang w:val="en-GB" w:eastAsia="en-GB"/>
        </w:rPr>
        <w:t>and phase B for</w:t>
      </w:r>
      <w:r w:rsidRPr="009E71CA">
        <w:rPr>
          <w:color w:val="000000" w:themeColor="text1"/>
        </w:rPr>
        <w:t xml:space="preserve"> </w:t>
      </w:r>
      <w:r w:rsidRPr="009E71CA">
        <w:rPr>
          <w:rFonts w:eastAsia="Times New Roman"/>
          <w:color w:val="000000" w:themeColor="text1"/>
          <w:lang w:eastAsia="en-GB"/>
        </w:rPr>
        <w:t>IPA</w:t>
      </w:r>
      <w:r w:rsidRPr="009E71CA">
        <w:rPr>
          <w:rFonts w:eastAsia="Times New Roman"/>
          <w:color w:val="000000" w:themeColor="text1"/>
          <w:lang w:val="en-GB" w:eastAsia="en-GB"/>
        </w:rPr>
        <w:t>(0.05%DEA);</w:t>
      </w:r>
      <w:r w:rsidRPr="009E71CA">
        <w:rPr>
          <w:color w:val="000000" w:themeColor="text1"/>
          <w:lang w:val="en-GB"/>
        </w:rPr>
        <w:t xml:space="preserve"> </w:t>
      </w:r>
      <w:r w:rsidRPr="009E71CA">
        <w:rPr>
          <w:rFonts w:eastAsia="Times New Roman"/>
          <w:color w:val="000000" w:themeColor="text1"/>
          <w:lang w:val="en-GB" w:eastAsia="en-GB"/>
        </w:rPr>
        <w:t>gradient elution: IPA(0.05%DEA) in CO2 from 5% to 40%,</w:t>
      </w:r>
      <w:r w:rsidRPr="009E71CA">
        <w:rPr>
          <w:color w:val="000000" w:themeColor="text1"/>
          <w:lang w:val="en-GB"/>
        </w:rPr>
        <w:t xml:space="preserve">; </w:t>
      </w:r>
      <w:r w:rsidRPr="009E71CA">
        <w:rPr>
          <w:rFonts w:eastAsia="Times New Roman"/>
          <w:color w:val="000000" w:themeColor="text1"/>
          <w:lang w:val="en-GB" w:eastAsia="en-GB"/>
        </w:rPr>
        <w:t>flow rate: 3 mL/min; detector: PDA</w:t>
      </w:r>
      <w:r w:rsidRPr="009E71CA">
        <w:rPr>
          <w:color w:val="000000" w:themeColor="text1"/>
          <w:lang w:val="en-GB"/>
        </w:rPr>
        <w:t xml:space="preserve">; </w:t>
      </w:r>
      <w:r w:rsidRPr="009E71CA">
        <w:rPr>
          <w:color w:val="000000" w:themeColor="text1"/>
        </w:rPr>
        <w:t>column temperature:</w:t>
      </w:r>
      <w:r w:rsidRPr="009E71CA">
        <w:rPr>
          <w:rFonts w:eastAsia="Times New Roman"/>
          <w:color w:val="000000" w:themeColor="text1"/>
          <w:lang w:val="en-GB" w:eastAsia="en-GB"/>
        </w:rPr>
        <w:t xml:space="preserve"> 35 </w:t>
      </w:r>
      <w:r w:rsidRPr="009E71CA">
        <w:rPr>
          <w:rFonts w:eastAsia="Times New Roman"/>
          <w:color w:val="000000" w:themeColor="text1"/>
          <w:lang w:eastAsia="en-GB"/>
        </w:rPr>
        <w:t>°</w:t>
      </w:r>
      <w:r w:rsidRPr="009E71CA">
        <w:rPr>
          <w:rFonts w:eastAsia="Times New Roman"/>
          <w:color w:val="000000" w:themeColor="text1"/>
          <w:lang w:val="en-GB" w:eastAsia="en-GB"/>
        </w:rPr>
        <w:t>C; back pressure: 100 bar.</w:t>
      </w:r>
    </w:p>
    <w:p w14:paraId="11402090" w14:textId="5C67E12C" w:rsidR="4FD38A4E" w:rsidRPr="009E71CA" w:rsidRDefault="4FD38A4E" w:rsidP="47595486">
      <w:pPr>
        <w:spacing w:before="240"/>
        <w:rPr>
          <w:rFonts w:eastAsia="Arial"/>
          <w:color w:val="000000" w:themeColor="text1"/>
          <w:lang w:val="en-GB"/>
        </w:rPr>
      </w:pPr>
      <w:r w:rsidRPr="009E71CA">
        <w:rPr>
          <w:rFonts w:eastAsia="Arial"/>
          <w:color w:val="000000" w:themeColor="text1"/>
          <w:lang w:val="en-GB"/>
        </w:rPr>
        <w:t xml:space="preserve">SFC-20: </w:t>
      </w:r>
      <w:proofErr w:type="spellStart"/>
      <w:r w:rsidRPr="009E71CA">
        <w:rPr>
          <w:rFonts w:eastAsia="Arial"/>
          <w:color w:val="000000" w:themeColor="text1"/>
          <w:lang w:val="en-GB"/>
        </w:rPr>
        <w:t>Chiralpak</w:t>
      </w:r>
      <w:proofErr w:type="spellEnd"/>
      <w:r w:rsidRPr="009E71CA">
        <w:rPr>
          <w:rFonts w:eastAsia="Arial"/>
          <w:color w:val="000000" w:themeColor="text1"/>
          <w:lang w:val="en-GB"/>
        </w:rPr>
        <w:t xml:space="preserve"> IC-3; </w:t>
      </w:r>
      <w:r w:rsidRPr="009E71CA">
        <w:rPr>
          <w:rFonts w:eastAsia="Arial"/>
          <w:color w:val="000000" w:themeColor="text1"/>
        </w:rPr>
        <w:t>particle size: 3 µm; column size: 50 × 4.6 mm I.D.</w:t>
      </w:r>
      <w:r w:rsidRPr="009E71CA">
        <w:rPr>
          <w:rFonts w:eastAsia="Arial"/>
          <w:color w:val="000000" w:themeColor="text1"/>
          <w:lang w:val="en-GB"/>
        </w:rPr>
        <w:t>; mobile phase: phase A for CO</w:t>
      </w:r>
      <w:r w:rsidRPr="009E71CA">
        <w:rPr>
          <w:rFonts w:eastAsia="Arial"/>
          <w:color w:val="000000" w:themeColor="text1"/>
          <w:vertAlign w:val="subscript"/>
          <w:lang w:val="en-GB"/>
        </w:rPr>
        <w:t>2</w:t>
      </w:r>
      <w:r w:rsidRPr="009E71CA">
        <w:rPr>
          <w:rFonts w:eastAsia="Arial"/>
          <w:color w:val="000000" w:themeColor="text1"/>
          <w:lang w:val="en-GB"/>
        </w:rPr>
        <w:t xml:space="preserve">, and phase B for </w:t>
      </w:r>
      <w:r w:rsidRPr="009E71CA">
        <w:rPr>
          <w:rFonts w:eastAsia="Arial"/>
          <w:color w:val="000000" w:themeColor="text1"/>
        </w:rPr>
        <w:t>EtOH</w:t>
      </w:r>
      <w:r w:rsidRPr="009E71CA">
        <w:rPr>
          <w:rFonts w:eastAsia="Arial"/>
          <w:color w:val="000000" w:themeColor="text1"/>
          <w:lang w:val="en-GB"/>
        </w:rPr>
        <w:t xml:space="preserve"> + </w:t>
      </w:r>
      <w:proofErr w:type="spellStart"/>
      <w:r w:rsidRPr="009E71CA">
        <w:rPr>
          <w:rFonts w:eastAsia="Arial"/>
          <w:color w:val="000000" w:themeColor="text1"/>
          <w:lang w:val="en-GB"/>
        </w:rPr>
        <w:t>MeCN</w:t>
      </w:r>
      <w:proofErr w:type="spellEnd"/>
      <w:r w:rsidRPr="009E71CA">
        <w:rPr>
          <w:rFonts w:eastAsia="Arial"/>
          <w:color w:val="000000" w:themeColor="text1"/>
          <w:lang w:val="en-GB"/>
        </w:rPr>
        <w:t xml:space="preserve"> (0.05%DEA); gradient elution:</w:t>
      </w:r>
      <w:r w:rsidRPr="009E71CA">
        <w:rPr>
          <w:rFonts w:eastAsia="Arial"/>
          <w:color w:val="000000" w:themeColor="text1"/>
        </w:rPr>
        <w:t xml:space="preserve"> 60% EtOH+</w:t>
      </w:r>
      <w:r w:rsidRPr="009E71CA">
        <w:rPr>
          <w:rFonts w:eastAsia="Arial"/>
          <w:color w:val="000000" w:themeColor="text1"/>
          <w:lang w:val="en-GB"/>
        </w:rPr>
        <w:t xml:space="preserve"> </w:t>
      </w:r>
      <w:proofErr w:type="spellStart"/>
      <w:r w:rsidRPr="009E71CA">
        <w:rPr>
          <w:rFonts w:eastAsia="Arial"/>
          <w:color w:val="000000" w:themeColor="text1"/>
          <w:lang w:val="en-GB"/>
        </w:rPr>
        <w:t>MeCN</w:t>
      </w:r>
      <w:proofErr w:type="spellEnd"/>
      <w:r w:rsidRPr="009E71CA">
        <w:rPr>
          <w:rFonts w:eastAsia="Arial"/>
          <w:color w:val="000000" w:themeColor="text1"/>
        </w:rPr>
        <w:t xml:space="preserve"> (0.05%DEA) in CO</w:t>
      </w:r>
      <w:r w:rsidRPr="009E71CA">
        <w:rPr>
          <w:rFonts w:eastAsia="Arial"/>
          <w:color w:val="000000" w:themeColor="text1"/>
          <w:vertAlign w:val="subscript"/>
        </w:rPr>
        <w:t>2</w:t>
      </w:r>
      <w:r w:rsidRPr="009E71CA">
        <w:rPr>
          <w:rFonts w:eastAsia="Arial"/>
          <w:color w:val="000000" w:themeColor="text1"/>
          <w:lang w:val="en-GB"/>
        </w:rPr>
        <w:t xml:space="preserve">; flow rate: 3 mL/min; detector: PDA; </w:t>
      </w:r>
      <w:r w:rsidRPr="009E71CA">
        <w:rPr>
          <w:rFonts w:eastAsia="Arial"/>
          <w:color w:val="000000" w:themeColor="text1"/>
        </w:rPr>
        <w:t>column temperature:</w:t>
      </w:r>
      <w:r w:rsidRPr="009E71CA">
        <w:rPr>
          <w:rFonts w:eastAsia="Arial"/>
          <w:color w:val="000000" w:themeColor="text1"/>
          <w:lang w:val="en-GB"/>
        </w:rPr>
        <w:t xml:space="preserve"> 35 </w:t>
      </w:r>
      <w:r w:rsidRPr="009E71CA">
        <w:rPr>
          <w:rFonts w:eastAsia="Arial"/>
          <w:color w:val="000000" w:themeColor="text1"/>
        </w:rPr>
        <w:t>°</w:t>
      </w:r>
      <w:r w:rsidRPr="009E71CA">
        <w:rPr>
          <w:rFonts w:eastAsia="Arial"/>
          <w:color w:val="000000" w:themeColor="text1"/>
          <w:lang w:val="en-GB"/>
        </w:rPr>
        <w:t>C; back pressure: 100 bar.</w:t>
      </w:r>
    </w:p>
    <w:p w14:paraId="4A581C3F" w14:textId="19A549AC" w:rsidR="4FD38A4E" w:rsidRPr="009E71CA" w:rsidRDefault="4FD38A4E" w:rsidP="47595486">
      <w:pPr>
        <w:spacing w:before="240"/>
        <w:rPr>
          <w:rFonts w:eastAsia="Arial"/>
          <w:color w:val="000000" w:themeColor="text1"/>
          <w:lang w:val="en-GB"/>
        </w:rPr>
      </w:pPr>
      <w:r w:rsidRPr="009E71CA">
        <w:rPr>
          <w:rFonts w:eastAsia="Arial"/>
          <w:color w:val="000000" w:themeColor="text1"/>
          <w:lang w:val="en-GB"/>
        </w:rPr>
        <w:t xml:space="preserve">SFC-21: </w:t>
      </w:r>
      <w:proofErr w:type="spellStart"/>
      <w:r w:rsidRPr="009E71CA">
        <w:rPr>
          <w:rFonts w:eastAsia="Arial"/>
          <w:color w:val="000000" w:themeColor="text1"/>
          <w:lang w:val="en-GB"/>
        </w:rPr>
        <w:t>Chiralpak</w:t>
      </w:r>
      <w:proofErr w:type="spellEnd"/>
      <w:r w:rsidRPr="009E71CA">
        <w:rPr>
          <w:rFonts w:eastAsia="Arial"/>
          <w:color w:val="000000" w:themeColor="text1"/>
          <w:lang w:val="en-GB"/>
        </w:rPr>
        <w:t xml:space="preserve"> IH-3;</w:t>
      </w:r>
      <w:r w:rsidRPr="009E71CA">
        <w:rPr>
          <w:rFonts w:eastAsia="Arial"/>
          <w:color w:val="000000" w:themeColor="text1"/>
        </w:rPr>
        <w:t xml:space="preserve"> particle size: 3 µm; column size: 50 × 4.6 mm I.D.</w:t>
      </w:r>
      <w:r w:rsidRPr="009E71CA">
        <w:rPr>
          <w:rFonts w:eastAsia="Arial"/>
          <w:color w:val="000000" w:themeColor="text1"/>
          <w:lang w:val="en-GB"/>
        </w:rPr>
        <w:t>; mobile phase: phase A for CO</w:t>
      </w:r>
      <w:r w:rsidRPr="009E71CA">
        <w:rPr>
          <w:rFonts w:eastAsia="Arial"/>
          <w:color w:val="000000" w:themeColor="text1"/>
          <w:vertAlign w:val="subscript"/>
          <w:lang w:val="en-GB"/>
        </w:rPr>
        <w:t>2</w:t>
      </w:r>
      <w:r w:rsidRPr="009E71CA">
        <w:rPr>
          <w:rFonts w:eastAsia="Arial"/>
          <w:color w:val="000000" w:themeColor="text1"/>
          <w:lang w:val="en-GB"/>
        </w:rPr>
        <w:t xml:space="preserve">, and phase B for </w:t>
      </w:r>
      <w:proofErr w:type="gramStart"/>
      <w:r w:rsidRPr="009E71CA">
        <w:rPr>
          <w:rFonts w:eastAsia="Arial"/>
          <w:color w:val="000000" w:themeColor="text1"/>
          <w:lang w:val="en-GB"/>
        </w:rPr>
        <w:t>IPA(</w:t>
      </w:r>
      <w:proofErr w:type="gramEnd"/>
      <w:r w:rsidRPr="009E71CA">
        <w:rPr>
          <w:rFonts w:eastAsia="Arial"/>
          <w:color w:val="000000" w:themeColor="text1"/>
          <w:lang w:val="en-GB"/>
        </w:rPr>
        <w:t>0.05%DEA); gradient elution: IPA(0.05%DEA) in CO</w:t>
      </w:r>
      <w:r w:rsidRPr="009E71CA">
        <w:rPr>
          <w:rFonts w:eastAsia="Arial"/>
          <w:color w:val="000000" w:themeColor="text1"/>
          <w:vertAlign w:val="subscript"/>
          <w:lang w:val="en-GB"/>
        </w:rPr>
        <w:t>2</w:t>
      </w:r>
      <w:r w:rsidRPr="009E71CA">
        <w:rPr>
          <w:rFonts w:eastAsia="Arial"/>
          <w:color w:val="000000" w:themeColor="text1"/>
          <w:lang w:val="en-GB"/>
        </w:rPr>
        <w:t xml:space="preserve"> from 5% to 40%; flow rate: 3mL/min; detector: PDA; Column temp: 35 </w:t>
      </w:r>
      <w:r w:rsidRPr="009E71CA">
        <w:rPr>
          <w:rFonts w:eastAsia="Arial"/>
          <w:color w:val="000000" w:themeColor="text1"/>
        </w:rPr>
        <w:t>°</w:t>
      </w:r>
      <w:r w:rsidRPr="009E71CA">
        <w:rPr>
          <w:rFonts w:eastAsia="Arial"/>
          <w:color w:val="000000" w:themeColor="text1"/>
          <w:lang w:val="en-GB"/>
        </w:rPr>
        <w:t>C; back pressure:100 bar.</w:t>
      </w:r>
    </w:p>
    <w:p w14:paraId="04019B85" w14:textId="7A82D3E1" w:rsidR="4FD38A4E" w:rsidRPr="009E71CA" w:rsidRDefault="4FD38A4E" w:rsidP="47595486">
      <w:pPr>
        <w:spacing w:before="240"/>
        <w:rPr>
          <w:rFonts w:eastAsia="Arial"/>
          <w:color w:val="000000" w:themeColor="text1"/>
          <w:lang w:val="en-GB"/>
        </w:rPr>
      </w:pPr>
      <w:r w:rsidRPr="009E71CA">
        <w:rPr>
          <w:rFonts w:eastAsia="Arial"/>
          <w:color w:val="000000" w:themeColor="text1"/>
          <w:lang w:val="en-GB"/>
        </w:rPr>
        <w:t xml:space="preserve">SFC-22: </w:t>
      </w:r>
      <w:proofErr w:type="spellStart"/>
      <w:r w:rsidRPr="009E71CA">
        <w:rPr>
          <w:rFonts w:eastAsia="Arial"/>
          <w:color w:val="000000" w:themeColor="text1"/>
        </w:rPr>
        <w:t>Chiralcel</w:t>
      </w:r>
      <w:proofErr w:type="spellEnd"/>
      <w:r w:rsidRPr="009E71CA">
        <w:rPr>
          <w:rFonts w:eastAsia="Arial"/>
          <w:color w:val="000000" w:themeColor="text1"/>
        </w:rPr>
        <w:t xml:space="preserve"> OD-3; particle size: 3 µm; column size: 50 × 4.6 mm I.D.</w:t>
      </w:r>
      <w:r w:rsidRPr="009E71CA">
        <w:rPr>
          <w:rFonts w:eastAsia="Arial"/>
          <w:color w:val="000000" w:themeColor="text1"/>
          <w:lang w:val="en-GB"/>
        </w:rPr>
        <w:t>; mobile phase: phase A for CO</w:t>
      </w:r>
      <w:r w:rsidRPr="009E71CA">
        <w:rPr>
          <w:rFonts w:eastAsia="Arial"/>
          <w:color w:val="000000" w:themeColor="text1"/>
          <w:vertAlign w:val="subscript"/>
          <w:lang w:val="en-GB"/>
        </w:rPr>
        <w:t>2</w:t>
      </w:r>
      <w:r w:rsidRPr="009E71CA">
        <w:rPr>
          <w:rFonts w:eastAsia="Arial"/>
          <w:color w:val="000000" w:themeColor="text1"/>
          <w:lang w:val="en-GB"/>
        </w:rPr>
        <w:t>, and phase B</w:t>
      </w:r>
      <w:r w:rsidRPr="009E71CA">
        <w:rPr>
          <w:rFonts w:eastAsia="Arial"/>
          <w:color w:val="000000" w:themeColor="text1"/>
        </w:rPr>
        <w:t xml:space="preserve"> and phase B for MeOH(0.05%DEA); gradient elution: MeOH (0.05%DEA) in CO</w:t>
      </w:r>
      <w:r w:rsidRPr="009E71CA">
        <w:rPr>
          <w:rFonts w:eastAsia="Arial"/>
          <w:color w:val="000000" w:themeColor="text1"/>
          <w:vertAlign w:val="subscript"/>
        </w:rPr>
        <w:t>2</w:t>
      </w:r>
      <w:r w:rsidRPr="009E71CA">
        <w:rPr>
          <w:rFonts w:eastAsia="Arial"/>
          <w:color w:val="000000" w:themeColor="text1"/>
        </w:rPr>
        <w:t xml:space="preserve"> from 5% to 40%; </w:t>
      </w:r>
      <w:r w:rsidRPr="009E71CA">
        <w:rPr>
          <w:rFonts w:eastAsia="Arial"/>
          <w:color w:val="000000" w:themeColor="text1"/>
          <w:lang w:val="en-GB"/>
        </w:rPr>
        <w:t xml:space="preserve">flow rate: 3mL/min; detector: PDA; Column temp: 35 </w:t>
      </w:r>
      <w:r w:rsidRPr="009E71CA">
        <w:rPr>
          <w:rFonts w:eastAsia="Arial"/>
          <w:color w:val="000000" w:themeColor="text1"/>
        </w:rPr>
        <w:t>°</w:t>
      </w:r>
      <w:r w:rsidRPr="009E71CA">
        <w:rPr>
          <w:rFonts w:eastAsia="Arial"/>
          <w:color w:val="000000" w:themeColor="text1"/>
          <w:lang w:val="en-GB"/>
        </w:rPr>
        <w:t>C; back pressure:100 bar.</w:t>
      </w:r>
    </w:p>
    <w:p w14:paraId="6B49C447" w14:textId="420ACAA4" w:rsidR="4FD38A4E" w:rsidRPr="009E71CA" w:rsidRDefault="4FD38A4E" w:rsidP="47595486">
      <w:pPr>
        <w:spacing w:before="240"/>
        <w:rPr>
          <w:rFonts w:eastAsia="Arial"/>
          <w:color w:val="000000" w:themeColor="text1"/>
          <w:lang w:val="en-GB"/>
        </w:rPr>
      </w:pPr>
      <w:r w:rsidRPr="009E71CA">
        <w:rPr>
          <w:rFonts w:eastAsia="Arial"/>
          <w:color w:val="000000" w:themeColor="text1"/>
          <w:lang w:val="en-GB"/>
        </w:rPr>
        <w:t xml:space="preserve">SFC-23: </w:t>
      </w:r>
      <w:r w:rsidRPr="009E71CA">
        <w:rPr>
          <w:rFonts w:eastAsia="Arial"/>
          <w:color w:val="000000" w:themeColor="text1"/>
        </w:rPr>
        <w:t>(S,S)Whelk-O1; particle size: 3.5 µm; column size: 50 × 4.6 mm I.D.</w:t>
      </w:r>
      <w:r w:rsidRPr="009E71CA">
        <w:rPr>
          <w:rFonts w:eastAsia="Arial"/>
          <w:color w:val="000000" w:themeColor="text1"/>
          <w:lang w:val="en-GB"/>
        </w:rPr>
        <w:t>; mobile phase: phase A for CO</w:t>
      </w:r>
      <w:r w:rsidRPr="009E71CA">
        <w:rPr>
          <w:rFonts w:eastAsia="Arial"/>
          <w:color w:val="000000" w:themeColor="text1"/>
          <w:vertAlign w:val="subscript"/>
          <w:lang w:val="en-GB"/>
        </w:rPr>
        <w:t>2</w:t>
      </w:r>
      <w:r w:rsidRPr="009E71CA">
        <w:rPr>
          <w:rFonts w:eastAsia="Arial"/>
          <w:color w:val="000000" w:themeColor="text1"/>
          <w:lang w:val="en-GB"/>
        </w:rPr>
        <w:t>, and phase B for IPA(0.05%DEA); gradient elution: IPA(0.05%DEA) in CO</w:t>
      </w:r>
      <w:r w:rsidRPr="009E71CA">
        <w:rPr>
          <w:rFonts w:eastAsia="Arial"/>
          <w:color w:val="000000" w:themeColor="text1"/>
          <w:vertAlign w:val="subscript"/>
          <w:lang w:val="en-GB"/>
        </w:rPr>
        <w:t>2</w:t>
      </w:r>
      <w:r w:rsidRPr="009E71CA">
        <w:rPr>
          <w:rFonts w:eastAsia="Arial"/>
          <w:color w:val="000000" w:themeColor="text1"/>
          <w:lang w:val="en-GB"/>
        </w:rPr>
        <w:t xml:space="preserve"> from 5% to 40%; flow rate: 3mL/min; detector: PDA; column temp: 35 </w:t>
      </w:r>
      <w:r w:rsidRPr="009E71CA">
        <w:rPr>
          <w:rFonts w:eastAsia="Arial"/>
          <w:color w:val="000000" w:themeColor="text1"/>
        </w:rPr>
        <w:t>°</w:t>
      </w:r>
      <w:r w:rsidRPr="009E71CA">
        <w:rPr>
          <w:rFonts w:eastAsia="Arial"/>
          <w:color w:val="000000" w:themeColor="text1"/>
          <w:lang w:val="en-GB"/>
        </w:rPr>
        <w:t>C; back pressure:100 bar.</w:t>
      </w:r>
    </w:p>
    <w:p w14:paraId="4873E87E" w14:textId="122081A3" w:rsidR="4FD38A4E" w:rsidRPr="009E71CA" w:rsidRDefault="009E71CA" w:rsidP="47595486">
      <w:pPr>
        <w:spacing w:before="240"/>
        <w:rPr>
          <w:rFonts w:eastAsia="Arial"/>
          <w:color w:val="000000" w:themeColor="text1"/>
          <w:lang w:val="en-GB"/>
        </w:rPr>
      </w:pPr>
      <w:r>
        <w:rPr>
          <w:rFonts w:eastAsia="Arial"/>
          <w:color w:val="000000" w:themeColor="text1"/>
          <w:lang w:val="en-GB"/>
        </w:rPr>
        <w:t>S</w:t>
      </w:r>
      <w:r w:rsidR="4FD38A4E" w:rsidRPr="009E71CA">
        <w:rPr>
          <w:rFonts w:eastAsia="Arial"/>
          <w:color w:val="000000" w:themeColor="text1"/>
          <w:lang w:val="en-GB"/>
        </w:rPr>
        <w:t xml:space="preserve">FC-24: </w:t>
      </w:r>
      <w:proofErr w:type="spellStart"/>
      <w:r w:rsidR="4FD38A4E" w:rsidRPr="009E71CA">
        <w:rPr>
          <w:rFonts w:eastAsia="Arial"/>
          <w:color w:val="000000" w:themeColor="text1"/>
          <w:lang w:val="en-GB"/>
        </w:rPr>
        <w:t>Chiralcel</w:t>
      </w:r>
      <w:proofErr w:type="spellEnd"/>
      <w:r w:rsidR="4FD38A4E" w:rsidRPr="009E71CA">
        <w:rPr>
          <w:rFonts w:eastAsia="Arial"/>
          <w:color w:val="000000" w:themeColor="text1"/>
          <w:lang w:val="en-GB"/>
        </w:rPr>
        <w:t xml:space="preserve"> OJ-3; </w:t>
      </w:r>
      <w:r w:rsidR="4FD38A4E" w:rsidRPr="009E71CA">
        <w:rPr>
          <w:rFonts w:eastAsia="Arial"/>
          <w:color w:val="000000" w:themeColor="text1"/>
        </w:rPr>
        <w:t>particle size: 3 µm; column size: 50 × 4.6 mm I.D.</w:t>
      </w:r>
      <w:r w:rsidR="4FD38A4E" w:rsidRPr="009E71CA">
        <w:rPr>
          <w:rFonts w:eastAsia="Arial"/>
          <w:color w:val="000000" w:themeColor="text1"/>
          <w:lang w:val="en-GB"/>
        </w:rPr>
        <w:t>; mobile phase: phase A for CO</w:t>
      </w:r>
      <w:r w:rsidR="4FD38A4E" w:rsidRPr="009E71CA">
        <w:rPr>
          <w:rFonts w:eastAsia="Arial"/>
          <w:color w:val="000000" w:themeColor="text1"/>
          <w:vertAlign w:val="subscript"/>
          <w:lang w:val="en-GB"/>
        </w:rPr>
        <w:t>2</w:t>
      </w:r>
      <w:r w:rsidR="4FD38A4E" w:rsidRPr="009E71CA">
        <w:rPr>
          <w:rFonts w:eastAsia="Arial"/>
          <w:color w:val="000000" w:themeColor="text1"/>
          <w:lang w:val="en-GB"/>
        </w:rPr>
        <w:t xml:space="preserve">, and phase B for </w:t>
      </w:r>
      <w:proofErr w:type="gramStart"/>
      <w:r w:rsidR="4FD38A4E" w:rsidRPr="009E71CA">
        <w:rPr>
          <w:rFonts w:eastAsia="Arial"/>
          <w:color w:val="000000" w:themeColor="text1"/>
          <w:lang w:val="en-GB"/>
        </w:rPr>
        <w:t>IPA(</w:t>
      </w:r>
      <w:proofErr w:type="gramEnd"/>
      <w:r w:rsidR="4FD38A4E" w:rsidRPr="009E71CA">
        <w:rPr>
          <w:rFonts w:eastAsia="Arial"/>
          <w:color w:val="000000" w:themeColor="text1"/>
          <w:lang w:val="en-GB"/>
        </w:rPr>
        <w:t>0.05%DEA); gradient elution: 40% IPA (0.05%DEA) in CO</w:t>
      </w:r>
      <w:r w:rsidR="4FD38A4E" w:rsidRPr="009E71CA">
        <w:rPr>
          <w:rFonts w:eastAsia="Arial"/>
          <w:color w:val="000000" w:themeColor="text1"/>
          <w:vertAlign w:val="subscript"/>
          <w:lang w:val="en-GB"/>
        </w:rPr>
        <w:t>2</w:t>
      </w:r>
      <w:r w:rsidR="4FD38A4E" w:rsidRPr="009E71CA">
        <w:rPr>
          <w:rFonts w:eastAsia="Arial"/>
          <w:color w:val="000000" w:themeColor="text1"/>
          <w:lang w:val="en-GB"/>
        </w:rPr>
        <w:t xml:space="preserve">; flow rate: 3mL/min; detector: PDA; column temp: 35 </w:t>
      </w:r>
      <w:r w:rsidR="4FD38A4E" w:rsidRPr="009E71CA">
        <w:rPr>
          <w:rFonts w:eastAsia="Arial"/>
          <w:color w:val="000000" w:themeColor="text1"/>
        </w:rPr>
        <w:t>°</w:t>
      </w:r>
      <w:r w:rsidR="4FD38A4E" w:rsidRPr="009E71CA">
        <w:rPr>
          <w:rFonts w:eastAsia="Arial"/>
          <w:color w:val="000000" w:themeColor="text1"/>
          <w:lang w:val="en-GB"/>
        </w:rPr>
        <w:t>C; back pressure:100 bar.</w:t>
      </w:r>
    </w:p>
    <w:p w14:paraId="1FB92EF7" w14:textId="406BD55A" w:rsidR="4FD38A4E" w:rsidRPr="009E71CA" w:rsidRDefault="4FD38A4E" w:rsidP="47595486">
      <w:pPr>
        <w:spacing w:before="240"/>
        <w:rPr>
          <w:rFonts w:eastAsia="Arial"/>
          <w:color w:val="000000" w:themeColor="text1"/>
        </w:rPr>
      </w:pPr>
      <w:r w:rsidRPr="009E71CA">
        <w:rPr>
          <w:rFonts w:eastAsia="Arial"/>
          <w:color w:val="000000" w:themeColor="text1"/>
          <w:lang w:val="en-GB"/>
        </w:rPr>
        <w:t xml:space="preserve">SFC-25: </w:t>
      </w:r>
      <w:r w:rsidRPr="009E71CA">
        <w:rPr>
          <w:rFonts w:eastAsia="Arial"/>
          <w:color w:val="000000" w:themeColor="text1"/>
        </w:rPr>
        <w:t>Column:(S,S)Whelk-O1; particle size: 3 µm; column size: 50 × 4.6 mm I.D.</w:t>
      </w:r>
      <w:r w:rsidRPr="009E71CA">
        <w:rPr>
          <w:rFonts w:eastAsia="Arial"/>
          <w:color w:val="000000" w:themeColor="text1"/>
          <w:lang w:val="en-GB"/>
        </w:rPr>
        <w:t>; mobile phase: phase A for CO</w:t>
      </w:r>
      <w:r w:rsidRPr="009E71CA">
        <w:rPr>
          <w:rFonts w:eastAsia="Arial"/>
          <w:color w:val="000000" w:themeColor="text1"/>
          <w:vertAlign w:val="subscript"/>
          <w:lang w:val="en-GB"/>
        </w:rPr>
        <w:t>2</w:t>
      </w:r>
      <w:r w:rsidRPr="009E71CA">
        <w:rPr>
          <w:rFonts w:eastAsia="Arial"/>
          <w:color w:val="000000" w:themeColor="text1"/>
          <w:lang w:val="en-GB"/>
        </w:rPr>
        <w:t xml:space="preserve">, and phase B for </w:t>
      </w:r>
      <w:r w:rsidRPr="009E71CA">
        <w:rPr>
          <w:rFonts w:eastAsia="Arial"/>
          <w:color w:val="000000" w:themeColor="text1"/>
        </w:rPr>
        <w:t>EtOH(0.05%DEA); gradient elution: EtOH(0.05%DEA) in CO</w:t>
      </w:r>
      <w:r w:rsidRPr="009E71CA">
        <w:rPr>
          <w:rFonts w:eastAsia="Arial"/>
          <w:color w:val="000000" w:themeColor="text1"/>
          <w:vertAlign w:val="subscript"/>
        </w:rPr>
        <w:t>2</w:t>
      </w:r>
      <w:r w:rsidRPr="009E71CA">
        <w:rPr>
          <w:rFonts w:eastAsia="Arial"/>
          <w:color w:val="000000" w:themeColor="text1"/>
        </w:rPr>
        <w:t xml:space="preserve"> from 20% to 60%, flow rate: 3mL/min; detector: PDA; column temp: 35°</w:t>
      </w:r>
      <w:r w:rsidRPr="009E71CA">
        <w:rPr>
          <w:rFonts w:eastAsia="Arial"/>
          <w:color w:val="000000" w:themeColor="text1"/>
          <w:lang w:val="en-GB"/>
        </w:rPr>
        <w:t>C</w:t>
      </w:r>
      <w:r w:rsidRPr="009E71CA">
        <w:rPr>
          <w:rFonts w:eastAsia="Arial"/>
          <w:color w:val="000000" w:themeColor="text1"/>
        </w:rPr>
        <w:t>; back pressure:100 bar.</w:t>
      </w:r>
    </w:p>
    <w:p w14:paraId="511DA3E5" w14:textId="353344D3" w:rsidR="4FD38A4E" w:rsidRPr="009E71CA" w:rsidRDefault="4FD38A4E" w:rsidP="47595486">
      <w:pPr>
        <w:spacing w:before="240"/>
        <w:rPr>
          <w:rFonts w:eastAsia="Arial"/>
          <w:color w:val="000000" w:themeColor="text1"/>
        </w:rPr>
      </w:pPr>
      <w:r w:rsidRPr="009E71CA">
        <w:rPr>
          <w:rFonts w:eastAsia="Arial"/>
          <w:color w:val="000000" w:themeColor="text1"/>
          <w:lang w:val="en-GB"/>
        </w:rPr>
        <w:t xml:space="preserve">SFC-26: </w:t>
      </w:r>
      <w:proofErr w:type="spellStart"/>
      <w:r w:rsidRPr="009E71CA">
        <w:rPr>
          <w:rFonts w:eastAsia="Arial"/>
          <w:color w:val="000000" w:themeColor="text1"/>
        </w:rPr>
        <w:t>Chiralpak</w:t>
      </w:r>
      <w:proofErr w:type="spellEnd"/>
      <w:r w:rsidRPr="009E71CA">
        <w:rPr>
          <w:rFonts w:eastAsia="Arial"/>
          <w:color w:val="000000" w:themeColor="text1"/>
        </w:rPr>
        <w:t xml:space="preserve"> IC-3; particle size: 3 µm; 50*4.6mm I.D.,3um, </w:t>
      </w:r>
      <w:r w:rsidRPr="009E71CA">
        <w:rPr>
          <w:rFonts w:eastAsia="Arial"/>
          <w:color w:val="000000" w:themeColor="text1"/>
          <w:lang w:val="en-GB"/>
        </w:rPr>
        <w:t>mobile phase: phase A for CO</w:t>
      </w:r>
      <w:r w:rsidRPr="009E71CA">
        <w:rPr>
          <w:rFonts w:eastAsia="Arial"/>
          <w:color w:val="000000" w:themeColor="text1"/>
          <w:vertAlign w:val="subscript"/>
          <w:lang w:val="en-GB"/>
        </w:rPr>
        <w:t>2</w:t>
      </w:r>
      <w:r w:rsidRPr="009E71CA">
        <w:rPr>
          <w:rFonts w:eastAsia="Arial"/>
          <w:color w:val="000000" w:themeColor="text1"/>
          <w:lang w:val="en-GB"/>
        </w:rPr>
        <w:t>, and phase B for</w:t>
      </w:r>
      <w:r w:rsidRPr="009E71CA">
        <w:rPr>
          <w:rFonts w:eastAsia="Arial"/>
          <w:color w:val="000000" w:themeColor="text1"/>
        </w:rPr>
        <w:t xml:space="preserve"> </w:t>
      </w:r>
      <w:proofErr w:type="gramStart"/>
      <w:r w:rsidRPr="009E71CA">
        <w:rPr>
          <w:rFonts w:eastAsia="Arial"/>
          <w:color w:val="000000" w:themeColor="text1"/>
        </w:rPr>
        <w:t>EtOH(</w:t>
      </w:r>
      <w:proofErr w:type="gramEnd"/>
      <w:r w:rsidRPr="009E71CA">
        <w:rPr>
          <w:rFonts w:eastAsia="Arial"/>
          <w:color w:val="000000" w:themeColor="text1"/>
        </w:rPr>
        <w:t>0.05%DEA); gradient elution: EtOH(0.05%DEA) in CO</w:t>
      </w:r>
      <w:r w:rsidRPr="009E71CA">
        <w:rPr>
          <w:rFonts w:eastAsia="Arial"/>
          <w:color w:val="000000" w:themeColor="text1"/>
          <w:vertAlign w:val="subscript"/>
        </w:rPr>
        <w:t>2</w:t>
      </w:r>
      <w:r w:rsidRPr="009E71CA">
        <w:rPr>
          <w:rFonts w:eastAsia="Arial"/>
          <w:color w:val="000000" w:themeColor="text1"/>
        </w:rPr>
        <w:t xml:space="preserve"> from 5% to 40%; flow rate:3mL/min; detector: PDA; column temp: 35°</w:t>
      </w:r>
      <w:r w:rsidRPr="009E71CA">
        <w:rPr>
          <w:rFonts w:eastAsia="Arial"/>
          <w:color w:val="000000" w:themeColor="text1"/>
          <w:lang w:val="en-GB"/>
        </w:rPr>
        <w:t>C</w:t>
      </w:r>
      <w:r w:rsidRPr="009E71CA">
        <w:rPr>
          <w:rFonts w:eastAsia="Arial"/>
          <w:color w:val="000000" w:themeColor="text1"/>
        </w:rPr>
        <w:t>; back pressure:100 bar.</w:t>
      </w:r>
    </w:p>
    <w:p w14:paraId="2A80D203" w14:textId="2C30CB60" w:rsidR="47595486" w:rsidRPr="009E71CA" w:rsidRDefault="0040196D" w:rsidP="47595486">
      <w:pPr>
        <w:rPr>
          <w:rFonts w:eastAsia="Times New Roman"/>
          <w:color w:val="000000" w:themeColor="text1"/>
          <w:lang w:val="en-GB" w:eastAsia="en-GB"/>
        </w:rPr>
      </w:pPr>
      <w:r w:rsidRPr="009E71CA">
        <w:rPr>
          <w:rFonts w:eastAsia="Times New Roman"/>
          <w:color w:val="000000" w:themeColor="text1"/>
          <w:lang w:val="en-GB" w:eastAsia="en-GB"/>
        </w:rPr>
        <w:t>Chiral HPLC-1</w:t>
      </w:r>
      <w:r w:rsidRPr="009E71CA">
        <w:rPr>
          <w:color w:val="000000" w:themeColor="text1"/>
          <w:lang w:val="en-GB"/>
        </w:rPr>
        <w:t xml:space="preserve">: </w:t>
      </w:r>
      <w:proofErr w:type="spellStart"/>
      <w:r w:rsidRPr="009E71CA">
        <w:rPr>
          <w:rFonts w:eastAsia="Times New Roman"/>
          <w:color w:val="000000" w:themeColor="text1"/>
          <w:lang w:val="en-GB" w:eastAsia="en-GB"/>
        </w:rPr>
        <w:t>Chiralpak</w:t>
      </w:r>
      <w:proofErr w:type="spellEnd"/>
      <w:r w:rsidRPr="009E71CA">
        <w:rPr>
          <w:rFonts w:eastAsia="Times New Roman"/>
          <w:color w:val="000000" w:themeColor="text1"/>
          <w:lang w:val="en-GB" w:eastAsia="en-GB"/>
        </w:rPr>
        <w:t xml:space="preserve"> IK-3; </w:t>
      </w:r>
      <w:r w:rsidRPr="009E71CA">
        <w:rPr>
          <w:color w:val="000000" w:themeColor="text1"/>
        </w:rPr>
        <w:t xml:space="preserve">particle size: 3 µm; column size: </w:t>
      </w:r>
      <w:r w:rsidRPr="009E71CA">
        <w:rPr>
          <w:rFonts w:eastAsia="Times New Roman"/>
          <w:color w:val="000000" w:themeColor="text1"/>
          <w:lang w:val="en-GB" w:eastAsia="en-GB"/>
        </w:rPr>
        <w:t>50 × 4.6 mm I.D.</w:t>
      </w:r>
      <w:r w:rsidRPr="009E71CA">
        <w:rPr>
          <w:color w:val="000000" w:themeColor="text1"/>
          <w:lang w:val="en-GB"/>
        </w:rPr>
        <w:t xml:space="preserve">; </w:t>
      </w:r>
      <w:r w:rsidRPr="009E71CA">
        <w:rPr>
          <w:rFonts w:eastAsia="Times New Roman"/>
          <w:color w:val="000000" w:themeColor="text1"/>
          <w:lang w:val="en-GB" w:eastAsia="en-GB"/>
        </w:rPr>
        <w:t xml:space="preserve">mobile phase: phase A for </w:t>
      </w:r>
      <w:proofErr w:type="gramStart"/>
      <w:r w:rsidRPr="009E71CA">
        <w:rPr>
          <w:rFonts w:eastAsia="Times New Roman"/>
          <w:color w:val="000000" w:themeColor="text1"/>
          <w:lang w:val="en-GB" w:eastAsia="en-GB"/>
        </w:rPr>
        <w:t>Heptane(</w:t>
      </w:r>
      <w:proofErr w:type="gramEnd"/>
      <w:r w:rsidRPr="009E71CA">
        <w:rPr>
          <w:rFonts w:eastAsia="Times New Roman"/>
          <w:color w:val="000000" w:themeColor="text1"/>
          <w:lang w:val="en-GB" w:eastAsia="en-GB"/>
        </w:rPr>
        <w:t>0.05% DEA), and Phase B for IPA+ACN(0.05% DEA);</w:t>
      </w:r>
      <w:r w:rsidRPr="009E71CA">
        <w:rPr>
          <w:color w:val="000000" w:themeColor="text1"/>
          <w:lang w:val="en-GB"/>
        </w:rPr>
        <w:t xml:space="preserve"> </w:t>
      </w:r>
      <w:r w:rsidRPr="009E71CA">
        <w:rPr>
          <w:rFonts w:eastAsia="Times New Roman"/>
          <w:color w:val="000000" w:themeColor="text1"/>
          <w:lang w:val="en-GB" w:eastAsia="en-GB"/>
        </w:rPr>
        <w:t>gradient elution: 35% IPA+ACN(0.05% DEA) in Heptane(0.05% DEA)</w:t>
      </w:r>
      <w:r w:rsidRPr="009E71CA">
        <w:rPr>
          <w:color w:val="000000" w:themeColor="text1"/>
          <w:lang w:val="en-GB"/>
        </w:rPr>
        <w:t xml:space="preserve">; </w:t>
      </w:r>
      <w:r w:rsidRPr="009E71CA">
        <w:rPr>
          <w:rFonts w:eastAsia="Times New Roman"/>
          <w:color w:val="000000" w:themeColor="text1"/>
          <w:lang w:val="en-GB" w:eastAsia="en-GB"/>
        </w:rPr>
        <w:t>flow rate: 1 mL/min; detector: PDA</w:t>
      </w:r>
      <w:r w:rsidRPr="009E71CA">
        <w:rPr>
          <w:color w:val="000000" w:themeColor="text1"/>
          <w:lang w:val="en-GB"/>
        </w:rPr>
        <w:t xml:space="preserve">; </w:t>
      </w:r>
      <w:r w:rsidRPr="009E71CA">
        <w:rPr>
          <w:color w:val="000000" w:themeColor="text1"/>
        </w:rPr>
        <w:t>column temperature:</w:t>
      </w:r>
      <w:r w:rsidRPr="009E71CA">
        <w:rPr>
          <w:rFonts w:eastAsia="Times New Roman"/>
          <w:color w:val="000000" w:themeColor="text1"/>
          <w:lang w:val="en-GB" w:eastAsia="en-GB"/>
        </w:rPr>
        <w:t xml:space="preserve"> 35 </w:t>
      </w:r>
      <w:r w:rsidRPr="009E71CA">
        <w:rPr>
          <w:rFonts w:eastAsia="Times New Roman"/>
          <w:color w:val="000000" w:themeColor="text1"/>
          <w:lang w:eastAsia="en-GB"/>
        </w:rPr>
        <w:t>°</w:t>
      </w:r>
      <w:r w:rsidRPr="009E71CA">
        <w:rPr>
          <w:rFonts w:eastAsia="Times New Roman"/>
          <w:color w:val="000000" w:themeColor="text1"/>
          <w:lang w:val="en-GB" w:eastAsia="en-GB"/>
        </w:rPr>
        <w:t>C.</w:t>
      </w:r>
    </w:p>
    <w:p w14:paraId="06A14DAE" w14:textId="77777777" w:rsidR="00652C83" w:rsidRPr="009E71CA" w:rsidRDefault="00652C83" w:rsidP="002F294C">
      <w:pPr>
        <w:rPr>
          <w:rFonts w:eastAsia="Times New Roman"/>
          <w:color w:val="000000" w:themeColor="text1"/>
          <w:lang w:val="en-GB" w:eastAsia="en-GB"/>
        </w:rPr>
      </w:pPr>
      <w:bookmarkStart w:id="33" w:name="_Hlk154669981"/>
      <w:r w:rsidRPr="009E71CA">
        <w:rPr>
          <w:rFonts w:eastAsia="Times New Roman"/>
          <w:color w:val="000000" w:themeColor="text1"/>
          <w:lang w:val="en-GB" w:eastAsia="en-GB"/>
        </w:rPr>
        <w:t>Chiral HPLC-2</w:t>
      </w:r>
      <w:bookmarkEnd w:id="33"/>
      <w:r w:rsidRPr="009E71CA">
        <w:rPr>
          <w:color w:val="000000" w:themeColor="text1"/>
          <w:lang w:val="en-GB"/>
        </w:rPr>
        <w:t xml:space="preserve">: </w:t>
      </w:r>
      <w:proofErr w:type="spellStart"/>
      <w:r w:rsidRPr="009E71CA">
        <w:rPr>
          <w:rFonts w:eastAsia="Times New Roman"/>
          <w:color w:val="000000" w:themeColor="text1"/>
          <w:lang w:val="en-GB" w:eastAsia="en-GB"/>
        </w:rPr>
        <w:t>Chiralpak</w:t>
      </w:r>
      <w:proofErr w:type="spellEnd"/>
      <w:r w:rsidRPr="009E71CA">
        <w:rPr>
          <w:rFonts w:eastAsia="Times New Roman"/>
          <w:color w:val="000000" w:themeColor="text1"/>
          <w:lang w:val="en-GB" w:eastAsia="en-GB"/>
        </w:rPr>
        <w:t xml:space="preserve"> ID-3; </w:t>
      </w:r>
      <w:r w:rsidRPr="009E71CA">
        <w:rPr>
          <w:color w:val="000000" w:themeColor="text1"/>
        </w:rPr>
        <w:t xml:space="preserve">particle size: 3 µm; column size: </w:t>
      </w:r>
      <w:r w:rsidRPr="009E71CA">
        <w:rPr>
          <w:rFonts w:eastAsia="Times New Roman"/>
          <w:color w:val="000000" w:themeColor="text1"/>
          <w:lang w:val="en-GB" w:eastAsia="en-GB"/>
        </w:rPr>
        <w:t>50 × 4.6 mm I.D.</w:t>
      </w:r>
      <w:r w:rsidRPr="009E71CA">
        <w:rPr>
          <w:color w:val="000000" w:themeColor="text1"/>
          <w:lang w:val="en-GB"/>
        </w:rPr>
        <w:t xml:space="preserve">; </w:t>
      </w:r>
      <w:r w:rsidRPr="009E71CA">
        <w:rPr>
          <w:rFonts w:eastAsia="Times New Roman"/>
          <w:color w:val="000000" w:themeColor="text1"/>
          <w:lang w:val="en-GB" w:eastAsia="en-GB"/>
        </w:rPr>
        <w:t xml:space="preserve">mobile phase: phase A for </w:t>
      </w:r>
      <w:proofErr w:type="gramStart"/>
      <w:r w:rsidRPr="009E71CA">
        <w:rPr>
          <w:rFonts w:eastAsia="Times New Roman"/>
          <w:color w:val="000000" w:themeColor="text1"/>
          <w:lang w:val="en-GB" w:eastAsia="en-GB"/>
        </w:rPr>
        <w:t>Heptane(</w:t>
      </w:r>
      <w:proofErr w:type="gramEnd"/>
      <w:r w:rsidRPr="009E71CA">
        <w:rPr>
          <w:rFonts w:eastAsia="Times New Roman"/>
          <w:color w:val="000000" w:themeColor="text1"/>
          <w:lang w:val="en-GB" w:eastAsia="en-GB"/>
        </w:rPr>
        <w:t>0.05% DEA), and Phase B for EtOH(0.05% DEA);</w:t>
      </w:r>
      <w:r w:rsidRPr="009E71CA">
        <w:rPr>
          <w:color w:val="000000" w:themeColor="text1"/>
          <w:lang w:val="en-GB"/>
        </w:rPr>
        <w:t xml:space="preserve"> </w:t>
      </w:r>
      <w:r w:rsidRPr="009E71CA">
        <w:rPr>
          <w:rFonts w:eastAsia="Times New Roman"/>
          <w:color w:val="000000" w:themeColor="text1"/>
          <w:lang w:val="en-GB" w:eastAsia="en-GB"/>
        </w:rPr>
        <w:t>gradient elution: 40% EtOH(0.05% DEA) in Heptane(0.05% DEA)</w:t>
      </w:r>
      <w:r w:rsidRPr="009E71CA">
        <w:rPr>
          <w:color w:val="000000" w:themeColor="text1"/>
          <w:lang w:val="en-GB"/>
        </w:rPr>
        <w:t xml:space="preserve">; </w:t>
      </w:r>
      <w:r w:rsidRPr="009E71CA">
        <w:rPr>
          <w:rFonts w:eastAsia="Times New Roman"/>
          <w:color w:val="000000" w:themeColor="text1"/>
          <w:lang w:val="en-GB" w:eastAsia="en-GB"/>
        </w:rPr>
        <w:t>flow rate: 1 mL/min; detector: PDA</w:t>
      </w:r>
      <w:r w:rsidRPr="009E71CA">
        <w:rPr>
          <w:color w:val="000000" w:themeColor="text1"/>
          <w:lang w:val="en-GB"/>
        </w:rPr>
        <w:t xml:space="preserve">; </w:t>
      </w:r>
      <w:r w:rsidRPr="009E71CA">
        <w:rPr>
          <w:color w:val="000000" w:themeColor="text1"/>
        </w:rPr>
        <w:t>column temperature:</w:t>
      </w:r>
      <w:r w:rsidRPr="009E71CA">
        <w:rPr>
          <w:rFonts w:eastAsia="Times New Roman"/>
          <w:color w:val="000000" w:themeColor="text1"/>
          <w:lang w:val="en-GB" w:eastAsia="en-GB"/>
        </w:rPr>
        <w:t xml:space="preserve"> 35 </w:t>
      </w:r>
      <w:r w:rsidRPr="009E71CA">
        <w:rPr>
          <w:rFonts w:eastAsia="Times New Roman"/>
          <w:color w:val="000000" w:themeColor="text1"/>
          <w:lang w:eastAsia="en-GB"/>
        </w:rPr>
        <w:t>°</w:t>
      </w:r>
      <w:r w:rsidRPr="009E71CA">
        <w:rPr>
          <w:rFonts w:eastAsia="Times New Roman"/>
          <w:color w:val="000000" w:themeColor="text1"/>
          <w:lang w:val="en-GB" w:eastAsia="en-GB"/>
        </w:rPr>
        <w:t>C.</w:t>
      </w:r>
    </w:p>
    <w:p w14:paraId="73176001" w14:textId="6759356E" w:rsidR="00560232" w:rsidRPr="009E71CA" w:rsidRDefault="00652C83" w:rsidP="002F294C">
      <w:pPr>
        <w:rPr>
          <w:rFonts w:eastAsia="Times New Roman"/>
          <w:color w:val="000000" w:themeColor="text1"/>
          <w:lang w:val="en-GB" w:eastAsia="en-GB"/>
        </w:rPr>
      </w:pPr>
      <w:bookmarkStart w:id="34" w:name="_Hlk154768608"/>
      <w:r w:rsidRPr="009E71CA">
        <w:rPr>
          <w:rFonts w:eastAsia="Times New Roman"/>
          <w:color w:val="000000" w:themeColor="text1"/>
          <w:lang w:val="en-GB" w:eastAsia="en-GB"/>
        </w:rPr>
        <w:t>Chiral RP-HPLC-1</w:t>
      </w:r>
      <w:r w:rsidRPr="009E71CA">
        <w:rPr>
          <w:color w:val="000000" w:themeColor="text1"/>
          <w:lang w:val="en-GB"/>
        </w:rPr>
        <w:t>:</w:t>
      </w:r>
      <w:bookmarkEnd w:id="34"/>
      <w:r w:rsidRPr="009E71CA">
        <w:rPr>
          <w:color w:val="000000" w:themeColor="text1"/>
          <w:lang w:val="en-GB"/>
        </w:rPr>
        <w:t xml:space="preserve"> </w:t>
      </w:r>
      <w:proofErr w:type="spellStart"/>
      <w:r w:rsidRPr="009E71CA">
        <w:rPr>
          <w:rFonts w:eastAsia="Times New Roman"/>
          <w:color w:val="000000" w:themeColor="text1"/>
          <w:lang w:val="en-GB" w:eastAsia="en-GB"/>
        </w:rPr>
        <w:t>Chiralpak</w:t>
      </w:r>
      <w:proofErr w:type="spellEnd"/>
      <w:r w:rsidRPr="009E71CA">
        <w:rPr>
          <w:rFonts w:eastAsia="Times New Roman"/>
          <w:color w:val="000000" w:themeColor="text1"/>
          <w:lang w:val="en-GB" w:eastAsia="en-GB"/>
        </w:rPr>
        <w:t xml:space="preserve"> IG-3; </w:t>
      </w:r>
      <w:r w:rsidRPr="009E71CA">
        <w:rPr>
          <w:color w:val="000000" w:themeColor="text1"/>
        </w:rPr>
        <w:t xml:space="preserve">particle size: 3 µm; column size: </w:t>
      </w:r>
      <w:r w:rsidRPr="009E71CA">
        <w:rPr>
          <w:rFonts w:eastAsia="Times New Roman"/>
          <w:color w:val="000000" w:themeColor="text1"/>
          <w:lang w:val="en-GB" w:eastAsia="en-GB"/>
        </w:rPr>
        <w:t>100 × 4.6 mm I.D.</w:t>
      </w:r>
      <w:r w:rsidRPr="009E71CA">
        <w:rPr>
          <w:color w:val="000000" w:themeColor="text1"/>
          <w:lang w:val="en-GB"/>
        </w:rPr>
        <w:t xml:space="preserve">; </w:t>
      </w:r>
      <w:r w:rsidRPr="009E71CA">
        <w:rPr>
          <w:rFonts w:eastAsia="Times New Roman"/>
          <w:color w:val="000000" w:themeColor="text1"/>
          <w:lang w:val="en-GB" w:eastAsia="en-GB"/>
        </w:rPr>
        <w:t xml:space="preserve">mobile phase: phase A for Water with 0.0375%TFA, and Phase B for </w:t>
      </w:r>
      <w:proofErr w:type="spellStart"/>
      <w:r w:rsidRPr="009E71CA">
        <w:rPr>
          <w:rFonts w:eastAsia="Times New Roman"/>
          <w:color w:val="000000" w:themeColor="text1"/>
          <w:lang w:val="en-GB" w:eastAsia="en-GB"/>
        </w:rPr>
        <w:t>MeCN</w:t>
      </w:r>
      <w:proofErr w:type="spellEnd"/>
      <w:r w:rsidRPr="009E71CA">
        <w:rPr>
          <w:rFonts w:eastAsia="Times New Roman"/>
          <w:color w:val="000000" w:themeColor="text1"/>
          <w:lang w:val="en-GB" w:eastAsia="en-GB"/>
        </w:rPr>
        <w:t xml:space="preserve"> with 0.01875%TFA;</w:t>
      </w:r>
      <w:r w:rsidRPr="009E71CA">
        <w:rPr>
          <w:color w:val="000000" w:themeColor="text1"/>
          <w:lang w:val="en-GB"/>
        </w:rPr>
        <w:t xml:space="preserve"> </w:t>
      </w:r>
      <w:r w:rsidRPr="009E71CA">
        <w:rPr>
          <w:rFonts w:eastAsia="Times New Roman"/>
          <w:color w:val="000000" w:themeColor="text1"/>
          <w:lang w:val="en-GB" w:eastAsia="en-GB"/>
        </w:rPr>
        <w:t xml:space="preserve">gradient elution: </w:t>
      </w:r>
      <w:proofErr w:type="spellStart"/>
      <w:r w:rsidRPr="009E71CA">
        <w:rPr>
          <w:rFonts w:eastAsia="Times New Roman"/>
          <w:color w:val="000000" w:themeColor="text1"/>
          <w:lang w:val="en-GB" w:eastAsia="en-GB"/>
        </w:rPr>
        <w:t>MeCN</w:t>
      </w:r>
      <w:proofErr w:type="spellEnd"/>
      <w:r w:rsidRPr="009E71CA">
        <w:rPr>
          <w:rFonts w:eastAsia="Times New Roman"/>
          <w:color w:val="000000" w:themeColor="text1"/>
          <w:lang w:val="en-GB" w:eastAsia="en-GB"/>
        </w:rPr>
        <w:t xml:space="preserve"> (0.01875%TFA) in </w:t>
      </w:r>
      <w:proofErr w:type="gramStart"/>
      <w:r w:rsidRPr="009E71CA">
        <w:rPr>
          <w:rFonts w:eastAsia="Times New Roman"/>
          <w:color w:val="000000" w:themeColor="text1"/>
          <w:lang w:val="en-GB" w:eastAsia="en-GB"/>
        </w:rPr>
        <w:t>Water(</w:t>
      </w:r>
      <w:proofErr w:type="gramEnd"/>
      <w:r w:rsidRPr="009E71CA">
        <w:rPr>
          <w:rFonts w:eastAsia="Times New Roman"/>
          <w:color w:val="000000" w:themeColor="text1"/>
          <w:lang w:val="en-GB" w:eastAsia="en-GB"/>
        </w:rPr>
        <w:t>0.0375%TFA)</w:t>
      </w:r>
      <w:r w:rsidRPr="009E71CA">
        <w:rPr>
          <w:color w:val="000000" w:themeColor="text1"/>
        </w:rPr>
        <w:t xml:space="preserve"> </w:t>
      </w:r>
      <w:r w:rsidRPr="009E71CA">
        <w:rPr>
          <w:rFonts w:eastAsia="Times New Roman"/>
          <w:color w:val="000000" w:themeColor="text1"/>
          <w:lang w:val="en-GB" w:eastAsia="en-GB"/>
        </w:rPr>
        <w:t xml:space="preserve">from 30% to 100% </w:t>
      </w:r>
      <w:r w:rsidRPr="009E71CA">
        <w:rPr>
          <w:color w:val="000000" w:themeColor="text1"/>
          <w:lang w:val="en-GB"/>
        </w:rPr>
        <w:t xml:space="preserve">; </w:t>
      </w:r>
      <w:r w:rsidRPr="009E71CA">
        <w:rPr>
          <w:rFonts w:eastAsia="Times New Roman"/>
          <w:color w:val="000000" w:themeColor="text1"/>
          <w:lang w:val="en-GB" w:eastAsia="en-GB"/>
        </w:rPr>
        <w:t>flow rate: 1 mL/min; detector: PDA</w:t>
      </w:r>
      <w:r w:rsidRPr="009E71CA">
        <w:rPr>
          <w:color w:val="000000" w:themeColor="text1"/>
          <w:lang w:val="en-GB"/>
        </w:rPr>
        <w:t xml:space="preserve">; </w:t>
      </w:r>
      <w:r w:rsidRPr="009E71CA">
        <w:rPr>
          <w:color w:val="000000" w:themeColor="text1"/>
        </w:rPr>
        <w:t>column temperature:</w:t>
      </w:r>
      <w:r w:rsidRPr="009E71CA">
        <w:rPr>
          <w:rFonts w:eastAsia="Times New Roman"/>
          <w:color w:val="000000" w:themeColor="text1"/>
          <w:lang w:val="en-GB" w:eastAsia="en-GB"/>
        </w:rPr>
        <w:t xml:space="preserve"> 35 </w:t>
      </w:r>
      <w:r w:rsidRPr="009E71CA">
        <w:rPr>
          <w:rFonts w:eastAsia="Times New Roman"/>
          <w:color w:val="000000" w:themeColor="text1"/>
          <w:lang w:eastAsia="en-GB"/>
        </w:rPr>
        <w:t>°</w:t>
      </w:r>
      <w:r w:rsidRPr="009E71CA">
        <w:rPr>
          <w:rFonts w:eastAsia="Times New Roman"/>
          <w:color w:val="000000" w:themeColor="text1"/>
          <w:lang w:val="en-GB" w:eastAsia="en-GB"/>
        </w:rPr>
        <w:t>C.</w:t>
      </w:r>
    </w:p>
    <w:p w14:paraId="0E703006" w14:textId="6BB52E4F" w:rsidR="47595486" w:rsidRPr="009E71CA" w:rsidRDefault="286BA40D" w:rsidP="00396082">
      <w:pPr>
        <w:spacing w:before="240"/>
        <w:rPr>
          <w:color w:val="000000" w:themeColor="text1"/>
        </w:rPr>
      </w:pPr>
      <w:r w:rsidRPr="009E71CA">
        <w:rPr>
          <w:rFonts w:eastAsia="Arial"/>
          <w:color w:val="000000" w:themeColor="text1"/>
          <w:lang w:val="en-GB"/>
        </w:rPr>
        <w:t xml:space="preserve">Chiral RP-HPLC-1: </w:t>
      </w:r>
      <w:proofErr w:type="spellStart"/>
      <w:r w:rsidRPr="009E71CA">
        <w:rPr>
          <w:rFonts w:eastAsia="Arial"/>
          <w:color w:val="000000" w:themeColor="text1"/>
          <w:lang w:val="en-GB"/>
        </w:rPr>
        <w:t>Chiralpak</w:t>
      </w:r>
      <w:proofErr w:type="spellEnd"/>
      <w:r w:rsidRPr="009E71CA">
        <w:rPr>
          <w:rFonts w:eastAsia="Arial"/>
          <w:color w:val="000000" w:themeColor="text1"/>
          <w:lang w:val="en-GB"/>
        </w:rPr>
        <w:t xml:space="preserve"> IG-3; </w:t>
      </w:r>
      <w:r w:rsidRPr="009E71CA">
        <w:rPr>
          <w:rFonts w:eastAsia="Arial"/>
          <w:color w:val="000000" w:themeColor="text1"/>
        </w:rPr>
        <w:t xml:space="preserve">particle size: 3 µm; column size: </w:t>
      </w:r>
      <w:r w:rsidRPr="009E71CA">
        <w:rPr>
          <w:rFonts w:eastAsia="Arial"/>
          <w:color w:val="000000" w:themeColor="text1"/>
          <w:lang w:val="en-GB"/>
        </w:rPr>
        <w:t xml:space="preserve">100 × 4.6 mm I.D.; mobile phase: phase A for Water with 0.0375%TFA, and Phase B for </w:t>
      </w:r>
      <w:proofErr w:type="spellStart"/>
      <w:r w:rsidRPr="009E71CA">
        <w:rPr>
          <w:rFonts w:eastAsia="Arial"/>
          <w:color w:val="000000" w:themeColor="text1"/>
          <w:lang w:val="en-GB"/>
        </w:rPr>
        <w:t>MeCN</w:t>
      </w:r>
      <w:proofErr w:type="spellEnd"/>
      <w:r w:rsidRPr="009E71CA">
        <w:rPr>
          <w:rFonts w:eastAsia="Arial"/>
          <w:color w:val="000000" w:themeColor="text1"/>
          <w:lang w:val="en-GB"/>
        </w:rPr>
        <w:t xml:space="preserve"> with 0.01875%TFA; gradient elution: </w:t>
      </w:r>
      <w:proofErr w:type="spellStart"/>
      <w:r w:rsidRPr="009E71CA">
        <w:rPr>
          <w:rFonts w:eastAsia="Arial"/>
          <w:color w:val="000000" w:themeColor="text1"/>
          <w:lang w:val="en-GB"/>
        </w:rPr>
        <w:t>MeCN</w:t>
      </w:r>
      <w:proofErr w:type="spellEnd"/>
      <w:r w:rsidRPr="009E71CA">
        <w:rPr>
          <w:rFonts w:eastAsia="Arial"/>
          <w:color w:val="000000" w:themeColor="text1"/>
          <w:lang w:val="en-GB"/>
        </w:rPr>
        <w:t xml:space="preserve"> (0.01875%TFA) in </w:t>
      </w:r>
      <w:proofErr w:type="gramStart"/>
      <w:r w:rsidRPr="009E71CA">
        <w:rPr>
          <w:rFonts w:eastAsia="Arial"/>
          <w:color w:val="000000" w:themeColor="text1"/>
          <w:lang w:val="en-GB"/>
        </w:rPr>
        <w:t>Water(</w:t>
      </w:r>
      <w:proofErr w:type="gramEnd"/>
      <w:r w:rsidRPr="009E71CA">
        <w:rPr>
          <w:rFonts w:eastAsia="Arial"/>
          <w:color w:val="000000" w:themeColor="text1"/>
          <w:lang w:val="en-GB"/>
        </w:rPr>
        <w:t xml:space="preserve">0.0375%TFA) from 30% to 100% ; flow rate: 1 mL/min; detector: PDA; </w:t>
      </w:r>
      <w:r w:rsidRPr="009E71CA">
        <w:rPr>
          <w:rFonts w:eastAsia="Arial"/>
          <w:color w:val="000000" w:themeColor="text1"/>
        </w:rPr>
        <w:t>column temperature:</w:t>
      </w:r>
      <w:r w:rsidRPr="009E71CA">
        <w:rPr>
          <w:rFonts w:eastAsia="Arial"/>
          <w:color w:val="000000" w:themeColor="text1"/>
          <w:lang w:val="en-GB"/>
        </w:rPr>
        <w:t xml:space="preserve"> 35 </w:t>
      </w:r>
      <w:r w:rsidRPr="009E71CA">
        <w:rPr>
          <w:rFonts w:eastAsia="Arial"/>
          <w:color w:val="000000" w:themeColor="text1"/>
        </w:rPr>
        <w:t>°</w:t>
      </w:r>
      <w:r w:rsidRPr="009E71CA">
        <w:rPr>
          <w:rFonts w:eastAsia="Arial"/>
          <w:color w:val="000000" w:themeColor="text1"/>
          <w:lang w:val="en-GB"/>
        </w:rPr>
        <w:t>C.</w:t>
      </w:r>
    </w:p>
    <w:p w14:paraId="3255F7CE" w14:textId="54E90B94" w:rsidR="00AA6201" w:rsidRDefault="00AA6201">
      <w:pPr>
        <w:spacing w:line="259" w:lineRule="auto"/>
        <w:jc w:val="left"/>
        <w:rPr>
          <w:highlight w:val="yellow"/>
        </w:rPr>
      </w:pPr>
    </w:p>
    <w:p w14:paraId="42BE733D" w14:textId="7D7AA39B" w:rsidR="00392C4C" w:rsidRDefault="00530E85" w:rsidP="00392C4C">
      <w:pPr>
        <w:pStyle w:val="Heading2"/>
      </w:pPr>
      <w:bookmarkStart w:id="35" w:name="_Toc191374867"/>
      <w:r w:rsidRPr="007F349E">
        <w:t>(3S,4R)-3-ethyl-3-methyl-4-(morpholine-4-</w:t>
      </w:r>
      <w:proofErr w:type="gramStart"/>
      <w:r w:rsidRPr="007F349E">
        <w:t>carbonyl)oxetan</w:t>
      </w:r>
      <w:proofErr w:type="gramEnd"/>
      <w:r w:rsidRPr="007F349E">
        <w:t xml:space="preserve">-2-one </w:t>
      </w:r>
      <w:bookmarkEnd w:id="35"/>
    </w:p>
    <w:p w14:paraId="7B4BFD4D" w14:textId="29F28838" w:rsidR="00530E85" w:rsidRDefault="00392C4C" w:rsidP="0012008D">
      <w:pPr>
        <w:spacing w:after="240"/>
        <w:jc w:val="center"/>
      </w:pPr>
      <w:r>
        <w:object w:dxaOrig="6375" w:dyaOrig="1904" w14:anchorId="251ECEDC">
          <v:shape id="_x0000_i1026" type="#_x0000_t75" style="width:318.75pt;height:93.75pt" o:ole="">
            <v:imagedata r:id="rId26" o:title=""/>
          </v:shape>
          <o:OLEObject Type="Embed" ProgID="ChemDraw_x64.Document.6.0" ShapeID="_x0000_i1026" DrawAspect="Content" ObjectID="_1802575406" r:id="rId27"/>
        </w:object>
      </w:r>
    </w:p>
    <w:p w14:paraId="2D41781F" w14:textId="77777777" w:rsidR="00530E85" w:rsidRPr="00C97E59" w:rsidRDefault="00530E85" w:rsidP="00EE0736">
      <w:r w:rsidRPr="00243E49">
        <w:t xml:space="preserve">To a solution of </w:t>
      </w:r>
      <w:r w:rsidRPr="00BA4957">
        <w:t>(2</w:t>
      </w:r>
      <w:r w:rsidRPr="008117E3">
        <w:rPr>
          <w:i/>
          <w:iCs/>
        </w:rPr>
        <w:t>R</w:t>
      </w:r>
      <w:r w:rsidRPr="00BA4957">
        <w:t>,3</w:t>
      </w:r>
      <w:r w:rsidRPr="008117E3">
        <w:rPr>
          <w:i/>
          <w:iCs/>
        </w:rPr>
        <w:t>S</w:t>
      </w:r>
      <w:r w:rsidRPr="00BA4957">
        <w:t>)-3-ethyl-3-methyl-4-oxooxetane-2-carboxylic acid</w:t>
      </w:r>
      <w:r>
        <w:t xml:space="preserve"> (81.7</w:t>
      </w:r>
      <w:r w:rsidRPr="00243E49">
        <w:t xml:space="preserve"> </w:t>
      </w:r>
      <w:r>
        <w:t>m</w:t>
      </w:r>
      <w:r w:rsidRPr="00243E49">
        <w:t xml:space="preserve">g, </w:t>
      </w:r>
      <w:r>
        <w:t>1.50 equiv., 517</w:t>
      </w:r>
      <w:r w:rsidRPr="00243E49">
        <w:t xml:space="preserve"> </w:t>
      </w:r>
      <w:r w:rsidRPr="00BA4957">
        <w:rPr>
          <w:rFonts w:ascii="Symbol" w:hAnsi="Symbol"/>
        </w:rPr>
        <w:t>m</w:t>
      </w:r>
      <w:r w:rsidRPr="00243E49">
        <w:t>mol)</w:t>
      </w:r>
      <w:r>
        <w:t xml:space="preserve"> in dry DMF (2 mL) was added COMU (221 mg, 1.50 equiv., 517 </w:t>
      </w:r>
      <w:r w:rsidRPr="00BA4957">
        <w:rPr>
          <w:rFonts w:ascii="Symbol" w:hAnsi="Symbol"/>
        </w:rPr>
        <w:t>m</w:t>
      </w:r>
      <w:r>
        <w:t xml:space="preserve">mol) and 2,6-lutidine (110 mg, 120 </w:t>
      </w:r>
      <w:r w:rsidRPr="00BA4957">
        <w:rPr>
          <w:rFonts w:ascii="Symbol" w:hAnsi="Symbol"/>
        </w:rPr>
        <w:t>m</w:t>
      </w:r>
      <w:r>
        <w:t>L, 3.00 equiv., 1.03 mmol). The resultant mixture was stirred for 15 mins and then poured into sat. NaHCO</w:t>
      </w:r>
      <w:r w:rsidRPr="00BA4957">
        <w:rPr>
          <w:vertAlign w:val="subscript"/>
        </w:rPr>
        <w:t>3</w:t>
      </w:r>
      <w:r>
        <w:t xml:space="preserve"> and EtOAc. The layers were separated and the aqueous phase extracted twice with EtOAc. The combined organic layers were washed with sat. brine solution, dried over anhydrous Na</w:t>
      </w:r>
      <w:r w:rsidRPr="00BA4957">
        <w:rPr>
          <w:vertAlign w:val="subscript"/>
        </w:rPr>
        <w:t>2</w:t>
      </w:r>
      <w:r>
        <w:t>SO</w:t>
      </w:r>
      <w:r w:rsidRPr="00BA4957">
        <w:rPr>
          <w:vertAlign w:val="subscript"/>
        </w:rPr>
        <w:t>4</w:t>
      </w:r>
      <w:r>
        <w:t xml:space="preserve"> and concentrated in vacuo. The crude yellow oil was purified by reverse phase (</w:t>
      </w:r>
      <w:r w:rsidRPr="00937072">
        <w:t xml:space="preserve">Teledyne ACCQ Prep HP150: Waters </w:t>
      </w:r>
      <w:proofErr w:type="spellStart"/>
      <w:r w:rsidRPr="00937072">
        <w:t>XBridge</w:t>
      </w:r>
      <w:proofErr w:type="spellEnd"/>
      <w:r w:rsidRPr="00937072">
        <w:t xml:space="preserve"> </w:t>
      </w:r>
      <w:r w:rsidRPr="00C97E59">
        <w:t xml:space="preserve">C18 30×100mm, 5 µm column, Flow: 50 ml/min, eluting with a gradient of 5-20% </w:t>
      </w:r>
      <w:proofErr w:type="spellStart"/>
      <w:r w:rsidRPr="00C97E59">
        <w:t>MeCN</w:t>
      </w:r>
      <w:proofErr w:type="spellEnd"/>
      <w:r w:rsidRPr="00C97E59">
        <w:t xml:space="preserve"> in 0.2% aqueous formic acid). The product-containing fractions were lyophilized to give the title compound as a white amorphous powder (34.7 mg, 344 </w:t>
      </w:r>
      <w:proofErr w:type="spellStart"/>
      <w:r w:rsidRPr="00C97E59">
        <w:t>μmol</w:t>
      </w:r>
      <w:proofErr w:type="spellEnd"/>
      <w:r w:rsidRPr="00C97E59">
        <w:t>, 42% yield, 95% purity).</w:t>
      </w:r>
    </w:p>
    <w:p w14:paraId="0D305FC0" w14:textId="622B0A27" w:rsidR="00C4545A" w:rsidRPr="00C97E59" w:rsidRDefault="00C4545A" w:rsidP="00EE0736">
      <w:r w:rsidRPr="00C97E59">
        <w:rPr>
          <w:vertAlign w:val="superscript"/>
        </w:rPr>
        <w:t>1</w:t>
      </w:r>
      <w:r w:rsidRPr="00C97E59">
        <w:t xml:space="preserve">H NMR (400 MHz, DMSO) δ 5.53 (s, 1H), 3.67 – 3.50 (m, 5H), 3.44 – 3.34 (m, 2H), 3.26 – 3.16 (m, 1H), 1.93 – 1.69 (m, 2H), 1.13 (s, 3H), 1.00 (t, </w:t>
      </w:r>
      <w:r w:rsidRPr="00C97E59">
        <w:rPr>
          <w:i/>
          <w:iCs/>
        </w:rPr>
        <w:t>J</w:t>
      </w:r>
      <w:r w:rsidRPr="00C97E59">
        <w:t xml:space="preserve"> = 7.4 Hz, 3H).</w:t>
      </w:r>
    </w:p>
    <w:p w14:paraId="58E07D8B" w14:textId="71B52411" w:rsidR="0080652D" w:rsidRDefault="0080652D" w:rsidP="00EE0736">
      <w:r>
        <w:rPr>
          <w:noProof/>
        </w:rPr>
        <w:drawing>
          <wp:inline distT="0" distB="0" distL="0" distR="0" wp14:anchorId="5C8A8706" wp14:editId="55F84DB9">
            <wp:extent cx="5943600" cy="4147886"/>
            <wp:effectExtent l="0" t="0" r="0" b="5080"/>
            <wp:docPr id="13271891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1000F5DB" w14:textId="0C178161" w:rsidR="00D14658" w:rsidRPr="00C97E59" w:rsidRDefault="00D14658" w:rsidP="00D14658">
      <w:pPr>
        <w:jc w:val="center"/>
      </w:pPr>
    </w:p>
    <w:p w14:paraId="6DFD60DC" w14:textId="0E9B65CB" w:rsidR="00530E85" w:rsidRPr="004F4F3D" w:rsidRDefault="009E04EB" w:rsidP="00EE0736">
      <w:pPr>
        <w:rPr>
          <w:lang w:val="de-CH"/>
        </w:rPr>
      </w:pPr>
      <w:r w:rsidRPr="00C97E59">
        <w:rPr>
          <w:lang w:val="de-CH"/>
        </w:rPr>
        <w:t xml:space="preserve">UPLC-MS-1; </w:t>
      </w:r>
      <w:r w:rsidR="00530E85" w:rsidRPr="00C97E59">
        <w:rPr>
          <w:lang w:val="de-CH"/>
        </w:rPr>
        <w:t>RT =</w:t>
      </w:r>
      <w:r w:rsidR="00530E85" w:rsidRPr="004F4F3D">
        <w:rPr>
          <w:lang w:val="de-CH"/>
        </w:rPr>
        <w:t xml:space="preserve"> 1.36 min; m/z = 228.2 [M+H]</w:t>
      </w:r>
      <w:r w:rsidR="00530E85" w:rsidRPr="004F4F3D">
        <w:rPr>
          <w:vertAlign w:val="superscript"/>
          <w:lang w:val="de-CH"/>
        </w:rPr>
        <w:t>+</w:t>
      </w:r>
    </w:p>
    <w:p w14:paraId="5324E02A" w14:textId="3099318B" w:rsidR="00560232" w:rsidRPr="00484B82" w:rsidRDefault="00806669" w:rsidP="007F349E">
      <w:pPr>
        <w:pStyle w:val="Heading2"/>
        <w:rPr>
          <w:i w:val="0"/>
          <w:iCs/>
          <w:lang w:val="de-CH"/>
        </w:rPr>
      </w:pPr>
      <w:bookmarkStart w:id="36" w:name="_Toc191374868"/>
      <w:r w:rsidRPr="00484B82">
        <w:rPr>
          <w:rStyle w:val="Heading2Char"/>
          <w:lang w:val="de-CH"/>
        </w:rPr>
        <w:t>(</w:t>
      </w:r>
      <w:r w:rsidRPr="00484B82">
        <w:rPr>
          <w:rStyle w:val="Heading2Char"/>
          <w:i/>
          <w:iCs/>
          <w:lang w:val="de-CH"/>
        </w:rPr>
        <w:t>4R)-4-(3-(7-(8-ethynyl-7-fluoro-3-hydroxynaphthalen-1-yl)-8-fluoro-2-(((2R,7aS)-2-fluorotetrahydro-1H-pyrrolizin-7a(5H)-yl)methoxy)pyrido[4,3-d]pyrimidin-4-yl)-3,8-diazabicyclo[3.2.1]octane-8-carbonyl)-3,3-dimethyloxetan-2-one</w:t>
      </w:r>
      <w:r w:rsidRPr="00484B82">
        <w:rPr>
          <w:i w:val="0"/>
          <w:iCs/>
          <w:lang w:val="de-CH"/>
        </w:rPr>
        <w:t xml:space="preserve"> </w:t>
      </w:r>
      <w:r w:rsidR="00B728AE">
        <w:rPr>
          <w:i w:val="0"/>
          <w:iCs/>
          <w:lang w:val="de-CH"/>
        </w:rPr>
        <w:t>(</w:t>
      </w:r>
      <w:r w:rsidR="00B728AE" w:rsidRPr="004F008A">
        <w:rPr>
          <w:lang w:val="de-CH"/>
        </w:rPr>
        <w:t>R</w:t>
      </w:r>
      <w:r w:rsidR="00B728AE">
        <w:rPr>
          <w:i w:val="0"/>
          <w:iCs/>
          <w:lang w:val="de-CH"/>
        </w:rPr>
        <w:t>)</w:t>
      </w:r>
      <w:r w:rsidR="00E67BEC">
        <w:rPr>
          <w:i w:val="0"/>
          <w:iCs/>
          <w:lang w:val="de-CH"/>
        </w:rPr>
        <w:t>-</w:t>
      </w:r>
      <w:r w:rsidR="004F008A" w:rsidRPr="004F008A">
        <w:rPr>
          <w:b/>
          <w:bCs/>
          <w:i w:val="0"/>
          <w:iCs/>
          <w:lang w:val="de-CH"/>
        </w:rPr>
        <w:t>1</w:t>
      </w:r>
      <w:bookmarkEnd w:id="36"/>
    </w:p>
    <w:p w14:paraId="552B37C8" w14:textId="73FB7FD0" w:rsidR="00806669" w:rsidRPr="00806669" w:rsidRDefault="0070720C" w:rsidP="008974B1">
      <w:pPr>
        <w:jc w:val="center"/>
        <w:rPr>
          <w:lang w:val="de-CH"/>
        </w:rPr>
      </w:pPr>
      <w:r>
        <w:object w:dxaOrig="3357" w:dyaOrig="3169" w14:anchorId="059553CA">
          <v:shape id="_x0000_i1027" type="#_x0000_t75" style="width:122.25pt;height:114pt" o:ole="">
            <v:imagedata r:id="rId29" o:title=""/>
          </v:shape>
          <o:OLEObject Type="Embed" ProgID="ChemDraw_x64.Document.6.0" ShapeID="_x0000_i1027" DrawAspect="Content" ObjectID="_1802575407" r:id="rId30"/>
        </w:object>
      </w:r>
    </w:p>
    <w:p w14:paraId="6590DE75" w14:textId="67F3BF8A" w:rsidR="00BB56A1" w:rsidRPr="007E4C58" w:rsidRDefault="00BB56A1" w:rsidP="00EE0736">
      <w:pPr>
        <w:rPr>
          <w:lang w:val="de-CH"/>
        </w:rPr>
      </w:pPr>
      <w:r>
        <w:rPr>
          <w:noProof/>
          <w:lang w:val="de-CH"/>
        </w:rPr>
        <w:drawing>
          <wp:inline distT="0" distB="0" distL="0" distR="0" wp14:anchorId="3E6FBB13" wp14:editId="28440ECB">
            <wp:extent cx="5943600" cy="4147886"/>
            <wp:effectExtent l="0" t="0" r="0" b="5080"/>
            <wp:docPr id="12095182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5C94582B" w14:textId="2CD449E7" w:rsidR="00C4545A" w:rsidRPr="008A6331" w:rsidRDefault="00C4545A" w:rsidP="00C4545A">
      <w:pPr>
        <w:rPr>
          <w:lang w:val="de-CH"/>
        </w:rPr>
      </w:pPr>
      <w:r w:rsidRPr="00BB56A1">
        <w:rPr>
          <w:vertAlign w:val="superscript"/>
          <w:lang w:val="de-CH"/>
        </w:rPr>
        <w:t>1</w:t>
      </w:r>
      <w:r w:rsidRPr="008A6331">
        <w:rPr>
          <w:lang w:val="de-CH"/>
        </w:rPr>
        <w:t xml:space="preserve">H NMR (600 MHz, DMSO) </w:t>
      </w:r>
      <w:r w:rsidRPr="00C4545A">
        <w:rPr>
          <w:lang w:val="de-CH"/>
        </w:rPr>
        <w:t>δ</w:t>
      </w:r>
      <w:r w:rsidRPr="008A6331">
        <w:rPr>
          <w:lang w:val="de-CH"/>
        </w:rPr>
        <w:t xml:space="preserve"> 10.19 (s, 1 H), 8.97 - 9.17 (m, 1H), 7.98 (dd, J=9.20, 5.80 Hz, 1 H), 7.46 (t,</w:t>
      </w:r>
      <w:r w:rsidRPr="007E4C58">
        <w:rPr>
          <w:lang w:val="de-CH"/>
        </w:rPr>
        <w:t xml:space="preserve"> </w:t>
      </w:r>
      <w:r w:rsidRPr="008A6331">
        <w:rPr>
          <w:lang w:val="de-CH"/>
        </w:rPr>
        <w:t>J=9.00, 1 H), 7.40 (d, J=2.5 Hz, 1 H), 7.13 - 7.23</w:t>
      </w:r>
      <w:r w:rsidRPr="007E4C58">
        <w:rPr>
          <w:lang w:val="de-CH"/>
        </w:rPr>
        <w:t xml:space="preserve"> </w:t>
      </w:r>
      <w:r w:rsidRPr="008A6331">
        <w:rPr>
          <w:lang w:val="de-CH"/>
        </w:rPr>
        <w:t>(m, 1 H), 5.48 - 5.63 (m, 1 H), 5.27 (d, 53.7 Hz, 1 H), 4.75 - 4.90 (m, 1H), 4.56 - 4.75 (m, 1 H), 4.22 - 4.53 (m, 2 H), 4.06 - 4.18 (m, 1 H), 4.00 - 4.06 (m, 1H), 3.86 - 4.01 (m, 1 H), 3.46 - 3.85 (m, 2 H), 2.99 - 3.16 (m, 3 H), 2.79 - 2.87 (m, 1 H), 1.60 - 2.21 (m, 10 H), 1.32 - 1.60 (m, 3H), 1.06 - 1.28 (m, 3H)</w:t>
      </w:r>
    </w:p>
    <w:p w14:paraId="0007D655" w14:textId="5188B6D8" w:rsidR="00BB56A1" w:rsidRPr="008A6331" w:rsidRDefault="00BB56A1" w:rsidP="00C4545A">
      <w:pPr>
        <w:rPr>
          <w:lang w:val="de-CH"/>
        </w:rPr>
      </w:pPr>
      <w:r>
        <w:rPr>
          <w:noProof/>
          <w:lang w:val="de-CH"/>
        </w:rPr>
        <w:drawing>
          <wp:inline distT="0" distB="0" distL="0" distR="0" wp14:anchorId="59520B41" wp14:editId="048CCA93">
            <wp:extent cx="5943600" cy="4147886"/>
            <wp:effectExtent l="0" t="0" r="0" b="5080"/>
            <wp:docPr id="15102600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2B82BEDC" w14:textId="34D30EE8" w:rsidR="00C4545A" w:rsidRPr="00C4545A" w:rsidRDefault="00C4545A" w:rsidP="00C4545A">
      <w:r w:rsidRPr="00BB56A1">
        <w:rPr>
          <w:vertAlign w:val="superscript"/>
        </w:rPr>
        <w:t>13</w:t>
      </w:r>
      <w:r w:rsidRPr="007E4C58">
        <w:t xml:space="preserve">C NMR (150 MHz, DMSO-d6) </w:t>
      </w:r>
      <w:r w:rsidRPr="00C4545A">
        <w:rPr>
          <w:lang w:val="de-CH"/>
        </w:rPr>
        <w:t>δ</w:t>
      </w:r>
      <w:r w:rsidRPr="007E4C58">
        <w:t xml:space="preserve"> ppm 174.12 (m, 1 C), 165.23 (m, 1 C), 163.61 (m, 1 C), 162.02 (d, J=247.1 Hz, 1 C),161.59 (m, 1 C), 154.13 (s, 1 C),</w:t>
      </w:r>
      <w:r>
        <w:t xml:space="preserve"> </w:t>
      </w:r>
      <w:r w:rsidRPr="007E4C58">
        <w:t>150.52 (d, J=259.2 Hz, 1 C), 147.89 (d, J=12 Hz, 1 C), 145.01 (m, 1 C), 144.13 (m, 1 C), 133.92 (s, 1 C), 132.50 (s, 1 C), 130.55 (</w:t>
      </w:r>
      <w:proofErr w:type="spellStart"/>
      <w:r w:rsidRPr="007E4C58">
        <w:t>br</w:t>
      </w:r>
      <w:proofErr w:type="spellEnd"/>
      <w:r w:rsidRPr="007E4C58">
        <w:t xml:space="preserve"> d, J=9.5 Hz, 1 C),</w:t>
      </w:r>
      <w:r>
        <w:t xml:space="preserve"> </w:t>
      </w:r>
      <w:r w:rsidRPr="007E4C58">
        <w:t>125.12 (m, 1 C), 122.88 (s, 1 C), 115.99 (d, J=25.7 Hz, 1 C), 111.58 (s, 1 C), 111.17 (m, 1 C), 103.84 (d, J=16.50 Hz, 1 C), 97.65 (m, 1 C), 91.55 (m, 1C), 76.93 (m, 1 C), 74.82 (s, 1 C), 73.18 (m, 1 C), 71.97 (s, 1 C), 59.74 (d, J=14.5 Hz, 1 C), 56.38 (s, 1C), 55.97 (m, 1C), 54.61 (m, 1C), 53.75 (m, 2C),</w:t>
      </w:r>
      <w:r>
        <w:t xml:space="preserve"> </w:t>
      </w:r>
      <w:r w:rsidRPr="007E4C58">
        <w:t>51.60 (m, 1 C), 42.38 (dd, J = 21.0, 5.1 Hz, 1 C), 35.61 (s, 1 C), 27.36 (m, 1 C), 25.49 (m, 1 C), 25.11 (m, 1 C), 21.06 (m, 1 C), 17.20 (m, 1C)</w:t>
      </w:r>
    </w:p>
    <w:p w14:paraId="28EDB6B5" w14:textId="77777777" w:rsidR="00984B66" w:rsidRDefault="00984B66" w:rsidP="00EE0736"/>
    <w:p w14:paraId="7511643D" w14:textId="446008C1" w:rsidR="00530E85" w:rsidRPr="007844DC" w:rsidRDefault="00530E85" w:rsidP="008974B1">
      <w:pPr>
        <w:pStyle w:val="Heading2"/>
      </w:pPr>
      <w:bookmarkStart w:id="37" w:name="_Toc191374870"/>
      <w:r w:rsidRPr="007844DC">
        <w:t>4-((1R,5S)-3-(7-(8-ethynyl-7-fluoro-3-hydroxynaphthalen-1-yl)-8-fluoro-2-(((2R,7aS)-2-fluorotetrahydro-1H-pyrrolizin-7a(5H)-yl)methoxy)pyrido[4,3-d]pyrimidin-4-yl)-3,8-diazabicyclo[3.2.1]octane-8-carbonyl)-3,3,4-trimethyloxetan-2-one</w:t>
      </w:r>
      <w:r w:rsidR="00DD5190">
        <w:t xml:space="preserve"> (</w:t>
      </w:r>
      <w:r w:rsidR="00DD5190" w:rsidRPr="00744DB0">
        <w:rPr>
          <w:rFonts w:cs="Arial"/>
          <w:sz w:val="18"/>
          <w:szCs w:val="18"/>
        </w:rPr>
        <w:t xml:space="preserve">4-methyl </w:t>
      </w:r>
      <w:r w:rsidR="00DD5190" w:rsidRPr="00744DB0">
        <w:rPr>
          <w:rFonts w:cs="Arial"/>
          <w:b/>
          <w:bCs/>
          <w:sz w:val="18"/>
          <w:szCs w:val="18"/>
        </w:rPr>
        <w:t>2</w:t>
      </w:r>
      <w:r w:rsidR="00DD5190">
        <w:rPr>
          <w:rFonts w:cs="Arial"/>
          <w:b/>
          <w:bCs/>
          <w:sz w:val="18"/>
          <w:szCs w:val="18"/>
        </w:rPr>
        <w:t>)</w:t>
      </w:r>
      <w:bookmarkEnd w:id="37"/>
    </w:p>
    <w:p w14:paraId="373F7FDB" w14:textId="4BED6483" w:rsidR="00530E85" w:rsidRDefault="002D24F3" w:rsidP="00CB65F3">
      <w:pPr>
        <w:spacing w:after="0"/>
      </w:pPr>
      <w:r>
        <w:object w:dxaOrig="15167" w:dyaOrig="3202" w14:anchorId="084B4D9E">
          <v:shape id="_x0000_i1028" type="#_x0000_t75" style="width:468pt;height:102pt" o:ole="">
            <v:imagedata r:id="rId33" o:title=""/>
          </v:shape>
          <o:OLEObject Type="Embed" ProgID="ChemDraw_x64.Document.6.0" ShapeID="_x0000_i1028" DrawAspect="Content" ObjectID="_1802575408" r:id="rId34"/>
        </w:object>
      </w:r>
    </w:p>
    <w:p w14:paraId="15BFF7E2" w14:textId="77777777" w:rsidR="00EE0736" w:rsidRPr="00624353" w:rsidRDefault="00EE0736" w:rsidP="00CB65F3">
      <w:pPr>
        <w:spacing w:after="0"/>
        <w:rPr>
          <w:rFonts w:ascii="Times New Roman" w:hAnsi="Times New Roman" w:cs="Times New Roman"/>
          <w:color w:val="002060"/>
        </w:rPr>
      </w:pPr>
    </w:p>
    <w:p w14:paraId="1A0C1E09" w14:textId="1370473E" w:rsidR="00511722" w:rsidRDefault="00530E85" w:rsidP="00EE0736">
      <w:pPr>
        <w:rPr>
          <w:iCs/>
        </w:rPr>
      </w:pPr>
      <w:r w:rsidRPr="00F91F20">
        <w:t xml:space="preserve">To </w:t>
      </w:r>
      <w:r>
        <w:t>a solution</w:t>
      </w:r>
      <w:r w:rsidRPr="00F91F20">
        <w:t xml:space="preserve"> of </w:t>
      </w:r>
      <w:r w:rsidRPr="00624353">
        <w:t>2,3,3-trimethyl-4-oxooxetane-2-carboxylic acid</w:t>
      </w:r>
      <w:r w:rsidRPr="00F91F20">
        <w:t xml:space="preserve"> (</w:t>
      </w:r>
      <w:r>
        <w:t>39</w:t>
      </w:r>
      <w:r w:rsidRPr="00F91F20">
        <w:t>.</w:t>
      </w:r>
      <w:r w:rsidRPr="00624353">
        <w:t xml:space="preserve">5 mg, </w:t>
      </w:r>
      <w:r>
        <w:t>250</w:t>
      </w:r>
      <w:r w:rsidRPr="00624353">
        <w:t xml:space="preserve"> </w:t>
      </w:r>
      <w:proofErr w:type="spellStart"/>
      <w:r w:rsidRPr="00624353">
        <w:t>μmol</w:t>
      </w:r>
      <w:proofErr w:type="spellEnd"/>
      <w:r w:rsidRPr="00624353">
        <w:t>) in DMF (</w:t>
      </w:r>
      <w:r>
        <w:t>1.00 mL</w:t>
      </w:r>
      <w:r w:rsidRPr="00624353">
        <w:t xml:space="preserve">) was added COMU (107 mg, 1.50 </w:t>
      </w:r>
      <w:r>
        <w:t>equiv.</w:t>
      </w:r>
      <w:r w:rsidRPr="00624353">
        <w:t xml:space="preserve">, </w:t>
      </w:r>
      <w:r>
        <w:t>250</w:t>
      </w:r>
      <w:r w:rsidRPr="00624353">
        <w:t xml:space="preserve"> </w:t>
      </w:r>
      <w:proofErr w:type="spellStart"/>
      <w:r w:rsidRPr="00624353">
        <w:t>μmol</w:t>
      </w:r>
      <w:proofErr w:type="spellEnd"/>
      <w:r w:rsidRPr="00624353">
        <w:t xml:space="preserve">) and 2,6-lutidine (53.5 mg, 57.9 </w:t>
      </w:r>
      <w:proofErr w:type="spellStart"/>
      <w:r w:rsidRPr="00624353">
        <w:t>μL</w:t>
      </w:r>
      <w:proofErr w:type="spellEnd"/>
      <w:r w:rsidRPr="00624353">
        <w:t xml:space="preserve">, 3.00 equiv., 500 </w:t>
      </w:r>
      <w:proofErr w:type="spellStart"/>
      <w:r w:rsidRPr="00624353">
        <w:t>μmol</w:t>
      </w:r>
      <w:proofErr w:type="spellEnd"/>
      <w:r w:rsidRPr="00624353">
        <w:t xml:space="preserve">) at room temperature, and the resultant mixture stirred for 15 mins. A solution of </w:t>
      </w:r>
      <w:r w:rsidRPr="00624353">
        <w:rPr>
          <w:iCs/>
        </w:rPr>
        <w:t>4-(4-((1</w:t>
      </w:r>
      <w:r w:rsidRPr="00403BDC">
        <w:rPr>
          <w:i/>
        </w:rPr>
        <w:t>R</w:t>
      </w:r>
      <w:r w:rsidRPr="00624353">
        <w:rPr>
          <w:iCs/>
        </w:rPr>
        <w:t>,5</w:t>
      </w:r>
      <w:r w:rsidRPr="00403BDC">
        <w:rPr>
          <w:i/>
        </w:rPr>
        <w:t>S</w:t>
      </w:r>
      <w:r w:rsidRPr="00624353">
        <w:rPr>
          <w:iCs/>
        </w:rPr>
        <w:t>)-3,8-diazabicyclo[3.2.1]octan-3-yl)-8-fluoro-2-(((2</w:t>
      </w:r>
      <w:r w:rsidRPr="00403BDC">
        <w:rPr>
          <w:i/>
        </w:rPr>
        <w:t>R</w:t>
      </w:r>
      <w:r w:rsidRPr="00624353">
        <w:rPr>
          <w:iCs/>
        </w:rPr>
        <w:t>,7a</w:t>
      </w:r>
      <w:r w:rsidRPr="00403BDC">
        <w:rPr>
          <w:i/>
        </w:rPr>
        <w:t>S</w:t>
      </w:r>
      <w:r w:rsidRPr="00624353">
        <w:rPr>
          <w:iCs/>
        </w:rPr>
        <w:t>)-2-fluorotetrahydro-1H-pyrrolizin-7a(5H)-yl)methoxy)pyrido[4,3-d]pyrimidin-7-yl)-5-ethynyl-6-fluoronaphthalen-2-ol (</w:t>
      </w:r>
      <w:r w:rsidR="00AF0820">
        <w:rPr>
          <w:iCs/>
        </w:rPr>
        <w:t xml:space="preserve">MRTX1133; </w:t>
      </w:r>
      <w:r w:rsidRPr="00624353">
        <w:rPr>
          <w:iCs/>
        </w:rPr>
        <w:t xml:space="preserve">100 mg, 167 </w:t>
      </w:r>
      <w:proofErr w:type="spellStart"/>
      <w:r w:rsidRPr="00624353">
        <w:rPr>
          <w:iCs/>
        </w:rPr>
        <w:t>μmol</w:t>
      </w:r>
      <w:proofErr w:type="spellEnd"/>
      <w:r w:rsidRPr="00624353">
        <w:rPr>
          <w:iCs/>
        </w:rPr>
        <w:t xml:space="preserve">) in DMF (1.00 mL) </w:t>
      </w:r>
      <w:r w:rsidRPr="00624353">
        <w:t>was then added dropwise and the resultant mixture was stirred at room temperature for 2 hours. The reaction mixture was quenched with saturated NaHCO</w:t>
      </w:r>
      <w:r w:rsidRPr="00624353">
        <w:rPr>
          <w:vertAlign w:val="subscript"/>
        </w:rPr>
        <w:t>3</w:t>
      </w:r>
      <w:r w:rsidRPr="00624353">
        <w:t xml:space="preserve"> </w:t>
      </w:r>
      <w:r w:rsidRPr="00624353">
        <w:rPr>
          <w:lang w:eastAsia="zh-CN"/>
        </w:rPr>
        <w:t>and</w:t>
      </w:r>
      <w:r w:rsidRPr="00624353">
        <w:t xml:space="preserve"> extracted three times with EtOAc. The combined organic layers were washed with brine, dried over anhydrous Na</w:t>
      </w:r>
      <w:r w:rsidRPr="00624353">
        <w:rPr>
          <w:vertAlign w:val="subscript"/>
        </w:rPr>
        <w:t>2</w:t>
      </w:r>
      <w:r w:rsidRPr="00624353">
        <w:t>SO</w:t>
      </w:r>
      <w:r w:rsidRPr="00624353">
        <w:rPr>
          <w:vertAlign w:val="subscript"/>
        </w:rPr>
        <w:t>4</w:t>
      </w:r>
      <w:r w:rsidRPr="00624353">
        <w:t>, filtered and concentrated to dryness.</w:t>
      </w:r>
      <w:r w:rsidRPr="00624353">
        <w:rPr>
          <w:lang w:eastAsia="zh-CN"/>
        </w:rPr>
        <w:t xml:space="preserve"> </w:t>
      </w:r>
      <w:r w:rsidRPr="00624353">
        <w:t xml:space="preserve">The brown residue was purified by reversed phase preparative HPLC (Teledyne </w:t>
      </w:r>
      <w:proofErr w:type="spellStart"/>
      <w:r w:rsidRPr="00624353">
        <w:t>ACCQPrep</w:t>
      </w:r>
      <w:proofErr w:type="spellEnd"/>
      <w:r w:rsidRPr="00624353">
        <w:t xml:space="preserve"> HP150: Waters </w:t>
      </w:r>
      <w:proofErr w:type="spellStart"/>
      <w:r w:rsidRPr="00624353">
        <w:t>XBridge</w:t>
      </w:r>
      <w:proofErr w:type="spellEnd"/>
      <w:r w:rsidRPr="00624353">
        <w:t xml:space="preserve"> C18 30×</w:t>
      </w:r>
      <w:r w:rsidRPr="00D91FF7">
        <w:t>100mm, 5</w:t>
      </w:r>
      <w:r>
        <w:t xml:space="preserve"> </w:t>
      </w:r>
      <w:r w:rsidRPr="00D91FF7">
        <w:rPr>
          <w:rFonts w:ascii="Symbol" w:hAnsi="Symbol"/>
        </w:rPr>
        <w:t>m</w:t>
      </w:r>
      <w:r w:rsidRPr="00D91FF7">
        <w:t>m column, Flow: 50</w:t>
      </w:r>
      <w:r>
        <w:t xml:space="preserve"> </w:t>
      </w:r>
      <w:r w:rsidRPr="00D91FF7">
        <w:t xml:space="preserve">ml/min, eluting with a gradient of 5-70% </w:t>
      </w:r>
      <w:proofErr w:type="spellStart"/>
      <w:r w:rsidRPr="00D91FF7">
        <w:t>MeCN</w:t>
      </w:r>
      <w:proofErr w:type="spellEnd"/>
      <w:r w:rsidRPr="00D91FF7">
        <w:t xml:space="preserve"> in 0.2% aqueous formic acid). After purification, the eluent was collected, then neutralized with saturated solution of NaHCO</w:t>
      </w:r>
      <w:r w:rsidRPr="00D91FF7">
        <w:rPr>
          <w:vertAlign w:val="subscript"/>
        </w:rPr>
        <w:t>3</w:t>
      </w:r>
      <w:r w:rsidRPr="00D91FF7">
        <w:t xml:space="preserve">, extracted with </w:t>
      </w:r>
      <w:r w:rsidRPr="00D91FF7">
        <w:rPr>
          <w:iCs/>
        </w:rPr>
        <w:t>EtOAc</w:t>
      </w:r>
      <w:r w:rsidRPr="00D91FF7">
        <w:t xml:space="preserve"> and dried by passing through a phase separator. The solution was concentrated to dryness, redissolved in </w:t>
      </w:r>
      <w:proofErr w:type="spellStart"/>
      <w:r w:rsidRPr="00D91FF7">
        <w:t>MeCN</w:t>
      </w:r>
      <w:proofErr w:type="spellEnd"/>
      <w:r w:rsidRPr="00D91FF7">
        <w:t>/water and dried by lyophilization to give a mixture of diastereomers as a yellow solid (35.3 mg).</w:t>
      </w:r>
      <w:r w:rsidRPr="000966C6">
        <w:rPr>
          <w:iCs/>
        </w:rPr>
        <w:t xml:space="preserve"> </w:t>
      </w:r>
      <w:r>
        <w:rPr>
          <w:iCs/>
        </w:rPr>
        <w:t xml:space="preserve">The mixture was further purified by preparative chiral SFC (Daicel </w:t>
      </w:r>
      <w:proofErr w:type="spellStart"/>
      <w:r>
        <w:rPr>
          <w:iCs/>
        </w:rPr>
        <w:t>ChiralPak</w:t>
      </w:r>
      <w:proofErr w:type="spellEnd"/>
      <w:r>
        <w:rPr>
          <w:iCs/>
        </w:rPr>
        <w:t xml:space="preserve"> IH 5 </w:t>
      </w:r>
      <w:r w:rsidRPr="002338D5">
        <w:rPr>
          <w:rFonts w:ascii="Symbol" w:hAnsi="Symbol"/>
          <w:iCs/>
        </w:rPr>
        <w:t>m</w:t>
      </w:r>
      <w:r>
        <w:rPr>
          <w:iCs/>
        </w:rPr>
        <w:t xml:space="preserve">m; 250×30 mm; flow rate: 75 ml/min; column temperature: 40 </w:t>
      </w:r>
      <w:r w:rsidRPr="004A377C">
        <w:rPr>
          <w:iCs/>
        </w:rPr>
        <w:t>°C</w:t>
      </w:r>
      <w:r>
        <w:rPr>
          <w:iCs/>
        </w:rPr>
        <w:t>; back pressure: 120 bar; mobile phase:</w:t>
      </w:r>
      <w:r w:rsidRPr="004A377C">
        <w:rPr>
          <w:iCs/>
        </w:rPr>
        <w:t xml:space="preserve"> </w:t>
      </w:r>
      <w:r>
        <w:rPr>
          <w:iCs/>
        </w:rPr>
        <w:t>20% MeOH in supercritical CO</w:t>
      </w:r>
      <w:r w:rsidRPr="002338D5">
        <w:rPr>
          <w:iCs/>
          <w:vertAlign w:val="subscript"/>
        </w:rPr>
        <w:t>2</w:t>
      </w:r>
      <w:r>
        <w:rPr>
          <w:iCs/>
        </w:rPr>
        <w:t xml:space="preserve"> + 0.05% NH</w:t>
      </w:r>
      <w:r w:rsidRPr="002338D5">
        <w:rPr>
          <w:iCs/>
          <w:vertAlign w:val="subscript"/>
        </w:rPr>
        <w:t>3</w:t>
      </w:r>
      <w:r>
        <w:rPr>
          <w:iCs/>
        </w:rPr>
        <w:t xml:space="preserve">), isolating the first (RT = 2.1 mins) and second (RT = 2.5 mins) peaks. The fractions for each peak were respectively combined, concentrated </w:t>
      </w:r>
      <w:r w:rsidRPr="00D91FF7">
        <w:rPr>
          <w:i/>
        </w:rPr>
        <w:t>in vacuo</w:t>
      </w:r>
      <w:r>
        <w:rPr>
          <w:i/>
        </w:rPr>
        <w:t xml:space="preserve"> </w:t>
      </w:r>
      <w:r>
        <w:rPr>
          <w:iCs/>
        </w:rPr>
        <w:t xml:space="preserve">and lyophilized to give the title compound (peak 1) as a yellow powder (13.0 mg, 16 </w:t>
      </w:r>
      <w:r w:rsidRPr="002168FC">
        <w:rPr>
          <w:rFonts w:ascii="Symbol" w:hAnsi="Symbol"/>
          <w:iCs/>
        </w:rPr>
        <w:t>m</w:t>
      </w:r>
      <w:r>
        <w:rPr>
          <w:iCs/>
        </w:rPr>
        <w:t xml:space="preserve">mol, 9.50%) and the title compound (peak 2) as a yellow power (13.1 mg, 18 </w:t>
      </w:r>
      <w:r w:rsidRPr="002168FC">
        <w:rPr>
          <w:rFonts w:ascii="Symbol" w:hAnsi="Symbol"/>
          <w:iCs/>
        </w:rPr>
        <w:t>m</w:t>
      </w:r>
      <w:r>
        <w:rPr>
          <w:iCs/>
        </w:rPr>
        <w:t>mol, 9.50%).</w:t>
      </w:r>
    </w:p>
    <w:p w14:paraId="446DF3D5" w14:textId="32BE9D8B" w:rsidR="00530E85" w:rsidRDefault="00530E85" w:rsidP="00EE0736">
      <w:pPr>
        <w:rPr>
          <w:iCs/>
        </w:rPr>
      </w:pPr>
      <w:r>
        <w:rPr>
          <w:iCs/>
        </w:rPr>
        <w:t>Peak 1:</w:t>
      </w:r>
    </w:p>
    <w:p w14:paraId="28CECD68" w14:textId="4E503C52" w:rsidR="008A6331" w:rsidRPr="00F918E8" w:rsidRDefault="008A6331" w:rsidP="00F918E8">
      <w:pPr>
        <w:rPr>
          <w:iCs/>
        </w:rPr>
      </w:pPr>
      <w:r w:rsidRPr="00925AFA">
        <w:rPr>
          <w:vertAlign w:val="superscript"/>
        </w:rPr>
        <w:t>1</w:t>
      </w:r>
      <w:r w:rsidRPr="008A6331">
        <w:rPr>
          <w:iCs/>
        </w:rPr>
        <w:t>H NMR (600 MHz, DMSO) δ 10.18 (s, 1 H), 9.04 - 9.12 (m, 1H), 7.98 (dd, J=9.20, 5.90 Hz, 1 H), 7.47 (t, J=9.00, 1 H), 7.40 (d, J=2.5 Hz, 1 H), 7.15 - 7.21 (m, 1 H), 5.28 (d, J = 54.1 Hz, 1 H), 4.82 - 4.96 (m, 1H), 4.</w:t>
      </w:r>
      <w:r w:rsidRPr="00F918E8">
        <w:rPr>
          <w:iCs/>
        </w:rPr>
        <w:t>62 - 4.76 (m, 1 H), 4.40 - 4.55 (m, 2 H), 4.10 - 4.17 (m, 1 H), 4.00 - 4.08 (m, 1 H), 3.90 - 3.99 (m, 1 H), 3.45 - 3.81 (m, 2 H), 2.91 - 3.19 (m, 3 H), 2.78 - 2.89 (m, 1 H), 2.04 - 2.16 (m, 2H), 1.92 - 2.04 (m, 2H), 1.73 - 1.93 (m, 9 H), 1.27 - 1.39 (m, 6H)</w:t>
      </w:r>
    </w:p>
    <w:p w14:paraId="2ABF13D6" w14:textId="47468B55" w:rsidR="008A6331" w:rsidRPr="00F918E8" w:rsidRDefault="008A6331" w:rsidP="00F918E8">
      <w:pPr>
        <w:rPr>
          <w:iCs/>
        </w:rPr>
      </w:pPr>
      <w:r w:rsidRPr="00F918E8">
        <w:rPr>
          <w:iCs/>
          <w:vertAlign w:val="superscript"/>
        </w:rPr>
        <w:t>19</w:t>
      </w:r>
      <w:r w:rsidRPr="00F918E8">
        <w:rPr>
          <w:iCs/>
        </w:rPr>
        <w:t>F NMR (376 MHz, DMSO) δ -68.16 – -74.06 (m), -109.73 – -111.61 (m), -139.13 – -141.33 (m).</w:t>
      </w:r>
    </w:p>
    <w:p w14:paraId="2BA16149" w14:textId="2AE81359" w:rsidR="008A6331" w:rsidRPr="00F918E8" w:rsidRDefault="008A6331" w:rsidP="00F918E8">
      <w:r w:rsidRPr="00925AFA">
        <w:rPr>
          <w:vertAlign w:val="superscript"/>
        </w:rPr>
        <w:t>1</w:t>
      </w:r>
      <w:r w:rsidRPr="00F918E8">
        <w:t>H NMR (600 MHz, DMSO) δ 10.18 (s, 1 H), 9.04 - 9.12 (m, 1H), 7.98 (dd, J=9.19, 5.91 Hz, 1 H), 7.47 (t, J=9.01 , 1 H), 7.40 (d, J=2.54 Hz, 1 H), 7.15 - 7.21 (m, 1 H), 5.28 (d, J=54.06 Hz, 1 H), 4.78 - 5.01 (m, 1H), 4.58 - 4.78 (m, 1 H), 4.37 - 4.57 (m, 2 H), 4.09 - 4.21 (m, 1H), 3.99 - 4.08 (m, 1H), 3.87 - 3.99 (m, 1H), 3.44 - 3.84 (m, 2 H), 2.91 - 3.19 (m, 3 H), 2.77 - 2.90 (m, 1 H), 1.92 - 2.19 (m, 4 H), 1.63 - 1.91 (m, 9 H), 1.18 - 1.41 (m, 6H)</w:t>
      </w:r>
    </w:p>
    <w:p w14:paraId="0C3F243F" w14:textId="76C3B164" w:rsidR="007C28D8" w:rsidRPr="00F918E8" w:rsidRDefault="008A6331" w:rsidP="00F918E8">
      <w:r w:rsidRPr="00F918E8">
        <w:rPr>
          <w:vertAlign w:val="superscript"/>
        </w:rPr>
        <w:t>19</w:t>
      </w:r>
      <w:r w:rsidRPr="00F918E8">
        <w:t>F NMR (376 MHz, DMSO) δ -66.26 – -71.81 (m), -110.75, -138.50 – -141.82 (m).</w:t>
      </w:r>
    </w:p>
    <w:p w14:paraId="492FFB95" w14:textId="2690E885" w:rsidR="00530E85" w:rsidRPr="00F918E8" w:rsidRDefault="00A70F81" w:rsidP="00F918E8">
      <w:pPr>
        <w:rPr>
          <w:iCs/>
          <w:vertAlign w:val="superscript"/>
          <w:lang w:val="de-CH"/>
        </w:rPr>
      </w:pPr>
      <w:r w:rsidRPr="00F918E8">
        <w:rPr>
          <w:lang w:val="de-CH"/>
        </w:rPr>
        <w:t>UPLC-MS-1</w:t>
      </w:r>
      <w:r w:rsidR="00530E85" w:rsidRPr="00F918E8">
        <w:rPr>
          <w:iCs/>
          <w:lang w:val="de-CH"/>
        </w:rPr>
        <w:t>; RT = 3.20 min; m/z = 741.1 [M+H]</w:t>
      </w:r>
      <w:r w:rsidR="00530E85" w:rsidRPr="00F918E8">
        <w:rPr>
          <w:iCs/>
          <w:vertAlign w:val="superscript"/>
          <w:lang w:val="de-CH"/>
        </w:rPr>
        <w:t>+</w:t>
      </w:r>
    </w:p>
    <w:p w14:paraId="50D36EBA" w14:textId="77777777" w:rsidR="00530E85" w:rsidRPr="00F918E8" w:rsidRDefault="00530E85" w:rsidP="00F918E8">
      <w:pPr>
        <w:rPr>
          <w:iCs/>
        </w:rPr>
      </w:pPr>
      <w:r w:rsidRPr="00F918E8">
        <w:rPr>
          <w:iCs/>
        </w:rPr>
        <w:t>Peak 2:</w:t>
      </w:r>
    </w:p>
    <w:p w14:paraId="29B61B1A" w14:textId="71FC8A39" w:rsidR="003B7A9E" w:rsidRPr="00F918E8" w:rsidRDefault="00B320BB" w:rsidP="00F918E8">
      <w:r w:rsidRPr="00B320BB">
        <w:rPr>
          <w:noProof/>
        </w:rPr>
        <w:drawing>
          <wp:inline distT="0" distB="0" distL="0" distR="0" wp14:anchorId="2F62EC47" wp14:editId="120AE4C8">
            <wp:extent cx="5943600" cy="4151630"/>
            <wp:effectExtent l="0" t="0" r="0" b="1270"/>
            <wp:docPr id="3" name="Picture 2">
              <a:extLst xmlns:a="http://schemas.openxmlformats.org/drawingml/2006/main">
                <a:ext uri="{FF2B5EF4-FFF2-40B4-BE49-F238E27FC236}">
                  <a16:creationId xmlns:a16="http://schemas.microsoft.com/office/drawing/2014/main" id="{F9828572-5E59-BC01-7D5A-00FDDCB15E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828572-5E59-BC01-7D5A-00FDDCB15E9F}"/>
                        </a:ext>
                      </a:extLst>
                    </pic:cNvPr>
                    <pic:cNvPicPr>
                      <a:picLocks noChangeAspect="1"/>
                    </pic:cNvPicPr>
                  </pic:nvPicPr>
                  <pic:blipFill>
                    <a:blip r:embed="rId35"/>
                    <a:stretch>
                      <a:fillRect/>
                    </a:stretch>
                  </pic:blipFill>
                  <pic:spPr>
                    <a:xfrm>
                      <a:off x="0" y="0"/>
                      <a:ext cx="5943600" cy="4151630"/>
                    </a:xfrm>
                    <a:prstGeom prst="rect">
                      <a:avLst/>
                    </a:prstGeom>
                  </pic:spPr>
                </pic:pic>
              </a:graphicData>
            </a:graphic>
          </wp:inline>
        </w:drawing>
      </w:r>
    </w:p>
    <w:p w14:paraId="73A1330E" w14:textId="5C564BC6" w:rsidR="00D2217B" w:rsidRPr="00F918E8" w:rsidRDefault="00D2217B" w:rsidP="00F918E8">
      <w:r w:rsidRPr="003B7A9E">
        <w:rPr>
          <w:vertAlign w:val="superscript"/>
        </w:rPr>
        <w:t>1</w:t>
      </w:r>
      <w:r w:rsidRPr="00F918E8">
        <w:t>H NMR (600 MHz, DMSO) δ 10.20 (s, 1 H), 9.04 - 9.12 (m, 1H), 7.98 (dd, J=9.20, 5.90 Hz, 1 H), 7.46 (t, J=9.00 , 1 H), 7.40 (d, J=2.6 Hz, 1 H), 7.16 - 7.20 (m, 1 H), 5.21 - 5.35 (m, 1 H), 4.82 - 4.96 (m, 1H), 4.63 - 4.77 (m, 1 H), 4.40 - 4.63 (m, 2 H), 4.11 - 4.18 (m, 1H), 4.03 - 4.09 (m, 1H), 3.90 - 3.95 (m, 1H), 3.56 - 3.79 (m, 2 H), 3.00 - 3.18 (m, 3 H), 2.81 - 2.88 (m, 1 H), 2.07 - 2.18 (m, 2 H), 2.00 - 2.06 (m, 1 H), 1.92 - 2.00 (m, 1 H), 1.71 - 1.92 (m, 9 H), 1.28 - 1.38 (m, 6H)</w:t>
      </w:r>
    </w:p>
    <w:p w14:paraId="52340B79" w14:textId="004FA51F" w:rsidR="003B7A9E" w:rsidRPr="00F918E8" w:rsidRDefault="00C139EB" w:rsidP="00F918E8">
      <w:r w:rsidRPr="00C139EB">
        <w:rPr>
          <w:noProof/>
        </w:rPr>
        <w:drawing>
          <wp:inline distT="0" distB="0" distL="0" distR="0" wp14:anchorId="1243A80E" wp14:editId="0153D230">
            <wp:extent cx="5943600" cy="4146550"/>
            <wp:effectExtent l="0" t="0" r="0" b="6350"/>
            <wp:docPr id="1425250488" name="Picture 2">
              <a:extLst xmlns:a="http://schemas.openxmlformats.org/drawingml/2006/main">
                <a:ext uri="{FF2B5EF4-FFF2-40B4-BE49-F238E27FC236}">
                  <a16:creationId xmlns:a16="http://schemas.microsoft.com/office/drawing/2014/main" id="{C7B00530-9AFD-B083-D3C3-FDBE87B9DA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7B00530-9AFD-B083-D3C3-FDBE87B9DA6B}"/>
                        </a:ext>
                      </a:extLst>
                    </pic:cNvPr>
                    <pic:cNvPicPr>
                      <a:picLocks noChangeAspect="1"/>
                    </pic:cNvPicPr>
                  </pic:nvPicPr>
                  <pic:blipFill>
                    <a:blip r:embed="rId36"/>
                    <a:stretch>
                      <a:fillRect/>
                    </a:stretch>
                  </pic:blipFill>
                  <pic:spPr>
                    <a:xfrm>
                      <a:off x="0" y="0"/>
                      <a:ext cx="5943600" cy="4146550"/>
                    </a:xfrm>
                    <a:prstGeom prst="rect">
                      <a:avLst/>
                    </a:prstGeom>
                  </pic:spPr>
                </pic:pic>
              </a:graphicData>
            </a:graphic>
          </wp:inline>
        </w:drawing>
      </w:r>
    </w:p>
    <w:p w14:paraId="2F0472C3" w14:textId="6DEE62C8" w:rsidR="00D2217B" w:rsidRPr="00F918E8" w:rsidRDefault="00D2217B" w:rsidP="00F918E8">
      <w:r w:rsidRPr="003B7A9E">
        <w:rPr>
          <w:vertAlign w:val="superscript"/>
        </w:rPr>
        <w:t>13</w:t>
      </w:r>
      <w:r w:rsidRPr="00F918E8">
        <w:t>C NMR (150 MHz, DMSO-d6) δ ppm 173.76 (m, 1 C), 165.23 (m, 1 C), 163.56 (m, 1 C), 162.00 (d, J=247.3 Hz, 1 C), 154.11 (m, 1 C), 150.24 (m, 2 C), 147.86 (m, 1 C), 145.07 (m, 1 C), 144.08 (m, 1 C), 133.91 (m, 1 C), 132.49 (s, 1 C), 130.53 (d, J=9.4 Hz, 1 C), 125.10 (d, J= 11.6 Hz, 1 C), 122.85 (s, 1 C), 115.98 (d, J=25.9 Hz, 1 C), 111.57 (s, 1 C), 111.18 (m, 1 C), 103.81 (d, J=15.6 Hz, 1 C), 97.76 (d, J = 179.4, 1 C), 91.55 (m, 1 C), 84.66 (m, 1C), 74.80 (m, 1 C), 73.04 (m, 1 C), 72.04 (m, 1 C), 59.73 (dd, J=19.2, 5.2 Hz, 1 C), 57.13 (m, 1C), 56.39 (s, 1C), 54.71 (m, 2 C), 52.77 (m, 1 C), 51.91 (m, 1 C), 42.31 (m, 1 C), 35.57 (s, 1 C), 27.73 (m, 1 C), 25.02 (s, 2 C), 21.20 (m, 1 C), 20.90 (m, 1 C), 16.92 (m, 1C)</w:t>
      </w:r>
    </w:p>
    <w:p w14:paraId="1809C0EA" w14:textId="77777777" w:rsidR="00D2217B" w:rsidRPr="00F918E8" w:rsidRDefault="00D2217B" w:rsidP="00F918E8"/>
    <w:p w14:paraId="23A3ABAF" w14:textId="2D50C801" w:rsidR="00530E85" w:rsidRPr="00F918E8" w:rsidRDefault="00A70F81" w:rsidP="00F918E8">
      <w:pPr>
        <w:rPr>
          <w:iCs/>
          <w:lang w:val="de-CH"/>
        </w:rPr>
      </w:pPr>
      <w:r w:rsidRPr="00F918E8">
        <w:rPr>
          <w:lang w:val="de-CH"/>
        </w:rPr>
        <w:t>UPLC-MS-1</w:t>
      </w:r>
      <w:r w:rsidR="004F4F3D" w:rsidRPr="00F918E8">
        <w:rPr>
          <w:iCs/>
          <w:lang w:val="de-CH"/>
        </w:rPr>
        <w:t>;</w:t>
      </w:r>
      <w:r w:rsidR="00530E85" w:rsidRPr="00F918E8">
        <w:rPr>
          <w:iCs/>
          <w:lang w:val="de-CH"/>
        </w:rPr>
        <w:t xml:space="preserve"> RT = 3.14 min; m/z = 741.1 [M+H]</w:t>
      </w:r>
      <w:r w:rsidR="00530E85" w:rsidRPr="00F918E8">
        <w:rPr>
          <w:iCs/>
          <w:vertAlign w:val="superscript"/>
          <w:lang w:val="de-CH"/>
        </w:rPr>
        <w:t>+</w:t>
      </w:r>
    </w:p>
    <w:p w14:paraId="1A336D44" w14:textId="77777777" w:rsidR="00CE5233" w:rsidRPr="00F918E8" w:rsidRDefault="00CE5233" w:rsidP="00F918E8">
      <w:pPr>
        <w:rPr>
          <w:lang w:val="de-CH"/>
        </w:rPr>
      </w:pPr>
    </w:p>
    <w:p w14:paraId="62D90BD5" w14:textId="77777777" w:rsidR="00AA6201" w:rsidRPr="00F918E8" w:rsidRDefault="00AA6201" w:rsidP="00F918E8">
      <w:pPr>
        <w:jc w:val="left"/>
        <w:rPr>
          <w:lang w:val="de-CH"/>
        </w:rPr>
      </w:pPr>
    </w:p>
    <w:p w14:paraId="2F055FAC" w14:textId="77777777" w:rsidR="00AA6201" w:rsidRPr="00F918E8" w:rsidRDefault="00AA6201" w:rsidP="00F918E8">
      <w:pPr>
        <w:jc w:val="left"/>
        <w:rPr>
          <w:lang w:val="de-CH"/>
        </w:rPr>
      </w:pPr>
      <w:r w:rsidRPr="00F918E8">
        <w:rPr>
          <w:lang w:val="de-CH"/>
        </w:rPr>
        <w:br w:type="page"/>
      </w:r>
    </w:p>
    <w:p w14:paraId="7A57D5B5" w14:textId="77777777" w:rsidR="003F0249" w:rsidRDefault="00AA6201" w:rsidP="005B4FB6">
      <w:pPr>
        <w:jc w:val="center"/>
        <w:rPr>
          <w:rStyle w:val="Heading2Char"/>
          <w:lang w:val="de-CH"/>
        </w:rPr>
      </w:pPr>
      <w:bookmarkStart w:id="38" w:name="_Toc191374871"/>
      <w:r w:rsidRPr="00A451B0">
        <w:rPr>
          <w:rStyle w:val="Heading2Char"/>
          <w:lang w:val="de-CH"/>
        </w:rPr>
        <w:t>(3S,4R)-3-ethyl-4-((1R,5S)-3-(7-(8-ethynyl-7-fluoro-3-hydroxynaphthalen-1-yl)-8-fluoro-2-(((2R,7aS)-2-fluorotetrahydro-1H-pyrrolizin-7a(5H)-yl)methoxy)pyrido[4,3-d]pyrimidin-4-yl)-3,8-diazabicyclo[3.2.1]octane-8-carbonyl)-3-methyloxetan-2-one</w:t>
      </w:r>
      <w:r w:rsidR="00F20B93" w:rsidRPr="00A451B0">
        <w:rPr>
          <w:rStyle w:val="Heading2Char"/>
          <w:lang w:val="de-CH"/>
        </w:rPr>
        <w:t xml:space="preserve"> (</w:t>
      </w:r>
      <w:r w:rsidR="005B4FB6" w:rsidRPr="00A451B0">
        <w:rPr>
          <w:rStyle w:val="Heading2Char"/>
          <w:lang w:val="de-CH"/>
        </w:rPr>
        <w:t>3</w:t>
      </w:r>
      <w:r w:rsidR="00CD31C1" w:rsidRPr="00A451B0">
        <w:rPr>
          <w:rStyle w:val="Heading2Char"/>
          <w:lang w:val="de-CH"/>
        </w:rPr>
        <w:t>S</w:t>
      </w:r>
      <w:r w:rsidR="005B4FB6" w:rsidRPr="00A451B0">
        <w:rPr>
          <w:rStyle w:val="Heading2Char"/>
          <w:lang w:val="de-CH"/>
        </w:rPr>
        <w:t>, 4R)-4</w:t>
      </w:r>
      <w:bookmarkEnd w:id="38"/>
    </w:p>
    <w:p w14:paraId="4A64F9E2" w14:textId="0225AC83" w:rsidR="00AA6201" w:rsidRDefault="00F20B93" w:rsidP="005B4FB6">
      <w:pPr>
        <w:jc w:val="center"/>
        <w:rPr>
          <w:i/>
          <w:lang w:val="de-CH"/>
        </w:rPr>
      </w:pPr>
      <w:r>
        <w:object w:dxaOrig="3938" w:dyaOrig="3444" w14:anchorId="0FEA6224">
          <v:shape id="_x0000_i1029" type="#_x0000_t75" style="width:141.75pt;height:123.75pt" o:ole="">
            <v:imagedata r:id="rId37" o:title=""/>
          </v:shape>
          <o:OLEObject Type="Embed" ProgID="ChemDraw_x64.Document.6.0" ShapeID="_x0000_i1029" DrawAspect="Content" ObjectID="_1802575409" r:id="rId38"/>
        </w:object>
      </w:r>
    </w:p>
    <w:p w14:paraId="0561B1B0" w14:textId="77777777" w:rsidR="00F00991" w:rsidRPr="00F918E8" w:rsidRDefault="00F00991" w:rsidP="00F918E8">
      <w:pPr>
        <w:jc w:val="left"/>
        <w:rPr>
          <w:i/>
          <w:lang w:val="de-CH"/>
        </w:rPr>
      </w:pPr>
    </w:p>
    <w:p w14:paraId="29BA2555" w14:textId="4F177197" w:rsidR="00AA6201" w:rsidRPr="00F918E8" w:rsidRDefault="00582220" w:rsidP="00C3734D">
      <w:pPr>
        <w:jc w:val="center"/>
        <w:rPr>
          <w:bCs/>
          <w:i/>
          <w:iCs/>
          <w:lang w:val="fr-CH"/>
        </w:rPr>
      </w:pPr>
      <w:r>
        <w:object w:dxaOrig="15196" w:dyaOrig="8399" w14:anchorId="4F176200">
          <v:shape id="_x0000_i1030" type="#_x0000_t75" style="width:467.25pt;height:258.75pt" o:ole="">
            <v:imagedata r:id="rId39" o:title=""/>
          </v:shape>
          <o:OLEObject Type="Embed" ProgID="ChemDraw_x64.Document.6.0" ShapeID="_x0000_i1030" DrawAspect="Content" ObjectID="_1802575410" r:id="rId40"/>
        </w:object>
      </w:r>
    </w:p>
    <w:p w14:paraId="6536F50F" w14:textId="74819B6B" w:rsidR="00AA6201" w:rsidRPr="00F918E8" w:rsidRDefault="00AA6201" w:rsidP="00F918E8">
      <w:pPr>
        <w:jc w:val="left"/>
        <w:rPr>
          <w:i/>
          <w:lang w:val="fr-CH"/>
        </w:rPr>
      </w:pPr>
      <w:proofErr w:type="spellStart"/>
      <w:proofErr w:type="gramStart"/>
      <w:r w:rsidRPr="00F918E8">
        <w:rPr>
          <w:i/>
          <w:lang w:val="fr-CH"/>
        </w:rPr>
        <w:t>diethyl</w:t>
      </w:r>
      <w:proofErr w:type="spellEnd"/>
      <w:proofErr w:type="gramEnd"/>
      <w:r w:rsidRPr="00F918E8">
        <w:rPr>
          <w:i/>
          <w:lang w:val="fr-CH"/>
        </w:rPr>
        <w:t xml:space="preserve"> (2R)-2-hydroxy-3-methylsuccinate</w:t>
      </w:r>
      <w:r w:rsidR="00593CFD">
        <w:rPr>
          <w:i/>
          <w:lang w:val="fr-CH"/>
        </w:rPr>
        <w:t xml:space="preserve"> </w:t>
      </w:r>
    </w:p>
    <w:p w14:paraId="08642FB9" w14:textId="18468615" w:rsidR="00AA6201" w:rsidRPr="00F918E8" w:rsidRDefault="00176E36" w:rsidP="00593CFD">
      <w:pPr>
        <w:jc w:val="center"/>
        <w:rPr>
          <w:i/>
        </w:rPr>
      </w:pPr>
      <w:r w:rsidRPr="00EE714A">
        <w:rPr>
          <w:color w:val="000000" w:themeColor="text1"/>
        </w:rPr>
        <w:object w:dxaOrig="8157" w:dyaOrig="1329" w14:anchorId="08D565A6">
          <v:shape id="_x0000_i1031" type="#_x0000_t75" style="width:301.5pt;height:47.25pt" o:ole="">
            <v:imagedata r:id="rId41" o:title=""/>
          </v:shape>
          <o:OLEObject Type="Embed" ProgID="ChemDraw_x64.Document.6.0" ShapeID="_x0000_i1031" DrawAspect="Content" ObjectID="_1802575411" r:id="rId42"/>
        </w:object>
      </w:r>
    </w:p>
    <w:p w14:paraId="15B61FB5" w14:textId="463BEDE3" w:rsidR="00AA6201" w:rsidRPr="00F918E8" w:rsidRDefault="00AA6201" w:rsidP="00F918E8">
      <w:pPr>
        <w:jc w:val="left"/>
      </w:pPr>
      <w:r w:rsidRPr="00F918E8">
        <w:t>To a solution of diethyl (</w:t>
      </w:r>
      <w:r w:rsidRPr="00F918E8">
        <w:rPr>
          <w:i/>
          <w:iCs/>
        </w:rPr>
        <w:t>R</w:t>
      </w:r>
      <w:r w:rsidRPr="00F918E8">
        <w:t>)-2-hydroxysuccinate (</w:t>
      </w:r>
      <w:r w:rsidR="001176F3" w:rsidRPr="00F918E8">
        <w:rPr>
          <w:iCs/>
        </w:rPr>
        <w:t>CAS [</w:t>
      </w:r>
      <w:r w:rsidRPr="00F918E8">
        <w:t>7554-28-1</w:t>
      </w:r>
      <w:r w:rsidRPr="00F918E8">
        <w:rPr>
          <w:iCs/>
        </w:rPr>
        <w:t>]</w:t>
      </w:r>
      <w:r w:rsidRPr="00F918E8">
        <w:t>, 105 g, 552 mmol) in THF (2.10 L) was added dropwise LDA (635 mL, 1.27 mol, 2M in THF/heptane) at -60 °C under N</w:t>
      </w:r>
      <w:r w:rsidRPr="00F918E8">
        <w:rPr>
          <w:vertAlign w:val="subscript"/>
        </w:rPr>
        <w:t>2</w:t>
      </w:r>
      <w:r w:rsidRPr="00F918E8">
        <w:t>. The solution was stirred at -60 °C for 1 hour under N</w:t>
      </w:r>
      <w:r w:rsidRPr="00F918E8">
        <w:rPr>
          <w:vertAlign w:val="subscript"/>
        </w:rPr>
        <w:t>2</w:t>
      </w:r>
      <w:r w:rsidRPr="00F918E8">
        <w:t xml:space="preserve"> and then at 0 °C for 0.5 hour. Iodomethane (</w:t>
      </w:r>
      <w:r w:rsidR="001B0610" w:rsidRPr="00F918E8">
        <w:rPr>
          <w:iCs/>
        </w:rPr>
        <w:t>CAS [</w:t>
      </w:r>
      <w:r w:rsidRPr="00F918E8">
        <w:t>74-88-4</w:t>
      </w:r>
      <w:r w:rsidRPr="00F918E8">
        <w:rPr>
          <w:iCs/>
        </w:rPr>
        <w:t>]</w:t>
      </w:r>
      <w:r w:rsidRPr="00F918E8">
        <w:t>, 69 mL, 1.10 mol, 2.28 g/cm</w:t>
      </w:r>
      <w:r w:rsidRPr="00F918E8">
        <w:rPr>
          <w:vertAlign w:val="superscript"/>
        </w:rPr>
        <w:t>3</w:t>
      </w:r>
      <w:r w:rsidRPr="00F918E8">
        <w:t>) in THF (69 mL) was added</w:t>
      </w:r>
      <w:r w:rsidR="001B0610">
        <w:t xml:space="preserve"> </w:t>
      </w:r>
      <w:r w:rsidR="001B0610" w:rsidRPr="00F918E8">
        <w:t>slowly</w:t>
      </w:r>
      <w:r w:rsidRPr="00F918E8">
        <w:t xml:space="preserve"> at -60 °C</w:t>
      </w:r>
      <w:r w:rsidR="003D0A43">
        <w:t xml:space="preserve">. </w:t>
      </w:r>
      <w:r w:rsidRPr="00F918E8">
        <w:t>The mixture was stirred at -60 °C for 1 hour. The reaction mixture was quenched with saturated solution of NH</w:t>
      </w:r>
      <w:r w:rsidRPr="00F918E8">
        <w:rPr>
          <w:vertAlign w:val="subscript"/>
        </w:rPr>
        <w:t>4</w:t>
      </w:r>
      <w:r w:rsidRPr="00F918E8">
        <w:t>Cl and then extracted with EtOAc. The organic layers were dried over Na</w:t>
      </w:r>
      <w:r w:rsidRPr="00F918E8">
        <w:rPr>
          <w:vertAlign w:val="subscript"/>
        </w:rPr>
        <w:t>2</w:t>
      </w:r>
      <w:r w:rsidRPr="00F918E8">
        <w:t>SO</w:t>
      </w:r>
      <w:r w:rsidRPr="00F918E8">
        <w:rPr>
          <w:vertAlign w:val="subscript"/>
        </w:rPr>
        <w:t>4</w:t>
      </w:r>
      <w:r w:rsidRPr="00F918E8">
        <w:t xml:space="preserve"> and concentrated under vacuum to give a residue. The residue was purified by automated flash column chromatography (ISCO®; 880 g </w:t>
      </w:r>
      <w:proofErr w:type="spellStart"/>
      <w:r w:rsidRPr="00F918E8">
        <w:t>SepaFlash</w:t>
      </w:r>
      <w:proofErr w:type="spellEnd"/>
      <w:r w:rsidRPr="00F918E8">
        <w:t>® Silica Flash Column, eluting with a gradient of 0-50% EtOAc in petroleum ether) and the eluent was concentrated under reduce</w:t>
      </w:r>
      <w:r w:rsidR="003D0A43">
        <w:t>d</w:t>
      </w:r>
      <w:r w:rsidRPr="00F918E8">
        <w:t xml:space="preserve"> pressure to give the title compound (73 g, 357 mmol, 65% yield) as a yellow oil. </w:t>
      </w:r>
    </w:p>
    <w:p w14:paraId="06EB290A"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4.31 – 4.22 (m, 3H), 4.19 – 4.10 (m, 2H), 3.14 (d, </w:t>
      </w:r>
      <w:r w:rsidRPr="00F918E8">
        <w:rPr>
          <w:i/>
          <w:iCs/>
        </w:rPr>
        <w:t>J</w:t>
      </w:r>
      <w:r w:rsidRPr="00F918E8">
        <w:t xml:space="preserve"> = 6.5 Hz, 1H), 3.09 – 2.96 (m, 1H), 1.32 – 1.24 (m, 9H).</w:t>
      </w:r>
    </w:p>
    <w:p w14:paraId="069226A6" w14:textId="77777777" w:rsidR="00AA6201" w:rsidRPr="00F918E8" w:rsidRDefault="00AA6201" w:rsidP="00F918E8">
      <w:pPr>
        <w:jc w:val="left"/>
        <w:rPr>
          <w:lang w:val="de-CH"/>
        </w:rPr>
      </w:pPr>
      <w:r w:rsidRPr="00F918E8">
        <w:rPr>
          <w:lang w:val="de-CH"/>
        </w:rPr>
        <w:t>LCMS-2: Rt = 0.52 min; MS m/z [M+H]</w:t>
      </w:r>
      <w:r w:rsidRPr="00F918E8">
        <w:rPr>
          <w:vertAlign w:val="superscript"/>
          <w:lang w:val="de-CH"/>
        </w:rPr>
        <w:t>+</w:t>
      </w:r>
      <w:r w:rsidRPr="00F918E8">
        <w:rPr>
          <w:lang w:val="de-CH"/>
        </w:rPr>
        <w:t>: 204.1</w:t>
      </w:r>
    </w:p>
    <w:p w14:paraId="749665A5" w14:textId="7DE153BE" w:rsidR="00AA6201" w:rsidRPr="00246573" w:rsidRDefault="00AA6201" w:rsidP="00F918E8">
      <w:pPr>
        <w:jc w:val="left"/>
      </w:pPr>
      <w:r w:rsidRPr="00F918E8">
        <w:rPr>
          <w:lang w:val="de-CH"/>
        </w:rPr>
        <w:t xml:space="preserve"> </w:t>
      </w:r>
      <w:r w:rsidRPr="00246573">
        <w:t>Rf = 0.65 (silica, petroleum ether: EtOAc 2: 1).</w:t>
      </w:r>
    </w:p>
    <w:p w14:paraId="48C65B7C" w14:textId="58ACEE0D" w:rsidR="00AA6201" w:rsidRPr="00246573" w:rsidRDefault="00AA6201" w:rsidP="00F918E8">
      <w:pPr>
        <w:jc w:val="left"/>
      </w:pPr>
    </w:p>
    <w:p w14:paraId="7CB0774A" w14:textId="2B3449FD" w:rsidR="00AA6201" w:rsidRPr="00246573" w:rsidRDefault="00AA6201" w:rsidP="00F918E8">
      <w:pPr>
        <w:jc w:val="left"/>
        <w:rPr>
          <w:i/>
        </w:rPr>
      </w:pPr>
      <w:r w:rsidRPr="00246573">
        <w:rPr>
          <w:i/>
        </w:rPr>
        <w:t>diethyl (2S,3R)-2-ethyl-3-hydroxy-2-methylsuccinate</w:t>
      </w:r>
      <w:r w:rsidR="00027D9B" w:rsidRPr="00246573">
        <w:rPr>
          <w:i/>
        </w:rPr>
        <w:t xml:space="preserve"> </w:t>
      </w:r>
    </w:p>
    <w:p w14:paraId="35BBD11A" w14:textId="4E3BD5B2" w:rsidR="002A2EF1" w:rsidRDefault="00FF17B5" w:rsidP="002A2EF1">
      <w:pPr>
        <w:jc w:val="center"/>
      </w:pPr>
      <w:r w:rsidRPr="00F27CD5">
        <w:rPr>
          <w:rFonts w:ascii="Times New Roman" w:hAnsi="Times New Roman" w:cs="Times New Roman"/>
        </w:rPr>
        <w:object w:dxaOrig="5329" w:dyaOrig="1952" w14:anchorId="428C5A08">
          <v:shape id="_x0000_i1032" type="#_x0000_t75" style="width:194.25pt;height:69.75pt" o:ole="">
            <v:imagedata r:id="rId43" o:title=""/>
          </v:shape>
          <o:OLEObject Type="Embed" ProgID="ChemDraw_x64.Document.6.0" ShapeID="_x0000_i1032" DrawAspect="Content" ObjectID="_1802575412" r:id="rId44"/>
        </w:object>
      </w:r>
    </w:p>
    <w:p w14:paraId="7C8094DF" w14:textId="53C488AA" w:rsidR="00AA6201" w:rsidRPr="00F918E8" w:rsidRDefault="00AA6201" w:rsidP="00F918E8">
      <w:pPr>
        <w:jc w:val="left"/>
      </w:pPr>
      <w:r w:rsidRPr="00F918E8">
        <w:t>To a solution of diethyl (2</w:t>
      </w:r>
      <w:r w:rsidRPr="00F918E8">
        <w:rPr>
          <w:i/>
          <w:iCs/>
        </w:rPr>
        <w:t>R</w:t>
      </w:r>
      <w:r w:rsidRPr="00F918E8">
        <w:t>)-2-hydroxy-3-methylsuccinate (10 g, 49.0 mmol) in THF (220 mL) was added dropwise LDA (56 mL, 112.6 mmol, 2M in</w:t>
      </w:r>
      <w:r w:rsidR="0054248E">
        <w:t xml:space="preserve"> a</w:t>
      </w:r>
      <w:r w:rsidRPr="00F918E8">
        <w:t xml:space="preserve"> mixture of THF and heptane) at -60 °C under N</w:t>
      </w:r>
      <w:r w:rsidRPr="00F918E8">
        <w:rPr>
          <w:vertAlign w:val="subscript"/>
        </w:rPr>
        <w:t>2</w:t>
      </w:r>
      <w:r w:rsidRPr="00F918E8">
        <w:t>. The solution was stirred at -60 °C for 0.5 hour under N</w:t>
      </w:r>
      <w:r w:rsidRPr="00F918E8">
        <w:rPr>
          <w:vertAlign w:val="subscript"/>
        </w:rPr>
        <w:t>2</w:t>
      </w:r>
      <w:r w:rsidRPr="00F918E8">
        <w:t xml:space="preserve"> and stirred at 0 °C for 1 hr. Then the reaction mixture was cooled to -60°C and the solution of iodoethane (</w:t>
      </w:r>
      <w:r w:rsidR="00F35242" w:rsidRPr="00F918E8">
        <w:rPr>
          <w:iCs/>
        </w:rPr>
        <w:t>CAS [</w:t>
      </w:r>
      <w:r w:rsidRPr="00F918E8">
        <w:t>75-03-6</w:t>
      </w:r>
      <w:r w:rsidRPr="00F918E8">
        <w:rPr>
          <w:iCs/>
        </w:rPr>
        <w:t xml:space="preserve">], </w:t>
      </w:r>
      <w:r w:rsidRPr="00F918E8">
        <w:t>7.9 mL, 97.9 mmol) in THF (13 mL) was added</w:t>
      </w:r>
      <w:r w:rsidR="00F35242">
        <w:t xml:space="preserve"> </w:t>
      </w:r>
      <w:r w:rsidR="00F35242" w:rsidRPr="00F918E8">
        <w:t>slowly</w:t>
      </w:r>
      <w:r w:rsidRPr="00F918E8">
        <w:t xml:space="preserve"> at -60 °C. The mixture was stirred at -60 °C under N</w:t>
      </w:r>
      <w:r w:rsidRPr="00F918E8">
        <w:rPr>
          <w:vertAlign w:val="subscript"/>
        </w:rPr>
        <w:t>2</w:t>
      </w:r>
      <w:r w:rsidRPr="00F918E8">
        <w:t xml:space="preserve"> for 2 hours.  The reaction mixture was quenched with saturated solution of NH</w:t>
      </w:r>
      <w:r w:rsidRPr="00F918E8">
        <w:rPr>
          <w:vertAlign w:val="subscript"/>
        </w:rPr>
        <w:t>4</w:t>
      </w:r>
      <w:r w:rsidRPr="00F918E8">
        <w:t>Cl and then extracted with EtOAc. The organic layers were dried over Na</w:t>
      </w:r>
      <w:r w:rsidRPr="00F918E8">
        <w:rPr>
          <w:vertAlign w:val="subscript"/>
        </w:rPr>
        <w:t>2</w:t>
      </w:r>
      <w:r w:rsidRPr="00F918E8">
        <w:t>SO</w:t>
      </w:r>
      <w:r w:rsidRPr="00F918E8">
        <w:rPr>
          <w:vertAlign w:val="subscript"/>
        </w:rPr>
        <w:t>4</w:t>
      </w:r>
      <w:r w:rsidRPr="00F918E8">
        <w:t xml:space="preserve"> and concentrated under vacuum to give a residue. The residue was purified by flash </w:t>
      </w:r>
      <w:r w:rsidR="00733097">
        <w:t xml:space="preserve">chromatography </w:t>
      </w:r>
      <w:r w:rsidRPr="00F918E8">
        <w:t xml:space="preserve">(ISCO®; 220 g </w:t>
      </w:r>
      <w:proofErr w:type="spellStart"/>
      <w:r w:rsidRPr="00F918E8">
        <w:t>SepaFlash</w:t>
      </w:r>
      <w:proofErr w:type="spellEnd"/>
      <w:r w:rsidRPr="00F918E8">
        <w:t xml:space="preserve">® Silica Flash Column, eluting with a gradient of 0-19% EtOAc in petroleum ether) and the eluent was concentrated under reduced pressure to give the title compound as </w:t>
      </w:r>
      <w:r w:rsidR="00733097">
        <w:t xml:space="preserve">a </w:t>
      </w:r>
      <w:r w:rsidRPr="00F918E8">
        <w:t xml:space="preserve">yellow oil (5.0 g, 21.5 mmol, 44% yield). </w:t>
      </w:r>
    </w:p>
    <w:p w14:paraId="6BDC36EE"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4.29 – 4.10 (m, 5H), 3.37 (d, </w:t>
      </w:r>
      <w:r w:rsidRPr="00F918E8">
        <w:rPr>
          <w:i/>
          <w:iCs/>
        </w:rPr>
        <w:t>J</w:t>
      </w:r>
      <w:r w:rsidRPr="00F918E8">
        <w:t xml:space="preserve"> = 7.9 Hz, 1H), 1.93 – 1.78 (m, 1H), 1.66 – 1.53 (m, 1H), 1.32 – 1.24 (m, 6H), 1.14 (s, 3H), 0.88 (t, </w:t>
      </w:r>
      <w:r w:rsidRPr="00F918E8">
        <w:rPr>
          <w:i/>
          <w:iCs/>
        </w:rPr>
        <w:t>J</w:t>
      </w:r>
      <w:r w:rsidRPr="00F918E8">
        <w:t xml:space="preserve"> = 7.4 Hz, 3H).</w:t>
      </w:r>
    </w:p>
    <w:p w14:paraId="24F6184A" w14:textId="2FA70E2F" w:rsidR="00AA6201" w:rsidRDefault="00AA6201" w:rsidP="00F918E8">
      <w:pPr>
        <w:jc w:val="left"/>
        <w:rPr>
          <w:lang w:val="de-CH"/>
        </w:rPr>
      </w:pPr>
      <w:r w:rsidRPr="00F918E8">
        <w:rPr>
          <w:lang w:val="de-CH"/>
        </w:rPr>
        <w:t>LCMS-2: Rt = 0.83 min; MS m/z [M+H]</w:t>
      </w:r>
      <w:r w:rsidRPr="00F918E8">
        <w:rPr>
          <w:vertAlign w:val="superscript"/>
          <w:lang w:val="de-CH"/>
        </w:rPr>
        <w:t>+</w:t>
      </w:r>
      <w:r w:rsidRPr="00F918E8">
        <w:rPr>
          <w:lang w:val="de-CH"/>
        </w:rPr>
        <w:t>: 232.0</w:t>
      </w:r>
    </w:p>
    <w:p w14:paraId="193B631F" w14:textId="5DCCF48F" w:rsidR="00AA6201" w:rsidRPr="00246573" w:rsidRDefault="00AA6201" w:rsidP="00F918E8">
      <w:pPr>
        <w:jc w:val="left"/>
      </w:pPr>
      <w:r w:rsidRPr="00246573">
        <w:t>Rf = 0.7 (silica, petroleum ether: EtOAc 2: 1).</w:t>
      </w:r>
    </w:p>
    <w:p w14:paraId="23ED4108" w14:textId="77777777" w:rsidR="00733097" w:rsidRPr="00246573" w:rsidRDefault="00733097" w:rsidP="00F918E8">
      <w:pPr>
        <w:jc w:val="left"/>
      </w:pPr>
    </w:p>
    <w:p w14:paraId="165651EA" w14:textId="7ECC4619" w:rsidR="00AA6201" w:rsidRPr="00246573" w:rsidRDefault="00AA6201" w:rsidP="00F918E8">
      <w:pPr>
        <w:jc w:val="left"/>
        <w:rPr>
          <w:i/>
        </w:rPr>
      </w:pPr>
      <w:r w:rsidRPr="00246573">
        <w:rPr>
          <w:i/>
        </w:rPr>
        <w:t>(2S,3R)-2-ethyl-3-hydroxy-2-methylsuccinic acid</w:t>
      </w:r>
    </w:p>
    <w:p w14:paraId="08913396" w14:textId="596E2E13" w:rsidR="00AA6201" w:rsidRPr="00F918E8" w:rsidRDefault="00BE6BA6" w:rsidP="004D0B88">
      <w:pPr>
        <w:jc w:val="center"/>
        <w:rPr>
          <w:i/>
        </w:rPr>
      </w:pPr>
      <w:r w:rsidRPr="008E51A3">
        <w:rPr>
          <w:rFonts w:ascii="Times New Roman" w:hAnsi="Times New Roman" w:cs="Times New Roman"/>
          <w:color w:val="000000" w:themeColor="text1"/>
        </w:rPr>
        <w:object w:dxaOrig="4656" w:dyaOrig="1951" w14:anchorId="52C60ADD">
          <v:shape id="_x0000_i1033" type="#_x0000_t75" style="width:193.5pt;height:82.5pt" o:ole="">
            <v:imagedata r:id="rId45" o:title=""/>
          </v:shape>
          <o:OLEObject Type="Embed" ProgID="ChemDraw_x64.Document.6.0" ShapeID="_x0000_i1033" DrawAspect="Content" ObjectID="_1802575413" r:id="rId46"/>
        </w:object>
      </w:r>
    </w:p>
    <w:p w14:paraId="4574B019" w14:textId="77777777" w:rsidR="00AA6201" w:rsidRPr="00F918E8" w:rsidRDefault="00AA6201" w:rsidP="00F918E8">
      <w:pPr>
        <w:jc w:val="left"/>
        <w:rPr>
          <w:vertAlign w:val="superscript"/>
        </w:rPr>
      </w:pPr>
      <w:r w:rsidRPr="00F918E8">
        <w:t>To a solution of diethyl (2S,3R)-2-ethyl-3-hydroxy-2-methylsuccinate (5.00 g, 21.5 mmol) and K</w:t>
      </w:r>
      <w:r w:rsidRPr="00F918E8">
        <w:rPr>
          <w:vertAlign w:val="subscript"/>
        </w:rPr>
        <w:t>2</w:t>
      </w:r>
      <w:r w:rsidRPr="00F918E8">
        <w:t>CO</w:t>
      </w:r>
      <w:r w:rsidRPr="00F918E8">
        <w:rPr>
          <w:vertAlign w:val="subscript"/>
        </w:rPr>
        <w:t>3</w:t>
      </w:r>
      <w:r w:rsidRPr="00F918E8">
        <w:t xml:space="preserve"> (17.85 g, 129 mmol) in H</w:t>
      </w:r>
      <w:r w:rsidRPr="00F918E8">
        <w:rPr>
          <w:vertAlign w:val="subscript"/>
        </w:rPr>
        <w:t>2</w:t>
      </w:r>
      <w:r w:rsidRPr="00F918E8">
        <w:t>O (77 mL) was reflux at 100 °C for 16 hours. Then NaOH (2.58 g, 64.6 mmol) was added to the reaction mixture. The reaction mixture was stirred at 100 °C for 1 hr. The reaction mixture was cooled to 20 °C and acidified with concentrated HCl to pH ~ 2. Then the mixture was concentrated to give a white solid. The white solid was diluted with EtOAc, dried over Na</w:t>
      </w:r>
      <w:r w:rsidRPr="00F918E8">
        <w:rPr>
          <w:vertAlign w:val="subscript"/>
        </w:rPr>
        <w:t>2</w:t>
      </w:r>
      <w:r w:rsidRPr="00F918E8">
        <w:t>SO</w:t>
      </w:r>
      <w:r w:rsidRPr="00F918E8">
        <w:rPr>
          <w:vertAlign w:val="subscript"/>
        </w:rPr>
        <w:t>4</w:t>
      </w:r>
      <w:r w:rsidRPr="00F918E8">
        <w:t xml:space="preserve">. The suspension was filtered, and the filter cake was washed with EtOAc. Then the combined filtrate was concentrated to give the title compound as yellow oil (3.5 g, crude). The crude was used to next step directly without any other purification. </w:t>
      </w:r>
    </w:p>
    <w:p w14:paraId="2894882C"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4.34 (s, 1H), 1.98 – 1.85 (m, 1H), 1.85 – 1.66 (m, 1H), 1.29 (s, 3H), 0.97 (t, </w:t>
      </w:r>
      <w:r w:rsidRPr="00F918E8">
        <w:rPr>
          <w:i/>
          <w:iCs/>
        </w:rPr>
        <w:t>J</w:t>
      </w:r>
      <w:r w:rsidRPr="00F918E8">
        <w:t xml:space="preserve"> = 7.4 Hz, 3H).</w:t>
      </w:r>
    </w:p>
    <w:p w14:paraId="6538D8B3" w14:textId="77777777" w:rsidR="00AA6201" w:rsidRPr="00F918E8" w:rsidRDefault="00AA6201" w:rsidP="00F918E8">
      <w:pPr>
        <w:jc w:val="left"/>
        <w:rPr>
          <w:b/>
          <w:bCs/>
          <w:lang w:val="de-CH"/>
        </w:rPr>
      </w:pPr>
      <w:r w:rsidRPr="00F918E8">
        <w:rPr>
          <w:lang w:val="de-CH"/>
        </w:rPr>
        <w:t>LCMS-6: Rt = 0.075 min; MS: m/z (M-H)</w:t>
      </w:r>
      <w:r w:rsidRPr="00F918E8">
        <w:rPr>
          <w:vertAlign w:val="superscript"/>
          <w:lang w:val="de-CH"/>
        </w:rPr>
        <w:t>+</w:t>
      </w:r>
      <w:r w:rsidRPr="00F918E8">
        <w:rPr>
          <w:lang w:val="de-CH"/>
        </w:rPr>
        <w:t>: 175.0.</w:t>
      </w:r>
      <w:r w:rsidRPr="00F918E8">
        <w:rPr>
          <w:vertAlign w:val="superscript"/>
          <w:lang w:val="de-CH"/>
        </w:rPr>
        <w:t xml:space="preserve"> </w:t>
      </w:r>
    </w:p>
    <w:p w14:paraId="50DE2743" w14:textId="76C6EB90" w:rsidR="00AA6201" w:rsidRPr="00F918E8" w:rsidRDefault="00AA6201" w:rsidP="00F918E8">
      <w:pPr>
        <w:jc w:val="left"/>
        <w:rPr>
          <w:b/>
          <w:lang w:val="de-CH"/>
        </w:rPr>
      </w:pPr>
    </w:p>
    <w:p w14:paraId="7595262E" w14:textId="1BCB9C83" w:rsidR="00AA6201" w:rsidRPr="00F918E8" w:rsidRDefault="00AA6201" w:rsidP="00F918E8">
      <w:pPr>
        <w:jc w:val="left"/>
        <w:rPr>
          <w:lang w:val="de-CH"/>
        </w:rPr>
      </w:pPr>
    </w:p>
    <w:p w14:paraId="75E6A1AD" w14:textId="77777777" w:rsidR="00AA6201" w:rsidRPr="00F918E8" w:rsidRDefault="00AA6201" w:rsidP="00F918E8">
      <w:pPr>
        <w:jc w:val="left"/>
        <w:rPr>
          <w:i/>
          <w:iCs/>
          <w:lang w:val="de-CH"/>
        </w:rPr>
      </w:pPr>
      <w:r w:rsidRPr="00F918E8">
        <w:rPr>
          <w:i/>
          <w:iCs/>
          <w:lang w:val="de-CH"/>
        </w:rPr>
        <w:t>(2S,3R)-4-(benzyloxy)-2-ethyl-3-hydroxy-2-methyl-4-oxobutanoic acid</w:t>
      </w:r>
    </w:p>
    <w:p w14:paraId="2BD56A80" w14:textId="485EA452" w:rsidR="00AA6201" w:rsidRPr="00F918E8" w:rsidRDefault="00FF4423" w:rsidP="00AB55CC">
      <w:pPr>
        <w:jc w:val="center"/>
        <w:rPr>
          <w:i/>
          <w:iCs/>
        </w:rPr>
      </w:pPr>
      <w:r w:rsidRPr="00EE714A">
        <w:rPr>
          <w:rFonts w:ascii="Times New Roman" w:hAnsi="Times New Roman" w:cs="Times New Roman"/>
          <w:color w:val="000000" w:themeColor="text1"/>
        </w:rPr>
        <w:object w:dxaOrig="5839" w:dyaOrig="1644" w14:anchorId="4156852C">
          <v:shape id="_x0000_i1034" type="#_x0000_t75" style="width:251.25pt;height:68.25pt" o:ole="">
            <v:imagedata r:id="rId47" o:title=""/>
          </v:shape>
          <o:OLEObject Type="Embed" ProgID="ChemDraw_x64.Document.6.0" ShapeID="_x0000_i1034" DrawAspect="Content" ObjectID="_1802575414" r:id="rId48"/>
        </w:object>
      </w:r>
    </w:p>
    <w:p w14:paraId="356385B2" w14:textId="38EE389C" w:rsidR="00AA6201" w:rsidRPr="00F918E8" w:rsidRDefault="00AA6201" w:rsidP="00F918E8">
      <w:pPr>
        <w:jc w:val="left"/>
      </w:pPr>
      <w:r w:rsidRPr="00F918E8">
        <w:t>(2</w:t>
      </w:r>
      <w:r w:rsidRPr="00F918E8">
        <w:rPr>
          <w:i/>
          <w:iCs/>
        </w:rPr>
        <w:t>S</w:t>
      </w:r>
      <w:r w:rsidRPr="00F918E8">
        <w:t>,3</w:t>
      </w:r>
      <w:r w:rsidRPr="00F918E8">
        <w:rPr>
          <w:i/>
          <w:iCs/>
        </w:rPr>
        <w:t>R</w:t>
      </w:r>
      <w:r w:rsidRPr="00F918E8">
        <w:t xml:space="preserve">)-2-ethyl-3-hydroxy-2-methylsuccinic acid (3.5 g, crude) was placed in a round-bottomed flask and cooled in an ice bath. Then trifluoroacetic anhydride (TFAA, 8.3 mL, 59.6 mmol) was added dropwise at 0 °C under nitrogen atmosphere. The mixture was stirred 30 min at 0 °C and then warmer up to 25 °C for another 2 hours. TFAA in excess and formed trifluoroacetic acid (TFA) were evaporated under vacuum at room temperature. Under nitrogen atmosphere </w:t>
      </w:r>
      <w:proofErr w:type="spellStart"/>
      <w:r w:rsidRPr="00F918E8">
        <w:t>BnOH</w:t>
      </w:r>
      <w:proofErr w:type="spellEnd"/>
      <w:r w:rsidRPr="00F918E8">
        <w:t xml:space="preserve"> (8.2 mL, 79.47 mmol) was added to the intermediate cyclic anhydride obtained. The mixture was stirred at 25 °C for 16 hours. The reaction mixture was diluted with water and extracted with EtOAc, the combined organic phase</w:t>
      </w:r>
      <w:r w:rsidR="00786C24">
        <w:t>s</w:t>
      </w:r>
      <w:r w:rsidRPr="00F918E8">
        <w:t xml:space="preserve"> w</w:t>
      </w:r>
      <w:r w:rsidR="00786C24">
        <w:t>ere</w:t>
      </w:r>
      <w:r w:rsidRPr="00F918E8">
        <w:t xml:space="preserve"> dried over Na</w:t>
      </w:r>
      <w:r w:rsidRPr="00F918E8">
        <w:rPr>
          <w:vertAlign w:val="subscript"/>
        </w:rPr>
        <w:t>2</w:t>
      </w:r>
      <w:r w:rsidRPr="00F918E8">
        <w:t>SO</w:t>
      </w:r>
      <w:r w:rsidRPr="00F918E8">
        <w:rPr>
          <w:vertAlign w:val="subscript"/>
        </w:rPr>
        <w:t>4</w:t>
      </w:r>
      <w:r w:rsidRPr="00F918E8">
        <w:t xml:space="preserve">, filtered and concentrated under vacuum to give a residue. The residue was purified by flash silica gel chromatography (ISCO®; 80 g </w:t>
      </w:r>
      <w:proofErr w:type="spellStart"/>
      <w:r w:rsidRPr="00F918E8">
        <w:t>SepaFlash</w:t>
      </w:r>
      <w:proofErr w:type="spellEnd"/>
      <w:r w:rsidRPr="00F918E8">
        <w:t xml:space="preserve">® Silica Flash Column, eluting with a gradient of 0-46% EtOAc in petroleum ether) and the eluent was concentrated to give the title compound as yellow oil (2.1 g, 7.9 mmol, 40% yield over two steps). </w:t>
      </w:r>
    </w:p>
    <w:p w14:paraId="460CC54C" w14:textId="77777777" w:rsidR="00AA6201" w:rsidRPr="00F918E8" w:rsidRDefault="00AA6201" w:rsidP="00F918E8">
      <w:pPr>
        <w:jc w:val="left"/>
        <w:rPr>
          <w:iCs/>
        </w:rPr>
      </w:pPr>
      <w:r w:rsidRPr="00F918E8">
        <w:rPr>
          <w:iCs/>
          <w:vertAlign w:val="superscript"/>
        </w:rPr>
        <w:t>1</w:t>
      </w:r>
      <w:r w:rsidRPr="00F918E8">
        <w:rPr>
          <w:iCs/>
        </w:rPr>
        <w:t>H NMR (400 MHz, CDCl</w:t>
      </w:r>
      <w:r w:rsidRPr="00F918E8">
        <w:rPr>
          <w:iCs/>
          <w:vertAlign w:val="subscript"/>
        </w:rPr>
        <w:t>3</w:t>
      </w:r>
      <w:r w:rsidRPr="00F918E8">
        <w:rPr>
          <w:iCs/>
        </w:rPr>
        <w:t xml:space="preserve">) δ 7.52 – 7.29 (m, 5H), 5.22 (s, 2H), 4.37 (s, 1H), 1.89 – 1.75 (m, 1H), 1.71 – 1.54 (m, 1H), 1.13 (s, 3H), 0.90 (t, </w:t>
      </w:r>
      <w:r w:rsidRPr="00F918E8">
        <w:rPr>
          <w:i/>
          <w:iCs/>
        </w:rPr>
        <w:t>J</w:t>
      </w:r>
      <w:r w:rsidRPr="00F918E8">
        <w:rPr>
          <w:iCs/>
        </w:rPr>
        <w:t xml:space="preserve"> = 7.5 Hz, 3H).</w:t>
      </w:r>
    </w:p>
    <w:p w14:paraId="72F9C0F5" w14:textId="77777777" w:rsidR="00AA6201" w:rsidRPr="00F918E8" w:rsidRDefault="00AA6201" w:rsidP="00F918E8">
      <w:pPr>
        <w:jc w:val="left"/>
      </w:pPr>
      <w:r w:rsidRPr="00F918E8">
        <w:t>LCMS-4: Rt = 0.611 min; MS m/z [</w:t>
      </w:r>
      <w:proofErr w:type="spellStart"/>
      <w:r w:rsidRPr="00F918E8">
        <w:t>M+</w:t>
      </w:r>
      <w:proofErr w:type="gramStart"/>
      <w:r w:rsidRPr="00F918E8">
        <w:t>Na</w:t>
      </w:r>
      <w:proofErr w:type="spellEnd"/>
      <w:r w:rsidRPr="00F918E8">
        <w:t>]</w:t>
      </w:r>
      <w:r w:rsidRPr="00F918E8">
        <w:rPr>
          <w:vertAlign w:val="superscript"/>
        </w:rPr>
        <w:t>+</w:t>
      </w:r>
      <w:proofErr w:type="gramEnd"/>
      <w:r w:rsidRPr="00F918E8">
        <w:t xml:space="preserve">: 289.1; purity: 96.5%; </w:t>
      </w:r>
    </w:p>
    <w:p w14:paraId="726C7ABA" w14:textId="77777777" w:rsidR="00AA6201" w:rsidRPr="00F918E8" w:rsidRDefault="00AA6201" w:rsidP="00F918E8">
      <w:pPr>
        <w:jc w:val="left"/>
      </w:pPr>
      <w:r w:rsidRPr="00F918E8">
        <w:t xml:space="preserve">SFC-18: Rt = 1.676 min, </w:t>
      </w:r>
      <w:proofErr w:type="spellStart"/>
      <w:r w:rsidRPr="00F918E8">
        <w:t>ee</w:t>
      </w:r>
      <w:proofErr w:type="spellEnd"/>
      <w:r w:rsidRPr="00F918E8">
        <w:t>: 96.9%.</w:t>
      </w:r>
    </w:p>
    <w:p w14:paraId="46AD17FF" w14:textId="58926359" w:rsidR="00AA6201" w:rsidRPr="00F918E8" w:rsidRDefault="00AA6201" w:rsidP="00F918E8">
      <w:pPr>
        <w:jc w:val="left"/>
        <w:rPr>
          <w:b/>
          <w:bCs/>
        </w:rPr>
      </w:pPr>
      <w:r w:rsidRPr="00F918E8">
        <w:t xml:space="preserve">   </w:t>
      </w:r>
    </w:p>
    <w:p w14:paraId="797E7729" w14:textId="2C14F543" w:rsidR="00AA6201" w:rsidRPr="00F918E8" w:rsidRDefault="00AA6201" w:rsidP="00F918E8">
      <w:pPr>
        <w:jc w:val="left"/>
        <w:rPr>
          <w:i/>
          <w:iCs/>
        </w:rPr>
      </w:pPr>
      <w:r w:rsidRPr="00F918E8">
        <w:rPr>
          <w:i/>
          <w:iCs/>
        </w:rPr>
        <w:t>benzyl (2R,3S)-3-ethyl-3-methyl-4-oxooxetane-2-carboxylate</w:t>
      </w:r>
    </w:p>
    <w:p w14:paraId="03AE64D2" w14:textId="58CE100A" w:rsidR="00AA6201" w:rsidRPr="00F918E8" w:rsidRDefault="002245B7" w:rsidP="00687D34">
      <w:pPr>
        <w:jc w:val="center"/>
        <w:rPr>
          <w:i/>
          <w:iCs/>
        </w:rPr>
      </w:pPr>
      <w:r>
        <w:object w:dxaOrig="7471" w:dyaOrig="1387" w14:anchorId="184CE3DB">
          <v:shape id="_x0000_i1035" type="#_x0000_t75" style="width:339.75pt;height:62.25pt" o:ole="">
            <v:imagedata r:id="rId49" o:title=""/>
          </v:shape>
          <o:OLEObject Type="Embed" ProgID="ChemDraw_x64.Document.6.0" ShapeID="_x0000_i1035" DrawAspect="Content" ObjectID="_1802575415" r:id="rId50"/>
        </w:object>
      </w:r>
    </w:p>
    <w:p w14:paraId="545E88C1" w14:textId="77777777" w:rsidR="00AA6201" w:rsidRPr="00F918E8" w:rsidRDefault="00AA6201" w:rsidP="00F918E8">
      <w:pPr>
        <w:jc w:val="left"/>
      </w:pPr>
      <w:r w:rsidRPr="00F918E8">
        <w:t>To a mixture of (2S,3R)-4-(benzyloxy)-2-ethyl-3-hydroxy-2-methyl-4-oxobutanoic acid (2.00 g, 7.51 mmol) in CH</w:t>
      </w:r>
      <w:r w:rsidRPr="00F918E8">
        <w:rPr>
          <w:vertAlign w:val="subscript"/>
        </w:rPr>
        <w:t>2</w:t>
      </w:r>
      <w:r w:rsidRPr="00F918E8">
        <w:t>Cl</w:t>
      </w:r>
      <w:r w:rsidRPr="00F918E8">
        <w:rPr>
          <w:vertAlign w:val="subscript"/>
        </w:rPr>
        <w:t>2</w:t>
      </w:r>
      <w:r w:rsidRPr="00F918E8">
        <w:t xml:space="preserve"> (200 mL) was added NEt</w:t>
      </w:r>
      <w:r w:rsidRPr="00F918E8">
        <w:rPr>
          <w:vertAlign w:val="subscript"/>
        </w:rPr>
        <w:t>3</w:t>
      </w:r>
      <w:r w:rsidRPr="00F918E8">
        <w:t xml:space="preserve"> (5.23 mL, 37.6 mmol) and </w:t>
      </w:r>
      <w:proofErr w:type="spellStart"/>
      <w:r w:rsidRPr="00F918E8">
        <w:t>PyBOP</w:t>
      </w:r>
      <w:proofErr w:type="spellEnd"/>
      <w:r w:rsidRPr="00F918E8">
        <w:t xml:space="preserve"> (5.86 g, 11.3 mmol) at 0 °C. After 5 minutes at 0 °C, the mixture was warmed up to 25 °C and stirred for 2 hours. The reaction mixture was diluted with water and extracted with CH</w:t>
      </w:r>
      <w:r w:rsidRPr="00F918E8">
        <w:rPr>
          <w:vertAlign w:val="subscript"/>
        </w:rPr>
        <w:t>2</w:t>
      </w:r>
      <w:r w:rsidRPr="00F918E8">
        <w:t>Cl</w:t>
      </w:r>
      <w:r w:rsidRPr="00F918E8">
        <w:rPr>
          <w:vertAlign w:val="subscript"/>
        </w:rPr>
        <w:t>2</w:t>
      </w:r>
      <w:r w:rsidRPr="00F918E8">
        <w:t>, and the combined organic phases were dried over Na</w:t>
      </w:r>
      <w:r w:rsidRPr="00F918E8">
        <w:rPr>
          <w:vertAlign w:val="subscript"/>
        </w:rPr>
        <w:t>2</w:t>
      </w:r>
      <w:r w:rsidRPr="00F918E8">
        <w:t>SO</w:t>
      </w:r>
      <w:r w:rsidRPr="00F918E8">
        <w:rPr>
          <w:vertAlign w:val="subscript"/>
        </w:rPr>
        <w:t>4</w:t>
      </w:r>
      <w:r w:rsidRPr="00F918E8">
        <w:t xml:space="preserve">, filtered and concentrated </w:t>
      </w:r>
      <w:r w:rsidRPr="00F918E8">
        <w:rPr>
          <w:i/>
          <w:iCs/>
        </w:rPr>
        <w:t>in vacuo</w:t>
      </w:r>
      <w:r w:rsidRPr="00F918E8">
        <w:t xml:space="preserve">. The residue was purified by flash silica gel chromatography (ISCO®; 80 g </w:t>
      </w:r>
      <w:proofErr w:type="spellStart"/>
      <w:r w:rsidRPr="00F918E8">
        <w:t>SepaFlash</w:t>
      </w:r>
      <w:proofErr w:type="spellEnd"/>
      <w:r w:rsidRPr="00F918E8">
        <w:t xml:space="preserve">® Silica Flash Column, eluting with a gradient of 0-10% EtOAc in petroleum ether) and the fractions were concentrated to give the title compound as a light-yellow oil (1.50 g, 6.04 mmol, 80% yield). </w:t>
      </w:r>
    </w:p>
    <w:p w14:paraId="49B1445B" w14:textId="77777777" w:rsidR="00AA6201" w:rsidRPr="00F918E8" w:rsidRDefault="00AA6201" w:rsidP="00F918E8">
      <w:pPr>
        <w:jc w:val="left"/>
        <w:rPr>
          <w:iCs/>
        </w:rPr>
      </w:pPr>
      <w:r w:rsidRPr="00F918E8">
        <w:rPr>
          <w:iCs/>
          <w:vertAlign w:val="superscript"/>
        </w:rPr>
        <w:t>1</w:t>
      </w:r>
      <w:r w:rsidRPr="00F918E8">
        <w:rPr>
          <w:iCs/>
        </w:rPr>
        <w:t>H NMR (400 MHz, CDCl</w:t>
      </w:r>
      <w:r w:rsidRPr="00F918E8">
        <w:rPr>
          <w:iCs/>
          <w:vertAlign w:val="subscript"/>
        </w:rPr>
        <w:t>3</w:t>
      </w:r>
      <w:r w:rsidRPr="00F918E8">
        <w:rPr>
          <w:iCs/>
        </w:rPr>
        <w:t xml:space="preserve">) δ 7.44 – 7.31 (m, 5H), 5.27 (s, 2H), 4.71 (s, 1H), 1.93 – 1.75 (m, 2H), 1.17 (s, 3H), 1.04 (t, </w:t>
      </w:r>
      <w:r w:rsidRPr="00F918E8">
        <w:rPr>
          <w:i/>
          <w:iCs/>
        </w:rPr>
        <w:t>J</w:t>
      </w:r>
      <w:r w:rsidRPr="00F918E8">
        <w:rPr>
          <w:iCs/>
        </w:rPr>
        <w:t xml:space="preserve"> = 7.5 Hz, 3H).</w:t>
      </w:r>
    </w:p>
    <w:p w14:paraId="309834A5" w14:textId="77777777" w:rsidR="00AA6201" w:rsidRPr="00F918E8" w:rsidRDefault="00AA6201" w:rsidP="00F918E8">
      <w:pPr>
        <w:jc w:val="left"/>
      </w:pPr>
      <w:r w:rsidRPr="00F918E8">
        <w:t>LCMS-1: Rt = 0.548 min; MS m/z [</w:t>
      </w:r>
      <w:proofErr w:type="spellStart"/>
      <w:r w:rsidRPr="00F918E8">
        <w:t>M+</w:t>
      </w:r>
      <w:proofErr w:type="gramStart"/>
      <w:r w:rsidRPr="00F918E8">
        <w:t>Na</w:t>
      </w:r>
      <w:proofErr w:type="spellEnd"/>
      <w:r w:rsidRPr="00F918E8">
        <w:t>]</w:t>
      </w:r>
      <w:r w:rsidRPr="00F918E8">
        <w:rPr>
          <w:vertAlign w:val="superscript"/>
        </w:rPr>
        <w:t>+</w:t>
      </w:r>
      <w:proofErr w:type="gramEnd"/>
      <w:r w:rsidRPr="00F918E8">
        <w:t xml:space="preserve">: N/A purity: 96.2%; </w:t>
      </w:r>
    </w:p>
    <w:p w14:paraId="69D38A3A" w14:textId="0F770DF4" w:rsidR="00AA6201" w:rsidRPr="00EA4723" w:rsidRDefault="00AA6201" w:rsidP="00F918E8">
      <w:pPr>
        <w:jc w:val="left"/>
        <w:rPr>
          <w:b/>
          <w:bCs/>
        </w:rPr>
      </w:pPr>
      <w:r w:rsidRPr="00F918E8">
        <w:t xml:space="preserve">SFC-18 Rt = 0.774 min, </w:t>
      </w:r>
      <w:proofErr w:type="spellStart"/>
      <w:r w:rsidRPr="00F918E8">
        <w:t>ee</w:t>
      </w:r>
      <w:proofErr w:type="spellEnd"/>
      <w:r w:rsidRPr="00F918E8">
        <w:t xml:space="preserve">: </w:t>
      </w:r>
      <w:proofErr w:type="gramStart"/>
      <w:r w:rsidRPr="00F918E8">
        <w:t>96%;</w:t>
      </w:r>
      <w:proofErr w:type="gramEnd"/>
      <w:r w:rsidRPr="00F918E8">
        <w:t xml:space="preserve"> </w:t>
      </w:r>
    </w:p>
    <w:p w14:paraId="736AD4EB" w14:textId="77777777" w:rsidR="00AA6201" w:rsidRPr="00F918E8" w:rsidRDefault="00AA6201" w:rsidP="00F918E8">
      <w:pPr>
        <w:jc w:val="left"/>
      </w:pPr>
    </w:p>
    <w:p w14:paraId="64773341" w14:textId="77777777" w:rsidR="00AA6201" w:rsidRPr="00F918E8" w:rsidRDefault="00AA6201" w:rsidP="00F918E8">
      <w:pPr>
        <w:jc w:val="left"/>
        <w:rPr>
          <w:i/>
        </w:rPr>
      </w:pPr>
      <w:r w:rsidRPr="00F918E8">
        <w:rPr>
          <w:i/>
        </w:rPr>
        <w:t>(2R,3S)-3-ethyl-3-methyl-4-oxooxetane-2-carboxylic acid</w:t>
      </w:r>
    </w:p>
    <w:p w14:paraId="67344DD1" w14:textId="6A612422" w:rsidR="00313126" w:rsidRDefault="00584853" w:rsidP="00313126">
      <w:pPr>
        <w:jc w:val="center"/>
      </w:pPr>
      <w:r>
        <w:object w:dxaOrig="5504" w:dyaOrig="1404" w14:anchorId="7AA36B87">
          <v:shape id="_x0000_i1036" type="#_x0000_t75" style="width:227.25pt;height:59.25pt" o:ole="">
            <v:imagedata r:id="rId51" o:title=""/>
          </v:shape>
          <o:OLEObject Type="Embed" ProgID="ChemDraw_x64.Document.6.0" ShapeID="_x0000_i1036" DrawAspect="Content" ObjectID="_1802575416" r:id="rId52"/>
        </w:object>
      </w:r>
    </w:p>
    <w:p w14:paraId="031E76F8" w14:textId="23D616C5" w:rsidR="00AA6201" w:rsidRPr="00A6666C" w:rsidRDefault="00AA6201" w:rsidP="00F918E8">
      <w:pPr>
        <w:jc w:val="left"/>
      </w:pPr>
      <w:r w:rsidRPr="00F918E8">
        <w:rPr>
          <w:iCs/>
        </w:rPr>
        <w:t>To a mixture of Pd/C (400 mg, 10% wt.) in EtOAc (20 mL) was added a solution of benzyl (2R,3S)-3-ethyl-3-methyl-4-oxooxetane-2-carboxylate (1.50 g, 6.04 mmol) in EtOAc (100 mL), the reaction mixture was purged and degassed 3 times with H</w:t>
      </w:r>
      <w:r w:rsidRPr="00F918E8">
        <w:rPr>
          <w:iCs/>
          <w:vertAlign w:val="subscript"/>
        </w:rPr>
        <w:t>2</w:t>
      </w:r>
      <w:r w:rsidRPr="00F918E8">
        <w:rPr>
          <w:iCs/>
        </w:rPr>
        <w:t xml:space="preserve"> (15 psi) and stirred at 25°C for 16 hours. The reaction mixture was filtered over Celite pad, the filter cake was washed with EtOAc, and the combined filtrates were concentrated to give the title compound as brown oil (900 mg, 5.69 mmol, 94% yield).</w:t>
      </w:r>
      <w:r w:rsidRPr="00F918E8">
        <w:t xml:space="preserve"> </w:t>
      </w:r>
    </w:p>
    <w:p w14:paraId="2F40EB4C" w14:textId="4798D8F9" w:rsidR="00AA6201" w:rsidRDefault="00AA6201" w:rsidP="00F918E8">
      <w:pPr>
        <w:jc w:val="left"/>
        <w:rPr>
          <w:iCs/>
        </w:rPr>
      </w:pPr>
      <w:r w:rsidRPr="00F918E8">
        <w:rPr>
          <w:iCs/>
          <w:vertAlign w:val="superscript"/>
        </w:rPr>
        <w:t>1</w:t>
      </w:r>
      <w:r w:rsidRPr="00F918E8">
        <w:rPr>
          <w:iCs/>
        </w:rPr>
        <w:t>H NMR (400 MHz, CDCl</w:t>
      </w:r>
      <w:r w:rsidRPr="00F918E8">
        <w:rPr>
          <w:iCs/>
          <w:vertAlign w:val="subscript"/>
        </w:rPr>
        <w:t>3</w:t>
      </w:r>
      <w:r w:rsidRPr="00F918E8">
        <w:rPr>
          <w:iCs/>
        </w:rPr>
        <w:t xml:space="preserve">) δ 9.31 (s, 1H), 4.76 (s, 1H), 2.00 – 1.78 (m, </w:t>
      </w:r>
      <w:r w:rsidRPr="00F918E8">
        <w:rPr>
          <w:i/>
          <w:iCs/>
        </w:rPr>
        <w:t>J</w:t>
      </w:r>
      <w:r w:rsidRPr="00F918E8">
        <w:rPr>
          <w:iCs/>
        </w:rPr>
        <w:t xml:space="preserve"> = 7.2 Hz, 2H), 1.37 (s, 3H), 1.09 (t, </w:t>
      </w:r>
      <w:r w:rsidRPr="00F918E8">
        <w:rPr>
          <w:i/>
          <w:iCs/>
        </w:rPr>
        <w:t>J</w:t>
      </w:r>
      <w:r w:rsidRPr="00F918E8">
        <w:rPr>
          <w:iCs/>
        </w:rPr>
        <w:t xml:space="preserve"> = 7.4 Hz, 3H).</w:t>
      </w:r>
    </w:p>
    <w:p w14:paraId="243538B9" w14:textId="77777777" w:rsidR="00313126" w:rsidRPr="00313126" w:rsidRDefault="00313126" w:rsidP="00F918E8">
      <w:pPr>
        <w:jc w:val="left"/>
        <w:rPr>
          <w:iCs/>
        </w:rPr>
      </w:pPr>
    </w:p>
    <w:p w14:paraId="688F9CBF" w14:textId="06FCF338" w:rsidR="00AA6201" w:rsidRPr="00F918E8" w:rsidRDefault="00AA6201" w:rsidP="00F918E8">
      <w:pPr>
        <w:jc w:val="left"/>
        <w:rPr>
          <w:i/>
        </w:rPr>
      </w:pPr>
      <w:r w:rsidRPr="00F918E8">
        <w:rPr>
          <w:i/>
        </w:rPr>
        <w:t>(3S,4R)-3-ethyl-4-((1R,5S)-3-(7-(8-ethynyl-7-fluoro-3-hydroxynaphthalen-1-yl)-8-fluoro-2-(((2R,7aS)-2-fluorotetrahydro-1H-pyrrolizin-7a(5H)-yl)methoxy)pyrido[4,3-d]pyrimidin-4-yl)-3,8-diazabicyclo[3.2.1]octane-8-carbonyl)-3-methyloxetan-2-one</w:t>
      </w:r>
      <w:r w:rsidR="000E200A">
        <w:rPr>
          <w:i/>
        </w:rPr>
        <w:t xml:space="preserve"> (3S, 4R)-</w:t>
      </w:r>
      <w:r w:rsidR="000E200A" w:rsidRPr="000E200A">
        <w:rPr>
          <w:b/>
          <w:bCs/>
          <w:i/>
        </w:rPr>
        <w:t>4</w:t>
      </w:r>
      <w:r w:rsidRPr="00F918E8">
        <w:rPr>
          <w:i/>
        </w:rPr>
        <w:t xml:space="preserve"> </w:t>
      </w:r>
    </w:p>
    <w:p w14:paraId="4655BD90" w14:textId="4A0E5608" w:rsidR="00B8450A" w:rsidRDefault="000E200A" w:rsidP="00B8450A">
      <w:pPr>
        <w:jc w:val="center"/>
        <w:rPr>
          <w:iCs/>
        </w:rPr>
      </w:pPr>
      <w:r>
        <w:object w:dxaOrig="10097" w:dyaOrig="4091" w14:anchorId="2E2D150E">
          <v:shape id="_x0000_i1037" type="#_x0000_t75" style="width:387pt;height:156.75pt" o:ole="">
            <v:imagedata r:id="rId53" o:title=""/>
          </v:shape>
          <o:OLEObject Type="Embed" ProgID="ChemDraw_x64.Document.6.0" ShapeID="_x0000_i1037" DrawAspect="Content" ObjectID="_1802575417" r:id="rId54"/>
        </w:object>
      </w:r>
    </w:p>
    <w:p w14:paraId="26FDF1BB" w14:textId="17BB8E6D" w:rsidR="00AA6201" w:rsidRPr="00F918E8" w:rsidRDefault="00AA6201" w:rsidP="00F918E8">
      <w:pPr>
        <w:jc w:val="left"/>
      </w:pPr>
      <w:r w:rsidRPr="00F918E8">
        <w:rPr>
          <w:iCs/>
        </w:rPr>
        <w:t>To a mixture of (2R,3S)-3-ethyl-3-methyl-4-oxooxetane-2-carboxylic acid (53 mg, 0.33 mmol) and COMU (214 mg, 0.50 mmol) in DMF (2 mL) was added 2,6-lutidine (233 mL, 2.0 mmol). The mixture was stirred at 25 °C for 15 min, then 4-(4-((1R,5S)-3,8-diazabicyclo[3.2.1]octan-3-yl)-8-fluoro-2-(((2R,7aS)-2-fluorotetrahydro-1H-pyrrolizin-7a(5H)-yl)methoxy)pyrido[4,3-d]pyrimidin-7-yl)-5-ethynyl-6-fluoronaphthalen-2-ol (</w:t>
      </w:r>
      <w:r w:rsidR="00776EF8">
        <w:rPr>
          <w:iCs/>
        </w:rPr>
        <w:t>MRTX1133</w:t>
      </w:r>
      <w:r w:rsidRPr="00F918E8">
        <w:rPr>
          <w:iCs/>
        </w:rPr>
        <w:t>, 200 mg, 0.33 mmol) was added. The reaction mixture was stirred at 25°C for 15 min. The reaction mixture was diluted with water and extracted with EtOAc, and the combined organic phases was dried over Na</w:t>
      </w:r>
      <w:r w:rsidRPr="00F918E8">
        <w:rPr>
          <w:iCs/>
          <w:vertAlign w:val="subscript"/>
        </w:rPr>
        <w:t>2</w:t>
      </w:r>
      <w:r w:rsidRPr="00F918E8">
        <w:rPr>
          <w:iCs/>
        </w:rPr>
        <w:t>SO</w:t>
      </w:r>
      <w:r w:rsidRPr="00F918E8">
        <w:rPr>
          <w:iCs/>
          <w:vertAlign w:val="subscript"/>
        </w:rPr>
        <w:t>4</w:t>
      </w:r>
      <w:r w:rsidRPr="00F918E8">
        <w:rPr>
          <w:iCs/>
        </w:rPr>
        <w:t>, filtered and concentrated under vacuum. The residue was purified by preparative HPLC, and the eluent was concentrated at 25 °C to remove organic solvents. The residual aqueous solution was lyophilized to give the title compound as a yellow solid (38.72 mg, 90% purity, 47 mmol, 14 % yield).</w:t>
      </w:r>
      <w:r w:rsidRPr="00F918E8">
        <w:t xml:space="preserve"> </w:t>
      </w:r>
    </w:p>
    <w:p w14:paraId="772F62A7" w14:textId="0A7E45D8" w:rsidR="00AA6201" w:rsidRPr="00F918E8" w:rsidRDefault="00C45BFA" w:rsidP="00F918E8">
      <w:pPr>
        <w:jc w:val="left"/>
      </w:pPr>
      <w:r w:rsidRPr="00C45BFA">
        <w:rPr>
          <w:noProof/>
        </w:rPr>
        <w:drawing>
          <wp:inline distT="0" distB="0" distL="0" distR="0" wp14:anchorId="2655974C" wp14:editId="55B99DB9">
            <wp:extent cx="5943600" cy="4146550"/>
            <wp:effectExtent l="0" t="0" r="0" b="6350"/>
            <wp:docPr id="1920953909" name="Picture 2">
              <a:extLst xmlns:a="http://schemas.openxmlformats.org/drawingml/2006/main">
                <a:ext uri="{FF2B5EF4-FFF2-40B4-BE49-F238E27FC236}">
                  <a16:creationId xmlns:a16="http://schemas.microsoft.com/office/drawing/2014/main" id="{25FFFFB9-AB21-32C6-F0B0-5049DF64F4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5FFFFB9-AB21-32C6-F0B0-5049DF64F456}"/>
                        </a:ext>
                      </a:extLst>
                    </pic:cNvPr>
                    <pic:cNvPicPr>
                      <a:picLocks noChangeAspect="1"/>
                    </pic:cNvPicPr>
                  </pic:nvPicPr>
                  <pic:blipFill>
                    <a:blip r:embed="rId55"/>
                    <a:stretch>
                      <a:fillRect/>
                    </a:stretch>
                  </pic:blipFill>
                  <pic:spPr>
                    <a:xfrm>
                      <a:off x="0" y="0"/>
                      <a:ext cx="5943600" cy="4146550"/>
                    </a:xfrm>
                    <a:prstGeom prst="rect">
                      <a:avLst/>
                    </a:prstGeom>
                  </pic:spPr>
                </pic:pic>
              </a:graphicData>
            </a:graphic>
          </wp:inline>
        </w:drawing>
      </w:r>
    </w:p>
    <w:p w14:paraId="6FE8AB0F" w14:textId="77777777" w:rsidR="00AA6201" w:rsidRPr="00F918E8" w:rsidRDefault="00AA6201" w:rsidP="00F918E8">
      <w:pPr>
        <w:jc w:val="left"/>
      </w:pPr>
      <w:r w:rsidRPr="00F918E8">
        <w:rPr>
          <w:vertAlign w:val="superscript"/>
        </w:rPr>
        <w:t>1</w:t>
      </w:r>
      <w:r w:rsidRPr="00F918E8">
        <w:t>H NMR (600 MHz, DMSO) δ 10.19 (s, 1 H),9.02 - 9.14 (m, 1H), 7.98 (dd, J=9.20, 5.80 Hz, 1 H), 7.46 (t, J=9.00 , 1 H), 7.40 (d, J=2.5 Hz, 1 H), 7.16 - 7.21 (m, 1 H), 5.42 - 5.53 (m, 1 H), 5.27 (d, 53.7 Hz, 1 H), 4.75 - 4.88 (m, 1H), 4.62 - 4.72 (m, 1 H), 4.46 - 4.60 (m, 1 H), 4.25 - 4.45 (m, 1H), 4.11 - 4.19 (m, 1H), 4.02 - 4.08 (m, 1 H), 3.90 - 3.96 (m, 1 H), 3.68 - 3.84 (m, 1 H), 3.44 - 3.68 (m, 1H), 3.01 - 3.15 (m, 3 H), 2.79 - 2.88 (m, 1 H), 2.05 - 2.18 (m, 2 H), 1.97 - 2.05 (m, 1 H), 1.69 - 1.97 (m, 9 H), 1.11 - 1.37 (m, 3 H) 0.74 - 1.09 (m, 3H)</w:t>
      </w:r>
    </w:p>
    <w:p w14:paraId="02EDAC10" w14:textId="294A300F" w:rsidR="00210DAA" w:rsidRPr="00F918E8" w:rsidRDefault="00DE74A4" w:rsidP="00F918E8">
      <w:pPr>
        <w:jc w:val="left"/>
      </w:pPr>
      <w:r w:rsidRPr="00DE74A4">
        <w:rPr>
          <w:noProof/>
        </w:rPr>
        <w:drawing>
          <wp:inline distT="0" distB="0" distL="0" distR="0" wp14:anchorId="43619D6A" wp14:editId="04929255">
            <wp:extent cx="5943600" cy="4146550"/>
            <wp:effectExtent l="0" t="0" r="0" b="6350"/>
            <wp:docPr id="1530849161" name="Picture 2">
              <a:extLst xmlns:a="http://schemas.openxmlformats.org/drawingml/2006/main">
                <a:ext uri="{FF2B5EF4-FFF2-40B4-BE49-F238E27FC236}">
                  <a16:creationId xmlns:a16="http://schemas.microsoft.com/office/drawing/2014/main" id="{D726F6A0-15D2-94D8-7B71-D0569B3938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726F6A0-15D2-94D8-7B71-D0569B39384F}"/>
                        </a:ext>
                      </a:extLst>
                    </pic:cNvPr>
                    <pic:cNvPicPr>
                      <a:picLocks noChangeAspect="1"/>
                    </pic:cNvPicPr>
                  </pic:nvPicPr>
                  <pic:blipFill>
                    <a:blip r:embed="rId56"/>
                    <a:stretch>
                      <a:fillRect/>
                    </a:stretch>
                  </pic:blipFill>
                  <pic:spPr>
                    <a:xfrm>
                      <a:off x="0" y="0"/>
                      <a:ext cx="5943600" cy="4146550"/>
                    </a:xfrm>
                    <a:prstGeom prst="rect">
                      <a:avLst/>
                    </a:prstGeom>
                  </pic:spPr>
                </pic:pic>
              </a:graphicData>
            </a:graphic>
          </wp:inline>
        </w:drawing>
      </w:r>
    </w:p>
    <w:p w14:paraId="4BF74B2B" w14:textId="77777777" w:rsidR="00AA6201" w:rsidRPr="00F918E8" w:rsidRDefault="00AA6201" w:rsidP="00F918E8">
      <w:pPr>
        <w:jc w:val="left"/>
      </w:pPr>
      <w:r w:rsidRPr="00F918E8">
        <w:rPr>
          <w:vertAlign w:val="superscript"/>
        </w:rPr>
        <w:t>13</w:t>
      </w:r>
      <w:r w:rsidRPr="00F918E8">
        <w:t>C NMR (150 MHz, DMSO-d6) δ ppm 173.51 (m, 1 C), 165.19 (m, 1 C), 163.60 (m, 1 C), 162.00 (d, J=246.9 Hz, 1 C),161.82 (m, 1 C), 154.12 (m, 1 C), 150.49 (d, J=259.2 Hz, 1 C), 147.86 (d, J=13.7 Hz, 1 C), 145.00 (m, 1 C), 144.10 (m, 1 C), 133.91 (m, 1 C), 132.48 (s, 1 C), 130.54 (d, J=13.7 Hz, 1 C), 125.11 (m, 1 C), 122.86 (s, 1 C), 115.98 (d, J=26.0 Hz, 1 C), 111.57 (s, 1 C), 111.13 (m, 1 C), 103.82 (dd, J=16.2, 3.3 Hz, 1 C), 97.79 (d, J = 175.2, 1 C), 91.51 (m, 1 C), 74.81 (m, 1 C), 74.66 (m, 1 C), 73.19 (m, 1 C), 72.01 (m, 1 C), 60.64 (m, 1 C), 59.74 (dd, J=19.0, 5.2 Hz, 1 C), 56.38 (s, 1C), 54.73 (m, 1C), 53.64 (m, 2 C), 51.68 (m, 1 C), 42.36 (m, 1 C), 35.59 (s, 1 C), 27.38 (m, 2 C), 25.54 (m, 1 C), 25.09 (s, 1 C), 15.41 (m, 1 C), 8.86 (m, 1C)</w:t>
      </w:r>
    </w:p>
    <w:p w14:paraId="690BA00A" w14:textId="77777777" w:rsidR="00AA6201" w:rsidRPr="00F918E8" w:rsidRDefault="00AA6201" w:rsidP="00F918E8">
      <w:pPr>
        <w:jc w:val="left"/>
      </w:pPr>
    </w:p>
    <w:p w14:paraId="7E077D4A" w14:textId="77777777" w:rsidR="00AA6201" w:rsidRPr="00F918E8" w:rsidRDefault="00AA6201" w:rsidP="00F918E8">
      <w:pPr>
        <w:jc w:val="left"/>
      </w:pPr>
      <w:r w:rsidRPr="00F918E8">
        <w:rPr>
          <w:vertAlign w:val="superscript"/>
        </w:rPr>
        <w:t>19</w:t>
      </w:r>
      <w:r w:rsidRPr="00F918E8">
        <w:t>F NMR (376 MHz, DMSO) δ -110.27 – -111.71 (m), -138.71 – -141.21 (m), -171.66 – -173.80 (m).</w:t>
      </w:r>
    </w:p>
    <w:p w14:paraId="005E820A" w14:textId="6369B934" w:rsidR="00AA6201" w:rsidRPr="00F918E8" w:rsidRDefault="00AA6201" w:rsidP="00F918E8">
      <w:pPr>
        <w:jc w:val="left"/>
        <w:rPr>
          <w:lang w:val="de-CH"/>
        </w:rPr>
      </w:pPr>
      <w:r w:rsidRPr="00A16D74">
        <w:rPr>
          <w:lang w:val="de-CH"/>
        </w:rPr>
        <w:t xml:space="preserve"> </w:t>
      </w:r>
      <w:r w:rsidRPr="00F918E8">
        <w:rPr>
          <w:lang w:val="de-CH"/>
        </w:rPr>
        <w:t>LCMS-5: Rt = 0.591 min; MS: m/z (M+H)</w:t>
      </w:r>
      <w:r w:rsidRPr="00F918E8">
        <w:rPr>
          <w:vertAlign w:val="superscript"/>
          <w:lang w:val="de-CH"/>
        </w:rPr>
        <w:t>+</w:t>
      </w:r>
      <w:r w:rsidRPr="00F918E8">
        <w:rPr>
          <w:lang w:val="de-CH"/>
        </w:rPr>
        <w:t>: 741.4;</w:t>
      </w:r>
    </w:p>
    <w:p w14:paraId="44AF5A60" w14:textId="77777777" w:rsidR="00AA6201" w:rsidRPr="00F918E8" w:rsidRDefault="00AA6201" w:rsidP="00F918E8">
      <w:pPr>
        <w:jc w:val="left"/>
        <w:rPr>
          <w:lang w:val="de-CH"/>
        </w:rPr>
      </w:pPr>
      <w:r w:rsidRPr="00F918E8">
        <w:rPr>
          <w:lang w:val="de-CH"/>
        </w:rPr>
        <w:t>HPLC-3: Rt = 2.536 min; purity: 90%;</w:t>
      </w:r>
    </w:p>
    <w:p w14:paraId="162AFD2E" w14:textId="77777777" w:rsidR="00AA6201" w:rsidRPr="00F918E8" w:rsidRDefault="00AA6201" w:rsidP="00F918E8">
      <w:pPr>
        <w:jc w:val="left"/>
        <w:rPr>
          <w:lang w:val="de-CH"/>
        </w:rPr>
      </w:pPr>
      <w:r w:rsidRPr="00F918E8">
        <w:rPr>
          <w:lang w:val="de-CH"/>
        </w:rPr>
        <w:t>SFC-9: Rt = 2.180 min, ee: 100%.</w:t>
      </w:r>
    </w:p>
    <w:p w14:paraId="0A3F8995" w14:textId="16AC27A0" w:rsidR="00AA6201" w:rsidRPr="00F918E8" w:rsidRDefault="00AA6201" w:rsidP="00F918E8">
      <w:pPr>
        <w:jc w:val="left"/>
        <w:rPr>
          <w:lang w:val="de-CH"/>
        </w:rPr>
      </w:pPr>
    </w:p>
    <w:p w14:paraId="428DD1A0" w14:textId="77777777" w:rsidR="00AA6201" w:rsidRPr="00F918E8" w:rsidRDefault="00AA6201" w:rsidP="00F918E8">
      <w:pPr>
        <w:jc w:val="left"/>
        <w:rPr>
          <w:lang w:val="de-CH"/>
        </w:rPr>
      </w:pPr>
    </w:p>
    <w:p w14:paraId="55AFBF51" w14:textId="7427931A" w:rsidR="00AA6201" w:rsidRPr="00F918E8" w:rsidRDefault="00AA6201" w:rsidP="00A451B0">
      <w:pPr>
        <w:pStyle w:val="Heading2"/>
        <w:rPr>
          <w:lang w:val="de-CH"/>
        </w:rPr>
      </w:pPr>
      <w:bookmarkStart w:id="39" w:name="_Toc191374872"/>
      <w:r w:rsidRPr="00F918E8">
        <w:rPr>
          <w:lang w:val="de-CH"/>
        </w:rPr>
        <w:t>(</w:t>
      </w:r>
      <w:r w:rsidRPr="00F918E8">
        <w:rPr>
          <w:iCs/>
          <w:lang w:val="de-CH"/>
        </w:rPr>
        <w:t>3R,4R</w:t>
      </w:r>
      <w:r w:rsidRPr="00F918E8">
        <w:rPr>
          <w:lang w:val="de-CH"/>
        </w:rPr>
        <w:t>)-3-ethyl-4-((1R,5S)-3-(7-(8-ethynyl-7-fluoro-3-hydroxynaphthalen-1-yl)-8-fluoro-2-(((2R,7aS)-2-fluorotetrahydro-1H-pyrrolizin-7a(5H)-yl)methoxy)pyrido[4,3-d]pyrimidin-4-yl)-3,8-diazabicyclo[3.2.1]octane-8-carbonyl)-3-methyloxetan-2-one</w:t>
      </w:r>
      <w:r w:rsidR="000A3896">
        <w:rPr>
          <w:lang w:val="de-CH"/>
        </w:rPr>
        <w:t xml:space="preserve"> </w:t>
      </w:r>
      <w:r w:rsidR="000A3896" w:rsidRPr="000A3896">
        <w:rPr>
          <w:lang w:val="de-CH"/>
        </w:rPr>
        <w:t>(3</w:t>
      </w:r>
      <w:r w:rsidR="000A3896">
        <w:rPr>
          <w:lang w:val="de-CH"/>
        </w:rPr>
        <w:t>R</w:t>
      </w:r>
      <w:r w:rsidR="000A3896" w:rsidRPr="000A3896">
        <w:rPr>
          <w:lang w:val="de-CH"/>
        </w:rPr>
        <w:t>, 4R)-</w:t>
      </w:r>
      <w:r w:rsidR="000A3896">
        <w:rPr>
          <w:b/>
          <w:bCs/>
          <w:lang w:val="de-CH"/>
        </w:rPr>
        <w:t>3</w:t>
      </w:r>
      <w:r w:rsidR="000A3896" w:rsidRPr="000A3896">
        <w:rPr>
          <w:lang w:val="de-CH"/>
        </w:rPr>
        <w:t xml:space="preserve"> </w:t>
      </w:r>
      <w:bookmarkEnd w:id="39"/>
      <w:r w:rsidRPr="00F918E8">
        <w:rPr>
          <w:lang w:val="de-CH"/>
        </w:rPr>
        <w:t xml:space="preserve"> </w:t>
      </w:r>
    </w:p>
    <w:p w14:paraId="286313F7" w14:textId="3C410484" w:rsidR="00AA6201" w:rsidRPr="00F918E8" w:rsidRDefault="0025441A" w:rsidP="00B46BB7">
      <w:pPr>
        <w:jc w:val="center"/>
      </w:pPr>
      <w:r>
        <w:object w:dxaOrig="16838" w:dyaOrig="7942" w14:anchorId="2C6F1338">
          <v:shape id="_x0000_i1038" type="#_x0000_t75" style="width:467.25pt;height:221.25pt" o:ole="">
            <v:imagedata r:id="rId57" o:title=""/>
          </v:shape>
          <o:OLEObject Type="Embed" ProgID="ChemDraw_x64.Document.6.0" ShapeID="_x0000_i1038" DrawAspect="Content" ObjectID="_1802575418" r:id="rId58"/>
        </w:object>
      </w:r>
    </w:p>
    <w:p w14:paraId="7C01B73B" w14:textId="20BCC95E" w:rsidR="00AA6201" w:rsidRPr="00A451B0" w:rsidRDefault="00AA6201" w:rsidP="00F918E8">
      <w:pPr>
        <w:jc w:val="left"/>
        <w:rPr>
          <w:i/>
        </w:rPr>
      </w:pPr>
      <w:r w:rsidRPr="00A451B0">
        <w:rPr>
          <w:i/>
        </w:rPr>
        <w:t>diethyl (2S)-2-hydroxy-3-methylsuccinate</w:t>
      </w:r>
      <w:r w:rsidRPr="00A451B0">
        <w:rPr>
          <w:b/>
          <w:i/>
        </w:rPr>
        <w:t xml:space="preserve"> </w:t>
      </w:r>
    </w:p>
    <w:p w14:paraId="68DF3DBB" w14:textId="09A85F68" w:rsidR="00AA6201" w:rsidRPr="00F918E8" w:rsidRDefault="00C10625" w:rsidP="005B5028">
      <w:pPr>
        <w:jc w:val="center"/>
        <w:rPr>
          <w:i/>
        </w:rPr>
      </w:pPr>
      <w:r>
        <w:object w:dxaOrig="4730" w:dyaOrig="1956" w14:anchorId="3D108681">
          <v:shape id="_x0000_i1039" type="#_x0000_t75" style="width:226.5pt;height:93pt" o:ole="">
            <v:imagedata r:id="rId59" o:title=""/>
          </v:shape>
          <o:OLEObject Type="Embed" ProgID="ChemDraw_x64.Document.6.0" ShapeID="_x0000_i1039" DrawAspect="Content" ObjectID="_1802575419" r:id="rId60"/>
        </w:object>
      </w:r>
    </w:p>
    <w:p w14:paraId="57500CF8" w14:textId="0F427A51" w:rsidR="00AA6201" w:rsidRPr="00F918E8" w:rsidRDefault="00AA6201" w:rsidP="00F918E8">
      <w:pPr>
        <w:jc w:val="left"/>
      </w:pPr>
      <w:r w:rsidRPr="00F918E8">
        <w:t>To a solution of diethyl (S)-2-hydroxysuccinate (10 g, 52.6 mmol) in THF (200 mL) was added dropwise LDA (60.46 mL, 120.9 mmol, 2 M in a mixture of THF and hexane) at -60 °C under N</w:t>
      </w:r>
      <w:r w:rsidRPr="00F918E8">
        <w:rPr>
          <w:vertAlign w:val="subscript"/>
        </w:rPr>
        <w:t>2</w:t>
      </w:r>
      <w:r w:rsidRPr="00F918E8">
        <w:t>. The solution was stirred at -60 °C for 1 hour under N</w:t>
      </w:r>
      <w:r w:rsidRPr="00F918E8">
        <w:rPr>
          <w:vertAlign w:val="subscript"/>
        </w:rPr>
        <w:t>2</w:t>
      </w:r>
      <w:r w:rsidRPr="00F918E8">
        <w:t xml:space="preserve"> and stirred at -0 °C for 2 hours. Then iodomethane (6.55 mL, 105.2 mmol, 2.28 g/cm</w:t>
      </w:r>
      <w:r w:rsidRPr="00F918E8">
        <w:rPr>
          <w:vertAlign w:val="superscript"/>
        </w:rPr>
        <w:t>3</w:t>
      </w:r>
      <w:r w:rsidRPr="00F918E8">
        <w:t>) in THF (6 mL) was added at -60 °C slowly. The mixture was warmed to 25 °C slowly and stirred at this temperature for 15 hours. The mixture was quenched with saturated solution of NH</w:t>
      </w:r>
      <w:r w:rsidRPr="00F918E8">
        <w:rPr>
          <w:vertAlign w:val="subscript"/>
        </w:rPr>
        <w:t>4</w:t>
      </w:r>
      <w:r w:rsidRPr="00F918E8">
        <w:t>Cl, extracted with EtOAc. The combined organic phase was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ISCO®; 220 g </w:t>
      </w:r>
      <w:proofErr w:type="spellStart"/>
      <w:r w:rsidRPr="00F918E8">
        <w:t>SepaFlash</w:t>
      </w:r>
      <w:proofErr w:type="spellEnd"/>
      <w:r w:rsidRPr="00F918E8">
        <w:t xml:space="preserve">® Silica Flash Column, Eluent of 0-50% </w:t>
      </w:r>
      <w:r w:rsidR="006D4752">
        <w:t>EtOAc</w:t>
      </w:r>
      <w:r w:rsidRPr="00F918E8">
        <w:t xml:space="preserve"> / </w:t>
      </w:r>
      <w:r w:rsidR="006D4752">
        <w:t>petroleum ether</w:t>
      </w:r>
      <w:r w:rsidRPr="00F918E8">
        <w:t>) and the eluent was concentrated under reduce</w:t>
      </w:r>
      <w:r w:rsidR="00DD577E">
        <w:t>d</w:t>
      </w:r>
      <w:r w:rsidRPr="00F918E8">
        <w:t xml:space="preserve"> pressure to give the title compound as yellow oil (5.3 g, 25.95 mmol, 49% yield). </w:t>
      </w:r>
    </w:p>
    <w:p w14:paraId="4D7BA2D2" w14:textId="09EAB2A8" w:rsidR="00AA6201" w:rsidRPr="00F918E8" w:rsidRDefault="00AA6201" w:rsidP="00F918E8">
      <w:pPr>
        <w:jc w:val="left"/>
        <w:rPr>
          <w:lang w:val="de-CH"/>
        </w:rPr>
      </w:pPr>
      <w:r w:rsidRPr="00F918E8">
        <w:rPr>
          <w:lang w:val="de-CH"/>
        </w:rPr>
        <w:t>LCMS-1 Rt = 0.503 min; MS m/z [M+H]</w:t>
      </w:r>
      <w:r w:rsidRPr="00F918E8">
        <w:rPr>
          <w:vertAlign w:val="superscript"/>
          <w:lang w:val="de-CH"/>
        </w:rPr>
        <w:t>+</w:t>
      </w:r>
      <w:r w:rsidRPr="00F918E8">
        <w:rPr>
          <w:lang w:val="de-CH"/>
        </w:rPr>
        <w:t>: 205.1</w:t>
      </w:r>
    </w:p>
    <w:p w14:paraId="0BD83614" w14:textId="729056D2" w:rsidR="00AA6201" w:rsidRPr="00F918E8" w:rsidRDefault="00AA6201" w:rsidP="00F918E8">
      <w:pPr>
        <w:jc w:val="left"/>
        <w:rPr>
          <w:lang w:val="de-CH"/>
        </w:rPr>
      </w:pPr>
      <w:r w:rsidRPr="00F918E8">
        <w:rPr>
          <w:vertAlign w:val="superscript"/>
          <w:lang w:val="de-CH"/>
        </w:rPr>
        <w:t>1</w:t>
      </w:r>
      <w:r w:rsidRPr="00F918E8">
        <w:rPr>
          <w:lang w:val="de-CH"/>
        </w:rPr>
        <w:t>H NMR (400 MHz, CDCl</w:t>
      </w:r>
      <w:r w:rsidRPr="00F918E8">
        <w:rPr>
          <w:vertAlign w:val="subscript"/>
          <w:lang w:val="de-CH"/>
        </w:rPr>
        <w:t>3</w:t>
      </w:r>
      <w:r w:rsidRPr="00F918E8">
        <w:rPr>
          <w:lang w:val="de-CH"/>
        </w:rPr>
        <w:t xml:space="preserve">) </w:t>
      </w:r>
      <w:r w:rsidRPr="00F918E8">
        <w:t>δ</w:t>
      </w:r>
      <w:r w:rsidRPr="00F918E8">
        <w:rPr>
          <w:lang w:val="de-CH"/>
        </w:rPr>
        <w:t xml:space="preserve"> 4.30 – 4.20 (m, 3H), 4.18 – 4.09 (m, 2H), 3.15 (d, </w:t>
      </w:r>
      <w:r w:rsidRPr="00F918E8">
        <w:rPr>
          <w:i/>
          <w:iCs/>
          <w:lang w:val="de-CH"/>
        </w:rPr>
        <w:t>J</w:t>
      </w:r>
      <w:r w:rsidRPr="00F918E8">
        <w:rPr>
          <w:lang w:val="de-CH"/>
        </w:rPr>
        <w:t xml:space="preserve"> = 6.4 Hz, 1H), 3.04 – 2.96 (m, 1H), 1.33 – 1.21 (m, 9H).</w:t>
      </w:r>
    </w:p>
    <w:p w14:paraId="2E73CBE1" w14:textId="442EB0FE" w:rsidR="00AA6201" w:rsidRPr="00246573" w:rsidRDefault="00AA6201" w:rsidP="00F918E8">
      <w:pPr>
        <w:jc w:val="left"/>
      </w:pPr>
      <w:r w:rsidRPr="00246573">
        <w:t>Rf = 0.65 (silica, petroleum ether: EtOAc 2: 1).</w:t>
      </w:r>
    </w:p>
    <w:p w14:paraId="5AF5C6F1" w14:textId="77777777" w:rsidR="00723CF5" w:rsidRPr="00246573" w:rsidRDefault="00723CF5" w:rsidP="00F918E8">
      <w:pPr>
        <w:jc w:val="left"/>
      </w:pPr>
    </w:p>
    <w:p w14:paraId="2B6139CD" w14:textId="766E481C" w:rsidR="00AA6201" w:rsidRPr="00246573" w:rsidRDefault="00AA6201" w:rsidP="00F918E8">
      <w:pPr>
        <w:jc w:val="left"/>
        <w:rPr>
          <w:i/>
          <w:iCs/>
        </w:rPr>
      </w:pPr>
      <w:r w:rsidRPr="00246573">
        <w:rPr>
          <w:i/>
          <w:iCs/>
        </w:rPr>
        <w:t xml:space="preserve">diethyl (2R,3S)-2-ethyl-3-hydroxy-2-methylsuccinate </w:t>
      </w:r>
    </w:p>
    <w:p w14:paraId="48294C7C" w14:textId="6B74B28D" w:rsidR="00FE36C3" w:rsidRDefault="00C10625" w:rsidP="00FE36C3">
      <w:pPr>
        <w:jc w:val="center"/>
      </w:pPr>
      <w:r>
        <w:object w:dxaOrig="4903" w:dyaOrig="1951" w14:anchorId="62680D90">
          <v:shape id="_x0000_i1040" type="#_x0000_t75" style="width:239.25pt;height:95.25pt" o:ole="">
            <v:imagedata r:id="rId61" o:title=""/>
          </v:shape>
          <o:OLEObject Type="Embed" ProgID="ChemDraw_x64.Document.6.0" ShapeID="_x0000_i1040" DrawAspect="Content" ObjectID="_1802575420" r:id="rId62"/>
        </w:object>
      </w:r>
    </w:p>
    <w:p w14:paraId="256430DA" w14:textId="773F082B" w:rsidR="00AA6201" w:rsidRPr="00F918E8" w:rsidRDefault="00AA6201" w:rsidP="00F918E8">
      <w:pPr>
        <w:jc w:val="left"/>
      </w:pPr>
      <w:r w:rsidRPr="00F918E8">
        <w:t>To a solution of diethyl (2S)-2-hydroxy-3-methylsuccinate (5.3 g, 25.95 mmol) in THF (100 mL) was added dropwise LDA (29.84 mL, 59.69 mmol, 2 M in a mixture of THF and hexane) at -60 °C under N</w:t>
      </w:r>
      <w:r w:rsidRPr="00F918E8">
        <w:rPr>
          <w:vertAlign w:val="subscript"/>
        </w:rPr>
        <w:t>2</w:t>
      </w:r>
      <w:r w:rsidRPr="00F918E8">
        <w:t>. The solution was stirred at -60 °C for 1 hour under N</w:t>
      </w:r>
      <w:r w:rsidRPr="00F918E8">
        <w:rPr>
          <w:vertAlign w:val="subscript"/>
        </w:rPr>
        <w:t>2</w:t>
      </w:r>
      <w:r w:rsidRPr="00F918E8">
        <w:t xml:space="preserve"> and stirred at -0 °C for 2 hours. Then iodoethane (4.15 mL, 51.90 mmol, 1.95 g/cm</w:t>
      </w:r>
      <w:r w:rsidRPr="00F918E8">
        <w:rPr>
          <w:vertAlign w:val="superscript"/>
        </w:rPr>
        <w:t>3</w:t>
      </w:r>
      <w:r w:rsidRPr="00F918E8">
        <w:t>) in THF (6 mL) was added at -60 °C slowly. The mixture was quenched with saturated solution of NH</w:t>
      </w:r>
      <w:r w:rsidRPr="00F918E8">
        <w:rPr>
          <w:vertAlign w:val="subscript"/>
        </w:rPr>
        <w:t>4</w:t>
      </w:r>
      <w:r w:rsidRPr="00F918E8">
        <w:t>Cl, extracted with EtOAc. The combined organic phase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ISCO®; 220 g </w:t>
      </w:r>
      <w:proofErr w:type="spellStart"/>
      <w:r w:rsidRPr="00F918E8">
        <w:t>SepaFlash</w:t>
      </w:r>
      <w:proofErr w:type="spellEnd"/>
      <w:r w:rsidRPr="00F918E8">
        <w:t xml:space="preserve">® Silica Flash Column, Eluent of 30-60% </w:t>
      </w:r>
      <w:r w:rsidR="00F368D6">
        <w:t>EtOAc</w:t>
      </w:r>
      <w:r w:rsidRPr="00F918E8">
        <w:t xml:space="preserve"> / </w:t>
      </w:r>
      <w:r w:rsidR="00F368D6">
        <w:t>petroleum ether</w:t>
      </w:r>
      <w:r w:rsidRPr="00F918E8">
        <w:t>) and the eluent was concentrated under reduce</w:t>
      </w:r>
      <w:r w:rsidR="006D4752">
        <w:t>d</w:t>
      </w:r>
      <w:r w:rsidRPr="00F918E8">
        <w:t xml:space="preserve"> pressure to give the title compound as yellow oil (3.05 g, 13.13 mmol, 51% yield). </w:t>
      </w:r>
    </w:p>
    <w:p w14:paraId="0FB2E35B"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4.34 – 4.04 (m, 5H), 3.37 (d, </w:t>
      </w:r>
      <w:r w:rsidRPr="00F918E8">
        <w:rPr>
          <w:i/>
          <w:iCs/>
        </w:rPr>
        <w:t>J</w:t>
      </w:r>
      <w:r w:rsidRPr="00F918E8">
        <w:t xml:space="preserve"> = 7.9 Hz, 1H), 1.92 – 1.76 (m, 1H), 1.64 – 1.51 (m, 1H), 1.33 – 1.20 (m, 6H), 1.13 (s, 3H), 0.87 (t, </w:t>
      </w:r>
      <w:r w:rsidRPr="00F918E8">
        <w:rPr>
          <w:i/>
          <w:iCs/>
        </w:rPr>
        <w:t>J</w:t>
      </w:r>
      <w:r w:rsidRPr="00F918E8">
        <w:t xml:space="preserve"> = 7.5 Hz, 3H).</w:t>
      </w:r>
    </w:p>
    <w:p w14:paraId="4C2C1CEC" w14:textId="77777777" w:rsidR="00AA6201" w:rsidRPr="00F918E8" w:rsidRDefault="00AA6201" w:rsidP="00F918E8">
      <w:pPr>
        <w:jc w:val="left"/>
      </w:pPr>
      <w:r w:rsidRPr="00F918E8">
        <w:t>Rf = 0.7 (silica, petroleum ether: EtOAc 2: 1)</w:t>
      </w:r>
    </w:p>
    <w:p w14:paraId="1DF021AD" w14:textId="56E14EBD" w:rsidR="00AA6201" w:rsidRPr="00F918E8" w:rsidRDefault="00AA6201" w:rsidP="00F918E8">
      <w:pPr>
        <w:jc w:val="left"/>
      </w:pPr>
    </w:p>
    <w:p w14:paraId="2048A44B" w14:textId="35DD0F55" w:rsidR="00AA6201" w:rsidRPr="00A451B0" w:rsidRDefault="00AA6201" w:rsidP="00F918E8">
      <w:pPr>
        <w:jc w:val="left"/>
        <w:rPr>
          <w:i/>
        </w:rPr>
      </w:pPr>
      <w:r w:rsidRPr="00A451B0">
        <w:rPr>
          <w:i/>
        </w:rPr>
        <w:t xml:space="preserve">(2R,3S)-2-ethyl-3-hydroxy-2-methylsuccinic acid </w:t>
      </w:r>
    </w:p>
    <w:p w14:paraId="1FFC94FC" w14:textId="72494191" w:rsidR="00172F9F" w:rsidRDefault="00B37253" w:rsidP="006C647F">
      <w:pPr>
        <w:jc w:val="center"/>
      </w:pPr>
      <w:r>
        <w:object w:dxaOrig="5308" w:dyaOrig="1951" w14:anchorId="05351B1D">
          <v:shape id="_x0000_i1041" type="#_x0000_t75" style="width:266.25pt;height:97.5pt" o:ole="">
            <v:imagedata r:id="rId63" o:title=""/>
          </v:shape>
          <o:OLEObject Type="Embed" ProgID="ChemDraw_x64.Document.6.0" ShapeID="_x0000_i1041" DrawAspect="Content" ObjectID="_1802575421" r:id="rId64"/>
        </w:object>
      </w:r>
    </w:p>
    <w:p w14:paraId="74A34913" w14:textId="3C36DE57" w:rsidR="00AA6201" w:rsidRPr="006D4752" w:rsidRDefault="00AA6201" w:rsidP="00F918E8">
      <w:pPr>
        <w:jc w:val="left"/>
      </w:pPr>
      <w:r w:rsidRPr="00F918E8">
        <w:t>To a solution of diethyl (2R,3S)-2-ethyl-3-hydroxy-2-methylsuccinate (2.70 g, 11.62 mmol) and K</w:t>
      </w:r>
      <w:r w:rsidRPr="00F918E8">
        <w:rPr>
          <w:vertAlign w:val="subscript"/>
        </w:rPr>
        <w:t>2</w:t>
      </w:r>
      <w:r w:rsidRPr="00F918E8">
        <w:t>CO</w:t>
      </w:r>
      <w:r w:rsidRPr="00F918E8">
        <w:rPr>
          <w:vertAlign w:val="subscript"/>
        </w:rPr>
        <w:t>3</w:t>
      </w:r>
      <w:r w:rsidRPr="00F918E8">
        <w:t xml:space="preserve"> (9.64 g, 69.74 mmol) in H</w:t>
      </w:r>
      <w:r w:rsidRPr="00F918E8">
        <w:rPr>
          <w:vertAlign w:val="subscript"/>
        </w:rPr>
        <w:t>2</w:t>
      </w:r>
      <w:r w:rsidRPr="00F918E8">
        <w:t xml:space="preserve">O (42 mL) was refluxed at 100 °C for 16 hours. NaOH (1.40 g, 34.86 mmol) was added to the mixture and the mixture was stirred at 100 °C for 1 hour. The reaction mixture was cooled to 20 °C and acidified with concentrated HCl. Then the mixture was </w:t>
      </w:r>
      <w:proofErr w:type="gramStart"/>
      <w:r w:rsidR="006D4752" w:rsidRPr="00F918E8">
        <w:t>concentrated</w:t>
      </w:r>
      <w:proofErr w:type="gramEnd"/>
      <w:r w:rsidRPr="00F918E8">
        <w:t xml:space="preserve"> and the white solid was diluted with EtOAc, dried over Na</w:t>
      </w:r>
      <w:r w:rsidRPr="00F918E8">
        <w:rPr>
          <w:vertAlign w:val="subscript"/>
        </w:rPr>
        <w:t>2</w:t>
      </w:r>
      <w:r w:rsidRPr="00F918E8">
        <w:t>SO</w:t>
      </w:r>
      <w:r w:rsidRPr="00F918E8">
        <w:rPr>
          <w:vertAlign w:val="subscript"/>
        </w:rPr>
        <w:t>4</w:t>
      </w:r>
      <w:r w:rsidRPr="00F918E8">
        <w:t xml:space="preserve"> was added to the mixture. The mixture was </w:t>
      </w:r>
      <w:proofErr w:type="gramStart"/>
      <w:r w:rsidRPr="00F918E8">
        <w:t>filtered</w:t>
      </w:r>
      <w:proofErr w:type="gramEnd"/>
      <w:r w:rsidRPr="00F918E8">
        <w:t xml:space="preserve"> and the filtrate was concentrated to give the title compound as yellow oil (2.80 g, crude). The crude was used to next step directly without any other purification. </w:t>
      </w:r>
    </w:p>
    <w:p w14:paraId="373761C7"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4.35 (s, 1H), 1.95 – 1.82 (m, 1H), 1.82 – 1.63 (m, 1H), 1.26 (s, 3H), 0.95 (t, </w:t>
      </w:r>
      <w:r w:rsidRPr="00F918E8">
        <w:rPr>
          <w:i/>
          <w:iCs/>
        </w:rPr>
        <w:t>J</w:t>
      </w:r>
      <w:r w:rsidRPr="00F918E8">
        <w:t xml:space="preserve"> = 7.5 Hz, 3H).</w:t>
      </w:r>
    </w:p>
    <w:p w14:paraId="62AEDD24" w14:textId="77777777" w:rsidR="00AA6201" w:rsidRPr="00F918E8" w:rsidRDefault="00AA6201" w:rsidP="00F918E8">
      <w:pPr>
        <w:jc w:val="left"/>
        <w:rPr>
          <w:b/>
          <w:bCs/>
        </w:rPr>
      </w:pPr>
      <w:r w:rsidRPr="00F918E8">
        <w:t>Rf = 0.0 (silica, petroleum ether: EtOAc 2: 1, the Cpd.4 Rf=0.7 was consumed completely)</w:t>
      </w:r>
    </w:p>
    <w:p w14:paraId="6966A3B7" w14:textId="45DD3826" w:rsidR="00AA6201" w:rsidRPr="00F918E8" w:rsidRDefault="00AA6201" w:rsidP="00F918E8">
      <w:pPr>
        <w:jc w:val="left"/>
      </w:pPr>
    </w:p>
    <w:p w14:paraId="21A38411" w14:textId="65DB1CC9" w:rsidR="00AA6201" w:rsidRPr="00A451B0" w:rsidRDefault="00AA6201" w:rsidP="00F918E8">
      <w:pPr>
        <w:jc w:val="left"/>
        <w:rPr>
          <w:i/>
          <w:iCs/>
        </w:rPr>
      </w:pPr>
      <w:r w:rsidRPr="00A451B0">
        <w:rPr>
          <w:i/>
          <w:iCs/>
        </w:rPr>
        <w:t xml:space="preserve">(2R,3S)-4-(benzyloxy)-2-ethyl-3-hydroxy-2-methyl-4-oxobutanoic acid </w:t>
      </w:r>
    </w:p>
    <w:p w14:paraId="190E38D3" w14:textId="473A99CA" w:rsidR="00AA6201" w:rsidRPr="00F918E8" w:rsidRDefault="00BD0C5E" w:rsidP="009463E0">
      <w:pPr>
        <w:jc w:val="center"/>
        <w:rPr>
          <w:i/>
          <w:iCs/>
        </w:rPr>
      </w:pPr>
      <w:r>
        <w:object w:dxaOrig="5483" w:dyaOrig="1307" w14:anchorId="7C38A469">
          <v:shape id="_x0000_i1042" type="#_x0000_t75" style="width:273.75pt;height:65.25pt" o:ole="">
            <v:imagedata r:id="rId65" o:title=""/>
          </v:shape>
          <o:OLEObject Type="Embed" ProgID="ChemDraw_x64.Document.6.0" ShapeID="_x0000_i1042" DrawAspect="Content" ObjectID="_1802575422" r:id="rId66"/>
        </w:object>
      </w:r>
    </w:p>
    <w:p w14:paraId="03B0F074" w14:textId="13E4FB03" w:rsidR="00AA6201" w:rsidRPr="00F918E8" w:rsidRDefault="00AA6201" w:rsidP="00F918E8">
      <w:pPr>
        <w:jc w:val="left"/>
      </w:pPr>
      <w:r w:rsidRPr="00F918E8">
        <w:t xml:space="preserve">(2R,3S)-2-ethyl-3-hydroxy-2-methylsuccinic acid (2.8 g, crude) was placed in a round-bottomed flask and cooled in an ice bath. Then TFAA (6.63 mL, 47.68 mmol, 1.511 g/cm3) was added dropwise at 0 °C under nitrogen atmosphere. The white mixture was stirred 30 min at 0 °C and 2 hours 30 min at 20 °C. TFAA in excess and formed trifluoroacetic acid (TFA) were evaporated under vacuum at room temperature. Under nitrogen atmosphere </w:t>
      </w:r>
      <w:proofErr w:type="spellStart"/>
      <w:r w:rsidRPr="00F918E8">
        <w:t>BnOH</w:t>
      </w:r>
      <w:proofErr w:type="spellEnd"/>
      <w:r w:rsidRPr="00F918E8">
        <w:t xml:space="preserve"> (6.58 mL, 63.58 mmol, 1.045 g/cm</w:t>
      </w:r>
      <w:r w:rsidRPr="00526C4F">
        <w:rPr>
          <w:vertAlign w:val="superscript"/>
        </w:rPr>
        <w:t>3</w:t>
      </w:r>
      <w:r w:rsidRPr="00F918E8">
        <w:t>) was added to the intermediate cyclic anhydride obtained. The mixture was stirred at 20°C for 16 hours. TLC (</w:t>
      </w:r>
      <w:r w:rsidR="00764136">
        <w:t xml:space="preserve">petroleum </w:t>
      </w:r>
      <w:proofErr w:type="gramStart"/>
      <w:r w:rsidR="00764136">
        <w:t xml:space="preserve">ether </w:t>
      </w:r>
      <w:r w:rsidRPr="00F918E8">
        <w:t>:</w:t>
      </w:r>
      <w:proofErr w:type="gramEnd"/>
      <w:r w:rsidRPr="00F918E8">
        <w:t xml:space="preserve"> </w:t>
      </w:r>
      <w:r w:rsidR="00764136">
        <w:t xml:space="preserve">EtOAc </w:t>
      </w:r>
      <w:r w:rsidRPr="00F918E8">
        <w:t>=</w:t>
      </w:r>
      <w:r w:rsidR="005750F5">
        <w:t xml:space="preserve"> </w:t>
      </w:r>
      <w:r w:rsidRPr="00F918E8">
        <w:t>1:1, KMnO</w:t>
      </w:r>
      <w:r w:rsidRPr="00764136">
        <w:rPr>
          <w:vertAlign w:val="subscript"/>
        </w:rPr>
        <w:t>4</w:t>
      </w:r>
      <w:r w:rsidRPr="00F918E8">
        <w:t>) showed one new spot (Rf=0.5). The reaction mixture was acidified by HCl (1M, 2 mL) to pH~2-3. The resulting aqueous phase was extracted with EtOAc, and the combined organic phase</w:t>
      </w:r>
      <w:r w:rsidR="00796EB9">
        <w:t>s</w:t>
      </w:r>
      <w:r w:rsidRPr="00F918E8">
        <w:t xml:space="preserve"> </w:t>
      </w:r>
      <w:r w:rsidR="00796EB9">
        <w:t>were</w:t>
      </w:r>
      <w:r w:rsidRPr="00F918E8">
        <w:t xml:space="preserve"> dried over Na</w:t>
      </w:r>
      <w:r w:rsidRPr="00F918E8">
        <w:rPr>
          <w:vertAlign w:val="subscript"/>
        </w:rPr>
        <w:t>2</w:t>
      </w:r>
      <w:r w:rsidRPr="00F918E8">
        <w:t>SO</w:t>
      </w:r>
      <w:r w:rsidRPr="00F918E8">
        <w:rPr>
          <w:vertAlign w:val="subscript"/>
        </w:rPr>
        <w:t>4</w:t>
      </w:r>
      <w:r w:rsidRPr="00F918E8">
        <w:t xml:space="preserve">, filtered and concentrated under vacuum to give a residue. The residue was purified by flash silica gel chromatography (ISCO®; 120 g </w:t>
      </w:r>
      <w:proofErr w:type="spellStart"/>
      <w:r w:rsidRPr="00F918E8">
        <w:t>SepaFlash</w:t>
      </w:r>
      <w:proofErr w:type="spellEnd"/>
      <w:r w:rsidRPr="00F918E8">
        <w:t xml:space="preserve">® Silica Flash Column, Eluent of 0-50% </w:t>
      </w:r>
      <w:r w:rsidR="002626B8">
        <w:t xml:space="preserve">EtOAc </w:t>
      </w:r>
      <w:r w:rsidRPr="00F918E8">
        <w:t>/</w:t>
      </w:r>
      <w:r w:rsidR="002626B8">
        <w:t xml:space="preserve"> petroleum ether</w:t>
      </w:r>
      <w:r w:rsidRPr="00F918E8">
        <w:t xml:space="preserve">) and the eluent was concentrated to give the title compound as yellow oil (1.6 g, 6.01 mmol, 52% yield for two steps). </w:t>
      </w:r>
    </w:p>
    <w:p w14:paraId="360553DB"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7.42 – 7.29 (m, 5H), 5.22 (s, 2H), 4.37 (s, 1H), 1.89 – 1.74 (m, 1H), 1.69 – 1.55 (m, 1H), 1.13 (s, 3H), 0.90 (t, </w:t>
      </w:r>
      <w:r w:rsidRPr="00F918E8">
        <w:rPr>
          <w:i/>
          <w:iCs/>
        </w:rPr>
        <w:t>J</w:t>
      </w:r>
      <w:r w:rsidRPr="00F918E8">
        <w:t xml:space="preserve"> = 7.5 Hz, 3H).</w:t>
      </w:r>
    </w:p>
    <w:p w14:paraId="056EB781" w14:textId="77777777" w:rsidR="00AA6201" w:rsidRPr="00F918E8" w:rsidRDefault="00AA6201" w:rsidP="00F918E8">
      <w:pPr>
        <w:jc w:val="left"/>
        <w:rPr>
          <w:b/>
          <w:bCs/>
        </w:rPr>
      </w:pPr>
      <w:r w:rsidRPr="00F918E8">
        <w:t>Rf = 0.5 (silica, petroleum ether: EtOAc 1: 1)</w:t>
      </w:r>
    </w:p>
    <w:p w14:paraId="3E888E36" w14:textId="64A0EBB5" w:rsidR="00AA6201" w:rsidRPr="00F918E8" w:rsidRDefault="00AA6201" w:rsidP="00F918E8">
      <w:pPr>
        <w:jc w:val="left"/>
      </w:pPr>
    </w:p>
    <w:p w14:paraId="17C48ECD" w14:textId="3F456FB4" w:rsidR="00AA6201" w:rsidRPr="00A451B0" w:rsidRDefault="00AA6201" w:rsidP="00F918E8">
      <w:pPr>
        <w:jc w:val="left"/>
        <w:rPr>
          <w:i/>
          <w:iCs/>
        </w:rPr>
      </w:pPr>
      <w:r w:rsidRPr="00A451B0">
        <w:rPr>
          <w:i/>
          <w:iCs/>
        </w:rPr>
        <w:t xml:space="preserve">benzyl (2R,3R)-3-ethyl-3-methyl-4-oxooxetane-2-carboxylate </w:t>
      </w:r>
    </w:p>
    <w:p w14:paraId="2763D206" w14:textId="77190214" w:rsidR="00AA6201" w:rsidRPr="00F918E8" w:rsidRDefault="001C52D1" w:rsidP="007810E0">
      <w:pPr>
        <w:jc w:val="center"/>
        <w:rPr>
          <w:i/>
          <w:iCs/>
        </w:rPr>
      </w:pPr>
      <w:r>
        <w:object w:dxaOrig="5067" w:dyaOrig="1534" w14:anchorId="3A1DDBF6">
          <v:shape id="_x0000_i1043" type="#_x0000_t75" style="width:252.75pt;height:77.25pt" o:ole="">
            <v:imagedata r:id="rId67" o:title=""/>
          </v:shape>
          <o:OLEObject Type="Embed" ProgID="ChemDraw_x64.Document.6.0" ShapeID="_x0000_i1043" DrawAspect="Content" ObjectID="_1802575423" r:id="rId68"/>
        </w:object>
      </w:r>
    </w:p>
    <w:p w14:paraId="44F96A61" w14:textId="115840A2" w:rsidR="00AA6201" w:rsidRPr="00F918E8" w:rsidRDefault="00AA6201" w:rsidP="00F918E8">
      <w:pPr>
        <w:jc w:val="left"/>
      </w:pPr>
      <w:r w:rsidRPr="00F918E8">
        <w:t>To the mixture of (2R,3S)-4-(benzyloxy)-2-ethyl-3-hydroxy-2-methyl-4-oxobutanoic acid (800 mg, 3.00 mmol) and PPh</w:t>
      </w:r>
      <w:r w:rsidRPr="00F918E8">
        <w:rPr>
          <w:vertAlign w:val="subscript"/>
        </w:rPr>
        <w:t>3</w:t>
      </w:r>
      <w:r w:rsidRPr="00F918E8">
        <w:t xml:space="preserve"> (867 mg, 3.30 mmol) in THF (8 mL) was added the solution of DIAD (1.03 mL, 3.30 mmol, 1.027 g/cm</w:t>
      </w:r>
      <w:r w:rsidRPr="00F918E8">
        <w:rPr>
          <w:vertAlign w:val="superscript"/>
        </w:rPr>
        <w:t>3</w:t>
      </w:r>
      <w:r w:rsidRPr="00F918E8">
        <w:t>) in THF (4 mL) slowly at 0 °C under N</w:t>
      </w:r>
      <w:r w:rsidRPr="00F918E8">
        <w:rPr>
          <w:vertAlign w:val="subscript"/>
        </w:rPr>
        <w:t>2</w:t>
      </w:r>
      <w:r w:rsidRPr="00F918E8">
        <w:t>. The reaction mixture was warmed up to 10 °C and stirred under N</w:t>
      </w:r>
      <w:r w:rsidRPr="00F918E8">
        <w:rPr>
          <w:vertAlign w:val="subscript"/>
        </w:rPr>
        <w:t>2</w:t>
      </w:r>
      <w:r w:rsidRPr="00F918E8">
        <w:t xml:space="preserve"> for 16 hours. The reaction mixture was diluted with water and extracted with EtOAc, and the combined organic phase</w:t>
      </w:r>
      <w:r w:rsidR="001E731E">
        <w:t>s</w:t>
      </w:r>
      <w:r w:rsidRPr="00F918E8">
        <w:t xml:space="preserve"> w</w:t>
      </w:r>
      <w:r w:rsidR="001E731E">
        <w:t>ere</w:t>
      </w:r>
      <w:r w:rsidRPr="00F918E8">
        <w:t xml:space="preserve"> dried over Na</w:t>
      </w:r>
      <w:r w:rsidRPr="00F918E8">
        <w:rPr>
          <w:vertAlign w:val="subscript"/>
        </w:rPr>
        <w:t>2</w:t>
      </w:r>
      <w:r w:rsidRPr="00F918E8">
        <w:t>SO</w:t>
      </w:r>
      <w:r w:rsidRPr="00F918E8">
        <w:rPr>
          <w:vertAlign w:val="subscript"/>
        </w:rPr>
        <w:t>4</w:t>
      </w:r>
      <w:r w:rsidRPr="00F918E8">
        <w:t xml:space="preserve">, filtered and concentrated under vacuum to give a residue. The residue was purified by was purified by flash silica gel chromatography (ISCO®; 40 g </w:t>
      </w:r>
      <w:proofErr w:type="spellStart"/>
      <w:r w:rsidRPr="00F918E8">
        <w:t>SepaFlash</w:t>
      </w:r>
      <w:proofErr w:type="spellEnd"/>
      <w:r w:rsidRPr="00F918E8">
        <w:t xml:space="preserve">® Silica Flash Column, Eluent of 0%30% EtOAc /petroleum ether) and the eluent was concentrated under reduce pressure to give the title compound as colorless oil (450 mg, 1.81 mmol, 60.3% yield). </w:t>
      </w:r>
    </w:p>
    <w:p w14:paraId="2F72E527"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7.47 – 7.28 (m, 5H), 5.31 – 5.21 (m, 2H), 4.65 (s, 1H), 1.78 – 1.63 (m, 1H), 1.62 – 1.52 (m, 1H), 1.51 (s, 3H), 0.89 (t, </w:t>
      </w:r>
      <w:r w:rsidRPr="00F918E8">
        <w:rPr>
          <w:i/>
          <w:iCs/>
        </w:rPr>
        <w:t>J</w:t>
      </w:r>
      <w:r w:rsidRPr="00F918E8">
        <w:t xml:space="preserve"> = 7.5 Hz, 3H).</w:t>
      </w:r>
    </w:p>
    <w:p w14:paraId="265C9778" w14:textId="77777777" w:rsidR="00AA6201" w:rsidRPr="00F918E8" w:rsidRDefault="00AA6201" w:rsidP="00F918E8">
      <w:pPr>
        <w:jc w:val="left"/>
        <w:rPr>
          <w:b/>
          <w:bCs/>
        </w:rPr>
      </w:pPr>
      <w:r w:rsidRPr="00F918E8">
        <w:t>Rf = 0.7 (silica, petroleum ether: EtOAc 5: 1)</w:t>
      </w:r>
    </w:p>
    <w:p w14:paraId="492BA531" w14:textId="2D63518D" w:rsidR="00AA6201" w:rsidRPr="00F918E8" w:rsidRDefault="00AA6201" w:rsidP="00F918E8">
      <w:pPr>
        <w:jc w:val="left"/>
        <w:rPr>
          <w:b/>
          <w:bCs/>
        </w:rPr>
      </w:pPr>
    </w:p>
    <w:p w14:paraId="2A6D3766" w14:textId="0328F2DD" w:rsidR="00AA6201" w:rsidRPr="00A451B0" w:rsidRDefault="00AA6201" w:rsidP="00F918E8">
      <w:pPr>
        <w:jc w:val="left"/>
        <w:rPr>
          <w:i/>
        </w:rPr>
      </w:pPr>
      <w:r w:rsidRPr="00A451B0">
        <w:rPr>
          <w:i/>
        </w:rPr>
        <w:t xml:space="preserve">(2R,3R)-3-ethyl-3-methyl-4-oxooxetane-2-carboxylic acid </w:t>
      </w:r>
    </w:p>
    <w:p w14:paraId="32BE7052" w14:textId="22E37AFF" w:rsidR="00355C72" w:rsidRDefault="008C3D09" w:rsidP="00897AE9">
      <w:pPr>
        <w:jc w:val="center"/>
        <w:rPr>
          <w:iCs/>
        </w:rPr>
      </w:pPr>
      <w:r>
        <w:object w:dxaOrig="4553" w:dyaOrig="1427" w14:anchorId="70EA2157">
          <v:shape id="_x0000_i1044" type="#_x0000_t75" style="width:227.25pt;height:71.25pt" o:ole="">
            <v:imagedata r:id="rId69" o:title=""/>
          </v:shape>
          <o:OLEObject Type="Embed" ProgID="ChemDraw_x64.Document.6.0" ShapeID="_x0000_i1044" DrawAspect="Content" ObjectID="_1802575424" r:id="rId70"/>
        </w:object>
      </w:r>
    </w:p>
    <w:p w14:paraId="3C1DD0F8" w14:textId="778D8652" w:rsidR="00AA6201" w:rsidRPr="00F918E8" w:rsidRDefault="00AA6201" w:rsidP="00F918E8">
      <w:pPr>
        <w:jc w:val="left"/>
        <w:rPr>
          <w:iCs/>
        </w:rPr>
      </w:pPr>
      <w:r w:rsidRPr="00F918E8">
        <w:rPr>
          <w:iCs/>
        </w:rPr>
        <w:t>To a solution of benzyl (2R,3R)-3-ethyl-3-methyl-4-oxooxetane-2-carboxylate (400 mg, 1.61 mmol) in EA (40 mL) was added Pd/C (400 mg, 50% wet). the reaction mixture was purged and degassed with H</w:t>
      </w:r>
      <w:r w:rsidRPr="00F918E8">
        <w:rPr>
          <w:iCs/>
          <w:vertAlign w:val="subscript"/>
        </w:rPr>
        <w:t>2</w:t>
      </w:r>
      <w:r w:rsidRPr="00F918E8">
        <w:rPr>
          <w:iCs/>
        </w:rPr>
        <w:t xml:space="preserve"> (15 psi) for 3 times and stirred at 25°C for 16 hours. The reaction mixture was filtered over Celite pad, the filter cake was washed with </w:t>
      </w:r>
      <w:r w:rsidR="0063082D">
        <w:rPr>
          <w:iCs/>
        </w:rPr>
        <w:t>EtOAc</w:t>
      </w:r>
      <w:r w:rsidRPr="00F918E8">
        <w:rPr>
          <w:iCs/>
        </w:rPr>
        <w:t>, and the combined filter liquor</w:t>
      </w:r>
      <w:r w:rsidR="0063082D">
        <w:rPr>
          <w:iCs/>
        </w:rPr>
        <w:t>s</w:t>
      </w:r>
      <w:r w:rsidRPr="00F918E8">
        <w:rPr>
          <w:iCs/>
        </w:rPr>
        <w:t xml:space="preserve"> w</w:t>
      </w:r>
      <w:r w:rsidR="0063082D">
        <w:rPr>
          <w:iCs/>
        </w:rPr>
        <w:t>ere</w:t>
      </w:r>
      <w:r w:rsidRPr="00F918E8">
        <w:rPr>
          <w:iCs/>
        </w:rPr>
        <w:t xml:space="preserve"> concentrated to give the title compound as colorless oil (250 mg, crude). The crude used to next step directly without any other purification. </w:t>
      </w:r>
    </w:p>
    <w:p w14:paraId="5EE69BCC" w14:textId="77777777" w:rsidR="00AA6201" w:rsidRPr="00F918E8" w:rsidRDefault="00AA6201" w:rsidP="00F918E8">
      <w:pPr>
        <w:jc w:val="left"/>
        <w:rPr>
          <w:iCs/>
        </w:rPr>
      </w:pPr>
      <w:r w:rsidRPr="00F918E8">
        <w:rPr>
          <w:iCs/>
          <w:vertAlign w:val="superscript"/>
        </w:rPr>
        <w:t>1</w:t>
      </w:r>
      <w:r w:rsidRPr="00F918E8">
        <w:rPr>
          <w:iCs/>
        </w:rPr>
        <w:t>H NMR (400 MHz, CDCl</w:t>
      </w:r>
      <w:r w:rsidRPr="00F918E8">
        <w:rPr>
          <w:iCs/>
          <w:vertAlign w:val="subscript"/>
        </w:rPr>
        <w:t>3</w:t>
      </w:r>
      <w:r w:rsidRPr="00F918E8">
        <w:rPr>
          <w:iCs/>
        </w:rPr>
        <w:t xml:space="preserve">) δ 4.70 (s, 1H), 1.95 – 1.81 (m, 1H), 1.80 – 1.66 (m, 1H), 1.57 (s, 3H), 1.05 (t, </w:t>
      </w:r>
      <w:r w:rsidRPr="00F918E8">
        <w:rPr>
          <w:i/>
          <w:iCs/>
        </w:rPr>
        <w:t>J</w:t>
      </w:r>
      <w:r w:rsidRPr="00F918E8">
        <w:rPr>
          <w:iCs/>
        </w:rPr>
        <w:t xml:space="preserve"> = 7.5 Hz, 3H).</w:t>
      </w:r>
    </w:p>
    <w:p w14:paraId="5948950B" w14:textId="57CC20AF" w:rsidR="00AA6201" w:rsidRPr="00F918E8" w:rsidRDefault="00AA6201" w:rsidP="00F918E8">
      <w:pPr>
        <w:jc w:val="left"/>
        <w:rPr>
          <w:b/>
          <w:bCs/>
        </w:rPr>
      </w:pPr>
      <w:r w:rsidRPr="00776EF8">
        <w:t>Rf = 0.0</w:t>
      </w:r>
      <w:r w:rsidRPr="00F918E8">
        <w:t xml:space="preserve"> (silica, petroleum ether: EtOAc 5: 1, the </w:t>
      </w:r>
      <w:r w:rsidR="00A52B52">
        <w:t>starting material</w:t>
      </w:r>
      <w:r w:rsidRPr="00F918E8">
        <w:t xml:space="preserve"> Rf=0.7 was consumed completely)</w:t>
      </w:r>
    </w:p>
    <w:p w14:paraId="508ABC8F" w14:textId="77777777" w:rsidR="00AA6201" w:rsidRPr="00F918E8" w:rsidRDefault="00AA6201" w:rsidP="00F918E8">
      <w:pPr>
        <w:jc w:val="left"/>
        <w:rPr>
          <w:iCs/>
        </w:rPr>
      </w:pPr>
    </w:p>
    <w:p w14:paraId="7570938F" w14:textId="05B7C2EE" w:rsidR="00AA6201" w:rsidRPr="00F918E8" w:rsidRDefault="00AA6201" w:rsidP="00F918E8">
      <w:pPr>
        <w:jc w:val="left"/>
      </w:pPr>
    </w:p>
    <w:p w14:paraId="7AD9DE70" w14:textId="2D4334AC" w:rsidR="00AA6201" w:rsidRPr="00A451B0" w:rsidRDefault="00AA6201" w:rsidP="00F918E8">
      <w:pPr>
        <w:jc w:val="left"/>
        <w:rPr>
          <w:i/>
          <w:iCs/>
        </w:rPr>
      </w:pPr>
      <w:r w:rsidRPr="00A451B0">
        <w:rPr>
          <w:i/>
          <w:iCs/>
        </w:rPr>
        <w:t>(3R,4R)-3-ethyl-4-((1R,5S)-3-(7-(8-ethynyl-7-fluoro-3-hydroxynaphthalen-1-yl)-8-fluoro-2-(((2R,7aS)-2-fluorotetrahydro-1H-pyrrolizin-7a(5H)-yl)methoxy)pyrido[4,3-d]pyrimidin-4-yl)-3,8-diazabicyclo[3.2.1]octane-8-carbonyl)-3-methyloxetan-2-one</w:t>
      </w:r>
      <w:r w:rsidR="008C52BF" w:rsidRPr="00A451B0">
        <w:rPr>
          <w:i/>
          <w:iCs/>
        </w:rPr>
        <w:t xml:space="preserve"> (3R, 4R)-</w:t>
      </w:r>
      <w:r w:rsidR="008C52BF" w:rsidRPr="00A451B0">
        <w:rPr>
          <w:b/>
          <w:bCs/>
          <w:i/>
          <w:iCs/>
        </w:rPr>
        <w:t>3</w:t>
      </w:r>
      <w:r w:rsidR="008C52BF" w:rsidRPr="00A451B0">
        <w:rPr>
          <w:i/>
          <w:iCs/>
        </w:rPr>
        <w:t xml:space="preserve">  </w:t>
      </w:r>
    </w:p>
    <w:p w14:paraId="13377AE2" w14:textId="77777777" w:rsidR="00AA6201" w:rsidRPr="00F918E8" w:rsidRDefault="00AA6201" w:rsidP="00F918E8">
      <w:pPr>
        <w:jc w:val="left"/>
        <w:rPr>
          <w:iCs/>
        </w:rPr>
      </w:pPr>
    </w:p>
    <w:p w14:paraId="5271DDE2" w14:textId="65B32CDA" w:rsidR="00AA6201" w:rsidRPr="00F918E8" w:rsidRDefault="00126665" w:rsidP="00DE7620">
      <w:pPr>
        <w:jc w:val="center"/>
        <w:rPr>
          <w:i/>
          <w:iCs/>
        </w:rPr>
      </w:pPr>
      <w:r>
        <w:object w:dxaOrig="8210" w:dyaOrig="4555" w14:anchorId="13B2A7E4">
          <v:shape id="_x0000_i1045" type="#_x0000_t75" style="width:330pt;height:183.75pt" o:ole="">
            <v:imagedata r:id="rId71" o:title=""/>
          </v:shape>
          <o:OLEObject Type="Embed" ProgID="ChemDraw_x64.Document.6.0" ShapeID="_x0000_i1045" DrawAspect="Content" ObjectID="_1802575425" r:id="rId72"/>
        </w:object>
      </w:r>
    </w:p>
    <w:p w14:paraId="18C91064" w14:textId="3E42A61F" w:rsidR="00AA6201" w:rsidRPr="00F918E8" w:rsidRDefault="00AA6201" w:rsidP="00F918E8">
      <w:pPr>
        <w:jc w:val="left"/>
      </w:pPr>
      <w:r w:rsidRPr="00F918E8">
        <w:t xml:space="preserve">To the mixture of </w:t>
      </w:r>
      <w:r w:rsidRPr="00F918E8">
        <w:rPr>
          <w:iCs/>
        </w:rPr>
        <w:t xml:space="preserve">(2R,3R)-3-ethyl-3-methyl-4-oxooxetane-2-carboxylic acid </w:t>
      </w:r>
      <w:r w:rsidRPr="00F918E8">
        <w:t>(21 mg, crude) and 2, 6-lutidine (0.080 mL, 0.19 mmol, 0.92 g/cm</w:t>
      </w:r>
      <w:r w:rsidRPr="00F918E8">
        <w:rPr>
          <w:vertAlign w:val="superscript"/>
        </w:rPr>
        <w:t>3</w:t>
      </w:r>
      <w:r w:rsidRPr="00F918E8">
        <w:t xml:space="preserve">) in DMF (1.6 mL) was added COMU (68 mg, 0.14 mmol), the mixture was stirred at -5 °C for 15 min, then </w:t>
      </w:r>
      <w:r w:rsidRPr="00F918E8">
        <w:rPr>
          <w:iCs/>
        </w:rPr>
        <w:t>4-(4-((1R,5S)-3,8-diazabicyclo[3.2.1]octan-3-yl)-8-fluoro-2-(((2R,7aS)-2-fluorotetrahydro-1H-pyrrolizin-7a(5H)-yl)methoxy)pyrido[4,3-d]pyrimidin-7-yl)-5-ethynyl-6-fluoronaphthalen-2-ol</w:t>
      </w:r>
      <w:r w:rsidRPr="00F918E8">
        <w:t xml:space="preserve"> (</w:t>
      </w:r>
      <w:r w:rsidR="00BC74D9">
        <w:t xml:space="preserve">MRTX1133, </w:t>
      </w:r>
      <w:r w:rsidRPr="00F918E8">
        <w:t xml:space="preserve">80 mg, 0.13 mmol) was added. The reaction mixture was stirred at -5 °C for 15 min. The </w:t>
      </w:r>
      <w:r w:rsidR="002C486B">
        <w:t xml:space="preserve">reaction </w:t>
      </w:r>
      <w:r w:rsidRPr="00F918E8">
        <w:t>mixture was diluted with saturated solution of NaHCO</w:t>
      </w:r>
      <w:r w:rsidRPr="00F918E8">
        <w:rPr>
          <w:vertAlign w:val="subscript"/>
        </w:rPr>
        <w:t>3</w:t>
      </w:r>
      <w:r w:rsidRPr="00F918E8">
        <w:t xml:space="preserve"> and extracted with EtOAc, and the combined organic phase was washed with brine and 10% aqueous solution of LiCl, then the organic phase was dried over Na</w:t>
      </w:r>
      <w:r w:rsidRPr="00F918E8">
        <w:rPr>
          <w:vertAlign w:val="subscript"/>
        </w:rPr>
        <w:t>2</w:t>
      </w:r>
      <w:r w:rsidRPr="00F918E8">
        <w:t>SO</w:t>
      </w:r>
      <w:r w:rsidRPr="00F918E8">
        <w:rPr>
          <w:vertAlign w:val="subscript"/>
        </w:rPr>
        <w:t>4</w:t>
      </w:r>
      <w:r w:rsidRPr="00F918E8">
        <w:t>, filtered and concentrated under vacuum to give a residue. The residue was purified by</w:t>
      </w:r>
      <w:r w:rsidRPr="00F918E8">
        <w:rPr>
          <w:lang w:val="en-GB"/>
        </w:rPr>
        <w:t xml:space="preserve"> </w:t>
      </w:r>
      <w:r w:rsidRPr="00F918E8">
        <w:t xml:space="preserve">preparative reversed phase (48g of </w:t>
      </w:r>
      <w:proofErr w:type="spellStart"/>
      <w:r w:rsidRPr="00F918E8">
        <w:t>SepaFlash</w:t>
      </w:r>
      <w:proofErr w:type="spellEnd"/>
      <w:r w:rsidRPr="00F918E8">
        <w:t xml:space="preserve">® Spherical C18,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30 - 70% in 20 min, flow rate: 60 mL/min; column temperature: R.T. Wavelength: 220 nm/254 nm), the eluent was concentrated and lyophilized to give the title compound as a yellow solid (49.06 mg, 0.066 mmol, 49% yield).</w:t>
      </w:r>
      <w:r w:rsidR="00DE7620">
        <w:t xml:space="preserve"> </w:t>
      </w:r>
    </w:p>
    <w:p w14:paraId="74867E27" w14:textId="009C8219" w:rsidR="00AA6201" w:rsidRPr="00F918E8" w:rsidRDefault="00AA6201" w:rsidP="00F918E8">
      <w:pPr>
        <w:jc w:val="left"/>
      </w:pPr>
      <w:r w:rsidRPr="008C52BF">
        <w:rPr>
          <w:vertAlign w:val="superscript"/>
        </w:rPr>
        <w:t>1</w:t>
      </w:r>
      <w:r w:rsidRPr="00F918E8">
        <w:t>H NMR (400 MHz, DMSO) δ 8.94 - 9.16 (m, 1H), 7.95 (dd, J=9.20, 5.90 Hz, 1 H), 7.45 (t, J=9.00 , 1 H), 7.39 (d, J=2.6 Hz, 1 H), 7.10 - 7.23 (m, 1 H), 5.37 - 5.50 (m, 1 H), 5.29 (d, 54.4 Hz, 1 H), 4.69 - 4.90 (m, 1H), 4.54 - 4.69 (m, 1 H), 4.43 - 4.54 (m, 1 H), 4.22 - 4.41 (m, 1H), 4.16 (d, J= 10.5, 3.1 Hz, 1H), 4.07 (d, J= 10.7, 1 H), 3.85 - 3.92 (m, 1 H), 3.68 - 3.83 (m, 1 H), 3.44 - 3.68 (m, 1H), 3.00 - 3.20 (m, 3 H), 2.77 - 2.92 (m, 1 H), 2.05 - 2.22 (m, 2 H), 1.98 - 2.05 (m, 1 H), 1.58 - 1.91 (m, 8 H), 1.49 - 1.56 (m, 3 H), 1.35 - 1.46 (m, 1H), 0.79 - 1.03 (m, 3H)</w:t>
      </w:r>
    </w:p>
    <w:p w14:paraId="66A2965A" w14:textId="77777777" w:rsidR="00AA6201" w:rsidRPr="00F918E8" w:rsidRDefault="00AA6201" w:rsidP="00F918E8">
      <w:pPr>
        <w:jc w:val="left"/>
      </w:pPr>
      <w:r w:rsidRPr="00F918E8">
        <w:rPr>
          <w:vertAlign w:val="superscript"/>
        </w:rPr>
        <w:t>19</w:t>
      </w:r>
      <w:r w:rsidRPr="00F918E8">
        <w:t>F NMR (376 MHz, DMSO) δ -109.93 – -110.93 (m), -139.25 – -140.67 (m), -171.04 – -173.06 (m).</w:t>
      </w:r>
    </w:p>
    <w:p w14:paraId="066EE206" w14:textId="769507FD" w:rsidR="00AA6201" w:rsidRPr="00F918E8" w:rsidRDefault="00AA6201" w:rsidP="00F918E8">
      <w:pPr>
        <w:jc w:val="left"/>
        <w:rPr>
          <w:lang w:val="de-CH"/>
        </w:rPr>
      </w:pPr>
      <w:r w:rsidRPr="00F918E8">
        <w:rPr>
          <w:lang w:val="de-CH"/>
        </w:rPr>
        <w:t>LCMS-1: Rt = 0.463 min; MS m/z [M+H]</w:t>
      </w:r>
      <w:r w:rsidRPr="00F918E8">
        <w:rPr>
          <w:vertAlign w:val="superscript"/>
          <w:lang w:val="de-CH"/>
        </w:rPr>
        <w:t>+</w:t>
      </w:r>
      <w:r w:rsidRPr="00F918E8">
        <w:rPr>
          <w:lang w:val="de-CH"/>
        </w:rPr>
        <w:t>: 741.4</w:t>
      </w:r>
    </w:p>
    <w:p w14:paraId="66E1C629" w14:textId="25D477D7" w:rsidR="00AA6201" w:rsidRPr="00F918E8" w:rsidRDefault="00AA6201" w:rsidP="00F918E8">
      <w:pPr>
        <w:jc w:val="left"/>
        <w:rPr>
          <w:lang w:val="de-CH"/>
        </w:rPr>
      </w:pPr>
      <w:r w:rsidRPr="00F918E8">
        <w:rPr>
          <w:lang w:val="de-CH"/>
        </w:rPr>
        <w:t>HPLC-2: Rt = 1.246 min; purity: 97.0%; Rt (SFC) = 2.216 min; ee: 100%;</w:t>
      </w:r>
    </w:p>
    <w:p w14:paraId="7E7C05C2" w14:textId="46EB5C33" w:rsidR="00AA6201" w:rsidRPr="00F918E8" w:rsidRDefault="00AA6201" w:rsidP="00F918E8">
      <w:pPr>
        <w:jc w:val="left"/>
        <w:rPr>
          <w:lang w:val="de-CH"/>
        </w:rPr>
      </w:pPr>
      <w:r w:rsidRPr="00F918E8">
        <w:rPr>
          <w:lang w:val="de-CH"/>
        </w:rPr>
        <w:t>SFC-9 Rt = 2.216 min; ee: 100%;</w:t>
      </w:r>
    </w:p>
    <w:p w14:paraId="395DB93B" w14:textId="77777777" w:rsidR="00AA6201" w:rsidRPr="00F918E8" w:rsidRDefault="00AA6201" w:rsidP="00F918E8">
      <w:pPr>
        <w:jc w:val="left"/>
        <w:rPr>
          <w:lang w:val="de-CH"/>
        </w:rPr>
      </w:pPr>
    </w:p>
    <w:p w14:paraId="0C16783C" w14:textId="41721EB2" w:rsidR="00AA6201" w:rsidRPr="00E679DB" w:rsidRDefault="00AA6201" w:rsidP="00A451B0">
      <w:pPr>
        <w:pStyle w:val="Heading2"/>
        <w:rPr>
          <w:lang w:val="de-CH"/>
        </w:rPr>
      </w:pPr>
      <w:bookmarkStart w:id="40" w:name="_Toc191374873"/>
      <w:r w:rsidRPr="00F918E8">
        <w:rPr>
          <w:lang w:val="de-CH"/>
        </w:rPr>
        <w:t>(3S,4R)-4-((1R,5S)-3-(7-(8-ethynyl-7-fluoro-3-hydroxynaphthalen-1-yl)-8-fluoro-2-(((2R,7aS)-2-fluorotetrahydro-1H-pyrrolizin-7a(5H)-yl)methoxy)pyrido[4,3-d]pyrimidin-4-yl)-3,8-diazabicyclo[3.2.1]octane-8-carbonyl)-3-methyl-3-propyloxetan-2-one</w:t>
      </w:r>
      <w:r w:rsidR="00E679DB">
        <w:rPr>
          <w:lang w:val="de-CH"/>
        </w:rPr>
        <w:t xml:space="preserve"> </w:t>
      </w:r>
      <w:r w:rsidR="00813F07">
        <w:rPr>
          <w:lang w:val="de-CH"/>
        </w:rPr>
        <w:t>(3S, 4R</w:t>
      </w:r>
      <w:r w:rsidR="00546717">
        <w:rPr>
          <w:lang w:val="de-CH"/>
        </w:rPr>
        <w:t>)</w:t>
      </w:r>
      <w:r w:rsidR="00813F07">
        <w:rPr>
          <w:lang w:val="de-CH"/>
        </w:rPr>
        <w:t>-</w:t>
      </w:r>
      <w:r w:rsidR="009F2FFC">
        <w:rPr>
          <w:b/>
          <w:lang w:val="de-CH"/>
        </w:rPr>
        <w:t>5</w:t>
      </w:r>
      <w:bookmarkEnd w:id="40"/>
    </w:p>
    <w:p w14:paraId="5AF9DD82" w14:textId="0C593D20" w:rsidR="00E679DB" w:rsidRPr="00F918E8" w:rsidRDefault="00E679DB" w:rsidP="00F918E8">
      <w:pPr>
        <w:jc w:val="left"/>
        <w:rPr>
          <w:lang w:val="de-CH"/>
        </w:rPr>
      </w:pPr>
      <w:r w:rsidRPr="00DA095B">
        <w:object w:dxaOrig="15765" w:dyaOrig="8701" w14:anchorId="3EB3A1F6">
          <v:shape id="_x0000_i1046" type="#_x0000_t75" style="width:468.75pt;height:258.75pt" o:ole="">
            <v:imagedata r:id="rId73" o:title=""/>
          </v:shape>
          <o:OLEObject Type="Embed" ProgID="ChemDraw_x64.Document.6.0" ShapeID="_x0000_i1046" DrawAspect="Content" ObjectID="_1802575426" r:id="rId74"/>
        </w:object>
      </w:r>
    </w:p>
    <w:p w14:paraId="7D433D19" w14:textId="77777777" w:rsidR="00AA6201" w:rsidRPr="00F918E8" w:rsidRDefault="00AA6201" w:rsidP="00F918E8">
      <w:pPr>
        <w:jc w:val="left"/>
        <w:rPr>
          <w:lang w:val="de-CH"/>
        </w:rPr>
      </w:pPr>
    </w:p>
    <w:p w14:paraId="178BE5BD" w14:textId="23AE7209" w:rsidR="00AA6201" w:rsidRPr="00F918E8" w:rsidRDefault="00484738" w:rsidP="00F918E8">
      <w:pPr>
        <w:jc w:val="left"/>
        <w:rPr>
          <w:i/>
        </w:rPr>
      </w:pPr>
      <w:r>
        <w:rPr>
          <w:i/>
        </w:rPr>
        <w:t>d</w:t>
      </w:r>
      <w:r w:rsidR="00AA6201" w:rsidRPr="00F918E8">
        <w:rPr>
          <w:i/>
        </w:rPr>
        <w:t xml:space="preserve">iethyl (2S,3R)-2-allyl-3-hydroxy-2-methylsuccinate </w:t>
      </w:r>
    </w:p>
    <w:p w14:paraId="6CF94EA9" w14:textId="49C3CA7D" w:rsidR="00AA6201" w:rsidRPr="00F918E8" w:rsidRDefault="009D1CAB" w:rsidP="00A60DBA">
      <w:pPr>
        <w:jc w:val="center"/>
        <w:rPr>
          <w:i/>
        </w:rPr>
      </w:pPr>
      <w:r w:rsidRPr="00DA095B">
        <w:object w:dxaOrig="8041" w:dyaOrig="1378" w14:anchorId="33089538">
          <v:shape id="_x0000_i1047" type="#_x0000_t75" style="width:320.25pt;height:54.75pt" o:ole="">
            <v:imagedata r:id="rId75" o:title=""/>
          </v:shape>
          <o:OLEObject Type="Embed" ProgID="ChemDraw_x64.Document.6.0" ShapeID="_x0000_i1047" DrawAspect="Content" ObjectID="_1802575427" r:id="rId76"/>
        </w:object>
      </w:r>
    </w:p>
    <w:p w14:paraId="334BA2C8" w14:textId="569B9F9A" w:rsidR="00AA6201" w:rsidRPr="00F918E8" w:rsidRDefault="00AA6201" w:rsidP="00F918E8">
      <w:pPr>
        <w:jc w:val="left"/>
        <w:rPr>
          <w:iCs/>
        </w:rPr>
      </w:pPr>
      <w:r w:rsidRPr="00F918E8">
        <w:t xml:space="preserve">To a solution of </w:t>
      </w:r>
      <w:proofErr w:type="spellStart"/>
      <w:r w:rsidRPr="00F918E8">
        <w:t>diisopropylamine</w:t>
      </w:r>
      <w:proofErr w:type="spellEnd"/>
      <w:r w:rsidRPr="00F918E8">
        <w:t xml:space="preserve"> (3.17 g, 4.42 mL, 31.3 mmol) in THF (20.0 mL) was added BuLi (2.11 g, 20.6 mL, 1.60 molar in hexanes, 32.9 mmol) at -78 °C. The reaction mixture was warmed to 0 °C and stirred for 1 hour. It was then added dropwise under a nitrogen atmosphere to another solution of diethyl (2</w:t>
      </w:r>
      <w:r w:rsidRPr="00F918E8">
        <w:rPr>
          <w:i/>
          <w:iCs/>
        </w:rPr>
        <w:t>R</w:t>
      </w:r>
      <w:r w:rsidRPr="00F918E8">
        <w:t>)-2-hydroxy-3-methylsuccinate</w:t>
      </w:r>
      <w:r w:rsidR="007D617E">
        <w:t xml:space="preserve"> (</w:t>
      </w:r>
      <w:r w:rsidR="000B2584">
        <w:t xml:space="preserve">see example </w:t>
      </w:r>
      <w:r w:rsidR="000B2584" w:rsidRPr="006949BA">
        <w:rPr>
          <w:rStyle w:val="Heading2Char"/>
          <w:i w:val="0"/>
          <w:iCs/>
        </w:rPr>
        <w:t>(3S, 4R)-</w:t>
      </w:r>
      <w:r w:rsidR="000B2584" w:rsidRPr="006949BA">
        <w:rPr>
          <w:rStyle w:val="Heading2Char"/>
          <w:b/>
          <w:bCs/>
          <w:i w:val="0"/>
          <w:iCs/>
        </w:rPr>
        <w:t>4</w:t>
      </w:r>
      <w:r w:rsidR="006949BA">
        <w:rPr>
          <w:rStyle w:val="Heading2Char"/>
        </w:rPr>
        <w:t xml:space="preserve">; </w:t>
      </w:r>
      <w:r w:rsidRPr="00F918E8">
        <w:t xml:space="preserve">1.60 g, 7.83 mmol) in THF (40 mL) cooled to -78 °C. The resultant yellow mixture was stirred at -78 °C for 1 hour, and then 3-iodoprop-1-ene (3.95 g, 2.16 mL, 23.5 mmol) was added dropwise. The reaction was shielded from light with </w:t>
      </w:r>
      <w:proofErr w:type="spellStart"/>
      <w:r w:rsidRPr="00F918E8">
        <w:t>aluminium</w:t>
      </w:r>
      <w:proofErr w:type="spellEnd"/>
      <w:r w:rsidRPr="00F918E8">
        <w:t xml:space="preserve"> foil, stirred for a further 2 hours at -78 °C and warmed to room temperature over 18 hours. The mixture was quenched with saturated NH</w:t>
      </w:r>
      <w:r w:rsidRPr="00F918E8">
        <w:rPr>
          <w:vertAlign w:val="subscript"/>
        </w:rPr>
        <w:t>4</w:t>
      </w:r>
      <w:r w:rsidRPr="00F918E8">
        <w:t>Cl solution and extracted twice with EtOAc. The combined organic phases were dried over anhydrous Na</w:t>
      </w:r>
      <w:r w:rsidRPr="00F918E8">
        <w:rPr>
          <w:vertAlign w:val="subscript"/>
        </w:rPr>
        <w:t>2</w:t>
      </w:r>
      <w:r w:rsidRPr="00F918E8">
        <w:t>SO</w:t>
      </w:r>
      <w:r w:rsidRPr="00F918E8">
        <w:rPr>
          <w:vertAlign w:val="subscript"/>
        </w:rPr>
        <w:t>4</w:t>
      </w:r>
      <w:r w:rsidRPr="00F918E8">
        <w:t xml:space="preserve">, filtered and concentrated </w:t>
      </w:r>
      <w:r w:rsidRPr="00F918E8">
        <w:rPr>
          <w:i/>
          <w:iCs/>
        </w:rPr>
        <w:t>in vacuo</w:t>
      </w:r>
      <w:r w:rsidRPr="00F918E8">
        <w:t xml:space="preserve">. </w:t>
      </w:r>
      <w:r w:rsidR="00D65FA2">
        <w:t>The crude</w:t>
      </w:r>
      <w:r w:rsidRPr="00F918E8">
        <w:t xml:space="preserve"> orange-brown oil was purified by automated chromatography (</w:t>
      </w:r>
      <w:proofErr w:type="spellStart"/>
      <w:r w:rsidRPr="00F918E8">
        <w:t>Isolera</w:t>
      </w:r>
      <w:proofErr w:type="spellEnd"/>
      <w:r w:rsidRPr="00F918E8">
        <w:t>; 100 g SNAP cartridge, eluting with a gradient of 0-25% EtOAc in cyclohexane) to provide the title compound as an orange oil (673 mg, 2.76 mmol, 35%)</w:t>
      </w:r>
      <w:r w:rsidRPr="00F918E8">
        <w:rPr>
          <w:iCs/>
        </w:rPr>
        <w:t>.</w:t>
      </w:r>
    </w:p>
    <w:p w14:paraId="3C219149" w14:textId="77777777" w:rsidR="00AA6201" w:rsidRPr="00F918E8" w:rsidRDefault="00AA6201" w:rsidP="00F918E8">
      <w:pPr>
        <w:jc w:val="left"/>
        <w:rPr>
          <w:vertAlign w:val="superscript"/>
        </w:rPr>
      </w:pPr>
      <w:r w:rsidRPr="003F0249">
        <w:t>LCMS_02_MIN_FINAL_ANALYSIS; RT = 0.87 min; m/z = 245.3 [M+</w:t>
      </w:r>
      <w:proofErr w:type="gramStart"/>
      <w:r w:rsidRPr="003F0249">
        <w:t>H]</w:t>
      </w:r>
      <w:r w:rsidRPr="003F0249">
        <w:rPr>
          <w:vertAlign w:val="superscript"/>
        </w:rPr>
        <w:t>+</w:t>
      </w:r>
      <w:proofErr w:type="gramEnd"/>
    </w:p>
    <w:p w14:paraId="6ECF84C5" w14:textId="263A58C5" w:rsidR="00AA6201" w:rsidRPr="00F918E8" w:rsidRDefault="00AA6201" w:rsidP="00F918E8">
      <w:pPr>
        <w:jc w:val="left"/>
      </w:pPr>
    </w:p>
    <w:p w14:paraId="2A255EF2" w14:textId="2D01B0AE" w:rsidR="00AA6201" w:rsidRDefault="00AA6201" w:rsidP="00F918E8">
      <w:pPr>
        <w:jc w:val="left"/>
      </w:pPr>
      <w:r w:rsidRPr="00F918E8">
        <w:rPr>
          <w:i/>
          <w:iCs/>
        </w:rPr>
        <w:t>(2S,3R)-2-allyl-3-hydroxy-2-methylsuccinic acid</w:t>
      </w:r>
    </w:p>
    <w:p w14:paraId="2408D461" w14:textId="43168C21" w:rsidR="0001452D" w:rsidRPr="00F918E8" w:rsidRDefault="009D1CAB" w:rsidP="00465C40">
      <w:pPr>
        <w:jc w:val="center"/>
        <w:rPr>
          <w:i/>
          <w:iCs/>
        </w:rPr>
      </w:pPr>
      <w:r w:rsidRPr="00DA095B">
        <w:object w:dxaOrig="6979" w:dyaOrig="1166" w14:anchorId="1FD4FEA7">
          <v:shape id="_x0000_i1048" type="#_x0000_t75" style="width:249.75pt;height:42pt" o:ole="">
            <v:imagedata r:id="rId77" o:title=""/>
          </v:shape>
          <o:OLEObject Type="Embed" ProgID="ChemDraw_x64.Document.6.0" ShapeID="_x0000_i1048" DrawAspect="Content" ObjectID="_1802575428" r:id="rId78"/>
        </w:object>
      </w:r>
    </w:p>
    <w:p w14:paraId="76B83A9C" w14:textId="77777777" w:rsidR="00AA6201" w:rsidRPr="00F918E8" w:rsidRDefault="00AA6201" w:rsidP="00F918E8">
      <w:pPr>
        <w:jc w:val="left"/>
      </w:pPr>
      <w:r w:rsidRPr="00F918E8">
        <w:t>To a suspension of diethyl (2</w:t>
      </w:r>
      <w:r w:rsidRPr="00F918E8">
        <w:rPr>
          <w:i/>
          <w:iCs/>
        </w:rPr>
        <w:t>S</w:t>
      </w:r>
      <w:r w:rsidRPr="00F918E8">
        <w:t>,3</w:t>
      </w:r>
      <w:r w:rsidRPr="00F918E8">
        <w:rPr>
          <w:i/>
          <w:iCs/>
        </w:rPr>
        <w:t>R</w:t>
      </w:r>
      <w:r w:rsidRPr="00F918E8">
        <w:t>)-2-allyl-3-hydroxy-2-methylsuccinate (673 mg, 2.76 mmol) in water (15 mL) was added K</w:t>
      </w:r>
      <w:r w:rsidRPr="00F918E8">
        <w:rPr>
          <w:vertAlign w:val="subscript"/>
        </w:rPr>
        <w:t>2</w:t>
      </w:r>
      <w:r w:rsidRPr="00F918E8">
        <w:t>CO</w:t>
      </w:r>
      <w:r w:rsidRPr="00F918E8">
        <w:rPr>
          <w:vertAlign w:val="subscript"/>
        </w:rPr>
        <w:t>3</w:t>
      </w:r>
      <w:r w:rsidRPr="00F918E8">
        <w:t xml:space="preserve"> (2.28 g, 16.5 mmol) and the mixture heated overnight at 100 °C. The reaction mixture was the cooled to 0 °C and acidified to pH 2 with conc. HCl. The mixture was concentrated to dryness and redissolved in EtOAc. The solution was dried over anhydrous Na</w:t>
      </w:r>
      <w:r w:rsidRPr="00F918E8">
        <w:rPr>
          <w:vertAlign w:val="subscript"/>
        </w:rPr>
        <w:t>2</w:t>
      </w:r>
      <w:r w:rsidRPr="00F918E8">
        <w:t>SO</w:t>
      </w:r>
      <w:r w:rsidRPr="00F918E8">
        <w:rPr>
          <w:vertAlign w:val="subscript"/>
        </w:rPr>
        <w:t>4</w:t>
      </w:r>
      <w:r w:rsidRPr="00F918E8">
        <w:t>, filtered and concentrated in vacuo to provide crude (</w:t>
      </w:r>
      <w:r w:rsidRPr="00F918E8">
        <w:rPr>
          <w:i/>
          <w:iCs/>
        </w:rPr>
        <w:t>S</w:t>
      </w:r>
      <w:r w:rsidRPr="00F918E8">
        <w:t>)-2-((</w:t>
      </w:r>
      <w:r w:rsidRPr="00F918E8">
        <w:rPr>
          <w:i/>
          <w:iCs/>
        </w:rPr>
        <w:t>R</w:t>
      </w:r>
      <w:r w:rsidRPr="00F918E8">
        <w:t>)-2-(benzyloxy)-1-hydroxy-2-oxoethyl)-2-methylpent-4-enoic acid as an orange oil, which was used without further purification (576 mg).</w:t>
      </w:r>
    </w:p>
    <w:p w14:paraId="67C07401" w14:textId="77777777" w:rsidR="009D1CAB" w:rsidRPr="00F918E8" w:rsidRDefault="009D1CAB" w:rsidP="009D1CAB">
      <w:pPr>
        <w:jc w:val="left"/>
        <w:rPr>
          <w:iCs/>
        </w:rPr>
      </w:pPr>
      <w:r w:rsidRPr="00F918E8">
        <w:rPr>
          <w:iCs/>
          <w:vertAlign w:val="superscript"/>
        </w:rPr>
        <w:t>1</w:t>
      </w:r>
      <w:r w:rsidRPr="00F918E8">
        <w:rPr>
          <w:iCs/>
        </w:rPr>
        <w:t xml:space="preserve">H NMR (400 MHz, DMSO) δ 12.61 (s, 1H), 12.31 (s, 1H), 5.75 – 5.60 (m, 1H), 5.41 (s, 1H), 5.08 – 5.02 (m, 1H), 5.01 (s, 1H), 4.16 (s, 1H), 2.39 (dd, </w:t>
      </w:r>
      <w:r w:rsidRPr="00F918E8">
        <w:rPr>
          <w:i/>
          <w:iCs/>
        </w:rPr>
        <w:t>J</w:t>
      </w:r>
      <w:r w:rsidRPr="00F918E8">
        <w:rPr>
          <w:iCs/>
        </w:rPr>
        <w:t xml:space="preserve"> = 13.7, 6.6 Hz, 1H), 2.17 (dd, </w:t>
      </w:r>
      <w:r w:rsidRPr="00F918E8">
        <w:rPr>
          <w:i/>
          <w:iCs/>
        </w:rPr>
        <w:t>J</w:t>
      </w:r>
      <w:r w:rsidRPr="00F918E8">
        <w:rPr>
          <w:iCs/>
        </w:rPr>
        <w:t xml:space="preserve"> = 13.6, 8.0 Hz, 1H), 1.00 (s, 3H).</w:t>
      </w:r>
    </w:p>
    <w:p w14:paraId="6E6A1DA1" w14:textId="77777777" w:rsidR="00AA6201" w:rsidRPr="00F918E8" w:rsidRDefault="00AA6201" w:rsidP="00F918E8">
      <w:pPr>
        <w:jc w:val="left"/>
        <w:rPr>
          <w:vertAlign w:val="superscript"/>
        </w:rPr>
      </w:pPr>
    </w:p>
    <w:p w14:paraId="77FFA33E" w14:textId="77777777" w:rsidR="00AA6201" w:rsidRPr="00F918E8" w:rsidRDefault="00AA6201" w:rsidP="00F918E8">
      <w:pPr>
        <w:jc w:val="left"/>
        <w:rPr>
          <w:i/>
          <w:iCs/>
        </w:rPr>
      </w:pPr>
      <w:r w:rsidRPr="00F918E8">
        <w:rPr>
          <w:i/>
          <w:iCs/>
        </w:rPr>
        <w:t>(S)-2-((R)-2-(benzyloxy)-1-hydroxy-2-oxoethyl)-2-methylpent-4-enoic acid</w:t>
      </w:r>
    </w:p>
    <w:p w14:paraId="2526882C" w14:textId="4B821425" w:rsidR="00AA6201" w:rsidRPr="00F918E8" w:rsidRDefault="00AD411F" w:rsidP="00B60DCD">
      <w:pPr>
        <w:jc w:val="center"/>
      </w:pPr>
      <w:r w:rsidRPr="00DA095B">
        <w:object w:dxaOrig="8168" w:dyaOrig="1213" w14:anchorId="0A06ED3A">
          <v:shape id="_x0000_i1049" type="#_x0000_t75" style="width:292.5pt;height:42.75pt" o:ole="">
            <v:imagedata r:id="rId79" o:title=""/>
          </v:shape>
          <o:OLEObject Type="Embed" ProgID="ChemDraw_x64.Document.6.0" ShapeID="_x0000_i1049" DrawAspect="Content" ObjectID="_1802575429" r:id="rId80"/>
        </w:object>
      </w:r>
    </w:p>
    <w:p w14:paraId="66472C61" w14:textId="36F910D4" w:rsidR="00AA6201" w:rsidRPr="00F918E8" w:rsidRDefault="00AA6201" w:rsidP="00F918E8">
      <w:pPr>
        <w:jc w:val="left"/>
      </w:pPr>
      <w:r w:rsidRPr="00F918E8">
        <w:t>To a solution of crude (2</w:t>
      </w:r>
      <w:r w:rsidRPr="00F918E8">
        <w:rPr>
          <w:i/>
          <w:iCs/>
        </w:rPr>
        <w:t>S</w:t>
      </w:r>
      <w:r w:rsidRPr="00F918E8">
        <w:t>,3</w:t>
      </w:r>
      <w:r w:rsidRPr="00F918E8">
        <w:rPr>
          <w:i/>
          <w:iCs/>
        </w:rPr>
        <w:t>R</w:t>
      </w:r>
      <w:r w:rsidRPr="00F918E8">
        <w:t xml:space="preserve">)-2-allyl-3-hydroxy-2-methylsuccinic acid (518 mg) in dry </w:t>
      </w:r>
      <w:r w:rsidRPr="00F918E8">
        <w:rPr>
          <w:iCs/>
        </w:rPr>
        <w:t>CH</w:t>
      </w:r>
      <w:r w:rsidRPr="00F918E8">
        <w:rPr>
          <w:iCs/>
          <w:vertAlign w:val="subscript"/>
        </w:rPr>
        <w:t>2</w:t>
      </w:r>
      <w:r w:rsidRPr="00F918E8">
        <w:rPr>
          <w:iCs/>
        </w:rPr>
        <w:t>Cl</w:t>
      </w:r>
      <w:r w:rsidRPr="00F918E8">
        <w:rPr>
          <w:iCs/>
          <w:vertAlign w:val="subscript"/>
        </w:rPr>
        <w:t>2</w:t>
      </w:r>
      <w:r w:rsidRPr="00F918E8">
        <w:t xml:space="preserve"> (2.0 mL) was slowly added trifluoroacetic anhydride (1.73 g, 1.17 mL, 8.26 mmol) at 0 °C under argon. The brown mixture was first stirred for 30 mins at 0 °C and then 2.5 hours at room temperature. The reaction mixture was concentrated in vacuo to give a crude anhydride. </w:t>
      </w:r>
    </w:p>
    <w:p w14:paraId="537E6F90" w14:textId="77777777" w:rsidR="00AA6201" w:rsidRPr="00F918E8" w:rsidRDefault="00AA6201" w:rsidP="00F918E8">
      <w:pPr>
        <w:jc w:val="left"/>
        <w:rPr>
          <w:iCs/>
        </w:rPr>
      </w:pPr>
      <w:r w:rsidRPr="00F918E8">
        <w:t>Benzyl alcohol (1.19 g, 1.15 mL, 11.0 mmol) was added, and the resultant solution was stirred overnight at room temperature. Water was then added and the aqueous mixture extracted three times with EtOAc. The combined organic phases were dried over anhydrous Na</w:t>
      </w:r>
      <w:r w:rsidRPr="00F918E8">
        <w:rPr>
          <w:vertAlign w:val="subscript"/>
        </w:rPr>
        <w:t>2</w:t>
      </w:r>
      <w:r w:rsidRPr="00F918E8">
        <w:t>SO</w:t>
      </w:r>
      <w:r w:rsidRPr="00F918E8">
        <w:rPr>
          <w:vertAlign w:val="subscript"/>
        </w:rPr>
        <w:t>4</w:t>
      </w:r>
      <w:r w:rsidRPr="00F918E8">
        <w:t>, filtered and concentrated in vacuo. The resultant yellow oil was purified by automated chromatography (</w:t>
      </w:r>
      <w:proofErr w:type="spellStart"/>
      <w:r w:rsidRPr="00F918E8">
        <w:t>Isolera</w:t>
      </w:r>
      <w:proofErr w:type="spellEnd"/>
      <w:r w:rsidRPr="00F918E8">
        <w:t>; 50 g SNAP cartridge, eluting with a gradient of 0-25% EtOAc in cyclohexane) to provide the title compound as a yellow oil (385 mg, 2.75 mmol, 50% over two steps)</w:t>
      </w:r>
      <w:r w:rsidRPr="00F918E8">
        <w:rPr>
          <w:iCs/>
        </w:rPr>
        <w:t>.</w:t>
      </w:r>
    </w:p>
    <w:p w14:paraId="54FDA399" w14:textId="75025101" w:rsidR="00AA6201" w:rsidRPr="00F918E8" w:rsidRDefault="00AA6201" w:rsidP="00F918E8">
      <w:pPr>
        <w:jc w:val="left"/>
        <w:rPr>
          <w:vertAlign w:val="superscript"/>
        </w:rPr>
      </w:pPr>
      <w:r w:rsidRPr="003F0249">
        <w:t>LCMS_02_MIN_FINAL_ANALYSIS; RT = 0.87 min; m/z = 279.3 [M+</w:t>
      </w:r>
      <w:proofErr w:type="gramStart"/>
      <w:r w:rsidRPr="003F0249">
        <w:t>H]</w:t>
      </w:r>
      <w:r w:rsidRPr="003F0249">
        <w:rPr>
          <w:vertAlign w:val="superscript"/>
        </w:rPr>
        <w:t>+</w:t>
      </w:r>
      <w:proofErr w:type="gramEnd"/>
    </w:p>
    <w:p w14:paraId="62A629EF" w14:textId="77777777" w:rsidR="00AA6201" w:rsidRPr="0035585B" w:rsidRDefault="00AA6201" w:rsidP="00F918E8">
      <w:pPr>
        <w:jc w:val="left"/>
        <w:rPr>
          <w:i/>
        </w:rPr>
      </w:pPr>
      <w:r w:rsidRPr="0035585B">
        <w:rPr>
          <w:i/>
        </w:rPr>
        <w:t xml:space="preserve">benzyl (2R,3S)-3-allyl-3-methyl-4-oxooxetane-2-carboxylate </w:t>
      </w:r>
    </w:p>
    <w:p w14:paraId="7EB0C363" w14:textId="4FDB4A7F" w:rsidR="00FB6DA1" w:rsidRPr="00F918E8" w:rsidRDefault="00B852D6" w:rsidP="004D00E7">
      <w:pPr>
        <w:jc w:val="center"/>
        <w:rPr>
          <w:i/>
        </w:rPr>
      </w:pPr>
      <w:r w:rsidRPr="00DA095B">
        <w:object w:dxaOrig="8215" w:dyaOrig="1534" w14:anchorId="691D86FC">
          <v:shape id="_x0000_i1050" type="#_x0000_t75" style="width:326.25pt;height:60.75pt" o:ole="">
            <v:imagedata r:id="rId81" o:title=""/>
          </v:shape>
          <o:OLEObject Type="Embed" ProgID="ChemDraw_x64.Document.6.0" ShapeID="_x0000_i1050" DrawAspect="Content" ObjectID="_1802575430" r:id="rId82"/>
        </w:object>
      </w:r>
    </w:p>
    <w:p w14:paraId="721DC120" w14:textId="39E0EF0C" w:rsidR="00AA6201" w:rsidRPr="00F918E8" w:rsidRDefault="00AA6201" w:rsidP="00F918E8">
      <w:pPr>
        <w:jc w:val="left"/>
      </w:pPr>
      <w:r>
        <w:t>To a solution of (</w:t>
      </w:r>
      <w:r w:rsidRPr="500D01C6">
        <w:rPr>
          <w:i/>
          <w:iCs/>
        </w:rPr>
        <w:t>S</w:t>
      </w:r>
      <w:r>
        <w:t>)-2-((</w:t>
      </w:r>
      <w:r w:rsidRPr="500D01C6">
        <w:rPr>
          <w:i/>
          <w:iCs/>
        </w:rPr>
        <w:t>R</w:t>
      </w:r>
      <w:r>
        <w:t>)-2-(benzyloxy)-1-hydroxy-2-oxoethyl)-2-methylpent-4-enoic acid (385 mg, 1.38 mmol) in CH</w:t>
      </w:r>
      <w:r w:rsidRPr="500D01C6">
        <w:rPr>
          <w:vertAlign w:val="subscript"/>
        </w:rPr>
        <w:t>2</w:t>
      </w:r>
      <w:r>
        <w:t>Cl</w:t>
      </w:r>
      <w:r w:rsidRPr="500D01C6">
        <w:rPr>
          <w:vertAlign w:val="subscript"/>
        </w:rPr>
        <w:t>2</w:t>
      </w:r>
      <w:r>
        <w:t xml:space="preserve"> (25 mL) was added NEt</w:t>
      </w:r>
      <w:r w:rsidRPr="500D01C6">
        <w:rPr>
          <w:vertAlign w:val="subscript"/>
        </w:rPr>
        <w:t>3</w:t>
      </w:r>
      <w:r>
        <w:t xml:space="preserve"> (700 mg, 964 </w:t>
      </w:r>
      <w:proofErr w:type="spellStart"/>
      <w:r>
        <w:t>μL</w:t>
      </w:r>
      <w:proofErr w:type="spellEnd"/>
      <w:r>
        <w:t xml:space="preserve">, 6.92 mmol) and </w:t>
      </w:r>
      <w:proofErr w:type="spellStart"/>
      <w:r>
        <w:t>PyBOP</w:t>
      </w:r>
      <w:proofErr w:type="spellEnd"/>
      <w:r>
        <w:t xml:space="preserve"> (</w:t>
      </w:r>
      <w:r w:rsidR="00625E5E">
        <w:t>CAS [</w:t>
      </w:r>
      <w:r>
        <w:t>128625-52-5] 1.08 g, 2.08 mmol), 585 mg, 1.13 mmol) at 0 °C. The reaction mixture was stirred at 0 °C for 5 mins and then warmed to 22 °</w:t>
      </w:r>
      <w:proofErr w:type="spellStart"/>
      <w:r>
        <w:t>C over</w:t>
      </w:r>
      <w:proofErr w:type="spellEnd"/>
      <w:r>
        <w:t xml:space="preserve"> 2 hours. The reaction mixture was diluted with water and extracted with CH</w:t>
      </w:r>
      <w:r w:rsidRPr="500D01C6">
        <w:rPr>
          <w:vertAlign w:val="subscript"/>
        </w:rPr>
        <w:t>2</w:t>
      </w:r>
      <w:r>
        <w:t>Cl</w:t>
      </w:r>
      <w:r w:rsidRPr="500D01C6">
        <w:rPr>
          <w:vertAlign w:val="subscript"/>
        </w:rPr>
        <w:t>2</w:t>
      </w:r>
      <w:r>
        <w:t xml:space="preserve">. The organic phase was dried by passing through a separation </w:t>
      </w:r>
      <w:r w:rsidR="00BA5FF4">
        <w:t>cartridge and</w:t>
      </w:r>
      <w:r>
        <w:t xml:space="preserve"> concentrated under vacuum to give a residue. The resultant residue was purified by automated chromatography (</w:t>
      </w:r>
      <w:proofErr w:type="spellStart"/>
      <w:r>
        <w:t>Isolera</w:t>
      </w:r>
      <w:proofErr w:type="spellEnd"/>
      <w:r>
        <w:t xml:space="preserve">; 25 g SNAP cartridge, eluting with a gradient of 0-10% EtOAc in cyclohexane) to provide the title compound as a </w:t>
      </w:r>
      <w:r w:rsidR="00827327">
        <w:t>colorless</w:t>
      </w:r>
      <w:r>
        <w:t xml:space="preserve"> oil (235 mg, 1.38 mmol, 65%).  </w:t>
      </w:r>
    </w:p>
    <w:p w14:paraId="25C0B3D4" w14:textId="7E1A21E0" w:rsidR="69D52E87" w:rsidRDefault="69D52E87" w:rsidP="500D01C6">
      <w:pPr>
        <w:jc w:val="left"/>
      </w:pPr>
      <w:r w:rsidRPr="500D01C6">
        <w:rPr>
          <w:vertAlign w:val="superscript"/>
        </w:rPr>
        <w:t>1</w:t>
      </w:r>
      <w:r>
        <w:t>H NMR (400 MHz, DMSO) δ 7.45 – 7.32 (m, 5H), 5.84 – 5.69 (m, 1H), 5.31 – 5.20 (m, 4H), 5.19 (s, 1H), 2.62 – 2.52 (m, 1H), 2.50 – 2.42 (m, 1H), 1.09 (s, 3H).</w:t>
      </w:r>
    </w:p>
    <w:p w14:paraId="25065A1C" w14:textId="3DE35B39" w:rsidR="00AA6201" w:rsidRDefault="00AA6201" w:rsidP="00F918E8">
      <w:pPr>
        <w:jc w:val="left"/>
      </w:pPr>
      <w:r w:rsidRPr="003F0249">
        <w:t>LCMS_02_MIN_FINAL_ANALYSIS; RT = 1.14 min; m/z = 278.4 [M+</w:t>
      </w:r>
      <w:r w:rsidR="00AC6639" w:rsidRPr="003F0249">
        <w:t>18</w:t>
      </w:r>
      <w:r w:rsidRPr="003F0249">
        <w:t>]</w:t>
      </w:r>
    </w:p>
    <w:p w14:paraId="225A1ACD" w14:textId="77777777" w:rsidR="005346AF" w:rsidRDefault="005346AF" w:rsidP="00F918E8">
      <w:pPr>
        <w:jc w:val="left"/>
      </w:pPr>
    </w:p>
    <w:p w14:paraId="063C1545" w14:textId="1C136A77" w:rsidR="005346AF" w:rsidRDefault="005346AF" w:rsidP="005346AF">
      <w:pPr>
        <w:jc w:val="left"/>
        <w:rPr>
          <w:i/>
        </w:rPr>
      </w:pPr>
      <w:r w:rsidRPr="00F918E8">
        <w:rPr>
          <w:i/>
        </w:rPr>
        <w:t>benzyl (2R,3S)-3-methyl-4-oxo</w:t>
      </w:r>
      <w:r w:rsidR="00322D67">
        <w:rPr>
          <w:i/>
        </w:rPr>
        <w:t>-3-propyl</w:t>
      </w:r>
      <w:r w:rsidRPr="00F918E8">
        <w:rPr>
          <w:i/>
        </w:rPr>
        <w:t>oxetane-2-carboxyl</w:t>
      </w:r>
      <w:r w:rsidR="00123CE3">
        <w:rPr>
          <w:i/>
        </w:rPr>
        <w:t>ic acid</w:t>
      </w:r>
    </w:p>
    <w:p w14:paraId="288B8175" w14:textId="30F59F1D" w:rsidR="005346AF" w:rsidRDefault="00F253E4" w:rsidP="005346AF">
      <w:pPr>
        <w:jc w:val="left"/>
      </w:pPr>
      <w:r w:rsidRPr="00DA095B">
        <w:object w:dxaOrig="7207" w:dyaOrig="1598" w14:anchorId="0AF2232C">
          <v:shape id="_x0000_i1051" type="#_x0000_t75" style="width:285.75pt;height:63pt" o:ole="">
            <v:imagedata r:id="rId83" o:title=""/>
          </v:shape>
          <o:OLEObject Type="Embed" ProgID="ChemDraw_x64.Document.6.0" ShapeID="_x0000_i1051" DrawAspect="Content" ObjectID="_1802575431" r:id="rId84"/>
        </w:object>
      </w:r>
    </w:p>
    <w:p w14:paraId="3E61234E" w14:textId="77777777" w:rsidR="00A2101B" w:rsidRDefault="00A2101B" w:rsidP="005346AF">
      <w:pPr>
        <w:jc w:val="left"/>
      </w:pPr>
    </w:p>
    <w:p w14:paraId="712188F6" w14:textId="2EF3D8DC" w:rsidR="00A2101B" w:rsidRDefault="00A2101B" w:rsidP="00A2101B">
      <w:pPr>
        <w:jc w:val="left"/>
      </w:pPr>
      <w:r w:rsidRPr="00A2101B">
        <w:t xml:space="preserve">To a colorless solution </w:t>
      </w:r>
      <w:proofErr w:type="gramStart"/>
      <w:r w:rsidRPr="00A2101B">
        <w:t>of </w:t>
      </w:r>
      <w:r w:rsidR="005275F0" w:rsidRPr="005275F0">
        <w:rPr>
          <w:iCs/>
        </w:rPr>
        <w:t xml:space="preserve"> benzyl</w:t>
      </w:r>
      <w:proofErr w:type="gramEnd"/>
      <w:r w:rsidR="005275F0" w:rsidRPr="005275F0">
        <w:rPr>
          <w:iCs/>
        </w:rPr>
        <w:t xml:space="preserve"> (2R,3S)-3-allyl-3-methyl-4-oxooxetane-2-carboxylate </w:t>
      </w:r>
      <w:r w:rsidRPr="00A2101B">
        <w:t xml:space="preserve"> (50.00 mg, 192</w:t>
      </w:r>
      <w:r w:rsidR="0035585B">
        <w:t xml:space="preserve"> </w:t>
      </w:r>
      <w:r w:rsidRPr="00A2101B">
        <w:rPr>
          <w:lang w:val="de-CH"/>
        </w:rPr>
        <w:t>μ</w:t>
      </w:r>
      <w:r w:rsidRPr="00A2101B">
        <w:t xml:space="preserve">mol)  in EtOAc (3.000 mL) at rt was added  Pd/C (20.44 mg, 10% </w:t>
      </w:r>
      <w:proofErr w:type="spellStart"/>
      <w:r w:rsidRPr="00A2101B">
        <w:t>Wt</w:t>
      </w:r>
      <w:proofErr w:type="spellEnd"/>
      <w:r w:rsidRPr="00A2101B">
        <w:t xml:space="preserve">, 19 </w:t>
      </w:r>
      <w:r w:rsidRPr="00A2101B">
        <w:rPr>
          <w:lang w:val="de-CH"/>
        </w:rPr>
        <w:t>μ</w:t>
      </w:r>
      <w:r w:rsidRPr="00A2101B">
        <w:t>mol). The mixture was purged and degassed with Nitrogen (3 times) and hydrogenated at rt for 18h. </w:t>
      </w:r>
      <w:r w:rsidR="00ED67E7">
        <w:t>T</w:t>
      </w:r>
      <w:r w:rsidR="00ED67E7" w:rsidRPr="00ED67E7">
        <w:t xml:space="preserve">he mixture was filtered over a celite cartridge, washed with EtOAc and evaporated to dryness to afford </w:t>
      </w:r>
      <w:r w:rsidR="00ED67E7">
        <w:t>the title co</w:t>
      </w:r>
      <w:r w:rsidR="00AE0B99">
        <w:t>mpound as colorless oi</w:t>
      </w:r>
      <w:r w:rsidR="00CE537C">
        <w:t>l, which was directly subjected to the next step</w:t>
      </w:r>
      <w:r w:rsidR="001376CC">
        <w:t xml:space="preserve"> </w:t>
      </w:r>
      <w:r w:rsidR="00F253E4">
        <w:t>(</w:t>
      </w:r>
      <w:r w:rsidR="00ED67E7" w:rsidRPr="00F253E4">
        <w:t>3</w:t>
      </w:r>
      <w:r w:rsidR="008628B4">
        <w:t>3</w:t>
      </w:r>
      <w:r w:rsidR="00ED67E7" w:rsidRPr="00F253E4">
        <w:t xml:space="preserve"> mg</w:t>
      </w:r>
      <w:r w:rsidR="00691ED0">
        <w:t xml:space="preserve">; </w:t>
      </w:r>
      <w:r w:rsidR="00D96A32">
        <w:t>192 mmol, 100 %)</w:t>
      </w:r>
      <w:r w:rsidR="007D6B22">
        <w:t>.</w:t>
      </w:r>
      <w:r w:rsidR="00ED67E7" w:rsidRPr="00F253E4">
        <w:t xml:space="preserve"> </w:t>
      </w:r>
    </w:p>
    <w:p w14:paraId="4D8447D9" w14:textId="16F3A22B" w:rsidR="73FFA2A3" w:rsidRDefault="73FFA2A3" w:rsidP="4C3B0B59">
      <w:pPr>
        <w:spacing w:after="0"/>
        <w:jc w:val="left"/>
      </w:pPr>
      <w:r w:rsidRPr="4C3B0B59">
        <w:rPr>
          <w:rFonts w:eastAsia="Arial"/>
          <w:color w:val="000000" w:themeColor="text1"/>
          <w:vertAlign w:val="superscript"/>
        </w:rPr>
        <w:t>1</w:t>
      </w:r>
      <w:r w:rsidRPr="4C3B0B59">
        <w:rPr>
          <w:rFonts w:eastAsia="Arial"/>
          <w:color w:val="000000" w:themeColor="text1"/>
        </w:rPr>
        <w:t xml:space="preserve">H NMR (400 MHz, DMSO) </w:t>
      </w:r>
      <w:proofErr w:type="gramStart"/>
      <w:r w:rsidR="007D6B22">
        <w:t>δ</w:t>
      </w:r>
      <w:r w:rsidR="1C99D7D2" w:rsidRPr="26BEF5E0">
        <w:rPr>
          <w:rFonts w:eastAsia="Arial"/>
          <w:color w:val="000000" w:themeColor="text1"/>
          <w:vertAlign w:val="superscript"/>
        </w:rPr>
        <w:t xml:space="preserve"> </w:t>
      </w:r>
      <w:r w:rsidR="1C99D7D2" w:rsidRPr="4C3B0B59">
        <w:rPr>
          <w:rFonts w:eastAsia="Arial"/>
          <w:color w:val="000000" w:themeColor="text1"/>
        </w:rPr>
        <w:t xml:space="preserve"> 13.80</w:t>
      </w:r>
      <w:proofErr w:type="gramEnd"/>
      <w:r w:rsidR="1C99D7D2" w:rsidRPr="4C3B0B59">
        <w:rPr>
          <w:rFonts w:eastAsia="Arial"/>
          <w:color w:val="000000" w:themeColor="text1"/>
        </w:rPr>
        <w:t xml:space="preserve"> (s, 1H), 4.99 (s, 1H), 1.79 – 1.62 (m, 2H), 1.58 – 1.44 (m, 1H), 1.37 – 1.24 (m, 1H), 1.19 (s, 3H), 0.92 (t, </w:t>
      </w:r>
      <w:r w:rsidR="1C99D7D2" w:rsidRPr="4C3B0B59">
        <w:rPr>
          <w:rFonts w:eastAsia="Arial"/>
          <w:i/>
          <w:iCs/>
          <w:color w:val="000000" w:themeColor="text1"/>
        </w:rPr>
        <w:t>J</w:t>
      </w:r>
      <w:r w:rsidR="1C99D7D2" w:rsidRPr="4C3B0B59">
        <w:rPr>
          <w:rFonts w:eastAsia="Arial"/>
          <w:color w:val="000000" w:themeColor="text1"/>
        </w:rPr>
        <w:t xml:space="preserve"> = 7.3 Hz, 3H).</w:t>
      </w:r>
    </w:p>
    <w:p w14:paraId="0B12CBFB" w14:textId="2344602F" w:rsidR="00150A8E" w:rsidRPr="00F918E8" w:rsidRDefault="00150A8E" w:rsidP="00F918E8">
      <w:pPr>
        <w:jc w:val="left"/>
        <w:rPr>
          <w:vertAlign w:val="superscript"/>
        </w:rPr>
      </w:pPr>
    </w:p>
    <w:p w14:paraId="34D6B34E" w14:textId="14257304" w:rsidR="00AA6201" w:rsidRDefault="00AA6201" w:rsidP="00F918E8">
      <w:pPr>
        <w:jc w:val="left"/>
        <w:rPr>
          <w:i/>
        </w:rPr>
      </w:pPr>
      <w:r w:rsidRPr="00F918E8">
        <w:rPr>
          <w:i/>
        </w:rPr>
        <w:t>(3S,4R)-4-((1R,5S)-3-(7-(8-ethynyl-7-fluoro-3-hydroxynaphthalen-1-yl)-8-fluoro-2-(((2R,7aS)-2-fluorotetrahydro-1H-pyrrolizin-7a(5H)-yl)methoxy)pyrido[4,3-d]pyrimidin-4-yl)-3,8-diazabicyclo[3.2.1]octane-8-carbonyl)-3-methyl-3-propyloxetan-2-one</w:t>
      </w:r>
      <w:r w:rsidR="007D7471">
        <w:rPr>
          <w:i/>
        </w:rPr>
        <w:t xml:space="preserve"> (3S, 4R</w:t>
      </w:r>
      <w:r w:rsidR="00546717">
        <w:rPr>
          <w:i/>
        </w:rPr>
        <w:t>)</w:t>
      </w:r>
      <w:r w:rsidR="007D7471">
        <w:rPr>
          <w:i/>
        </w:rPr>
        <w:t>-</w:t>
      </w:r>
      <w:r w:rsidR="007D7471" w:rsidRPr="007D7471">
        <w:rPr>
          <w:b/>
          <w:bCs/>
          <w:i/>
        </w:rPr>
        <w:t>5</w:t>
      </w:r>
    </w:p>
    <w:p w14:paraId="5A67A043" w14:textId="1201B36E" w:rsidR="009205B7" w:rsidRPr="00F918E8" w:rsidRDefault="007D7471" w:rsidP="007D7471">
      <w:pPr>
        <w:jc w:val="left"/>
        <w:rPr>
          <w:i/>
        </w:rPr>
      </w:pPr>
      <w:r>
        <w:object w:dxaOrig="13356" w:dyaOrig="4133" w14:anchorId="074A9979">
          <v:shape id="_x0000_i1052" type="#_x0000_t75" style="width:401.25pt;height:123.75pt" o:ole="">
            <v:imagedata r:id="rId85" o:title=""/>
          </v:shape>
          <o:OLEObject Type="Embed" ProgID="ChemDraw_x64.Document.6.0" ShapeID="_x0000_i1052" DrawAspect="Content" ObjectID="_1802575432" r:id="rId86"/>
        </w:object>
      </w:r>
    </w:p>
    <w:p w14:paraId="2BA98138" w14:textId="293E8CD4" w:rsidR="00AA6201" w:rsidRPr="00F918E8" w:rsidRDefault="00AA6201" w:rsidP="00F918E8">
      <w:pPr>
        <w:jc w:val="left"/>
      </w:pPr>
    </w:p>
    <w:p w14:paraId="20CEF891" w14:textId="742478EF" w:rsidR="00AA6201" w:rsidRPr="00F918E8" w:rsidRDefault="00AA6201" w:rsidP="00F918E8">
      <w:pPr>
        <w:jc w:val="left"/>
        <w:rPr>
          <w:iCs/>
        </w:rPr>
      </w:pPr>
      <w:r w:rsidRPr="00F918E8">
        <w:rPr>
          <w:iCs/>
        </w:rPr>
        <w:t>To a solution of benzyl (2</w:t>
      </w:r>
      <w:r w:rsidRPr="00F918E8">
        <w:rPr>
          <w:i/>
        </w:rPr>
        <w:t>R</w:t>
      </w:r>
      <w:r w:rsidRPr="00F918E8">
        <w:rPr>
          <w:iCs/>
        </w:rPr>
        <w:t>,3</w:t>
      </w:r>
      <w:r w:rsidRPr="00F918E8">
        <w:rPr>
          <w:i/>
        </w:rPr>
        <w:t>S</w:t>
      </w:r>
      <w:r w:rsidRPr="00F918E8">
        <w:rPr>
          <w:iCs/>
        </w:rPr>
        <w:t xml:space="preserve">)-3-allyl-3-methyl-4-oxooxetane-2-carboxylate (167 mg, 0.642 mmol) in EtOAc (9 mL) was added Pd/C (68.3 mg, 10% </w:t>
      </w:r>
      <w:proofErr w:type="spellStart"/>
      <w:r w:rsidRPr="00F918E8">
        <w:rPr>
          <w:iCs/>
        </w:rPr>
        <w:t>wt</w:t>
      </w:r>
      <w:proofErr w:type="spellEnd"/>
      <w:r w:rsidRPr="00F918E8">
        <w:rPr>
          <w:iCs/>
        </w:rPr>
        <w:t>) under N</w:t>
      </w:r>
      <w:r w:rsidRPr="00F918E8">
        <w:rPr>
          <w:iCs/>
          <w:vertAlign w:val="subscript"/>
        </w:rPr>
        <w:t>2</w:t>
      </w:r>
      <w:r w:rsidRPr="00F918E8">
        <w:rPr>
          <w:iCs/>
        </w:rPr>
        <w:t>. The suspension was degassed under vacuum and purged with N</w:t>
      </w:r>
      <w:r w:rsidRPr="00F918E8">
        <w:rPr>
          <w:iCs/>
          <w:vertAlign w:val="subscript"/>
        </w:rPr>
        <w:t>2</w:t>
      </w:r>
      <w:r w:rsidRPr="00F918E8">
        <w:rPr>
          <w:iCs/>
        </w:rPr>
        <w:t xml:space="preserve"> three times, and then H</w:t>
      </w:r>
      <w:r w:rsidRPr="00F918E8">
        <w:rPr>
          <w:iCs/>
          <w:vertAlign w:val="subscript"/>
        </w:rPr>
        <w:t>2</w:t>
      </w:r>
      <w:r w:rsidRPr="00F918E8">
        <w:rPr>
          <w:iCs/>
        </w:rPr>
        <w:t>. The reaction mixture was stirred for 2 hours under H</w:t>
      </w:r>
      <w:r w:rsidRPr="00F918E8">
        <w:rPr>
          <w:iCs/>
          <w:vertAlign w:val="subscript"/>
        </w:rPr>
        <w:t>2</w:t>
      </w:r>
      <w:r w:rsidRPr="00F918E8">
        <w:rPr>
          <w:iCs/>
        </w:rPr>
        <w:t xml:space="preserve"> at room temperature. The reaction mixture was filtered over Celite, washing with EtOAc and concentrated under vacuum to give (2</w:t>
      </w:r>
      <w:r w:rsidRPr="00F918E8">
        <w:rPr>
          <w:i/>
        </w:rPr>
        <w:t>R</w:t>
      </w:r>
      <w:r w:rsidRPr="00F918E8">
        <w:rPr>
          <w:iCs/>
        </w:rPr>
        <w:t>,3</w:t>
      </w:r>
      <w:r w:rsidRPr="00F918E8">
        <w:rPr>
          <w:i/>
        </w:rPr>
        <w:t>S</w:t>
      </w:r>
      <w:r w:rsidRPr="00F918E8">
        <w:rPr>
          <w:iCs/>
        </w:rPr>
        <w:t xml:space="preserve">)-3-methyl-4-oxo-3-propyloxetane-2-carboxylic acid (120 mg) as a </w:t>
      </w:r>
      <w:r w:rsidR="003369AF" w:rsidRPr="00F918E8">
        <w:rPr>
          <w:iCs/>
        </w:rPr>
        <w:t>colorless</w:t>
      </w:r>
      <w:r w:rsidRPr="00F918E8">
        <w:rPr>
          <w:iCs/>
        </w:rPr>
        <w:t xml:space="preserve"> oil, which was used crude in the next step.</w:t>
      </w:r>
    </w:p>
    <w:p w14:paraId="3F22A77F" w14:textId="77777777" w:rsidR="00AA6201" w:rsidRPr="00F918E8" w:rsidRDefault="00AA6201" w:rsidP="00F918E8">
      <w:pPr>
        <w:jc w:val="left"/>
        <w:rPr>
          <w:iCs/>
        </w:rPr>
      </w:pPr>
      <w:r w:rsidRPr="00F918E8">
        <w:t>To a mixture of crude (2</w:t>
      </w:r>
      <w:r w:rsidRPr="00F918E8">
        <w:rPr>
          <w:i/>
          <w:iCs/>
        </w:rPr>
        <w:t>R</w:t>
      </w:r>
      <w:r w:rsidRPr="00F918E8">
        <w:t>,3</w:t>
      </w:r>
      <w:r w:rsidRPr="00F918E8">
        <w:rPr>
          <w:i/>
          <w:iCs/>
        </w:rPr>
        <w:t>S</w:t>
      </w:r>
      <w:r w:rsidRPr="00F918E8">
        <w:t xml:space="preserve">)-3-methyl-4-oxo-3-propyloxetane-2-carboxylic acid (15.5 mg, 89.9 </w:t>
      </w:r>
      <w:proofErr w:type="spellStart"/>
      <w:r w:rsidRPr="00F918E8">
        <w:t>μmol</w:t>
      </w:r>
      <w:proofErr w:type="spellEnd"/>
      <w:r w:rsidRPr="00F918E8">
        <w:t xml:space="preserve">) in DMF (700 </w:t>
      </w:r>
      <w:proofErr w:type="spellStart"/>
      <w:r w:rsidRPr="00F918E8">
        <w:rPr>
          <w:iCs/>
        </w:rPr>
        <w:t>μ</w:t>
      </w:r>
      <w:r w:rsidRPr="00F918E8">
        <w:t>L</w:t>
      </w:r>
      <w:proofErr w:type="spellEnd"/>
      <w:r w:rsidRPr="00F918E8">
        <w:t xml:space="preserve">) was added COMU (38.5 mg, 1.20 equiv., 89.9 </w:t>
      </w:r>
      <w:proofErr w:type="spellStart"/>
      <w:r w:rsidRPr="00F918E8">
        <w:t>μmol</w:t>
      </w:r>
      <w:proofErr w:type="spellEnd"/>
      <w:r w:rsidRPr="00F918E8">
        <w:t xml:space="preserve">) and 2,6-lutidine (40.1 mg, 44.0 </w:t>
      </w:r>
      <w:proofErr w:type="spellStart"/>
      <w:r w:rsidRPr="00F918E8">
        <w:t>μL</w:t>
      </w:r>
      <w:proofErr w:type="spellEnd"/>
      <w:r w:rsidRPr="00F918E8">
        <w:t xml:space="preserve">, 375 </w:t>
      </w:r>
      <w:proofErr w:type="spellStart"/>
      <w:r w:rsidRPr="00F918E8">
        <w:t>μmol</w:t>
      </w:r>
      <w:proofErr w:type="spellEnd"/>
      <w:r w:rsidRPr="00F918E8">
        <w:t xml:space="preserve">) at 0 °C, the mixture was stirred at 0 °C for 15 min. A solution of </w:t>
      </w:r>
      <w:r w:rsidRPr="00F918E8">
        <w:rPr>
          <w:iCs/>
        </w:rPr>
        <w:t>4-(4-((1</w:t>
      </w:r>
      <w:r w:rsidRPr="00F918E8">
        <w:rPr>
          <w:i/>
        </w:rPr>
        <w:t>R</w:t>
      </w:r>
      <w:r w:rsidRPr="00F918E8">
        <w:rPr>
          <w:iCs/>
        </w:rPr>
        <w:t>,5</w:t>
      </w:r>
      <w:r w:rsidRPr="00F918E8">
        <w:rPr>
          <w:i/>
        </w:rPr>
        <w:t>S</w:t>
      </w:r>
      <w:r w:rsidRPr="00F918E8">
        <w:rPr>
          <w:iCs/>
        </w:rPr>
        <w:t>)-3,8-diazabicyclo[3.2.1]octan-3-yl)-8-fluoro-2-(((2</w:t>
      </w:r>
      <w:r w:rsidRPr="00F918E8">
        <w:rPr>
          <w:i/>
        </w:rPr>
        <w:t>R</w:t>
      </w:r>
      <w:r w:rsidRPr="00F918E8">
        <w:rPr>
          <w:iCs/>
        </w:rPr>
        <w:t>,7a</w:t>
      </w:r>
      <w:r w:rsidRPr="00F918E8">
        <w:rPr>
          <w:i/>
        </w:rPr>
        <w:t>S</w:t>
      </w:r>
      <w:r w:rsidRPr="00F918E8">
        <w:rPr>
          <w:iCs/>
        </w:rPr>
        <w:t xml:space="preserve">)-2-fluorotetrahydro-1H-pyrrolizin-7a(5H)-yl)methoxy)pyrido[4,3-d]pyrimidin-7-yl)-5-ethynyl-6-fluoronaphthalen-2-ol (45.0 mg, 74.9 </w:t>
      </w:r>
      <w:proofErr w:type="spellStart"/>
      <w:r w:rsidRPr="00F918E8">
        <w:rPr>
          <w:iCs/>
        </w:rPr>
        <w:t>μmol</w:t>
      </w:r>
      <w:proofErr w:type="spellEnd"/>
      <w:r w:rsidRPr="00F918E8">
        <w:rPr>
          <w:iCs/>
        </w:rPr>
        <w:t xml:space="preserve">) in DMF (234 </w:t>
      </w:r>
      <w:proofErr w:type="spellStart"/>
      <w:r w:rsidRPr="00F918E8">
        <w:rPr>
          <w:iCs/>
        </w:rPr>
        <w:t>μL</w:t>
      </w:r>
      <w:proofErr w:type="spellEnd"/>
      <w:r w:rsidRPr="00F918E8">
        <w:rPr>
          <w:iCs/>
        </w:rPr>
        <w:t xml:space="preserve">) </w:t>
      </w:r>
      <w:r w:rsidRPr="00F918E8">
        <w:t>was then added dropwise and the resultant mixture was stirred at 0 °C for 30 mins. The reaction mixture was quenched with saturated NaHCO</w:t>
      </w:r>
      <w:r w:rsidRPr="00F918E8">
        <w:rPr>
          <w:vertAlign w:val="subscript"/>
        </w:rPr>
        <w:t>3</w:t>
      </w:r>
      <w:r w:rsidRPr="00F918E8">
        <w:t xml:space="preserve"> and extracted with EtOAc. The organic layers were dried with anhydrous Na</w:t>
      </w:r>
      <w:r w:rsidRPr="00F918E8">
        <w:rPr>
          <w:vertAlign w:val="subscript"/>
        </w:rPr>
        <w:t>2</w:t>
      </w:r>
      <w:r w:rsidRPr="00F918E8">
        <w:t>SO</w:t>
      </w:r>
      <w:r w:rsidRPr="00F918E8">
        <w:rPr>
          <w:vertAlign w:val="subscript"/>
        </w:rPr>
        <w:t>4</w:t>
      </w:r>
      <w:r w:rsidRPr="00F918E8">
        <w:t xml:space="preserve">, filtered and concentrated to dryness. The residue was purified by reversed phase preparative HPLC (Teledyne </w:t>
      </w:r>
      <w:proofErr w:type="spellStart"/>
      <w:r w:rsidRPr="00F918E8">
        <w:t>ACCQPrep</w:t>
      </w:r>
      <w:proofErr w:type="spellEnd"/>
      <w:r w:rsidRPr="00F918E8">
        <w:t xml:space="preserve"> HP150: Waters </w:t>
      </w:r>
      <w:proofErr w:type="spellStart"/>
      <w:r w:rsidRPr="00F918E8">
        <w:t>XBridge</w:t>
      </w:r>
      <w:proofErr w:type="spellEnd"/>
      <w:r w:rsidRPr="00F918E8">
        <w:t xml:space="preserve"> C18 30×100 mm, 5 mm column, Flow: 50 ml/min, eluting with a gradient of 0-40% </w:t>
      </w:r>
      <w:proofErr w:type="spellStart"/>
      <w:r w:rsidRPr="00F918E8">
        <w:t>MeCN</w:t>
      </w:r>
      <w:proofErr w:type="spellEnd"/>
      <w:r w:rsidRPr="00F918E8">
        <w:t xml:space="preserve"> in 0.2% aqueous formic acid). </w:t>
      </w:r>
      <w:bookmarkStart w:id="41" w:name="_Hlk171595263"/>
      <w:r w:rsidRPr="00F918E8">
        <w:t>After purification, the eluent was collected, then neutralized with saturated solution of NaHCO</w:t>
      </w:r>
      <w:r w:rsidRPr="00F918E8">
        <w:rPr>
          <w:vertAlign w:val="subscript"/>
        </w:rPr>
        <w:t>3</w:t>
      </w:r>
      <w:r w:rsidRPr="00F918E8">
        <w:t xml:space="preserve">, extracted with </w:t>
      </w:r>
      <w:r w:rsidRPr="00F918E8">
        <w:rPr>
          <w:iCs/>
        </w:rPr>
        <w:t>EtOAc</w:t>
      </w:r>
      <w:r w:rsidRPr="00F918E8">
        <w:t xml:space="preserve"> and concentrated at 25 °C. The product was redissolved in </w:t>
      </w:r>
      <w:proofErr w:type="spellStart"/>
      <w:r w:rsidRPr="00F918E8">
        <w:t>MeCN</w:t>
      </w:r>
      <w:proofErr w:type="spellEnd"/>
      <w:r w:rsidRPr="00F918E8">
        <w:t xml:space="preserve">/water and dried by lyophilization to give the title compound as an orange solid (30.1 mg, 74.9 </w:t>
      </w:r>
      <w:proofErr w:type="spellStart"/>
      <w:r w:rsidRPr="00F918E8">
        <w:t>μmol</w:t>
      </w:r>
      <w:proofErr w:type="spellEnd"/>
      <w:r w:rsidRPr="00F918E8">
        <w:t>, 53 % yield, 99% purity).</w:t>
      </w:r>
      <w:r w:rsidRPr="00F918E8">
        <w:rPr>
          <w:iCs/>
        </w:rPr>
        <w:t xml:space="preserve"> </w:t>
      </w:r>
    </w:p>
    <w:bookmarkEnd w:id="41"/>
    <w:p w14:paraId="2F807E4B" w14:textId="145F4AF8" w:rsidR="00AA6201" w:rsidRPr="00F918E8" w:rsidRDefault="002542E5" w:rsidP="00F918E8">
      <w:pPr>
        <w:jc w:val="left"/>
        <w:rPr>
          <w:iCs/>
        </w:rPr>
      </w:pPr>
      <w:r>
        <w:rPr>
          <w:iCs/>
          <w:noProof/>
          <w:vertAlign w:val="superscript"/>
        </w:rPr>
        <w:drawing>
          <wp:inline distT="0" distB="0" distL="0" distR="0" wp14:anchorId="761D39DE" wp14:editId="7F589659">
            <wp:extent cx="5943600" cy="4163488"/>
            <wp:effectExtent l="0" t="0" r="0" b="8890"/>
            <wp:docPr id="442597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4163488"/>
                    </a:xfrm>
                    <a:prstGeom prst="rect">
                      <a:avLst/>
                    </a:prstGeom>
                    <a:noFill/>
                  </pic:spPr>
                </pic:pic>
              </a:graphicData>
            </a:graphic>
          </wp:inline>
        </w:drawing>
      </w:r>
      <w:r w:rsidR="00AA6201" w:rsidRPr="00F918E8">
        <w:rPr>
          <w:iCs/>
          <w:vertAlign w:val="superscript"/>
        </w:rPr>
        <w:t>1</w:t>
      </w:r>
      <w:r w:rsidR="00AA6201" w:rsidRPr="00F918E8">
        <w:rPr>
          <w:iCs/>
        </w:rPr>
        <w:t xml:space="preserve">H NMR </w:t>
      </w:r>
    </w:p>
    <w:p w14:paraId="6F79BDD6" w14:textId="77777777" w:rsidR="00AA6201" w:rsidRPr="00F918E8" w:rsidRDefault="00AA6201" w:rsidP="00F918E8">
      <w:pPr>
        <w:jc w:val="left"/>
        <w:rPr>
          <w:iCs/>
        </w:rPr>
      </w:pPr>
      <w:r w:rsidRPr="00F918E8">
        <w:rPr>
          <w:iCs/>
          <w:vertAlign w:val="superscript"/>
        </w:rPr>
        <w:t>1</w:t>
      </w:r>
      <w:r w:rsidRPr="00F918E8">
        <w:rPr>
          <w:iCs/>
        </w:rPr>
        <w:t>H NMR (600 MHz, DMSO) δ 10.36 (s, 1 H), 8.96 - 9.13 (m, 1H), 7.97 (dd, J=9.20, 5.80 Hz, 1 H), 7.46 (t, J=8.90 , 1 H), 7.40 (d, J=2.7 Hz, 1 H), 7.16 - 7.21 (m, 1 H), 5.40 - 5.54 (m, 1 H), 5.29 (d, 53.8 Hz, 1 H), 4.75 - 4.91 (m, 1H), 4.44 - 4.72 (m, 2 H), 4.25 - 4.38 (m, 1 H), 4.09 - 4.15 (m, 1H), 4.00 - 4.07 (m, 1 H), 3.90 - 3.98 (m, 1 H), 3.46 - 3.84 (m, 2 H), 2.98 - 3.13 (m, 3 H), 2.79 - 2.86 (m, 1 H), 2.04 - 2.13 (m, 2 H), 1.96 - 2.03 (m, 1 H), 1.73 - 1.94 (m, 9 H), 1.53 - 1.66 (m, 1H), 1.28 - 1.40 (m, 1H), 1.09 - 1.38 (m, 3 H) 0.75 - 1.00 (m, 3H)</w:t>
      </w:r>
    </w:p>
    <w:p w14:paraId="29A4DFBF" w14:textId="107C46D5" w:rsidR="00222ECA" w:rsidRPr="00222ECA" w:rsidRDefault="00222ECA" w:rsidP="00F918E8">
      <w:pPr>
        <w:jc w:val="left"/>
        <w:rPr>
          <w:iCs/>
        </w:rPr>
      </w:pPr>
      <w:r>
        <w:rPr>
          <w:iCs/>
          <w:noProof/>
        </w:rPr>
        <w:drawing>
          <wp:inline distT="0" distB="0" distL="0" distR="0" wp14:anchorId="53FFB7E2" wp14:editId="3A6CE9F8">
            <wp:extent cx="5943600" cy="4147886"/>
            <wp:effectExtent l="0" t="0" r="0" b="5080"/>
            <wp:docPr id="8142842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2C74BC98" w14:textId="2A6CC3EB" w:rsidR="00AA6201" w:rsidRPr="00F918E8" w:rsidRDefault="00AA6201" w:rsidP="00F918E8">
      <w:pPr>
        <w:jc w:val="left"/>
        <w:rPr>
          <w:iCs/>
        </w:rPr>
      </w:pPr>
      <w:r w:rsidRPr="00F918E8">
        <w:rPr>
          <w:iCs/>
          <w:vertAlign w:val="superscript"/>
        </w:rPr>
        <w:t>13</w:t>
      </w:r>
      <w:r w:rsidRPr="00F918E8">
        <w:rPr>
          <w:iCs/>
        </w:rPr>
        <w:t>C NMR (150 MHz, DMSO-d6) δ ppm 173.57 (m, 1 C), 165.15 (m, 1 C), 163.60 (m, 1 C), 161.97 (d, J=247.5 Hz, 1 C),161.74 (m, 1 C), 154.23 (m, 1 C), 150.48 (d, J=255.0 Hz, 1 C), 147.85 (d, J=12.1 Hz, 1 C), 145.00 (m, 1 C), 143.94 (m, 1 C), 133.90 (m, 1 C), 132.50 (s, 1 C), 130.52 (d, J=9.3 Hz, 1 C), 125.12 (m, 1 C), 122.92 (s, 1 C), 115.95 (d, J=25.7 Hz, 1 C), 111.58 (s, 1 C), 111.14 (m, 1 C), 103.81 (m, 1 C), 97.89 (dd, J = 174.3, 7.8 Hz, 1 C), 91.52 (m, 1 C), 75.06 (s, 1 C), 74.81 (m, 1 C), 73.26 (m, 1 C), 71.82 (s, 1 C), 60.10 (m, 1 C), 59.73 (dd, J=19.1, 4.8 Hz, 1 C), 56.34 (s, 1C), 54.75 (m, 1C), 53.72 (m, 2 C), 51.67 (m, 1 C), 42.43 (m, 1 C), 35.62 (s, 1 C), 35.60 (s, 1 C), 27.33 (m, 1 C), 25.53 (m, 1 C), 25.10 (s, 1 C), 17.45 (s, 1 C), 15.49 (m, 1 C), 14.01 (m, 1C)</w:t>
      </w:r>
    </w:p>
    <w:p w14:paraId="1573E4D2" w14:textId="77777777" w:rsidR="00AA6201" w:rsidRPr="00F918E8" w:rsidRDefault="00AA6201" w:rsidP="00F918E8">
      <w:pPr>
        <w:jc w:val="left"/>
      </w:pPr>
    </w:p>
    <w:p w14:paraId="1A1DF859" w14:textId="77777777" w:rsidR="00AA6201" w:rsidRPr="00F918E8" w:rsidRDefault="00AA6201" w:rsidP="00F918E8">
      <w:pPr>
        <w:jc w:val="left"/>
      </w:pPr>
      <w:r w:rsidRPr="00F918E8">
        <w:rPr>
          <w:vertAlign w:val="superscript"/>
        </w:rPr>
        <w:t>19</w:t>
      </w:r>
      <w:r w:rsidRPr="00F918E8">
        <w:t>F NMR (376 MHz, DMSO) δ -111.15, -138.59 – -142.73 (m), -168.83 – -173.99 (m).</w:t>
      </w:r>
    </w:p>
    <w:p w14:paraId="0ACD40AF" w14:textId="0F37B40E" w:rsidR="00AA6201" w:rsidRPr="00F918E8" w:rsidRDefault="00AA6201" w:rsidP="00F918E8">
      <w:pPr>
        <w:jc w:val="left"/>
        <w:rPr>
          <w:vertAlign w:val="superscript"/>
        </w:rPr>
      </w:pPr>
      <w:r w:rsidRPr="003F0249">
        <w:t>LCMS_10_MIN_FINAL_ANALYSIS; RT = 3.42 min; m/z = 755.1 [M+</w:t>
      </w:r>
      <w:proofErr w:type="gramStart"/>
      <w:r w:rsidRPr="003F0249">
        <w:t>H]</w:t>
      </w:r>
      <w:r w:rsidRPr="003F0249">
        <w:rPr>
          <w:vertAlign w:val="superscript"/>
        </w:rPr>
        <w:t>+</w:t>
      </w:r>
      <w:proofErr w:type="gramEnd"/>
    </w:p>
    <w:p w14:paraId="37A7BFFE" w14:textId="0FD038C3" w:rsidR="00AA6201" w:rsidRDefault="0061286F" w:rsidP="00A451B0">
      <w:pPr>
        <w:pStyle w:val="Heading2"/>
      </w:pPr>
      <w:bookmarkStart w:id="42" w:name="_Toc191374874"/>
      <w:r w:rsidRPr="00433147">
        <w:rPr>
          <w:iCs/>
        </w:rPr>
        <w:t>(</w:t>
      </w:r>
      <w:r w:rsidR="00AA6201" w:rsidRPr="00433147">
        <w:rPr>
          <w:iCs/>
        </w:rPr>
        <w:t>3S,4R)-4-((1R,5S)-3-(7-(8-ethynyl-7-fluoro-3-hydroxynaphthalen-1-yl)-8-fluoro-2-(((2R,7aS)-2-fluorotetrahydro-1H-pyrrolizin-7a(5H)-yl)methoxy)pyrido[4,3-d]pyrimidin-4-yl)-3,8-diazabicyclo[3.2.1]octane-8-carbonyl)-3-isopropyl-3-methyloxetan-2-one</w:t>
      </w:r>
      <w:r w:rsidR="002D21C5" w:rsidRPr="00433147">
        <w:rPr>
          <w:iCs/>
        </w:rPr>
        <w:t xml:space="preserve"> (3S, 4R-</w:t>
      </w:r>
      <w:r w:rsidR="002D21C5" w:rsidRPr="00433147">
        <w:rPr>
          <w:b/>
          <w:bCs/>
          <w:iCs/>
        </w:rPr>
        <w:t>6</w:t>
      </w:r>
      <w:bookmarkEnd w:id="42"/>
    </w:p>
    <w:p w14:paraId="74850049" w14:textId="1DDA9E61" w:rsidR="00E609FF" w:rsidRDefault="00950DA8" w:rsidP="00E609FF">
      <w:pPr>
        <w:jc w:val="center"/>
      </w:pPr>
      <w:r w:rsidRPr="002D3E81">
        <w:object w:dxaOrig="14623" w:dyaOrig="9645" w14:anchorId="4D67BFE8">
          <v:shape id="_x0000_i1053" type="#_x0000_t75" style="width:421.5pt;height:270pt" o:ole="">
            <v:imagedata r:id="rId89" o:title=""/>
          </v:shape>
          <o:OLEObject Type="Embed" ProgID="ChemDraw_x64.Document.6.0" ShapeID="_x0000_i1053" DrawAspect="Content" ObjectID="_1802575433" r:id="rId90"/>
        </w:object>
      </w:r>
    </w:p>
    <w:p w14:paraId="17FB5816" w14:textId="222BB6AE" w:rsidR="00AA6201" w:rsidRDefault="00AA6201" w:rsidP="00F918E8">
      <w:pPr>
        <w:spacing w:before="240"/>
        <w:rPr>
          <w:i/>
          <w:lang w:val="fr-CH" w:eastAsia="zh-CN"/>
        </w:rPr>
      </w:pPr>
      <w:proofErr w:type="spellStart"/>
      <w:proofErr w:type="gramStart"/>
      <w:r w:rsidRPr="003F0249">
        <w:rPr>
          <w:i/>
          <w:iCs/>
          <w:lang w:val="fr-CH"/>
        </w:rPr>
        <w:t>benzyl</w:t>
      </w:r>
      <w:proofErr w:type="spellEnd"/>
      <w:proofErr w:type="gramEnd"/>
      <w:r w:rsidRPr="003F0249">
        <w:rPr>
          <w:i/>
          <w:iCs/>
          <w:lang w:val="fr-CH"/>
        </w:rPr>
        <w:t xml:space="preserve"> 2-methyl-3-oxobutanoate</w:t>
      </w:r>
      <w:r w:rsidRPr="003F0249">
        <w:rPr>
          <w:rStyle w:val="EndnoteReference"/>
          <w:iCs/>
        </w:rPr>
        <w:endnoteReference w:id="2"/>
      </w:r>
      <w:r w:rsidRPr="00781A9C">
        <w:rPr>
          <w:lang w:val="fr-CH"/>
        </w:rPr>
        <w:t xml:space="preserve"> </w:t>
      </w:r>
    </w:p>
    <w:p w14:paraId="206F143E" w14:textId="76CE04E8" w:rsidR="00AA6201" w:rsidRPr="00E92B50" w:rsidRDefault="00A07D35" w:rsidP="00E92B50">
      <w:pPr>
        <w:spacing w:before="240"/>
        <w:jc w:val="center"/>
        <w:rPr>
          <w:i/>
          <w:lang w:val="fr-CH"/>
        </w:rPr>
      </w:pPr>
      <w:r>
        <w:object w:dxaOrig="6641" w:dyaOrig="1404" w14:anchorId="00A2BE65">
          <v:shape id="_x0000_i1054" type="#_x0000_t75" style="width:294.75pt;height:62.25pt" o:ole="">
            <v:imagedata r:id="rId91" o:title=""/>
          </v:shape>
          <o:OLEObject Type="Embed" ProgID="ChemDraw_x64.Document.6.0" ShapeID="_x0000_i1054" DrawAspect="Content" ObjectID="_1802575434" r:id="rId92"/>
        </w:object>
      </w:r>
    </w:p>
    <w:p w14:paraId="6068569A" w14:textId="22167FEE" w:rsidR="00AA6201" w:rsidRPr="00F918E8" w:rsidRDefault="00AA6201" w:rsidP="00F918E8">
      <w:r w:rsidRPr="00F918E8">
        <w:t xml:space="preserve">To a solution of benzyl 3-oxobutanoate (CAS[5396-89-4], 20 g, 104 mmol, 1 equiv.) in </w:t>
      </w:r>
      <w:proofErr w:type="spellStart"/>
      <w:r w:rsidRPr="00F918E8">
        <w:t>MeCN</w:t>
      </w:r>
      <w:proofErr w:type="spellEnd"/>
      <w:r w:rsidRPr="00F918E8">
        <w:t xml:space="preserve"> (200 mL) was added K</w:t>
      </w:r>
      <w:r w:rsidRPr="00F918E8">
        <w:rPr>
          <w:vertAlign w:val="subscript"/>
        </w:rPr>
        <w:t>2</w:t>
      </w:r>
      <w:r w:rsidRPr="00F918E8">
        <w:t>CO</w:t>
      </w:r>
      <w:r w:rsidRPr="00F918E8">
        <w:rPr>
          <w:vertAlign w:val="subscript"/>
        </w:rPr>
        <w:t>3</w:t>
      </w:r>
      <w:r w:rsidRPr="00F918E8">
        <w:t xml:space="preserve"> (28.76 g, 208 mmol) at 25 °C under N</w:t>
      </w:r>
      <w:r w:rsidRPr="00F918E8">
        <w:rPr>
          <w:vertAlign w:val="subscript"/>
        </w:rPr>
        <w:t>2</w:t>
      </w:r>
      <w:r w:rsidRPr="00F918E8">
        <w:t xml:space="preserve"> and the solution was stirred for 15 min. </w:t>
      </w:r>
      <w:proofErr w:type="spellStart"/>
      <w:r w:rsidRPr="00F918E8">
        <w:t>MeI</w:t>
      </w:r>
      <w:proofErr w:type="spellEnd"/>
      <w:r w:rsidRPr="00F918E8">
        <w:t xml:space="preserve"> (7.77 mL, 125 mmol) was then added and the mixture was heated to 80 °C and stirred for 12 hours. TLC analysis (petroleum </w:t>
      </w:r>
      <w:r w:rsidR="00876B8F" w:rsidRPr="00F918E8">
        <w:t>ether</w:t>
      </w:r>
      <w:r w:rsidR="00876B8F">
        <w:t>:</w:t>
      </w:r>
      <w:r w:rsidR="00E72E68">
        <w:t xml:space="preserve"> </w:t>
      </w:r>
      <w:r w:rsidRPr="00F918E8">
        <w:t>EtOAc</w:t>
      </w:r>
      <w:r w:rsidR="00876B8F">
        <w:t xml:space="preserve"> </w:t>
      </w:r>
      <w:r w:rsidRPr="00F918E8">
        <w:t>=</w:t>
      </w:r>
      <w:r w:rsidR="00876B8F">
        <w:t xml:space="preserve"> </w:t>
      </w:r>
      <w:r w:rsidRPr="00F918E8">
        <w:t>3:1) indicated consumption of benzyl 3-oxobutanoate (Rf = 0.5), with formation of a new spot (Rf = 0.6). The mixture was quenched with water and extracted with EtOAc. The combined organic phases were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column chromatography (ISCO®; 220 g </w:t>
      </w:r>
      <w:proofErr w:type="spellStart"/>
      <w:r w:rsidRPr="00F918E8">
        <w:t>SepaFlash</w:t>
      </w:r>
      <w:proofErr w:type="spellEnd"/>
      <w:r w:rsidRPr="00F918E8">
        <w:t xml:space="preserve">® Silica Flash Column, gradient of 0-50% EtOAc in petroleum ether) and the eluent was concentrated under reduced pressure to give the title compound as colorless oil (14.6 g, 70.8 mmol, 68% yield). </w:t>
      </w:r>
    </w:p>
    <w:p w14:paraId="1DCF481C" w14:textId="77777777" w:rsidR="00AA6201" w:rsidRPr="00F918E8" w:rsidRDefault="00AA6201" w:rsidP="00F918E8">
      <w:r w:rsidRPr="00F918E8">
        <w:rPr>
          <w:vertAlign w:val="superscript"/>
        </w:rPr>
        <w:t>1</w:t>
      </w:r>
      <w:r w:rsidRPr="00F918E8">
        <w:t>H NMR (400 MHz, CDCl</w:t>
      </w:r>
      <w:r w:rsidRPr="00F918E8">
        <w:rPr>
          <w:vertAlign w:val="subscript"/>
        </w:rPr>
        <w:t>3</w:t>
      </w:r>
      <w:r w:rsidRPr="00F918E8">
        <w:t xml:space="preserve">) δ 7.45 – 7.28 (m, 5H), 5.18 (s, 2H), 3.55 (q, </w:t>
      </w:r>
      <w:r w:rsidRPr="00F918E8">
        <w:rPr>
          <w:i/>
          <w:iCs/>
        </w:rPr>
        <w:t>J</w:t>
      </w:r>
      <w:r w:rsidRPr="00F918E8">
        <w:t xml:space="preserve"> = 7.2 Hz, 1H), 2.19 (s, 3H), 1.36 (d, </w:t>
      </w:r>
      <w:r w:rsidRPr="00F918E8">
        <w:rPr>
          <w:i/>
          <w:iCs/>
        </w:rPr>
        <w:t>J</w:t>
      </w:r>
      <w:r w:rsidRPr="00F918E8">
        <w:t xml:space="preserve"> = 7.1 Hz, 3H).</w:t>
      </w:r>
    </w:p>
    <w:p w14:paraId="251720D4" w14:textId="062AE64D" w:rsidR="00AA6201" w:rsidRPr="00E92B50" w:rsidRDefault="00AA6201" w:rsidP="00E92B50">
      <w:pPr>
        <w:rPr>
          <w:color w:val="000000" w:themeColor="text1"/>
        </w:rPr>
      </w:pPr>
      <w:r w:rsidRPr="00A07D35">
        <w:rPr>
          <w:color w:val="000000" w:themeColor="text1"/>
        </w:rPr>
        <w:t>Rf = 0.6 (silica, petroleum ether: EtOAc</w:t>
      </w:r>
      <w:r w:rsidRPr="00A07D35">
        <w:rPr>
          <w:color w:val="000000" w:themeColor="text1"/>
          <w:lang w:eastAsia="zh-CN"/>
        </w:rPr>
        <w:t xml:space="preserve"> </w:t>
      </w:r>
      <w:r w:rsidR="00E72E68" w:rsidRPr="00A07D35">
        <w:rPr>
          <w:color w:val="000000" w:themeColor="text1"/>
          <w:lang w:eastAsia="zh-CN"/>
        </w:rPr>
        <w:t>3:</w:t>
      </w:r>
      <w:r w:rsidRPr="00A07D35">
        <w:rPr>
          <w:color w:val="000000" w:themeColor="text1"/>
        </w:rPr>
        <w:t xml:space="preserve"> 1).</w:t>
      </w:r>
      <w:r w:rsidRPr="6A744B88">
        <w:rPr>
          <w:color w:val="000000" w:themeColor="text1"/>
        </w:rPr>
        <w:t xml:space="preserve"> </w:t>
      </w:r>
    </w:p>
    <w:p w14:paraId="0353356B" w14:textId="78B71C68" w:rsidR="00AA6201" w:rsidRPr="00A451B0" w:rsidRDefault="00AA6201" w:rsidP="00F918E8">
      <w:pPr>
        <w:spacing w:before="240"/>
        <w:rPr>
          <w:i/>
        </w:rPr>
      </w:pPr>
      <w:r w:rsidRPr="00A451B0">
        <w:rPr>
          <w:i/>
        </w:rPr>
        <w:t>benzyl 4-(tert-butyl) 2-acetyl-2-methylsuccinate</w:t>
      </w:r>
    </w:p>
    <w:p w14:paraId="0733FBE3" w14:textId="589E7218" w:rsidR="006C6D2C" w:rsidRDefault="00AA3B49" w:rsidP="006C6D2C">
      <w:pPr>
        <w:jc w:val="center"/>
      </w:pPr>
      <w:r w:rsidRPr="002D3E81">
        <w:object w:dxaOrig="6456" w:dyaOrig="1803" w14:anchorId="4ABEE310">
          <v:shape id="_x0000_i1055" type="#_x0000_t75" style="width:283.5pt;height:79.5pt" o:ole="">
            <v:imagedata r:id="rId93" o:title=""/>
          </v:shape>
          <o:OLEObject Type="Embed" ProgID="ChemDraw_x64.Document.6.0" ShapeID="_x0000_i1055" DrawAspect="Content" ObjectID="_1802575435" r:id="rId94"/>
        </w:object>
      </w:r>
    </w:p>
    <w:p w14:paraId="4D55779A" w14:textId="78491963" w:rsidR="00AA6201" w:rsidRPr="00F918E8" w:rsidRDefault="00AA6201" w:rsidP="000C224F">
      <w:pPr>
        <w:jc w:val="left"/>
      </w:pPr>
      <w:r w:rsidRPr="00F918E8">
        <w:t xml:space="preserve">To a solution of benzyl 2-methyl-3-oxobutanoate (14.6 g, 71.0 mmol) in </w:t>
      </w:r>
      <w:proofErr w:type="spellStart"/>
      <w:r w:rsidRPr="00F918E8">
        <w:t>MeCN</w:t>
      </w:r>
      <w:proofErr w:type="spellEnd"/>
      <w:r w:rsidRPr="00F918E8">
        <w:t xml:space="preserve"> (146 mL) was added Cs</w:t>
      </w:r>
      <w:r w:rsidRPr="00F918E8">
        <w:rPr>
          <w:vertAlign w:val="subscript"/>
        </w:rPr>
        <w:t>2</w:t>
      </w:r>
      <w:r w:rsidRPr="00F918E8">
        <w:t>CO</w:t>
      </w:r>
      <w:r w:rsidRPr="00F918E8">
        <w:rPr>
          <w:vertAlign w:val="subscript"/>
        </w:rPr>
        <w:t>3</w:t>
      </w:r>
      <w:r w:rsidRPr="00F918E8">
        <w:t xml:space="preserve"> (34.6 g, 106 mmol). Then </w:t>
      </w:r>
      <w:r w:rsidRPr="00F918E8">
        <w:rPr>
          <w:i/>
          <w:iCs/>
        </w:rPr>
        <w:t>tert</w:t>
      </w:r>
      <w:r w:rsidRPr="00F918E8">
        <w:t>-butyl 2-iodoacetate (</w:t>
      </w:r>
      <w:r w:rsidR="00AA3B49" w:rsidRPr="00F918E8">
        <w:t>CAS [</w:t>
      </w:r>
      <w:r w:rsidRPr="00F918E8">
        <w:t>49827-15-8], 12.38 mL, 85 mmol) was added at 0 °C, the reaction mixture was stirred for 16 hours at 25 °C. The reaction mixture was diluted with water and extracted with EtOAc</w:t>
      </w:r>
      <w:r w:rsidR="00656FDC">
        <w:t>.</w:t>
      </w:r>
      <w:r w:rsidRPr="00F918E8">
        <w:t xml:space="preserve"> </w:t>
      </w:r>
      <w:r w:rsidR="00656FDC">
        <w:t>T</w:t>
      </w:r>
      <w:r w:rsidRPr="00F918E8">
        <w:t>he combined organic phase</w:t>
      </w:r>
      <w:r w:rsidR="007A68E8">
        <w:t>s</w:t>
      </w:r>
      <w:r w:rsidRPr="00F918E8">
        <w:t xml:space="preserve"> w</w:t>
      </w:r>
      <w:r w:rsidR="007A68E8">
        <w:t>ere</w:t>
      </w:r>
      <w:r w:rsidRPr="00F918E8">
        <w:t xml:space="preserve"> concentrated under reduced pressure to give a residue. The residue was purified by flash silica gel chromatography (ISCO®; 220 g </w:t>
      </w:r>
      <w:proofErr w:type="spellStart"/>
      <w:r w:rsidRPr="00F918E8">
        <w:t>SepaFlash</w:t>
      </w:r>
      <w:proofErr w:type="spellEnd"/>
      <w:r w:rsidRPr="00F918E8">
        <w:t xml:space="preserve">® Silica Flash Column, eluting with a gradient of 0-30% EtOAc in petroleum ether) and the eluent was concentrated to give the title compound as colorless oil (24.6 g, used as crude for next step). </w:t>
      </w:r>
    </w:p>
    <w:p w14:paraId="62DA2B55" w14:textId="77777777" w:rsidR="00AA6201" w:rsidRPr="00F918E8" w:rsidRDefault="00AA6201" w:rsidP="00F918E8">
      <w:r w:rsidRPr="00F918E8">
        <w:rPr>
          <w:vertAlign w:val="superscript"/>
        </w:rPr>
        <w:t>1</w:t>
      </w:r>
      <w:r w:rsidRPr="00F918E8">
        <w:t>H NMR (400 MHz, CDCl</w:t>
      </w:r>
      <w:r w:rsidRPr="00F918E8">
        <w:rPr>
          <w:vertAlign w:val="subscript"/>
        </w:rPr>
        <w:t>3</w:t>
      </w:r>
      <w:r w:rsidRPr="00F918E8">
        <w:t xml:space="preserve">) δ 7.40 – 7.28 (m, 5H), 5.19 (d, </w:t>
      </w:r>
      <w:r w:rsidRPr="00F918E8">
        <w:rPr>
          <w:i/>
          <w:iCs/>
        </w:rPr>
        <w:t>J</w:t>
      </w:r>
      <w:r w:rsidRPr="00F918E8">
        <w:t xml:space="preserve"> = 12.3 Hz, 1H), 5.15 (d, </w:t>
      </w:r>
      <w:r w:rsidRPr="00F918E8">
        <w:rPr>
          <w:i/>
          <w:iCs/>
        </w:rPr>
        <w:t>J</w:t>
      </w:r>
      <w:r w:rsidRPr="00F918E8">
        <w:t xml:space="preserve"> = 12.2 Hz, 1H), 2.89 (d, </w:t>
      </w:r>
      <w:r w:rsidRPr="00F918E8">
        <w:rPr>
          <w:i/>
          <w:iCs/>
        </w:rPr>
        <w:t>J</w:t>
      </w:r>
      <w:r w:rsidRPr="00F918E8">
        <w:t xml:space="preserve"> = 16.3 Hz, 1H), 2.78 (d, </w:t>
      </w:r>
      <w:r w:rsidRPr="00F918E8">
        <w:rPr>
          <w:i/>
          <w:iCs/>
        </w:rPr>
        <w:t>J</w:t>
      </w:r>
      <w:r w:rsidRPr="00F918E8">
        <w:t xml:space="preserve"> = 16.4 Hz, 1H), 2.15 (s, 3H), 1.48 (s, 3H), 1.40 (s, 9H).</w:t>
      </w:r>
    </w:p>
    <w:p w14:paraId="66BD344B" w14:textId="77777777" w:rsidR="00AA6201" w:rsidRPr="00A07D35" w:rsidRDefault="00AA6201" w:rsidP="00F918E8">
      <w:pPr>
        <w:spacing w:after="0"/>
        <w:rPr>
          <w:color w:val="000000" w:themeColor="text1"/>
          <w:lang w:eastAsia="zh-CN"/>
        </w:rPr>
      </w:pPr>
      <w:r w:rsidRPr="00A07D35">
        <w:rPr>
          <w:color w:val="000000" w:themeColor="text1"/>
        </w:rPr>
        <w:t>Rf = 0.7 (silica, petroleum ether: EtOAc</w:t>
      </w:r>
      <w:r w:rsidRPr="00A07D35">
        <w:rPr>
          <w:color w:val="000000" w:themeColor="text1"/>
          <w:lang w:eastAsia="zh-CN"/>
        </w:rPr>
        <w:t xml:space="preserve"> 3</w:t>
      </w:r>
      <w:r w:rsidRPr="00A07D35">
        <w:rPr>
          <w:color w:val="000000" w:themeColor="text1"/>
        </w:rPr>
        <w:t>: 1).</w:t>
      </w:r>
    </w:p>
    <w:p w14:paraId="038C07FA" w14:textId="77777777" w:rsidR="00AA6201" w:rsidRPr="00A07D35" w:rsidRDefault="00AA6201" w:rsidP="00F918E8">
      <w:pPr>
        <w:spacing w:after="0"/>
      </w:pPr>
    </w:p>
    <w:p w14:paraId="6CE267D4" w14:textId="168AADB1" w:rsidR="00AA6201" w:rsidRPr="00A451B0" w:rsidRDefault="00AA6201" w:rsidP="00F918E8">
      <w:pPr>
        <w:spacing w:before="240"/>
        <w:rPr>
          <w:i/>
          <w:lang w:eastAsia="zh-CN"/>
        </w:rPr>
      </w:pPr>
      <w:r w:rsidRPr="00A451B0">
        <w:rPr>
          <w:i/>
        </w:rPr>
        <w:t>benzyl 4-(tert-butyl)</w:t>
      </w:r>
      <w:r w:rsidR="00A4405B" w:rsidRPr="00A451B0">
        <w:rPr>
          <w:i/>
        </w:rPr>
        <w:t>-</w:t>
      </w:r>
      <w:r w:rsidRPr="00A451B0">
        <w:rPr>
          <w:i/>
        </w:rPr>
        <w:t>2-methyl-2-(prop-1-en-2-</w:t>
      </w:r>
      <w:r w:rsidR="00A4405B" w:rsidRPr="00A451B0">
        <w:rPr>
          <w:i/>
        </w:rPr>
        <w:t>yl) succinate</w:t>
      </w:r>
    </w:p>
    <w:p w14:paraId="69ED247F" w14:textId="6BE25778" w:rsidR="00947B35" w:rsidRPr="00F918E8" w:rsidRDefault="00545136" w:rsidP="00947B35">
      <w:pPr>
        <w:spacing w:before="240"/>
        <w:jc w:val="center"/>
        <w:rPr>
          <w:iCs/>
        </w:rPr>
      </w:pPr>
      <w:r w:rsidRPr="002D3E81">
        <w:object w:dxaOrig="5630" w:dyaOrig="2213" w14:anchorId="3F88463B">
          <v:shape id="_x0000_i1056" type="#_x0000_t75" style="width:246pt;height:96.75pt" o:ole="">
            <v:imagedata r:id="rId95" o:title=""/>
          </v:shape>
          <o:OLEObject Type="Embed" ProgID="ChemDraw_x64.Document.6.0" ShapeID="_x0000_i1056" DrawAspect="Content" ObjectID="_1802575436" r:id="rId96"/>
        </w:object>
      </w:r>
    </w:p>
    <w:p w14:paraId="1B4AF2C4" w14:textId="2161FDC7" w:rsidR="00AA6201" w:rsidRPr="00F918E8" w:rsidRDefault="00AA6201" w:rsidP="00F918E8">
      <w:pPr>
        <w:spacing w:after="0"/>
      </w:pPr>
      <w:r w:rsidRPr="00F918E8">
        <w:t xml:space="preserve">To a solution of </w:t>
      </w:r>
      <w:proofErr w:type="spellStart"/>
      <w:r w:rsidRPr="00F918E8">
        <w:t>methyltriphenylphosphonium</w:t>
      </w:r>
      <w:proofErr w:type="spellEnd"/>
      <w:r w:rsidRPr="00F918E8">
        <w:t xml:space="preserve"> bromide (</w:t>
      </w:r>
      <w:r w:rsidR="00947B35" w:rsidRPr="00F918E8">
        <w:t>CAS [</w:t>
      </w:r>
      <w:r w:rsidRPr="00F918E8">
        <w:t xml:space="preserve">1779-49-3], 55 g, 154 mmol) in THF (123 mL) was added </w:t>
      </w:r>
      <w:r w:rsidRPr="00F918E8">
        <w:rPr>
          <w:i/>
          <w:iCs/>
        </w:rPr>
        <w:t>t-</w:t>
      </w:r>
      <w:r w:rsidRPr="00F918E8">
        <w:t>BuOK (154 mL, 154 mmol, 1 M in THF) at 0 °C. The resultant mixture was stirred for 2 hours under N</w:t>
      </w:r>
      <w:r w:rsidRPr="00F918E8">
        <w:rPr>
          <w:vertAlign w:val="subscript"/>
        </w:rPr>
        <w:t>2</w:t>
      </w:r>
      <w:r w:rsidRPr="00F918E8">
        <w:t xml:space="preserve">, and then a solution of 1-benzyl 4-(tert-butyl) 2-acetyl-2-methylsuccinate (24.6 g, 77.0 mmol) in THF (123 mL) was added. The reaction mixture was heated to 80 °C and stirred for another 12 hours. The reaction was quenched with water, then extracted with EtOAc, and </w:t>
      </w:r>
      <w:r w:rsidR="00954D56">
        <w:t xml:space="preserve">combined organic phases were </w:t>
      </w:r>
      <w:r w:rsidRPr="00F918E8">
        <w:t>dried with Na</w:t>
      </w:r>
      <w:r w:rsidRPr="00F918E8">
        <w:rPr>
          <w:vertAlign w:val="subscript"/>
        </w:rPr>
        <w:t>2</w:t>
      </w:r>
      <w:r w:rsidRPr="00F918E8">
        <w:t>SO</w:t>
      </w:r>
      <w:r w:rsidRPr="00F918E8">
        <w:rPr>
          <w:vertAlign w:val="subscript"/>
        </w:rPr>
        <w:t>4</w:t>
      </w:r>
      <w:r w:rsidRPr="00F918E8">
        <w:t xml:space="preserve">, filtered and concentrated </w:t>
      </w:r>
      <w:r w:rsidRPr="00F918E8">
        <w:rPr>
          <w:i/>
          <w:iCs/>
        </w:rPr>
        <w:t>in vacuo</w:t>
      </w:r>
      <w:r w:rsidRPr="00F918E8">
        <w:t xml:space="preserve">. The residue was purified by automated flash column chromatography (ISCO®; 220 g </w:t>
      </w:r>
      <w:proofErr w:type="spellStart"/>
      <w:r w:rsidRPr="00F918E8">
        <w:t>SepaFlash</w:t>
      </w:r>
      <w:proofErr w:type="spellEnd"/>
      <w:r w:rsidRPr="00F918E8">
        <w:t xml:space="preserve">® Silica Flash Column, gradient of 0 to 40 % EtOAc/petroleum ether) and the eluent of product containing fractions was concentrated to give the title compound as colorless oil (15.7 g, 49.2 mmol, 69% yield over two steps). </w:t>
      </w:r>
    </w:p>
    <w:p w14:paraId="2550176E" w14:textId="77777777" w:rsidR="00AA6201" w:rsidRPr="00F918E8" w:rsidRDefault="00AA6201" w:rsidP="00F918E8">
      <w:pPr>
        <w:spacing w:after="0"/>
      </w:pPr>
      <w:r w:rsidRPr="00F918E8">
        <w:rPr>
          <w:vertAlign w:val="superscript"/>
        </w:rPr>
        <w:t>1</w:t>
      </w:r>
      <w:r w:rsidRPr="00F918E8">
        <w:t>H NMR (400 MHz, CDCl</w:t>
      </w:r>
      <w:r w:rsidRPr="00F918E8">
        <w:rPr>
          <w:vertAlign w:val="subscript"/>
        </w:rPr>
        <w:t>3</w:t>
      </w:r>
      <w:r w:rsidRPr="00F918E8">
        <w:t xml:space="preserve">) δ 7.46 – 7.27 (m, 5H), 5.13 (s, 2H), 4.90 (s, 1H), 4.85 (s, 1H), 2.95 (d, </w:t>
      </w:r>
      <w:r w:rsidRPr="00F918E8">
        <w:rPr>
          <w:i/>
          <w:iCs/>
        </w:rPr>
        <w:t>J</w:t>
      </w:r>
      <w:r w:rsidRPr="00F918E8">
        <w:t xml:space="preserve"> = 15.7 Hz, 1H), 2.54 (d, </w:t>
      </w:r>
      <w:r w:rsidRPr="00F918E8">
        <w:rPr>
          <w:i/>
          <w:iCs/>
        </w:rPr>
        <w:t>J</w:t>
      </w:r>
      <w:r w:rsidRPr="00F918E8">
        <w:t xml:space="preserve"> = 15.4 Hz, 1H), 1.71 (s, 3H), 1.45 (s, 3H), 1.41 (s, 9H).</w:t>
      </w:r>
    </w:p>
    <w:p w14:paraId="0C9FA2B8" w14:textId="77777777" w:rsidR="00AA6201" w:rsidRPr="00F918E8" w:rsidRDefault="00AA6201" w:rsidP="00F918E8">
      <w:pPr>
        <w:spacing w:after="0"/>
        <w:rPr>
          <w:color w:val="000000" w:themeColor="text1"/>
          <w:lang w:eastAsia="zh-CN"/>
        </w:rPr>
      </w:pPr>
      <w:r w:rsidRPr="00B61F9C">
        <w:rPr>
          <w:color w:val="000000" w:themeColor="text1"/>
        </w:rPr>
        <w:t>Rf = 0.5 (silica, petroleum ether: EtOAc</w:t>
      </w:r>
      <w:r w:rsidRPr="00B61F9C">
        <w:rPr>
          <w:color w:val="000000" w:themeColor="text1"/>
          <w:lang w:eastAsia="zh-CN"/>
        </w:rPr>
        <w:t xml:space="preserve"> 5</w:t>
      </w:r>
      <w:r w:rsidRPr="00B61F9C">
        <w:rPr>
          <w:color w:val="000000" w:themeColor="text1"/>
        </w:rPr>
        <w:t>: 1).</w:t>
      </w:r>
    </w:p>
    <w:p w14:paraId="63321275" w14:textId="7B3D8282" w:rsidR="00AA6201" w:rsidRPr="00F918E8" w:rsidRDefault="00AA6201" w:rsidP="00F918E8">
      <w:pPr>
        <w:autoSpaceDE w:val="0"/>
        <w:autoSpaceDN w:val="0"/>
        <w:adjustRightInd w:val="0"/>
        <w:rPr>
          <w:b/>
        </w:rPr>
      </w:pPr>
    </w:p>
    <w:p w14:paraId="7A55BF39" w14:textId="1A3E46B6" w:rsidR="00AA6201" w:rsidRPr="00A451B0" w:rsidRDefault="00AA6201" w:rsidP="00F918E8">
      <w:pPr>
        <w:spacing w:before="240"/>
        <w:rPr>
          <w:i/>
        </w:rPr>
      </w:pPr>
      <w:r w:rsidRPr="00A451B0">
        <w:rPr>
          <w:i/>
        </w:rPr>
        <w:t xml:space="preserve">4-(tert-butoxy)-2-isopropyl-2-methyl-4-oxobutanoic acid </w:t>
      </w:r>
    </w:p>
    <w:p w14:paraId="3BDF53E5" w14:textId="26ACF135" w:rsidR="00CE1EF5" w:rsidRDefault="00C579A8" w:rsidP="00C8085A">
      <w:pPr>
        <w:jc w:val="center"/>
      </w:pPr>
      <w:r w:rsidRPr="002D3E81">
        <w:object w:dxaOrig="5536" w:dyaOrig="1804" w14:anchorId="54078BC7">
          <v:shape id="_x0000_i1057" type="#_x0000_t75" style="width:264.75pt;height:86.25pt" o:ole="">
            <v:imagedata r:id="rId97" o:title=""/>
          </v:shape>
          <o:OLEObject Type="Embed" ProgID="ChemDraw_x64.Document.6.0" ShapeID="_x0000_i1057" DrawAspect="Content" ObjectID="_1802575437" r:id="rId98"/>
        </w:object>
      </w:r>
    </w:p>
    <w:p w14:paraId="01B22B5D" w14:textId="3DF6EA0B" w:rsidR="00AA6201" w:rsidRPr="00F918E8" w:rsidRDefault="00AA6201" w:rsidP="00F918E8">
      <w:r w:rsidRPr="00F918E8">
        <w:t>To a solution of 1-benzyl 4-(tert-butyl) 2-methyl-2-(prop-1-en-2-</w:t>
      </w:r>
      <w:r w:rsidR="008E7792" w:rsidRPr="00F918E8">
        <w:t>yl) succinate</w:t>
      </w:r>
      <w:r w:rsidRPr="00F918E8">
        <w:t xml:space="preserve"> (15.65 g, 49 mmol) in MeOH (500 mL) was added Pd/C (7.5 g, 10% content) and </w:t>
      </w:r>
      <w:proofErr w:type="gramStart"/>
      <w:r w:rsidRPr="00F918E8">
        <w:t>Pd(</w:t>
      </w:r>
      <w:proofErr w:type="gramEnd"/>
      <w:r w:rsidRPr="00F918E8">
        <w:t>OH)</w:t>
      </w:r>
      <w:r w:rsidRPr="00F918E8">
        <w:rPr>
          <w:vertAlign w:val="subscript"/>
        </w:rPr>
        <w:t>2</w:t>
      </w:r>
      <w:r w:rsidRPr="00F918E8">
        <w:t>/C (7.5 g, 20% content). The mixture was stirred for 12 hours at 25 °C under H</w:t>
      </w:r>
      <w:r w:rsidRPr="00F918E8">
        <w:rPr>
          <w:vertAlign w:val="subscript"/>
        </w:rPr>
        <w:t>2</w:t>
      </w:r>
      <w:r w:rsidRPr="00F918E8">
        <w:t xml:space="preserve"> atmosphere (15 PSI). The reaction mixture was filtered and concentrated to give the title compound as colorless oil (10 g, crude, directly used in next step). </w:t>
      </w:r>
    </w:p>
    <w:p w14:paraId="1B752757" w14:textId="510B5852" w:rsidR="00AA6201" w:rsidRPr="00F918E8" w:rsidRDefault="00AA6201" w:rsidP="00C8085A">
      <w:r w:rsidRPr="00F918E8">
        <w:rPr>
          <w:vertAlign w:val="superscript"/>
        </w:rPr>
        <w:t>1</w:t>
      </w:r>
      <w:r w:rsidRPr="00F918E8">
        <w:t>H NMR (400 MHz, CDCl</w:t>
      </w:r>
      <w:r w:rsidRPr="00F918E8">
        <w:rPr>
          <w:vertAlign w:val="subscript"/>
        </w:rPr>
        <w:t>3</w:t>
      </w:r>
      <w:r w:rsidRPr="00F918E8">
        <w:t xml:space="preserve">) δ 2.74 (d, </w:t>
      </w:r>
      <w:r w:rsidRPr="00F918E8">
        <w:rPr>
          <w:i/>
          <w:iCs/>
        </w:rPr>
        <w:t>J</w:t>
      </w:r>
      <w:r w:rsidRPr="00F918E8">
        <w:t xml:space="preserve"> = 15.7 Hz, 1H), 2.32 (d, </w:t>
      </w:r>
      <w:r w:rsidRPr="00F918E8">
        <w:rPr>
          <w:i/>
          <w:iCs/>
        </w:rPr>
        <w:t>J</w:t>
      </w:r>
      <w:r w:rsidRPr="00F918E8">
        <w:t xml:space="preserve"> = 15.8 Hz, 1H), 1.93 (p, </w:t>
      </w:r>
      <w:r w:rsidRPr="00F918E8">
        <w:rPr>
          <w:i/>
          <w:iCs/>
        </w:rPr>
        <w:t>J</w:t>
      </w:r>
      <w:r w:rsidRPr="00F918E8">
        <w:t xml:space="preserve"> = 6.9 Hz, 1H), 1.43 (s, 9H), 1.21 – 1.13 (m, 3H), 0.90 (d, </w:t>
      </w:r>
      <w:r w:rsidRPr="00F918E8">
        <w:rPr>
          <w:i/>
          <w:iCs/>
        </w:rPr>
        <w:t>J</w:t>
      </w:r>
      <w:r w:rsidRPr="00F918E8">
        <w:t xml:space="preserve"> = 6.8 Hz, 6H).</w:t>
      </w:r>
    </w:p>
    <w:p w14:paraId="3D60DE17" w14:textId="447D87FB" w:rsidR="00AA6201" w:rsidRPr="00A451B0" w:rsidRDefault="00AA6201" w:rsidP="00F918E8">
      <w:pPr>
        <w:spacing w:before="240"/>
        <w:rPr>
          <w:i/>
        </w:rPr>
      </w:pPr>
      <w:r w:rsidRPr="00A451B0">
        <w:rPr>
          <w:i/>
        </w:rPr>
        <w:t xml:space="preserve">tert-butyl 3-isopropyl-3-methyl-4-oxooxetane-2-carboxylate </w:t>
      </w:r>
    </w:p>
    <w:p w14:paraId="473DCE3B" w14:textId="00A4DBBF" w:rsidR="00A2322E" w:rsidRDefault="00BC4D8C" w:rsidP="00A2322E">
      <w:pPr>
        <w:jc w:val="center"/>
      </w:pPr>
      <w:r w:rsidRPr="002D3E81">
        <w:object w:dxaOrig="9264" w:dyaOrig="2447" w14:anchorId="51B003D2">
          <v:shape id="_x0000_i1058" type="#_x0000_t75" style="width:399.75pt;height:107.25pt" o:ole="">
            <v:imagedata r:id="rId99" o:title=""/>
          </v:shape>
          <o:OLEObject Type="Embed" ProgID="ChemDraw_x64.Document.6.0" ShapeID="_x0000_i1058" DrawAspect="Content" ObjectID="_1802575438" r:id="rId100"/>
        </w:object>
      </w:r>
    </w:p>
    <w:p w14:paraId="33502D6C" w14:textId="5C4D2CA7" w:rsidR="00AA6201" w:rsidRPr="00F918E8" w:rsidRDefault="00AA6201" w:rsidP="00F918E8">
      <w:r w:rsidRPr="00F918E8">
        <w:t xml:space="preserve">To a solution of 4-(tert-butoxy)-2-isopropyl-2-methyl-4-oxobutanoic acid (5.0 g, crude) in THF (50 mL) was added dropwise </w:t>
      </w:r>
      <w:proofErr w:type="spellStart"/>
      <w:r w:rsidRPr="00F918E8">
        <w:t>LiHMDS</w:t>
      </w:r>
      <w:proofErr w:type="spellEnd"/>
      <w:r w:rsidRPr="00F918E8">
        <w:t xml:space="preserve"> (54 mL, 54 mmol, 1 M in THF) at -60 °C under N</w:t>
      </w:r>
      <w:r w:rsidRPr="00F918E8">
        <w:rPr>
          <w:vertAlign w:val="subscript"/>
        </w:rPr>
        <w:t>2</w:t>
      </w:r>
      <w:r w:rsidR="00964148">
        <w:t>. T</w:t>
      </w:r>
      <w:r w:rsidRPr="00F918E8">
        <w:t>he reaction mixture became viscous, then the reaction mixture was warmed up to 25 °C and stirred at this temperature for 1 hour</w:t>
      </w:r>
      <w:r w:rsidR="00FB36FF">
        <w:t xml:space="preserve"> to obtain a</w:t>
      </w:r>
      <w:r w:rsidRPr="00F918E8">
        <w:t xml:space="preserve"> lightly yellow solution. This solution was added dropwise into the suspension of Br</w:t>
      </w:r>
      <w:r w:rsidRPr="00E102B5">
        <w:rPr>
          <w:vertAlign w:val="subscript"/>
        </w:rPr>
        <w:t>2</w:t>
      </w:r>
      <w:r w:rsidRPr="00F918E8">
        <w:t>•dioxane (8.1 g, 33 mmol) in THF (40 mL) at -60 °C under N</w:t>
      </w:r>
      <w:r w:rsidRPr="00F918E8">
        <w:rPr>
          <w:vertAlign w:val="subscript"/>
        </w:rPr>
        <w:t>2</w:t>
      </w:r>
      <w:r w:rsidRPr="00F918E8">
        <w:t>, resulting in a color change to red. The reaction mixture was stirred at -60 °C for 30 min then warmed up to 25 °C and stirred at this temperature for another 30 min associated with slow decolorization. The mixture was diluted with anhydrous EtOAc and quenched with 0.5 N aqueous HCl. After extraction with EtOAc, the separated organic layers were dried over anhydrous Na</w:t>
      </w:r>
      <w:r w:rsidRPr="00F918E8">
        <w:rPr>
          <w:vertAlign w:val="subscript"/>
        </w:rPr>
        <w:t>2</w:t>
      </w:r>
      <w:r w:rsidRPr="00F918E8">
        <w:t>SO</w:t>
      </w:r>
      <w:r w:rsidRPr="00F918E8">
        <w:rPr>
          <w:vertAlign w:val="subscript"/>
        </w:rPr>
        <w:t>4</w:t>
      </w:r>
      <w:r w:rsidRPr="00F918E8">
        <w:t xml:space="preserve">, concentrated to give the crude product as yellow oil (8 g). </w:t>
      </w:r>
      <w:r w:rsidRPr="00F918E8">
        <w:rPr>
          <w:bCs/>
        </w:rPr>
        <w:t>T</w:t>
      </w:r>
      <w:r w:rsidRPr="00F918E8">
        <w:t>he crude product (8 g) was dissolved in THF (50 mL) and then added aqueous solution of NaHCO</w:t>
      </w:r>
      <w:r w:rsidRPr="00F918E8">
        <w:rPr>
          <w:vertAlign w:val="subscript"/>
        </w:rPr>
        <w:t xml:space="preserve">3 </w:t>
      </w:r>
      <w:r w:rsidRPr="00F918E8">
        <w:t xml:space="preserve">(50 mL, 4% w/w). Then the reaction mixture was stirred at 25 °C for 12 hrs. It was extracted into </w:t>
      </w:r>
      <w:proofErr w:type="gramStart"/>
      <w:r w:rsidRPr="00F918E8">
        <w:t>EtOAc</w:t>
      </w:r>
      <w:proofErr w:type="gramEnd"/>
      <w:r w:rsidRPr="00F918E8">
        <w:t xml:space="preserve"> and the combined organic layers were dried over anhydrous Na</w:t>
      </w:r>
      <w:r w:rsidRPr="00F918E8">
        <w:rPr>
          <w:vertAlign w:val="subscript"/>
        </w:rPr>
        <w:t>2</w:t>
      </w:r>
      <w:r w:rsidRPr="00F918E8">
        <w:t>SO</w:t>
      </w:r>
      <w:r w:rsidRPr="00F918E8">
        <w:rPr>
          <w:vertAlign w:val="subscript"/>
        </w:rPr>
        <w:t>4</w:t>
      </w:r>
      <w:r w:rsidRPr="00F918E8">
        <w:t xml:space="preserve">, filtered and concentrated to give a residue. The residue was purified by flash silica gel chromatography (ISCO®; 120 g </w:t>
      </w:r>
      <w:proofErr w:type="spellStart"/>
      <w:r w:rsidRPr="00F918E8">
        <w:t>SepaFlash</w:t>
      </w:r>
      <w:proofErr w:type="spellEnd"/>
      <w:r w:rsidRPr="00F918E8">
        <w:t xml:space="preserve">® Silica Flash Column, eluent of 0-30% petroleum ether/EtOAc) and the eluent was concentrated to give the title compound as colorless oil (2.9 g, 12.7 mmol, 51% yield over two steps, 10:1 </w:t>
      </w:r>
      <w:proofErr w:type="spellStart"/>
      <w:r w:rsidRPr="00F918E8">
        <w:t>d.r.</w:t>
      </w:r>
      <w:proofErr w:type="spellEnd"/>
      <w:r w:rsidRPr="00F918E8">
        <w:t xml:space="preserve"> by integration of </w:t>
      </w:r>
      <w:r w:rsidRPr="00F918E8">
        <w:rPr>
          <w:vertAlign w:val="superscript"/>
        </w:rPr>
        <w:t>1</w:t>
      </w:r>
      <w:r w:rsidRPr="00F918E8">
        <w:t xml:space="preserve">H NMR). </w:t>
      </w:r>
    </w:p>
    <w:p w14:paraId="25EB55A3" w14:textId="2C68A6CB" w:rsidR="00AA6201" w:rsidRPr="00F918E8" w:rsidRDefault="00AA6201" w:rsidP="00F918E8">
      <w:r w:rsidRPr="00F918E8">
        <w:rPr>
          <w:vertAlign w:val="superscript"/>
        </w:rPr>
        <w:t>1</w:t>
      </w:r>
      <w:r w:rsidRPr="00F918E8">
        <w:t>H NMR (400 MHz, CDCl</w:t>
      </w:r>
      <w:r w:rsidRPr="00F918E8">
        <w:rPr>
          <w:vertAlign w:val="subscript"/>
        </w:rPr>
        <w:t>3</w:t>
      </w:r>
      <w:r w:rsidR="00326765">
        <w:rPr>
          <w:vertAlign w:val="subscript"/>
        </w:rPr>
        <w:t xml:space="preserve">, </w:t>
      </w:r>
      <w:r w:rsidR="00326765" w:rsidRPr="0041403A">
        <w:t xml:space="preserve">major </w:t>
      </w:r>
      <w:r w:rsidR="0041403A" w:rsidRPr="0041403A">
        <w:t>isomer</w:t>
      </w:r>
      <w:r w:rsidRPr="00F918E8">
        <w:t xml:space="preserve">) δ 4.57 (s, 1H), 2.10 (p, </w:t>
      </w:r>
      <w:r w:rsidRPr="00F918E8">
        <w:rPr>
          <w:i/>
          <w:iCs/>
        </w:rPr>
        <w:t>J</w:t>
      </w:r>
      <w:r w:rsidRPr="00F918E8">
        <w:t xml:space="preserve"> = 6.8 Hz, 1H), 1.51 (s, 9H), 1.27 (s, 3H), 1.06 (d, </w:t>
      </w:r>
      <w:r w:rsidRPr="00F918E8">
        <w:rPr>
          <w:i/>
          <w:iCs/>
        </w:rPr>
        <w:t>J</w:t>
      </w:r>
      <w:r w:rsidRPr="00F918E8">
        <w:t xml:space="preserve"> = 3.1 Hz, 3H), 1.04 (d, </w:t>
      </w:r>
      <w:r w:rsidRPr="00F918E8">
        <w:rPr>
          <w:i/>
          <w:iCs/>
        </w:rPr>
        <w:t>J</w:t>
      </w:r>
      <w:r w:rsidRPr="00F918E8">
        <w:t xml:space="preserve"> = 3.1 Hz, 3H).</w:t>
      </w:r>
    </w:p>
    <w:p w14:paraId="50411A0B" w14:textId="64E819D4" w:rsidR="00AA6201" w:rsidRPr="00F918E8" w:rsidRDefault="0041403A" w:rsidP="0041403A">
      <w:pPr>
        <w:autoSpaceDE w:val="0"/>
        <w:autoSpaceDN w:val="0"/>
        <w:adjustRightInd w:val="0"/>
      </w:pPr>
      <w:r w:rsidRPr="00AF481E">
        <w:rPr>
          <w:vertAlign w:val="superscript"/>
        </w:rPr>
        <w:t>1</w:t>
      </w:r>
      <w:proofErr w:type="gramStart"/>
      <w:r w:rsidRPr="00AF481E">
        <w:t>HNMR  ratio</w:t>
      </w:r>
      <w:proofErr w:type="gramEnd"/>
      <w:r w:rsidRPr="00AF481E">
        <w:t xml:space="preserve"> of trans and cis isomers:  10:1.</w:t>
      </w:r>
      <w:r w:rsidR="003B0203">
        <w:t xml:space="preserve"> </w:t>
      </w:r>
      <w:r w:rsidR="00AF481E" w:rsidRPr="0041403A">
        <w:t>Major</w:t>
      </w:r>
      <w:r w:rsidR="00AF481E">
        <w:rPr>
          <w:i/>
          <w:iCs/>
        </w:rPr>
        <w:t xml:space="preserve"> t</w:t>
      </w:r>
      <w:r w:rsidR="00AA6201" w:rsidRPr="00D150E9">
        <w:rPr>
          <w:i/>
          <w:iCs/>
        </w:rPr>
        <w:t>rans</w:t>
      </w:r>
      <w:r w:rsidR="15EE8449" w:rsidRPr="00D150E9">
        <w:rPr>
          <w:i/>
          <w:iCs/>
        </w:rPr>
        <w:t>-</w:t>
      </w:r>
      <w:r w:rsidR="00D150E9">
        <w:t>isomer</w:t>
      </w:r>
      <w:r w:rsidR="00AA6201" w:rsidRPr="00D150E9">
        <w:t xml:space="preserve"> suggested by 2DNMR (NOESY);</w:t>
      </w:r>
    </w:p>
    <w:p w14:paraId="6C90EAF0" w14:textId="27D4C553" w:rsidR="00AA6201" w:rsidRPr="00F918E8" w:rsidRDefault="00AA6201" w:rsidP="00F918E8">
      <w:pPr>
        <w:rPr>
          <w:color w:val="000000" w:themeColor="text1"/>
        </w:rPr>
      </w:pPr>
      <w:r w:rsidRPr="6A744B88">
        <w:rPr>
          <w:color w:val="000000" w:themeColor="text1"/>
        </w:rPr>
        <w:t>Rf = 0.7 (silica, petroleum ether: EtOAc</w:t>
      </w:r>
      <w:r w:rsidRPr="6A744B88">
        <w:rPr>
          <w:color w:val="000000" w:themeColor="text1"/>
          <w:lang w:eastAsia="zh-CN"/>
        </w:rPr>
        <w:t xml:space="preserve"> </w:t>
      </w:r>
      <w:proofErr w:type="gramStart"/>
      <w:r w:rsidRPr="6A744B88">
        <w:rPr>
          <w:color w:val="000000" w:themeColor="text1"/>
          <w:lang w:eastAsia="zh-CN"/>
        </w:rPr>
        <w:t>5</w:t>
      </w:r>
      <w:r w:rsidR="345AC1B9" w:rsidRPr="6A744B88">
        <w:rPr>
          <w:color w:val="000000" w:themeColor="text1"/>
          <w:lang w:eastAsia="zh-CN"/>
        </w:rPr>
        <w:t xml:space="preserve"> </w:t>
      </w:r>
      <w:r w:rsidRPr="6A744B88">
        <w:rPr>
          <w:color w:val="000000" w:themeColor="text1"/>
        </w:rPr>
        <w:t>:</w:t>
      </w:r>
      <w:proofErr w:type="gramEnd"/>
      <w:r w:rsidRPr="6A744B88">
        <w:rPr>
          <w:color w:val="000000" w:themeColor="text1"/>
        </w:rPr>
        <w:t xml:space="preserve"> 1). </w:t>
      </w:r>
    </w:p>
    <w:p w14:paraId="3626A90B" w14:textId="2BD57F57" w:rsidR="00AA6201" w:rsidRPr="001E69C1" w:rsidRDefault="00AA6201" w:rsidP="00F918E8">
      <w:pPr>
        <w:spacing w:before="240"/>
        <w:rPr>
          <w:i/>
        </w:rPr>
      </w:pPr>
      <w:r w:rsidRPr="001E69C1">
        <w:rPr>
          <w:i/>
        </w:rPr>
        <w:t xml:space="preserve">3-isopropyl-3-methyl-4-oxooxetane-2-carboxylic acid </w:t>
      </w:r>
    </w:p>
    <w:p w14:paraId="7C3EBF19" w14:textId="18F7FB82" w:rsidR="00C94C1E" w:rsidRDefault="00A10202" w:rsidP="005646EC">
      <w:pPr>
        <w:jc w:val="center"/>
      </w:pPr>
      <w:r w:rsidRPr="002D3E81">
        <w:object w:dxaOrig="4523" w:dyaOrig="2044" w14:anchorId="128D7CAD">
          <v:shape id="_x0000_i1059" type="#_x0000_t75" style="width:219.75pt;height:99.75pt" o:ole="">
            <v:imagedata r:id="rId101" o:title=""/>
          </v:shape>
          <o:OLEObject Type="Embed" ProgID="ChemDraw_x64.Document.6.0" ShapeID="_x0000_i1059" DrawAspect="Content" ObjectID="_1802575439" r:id="rId102"/>
        </w:object>
      </w:r>
    </w:p>
    <w:p w14:paraId="3BB87F6F" w14:textId="557DC59F" w:rsidR="00AA6201" w:rsidRPr="00F918E8" w:rsidRDefault="00AA6201" w:rsidP="00F918E8">
      <w:r w:rsidRPr="00F918E8">
        <w:t>To a solution of tert-butyl 3-isopropyl-3-methyl-4-oxooxetane-2-carboxylate (1.00 g, 4.38 mmol) in CH</w:t>
      </w:r>
      <w:r w:rsidRPr="00F918E8">
        <w:rPr>
          <w:vertAlign w:val="subscript"/>
        </w:rPr>
        <w:t>2</w:t>
      </w:r>
      <w:r w:rsidRPr="00F918E8">
        <w:t>Cl</w:t>
      </w:r>
      <w:r w:rsidRPr="00F918E8">
        <w:rPr>
          <w:vertAlign w:val="subscript"/>
        </w:rPr>
        <w:t>2</w:t>
      </w:r>
      <w:r w:rsidRPr="00F918E8">
        <w:t xml:space="preserve"> (5 mL) was added TFA (5 mL) at 0 °C, the mixture was stirred at 0 °C for 3 hours. TLC (petroleum </w:t>
      </w:r>
      <w:proofErr w:type="gramStart"/>
      <w:r w:rsidRPr="00F918E8">
        <w:t>ether :</w:t>
      </w:r>
      <w:proofErr w:type="gramEnd"/>
      <w:r w:rsidRPr="00F918E8">
        <w:t xml:space="preserve"> EtOAc = 1:1) showed</w:t>
      </w:r>
      <w:r w:rsidR="004B3303">
        <w:t xml:space="preserve"> the consu</w:t>
      </w:r>
      <w:r w:rsidR="0026700A">
        <w:t xml:space="preserve">mption of </w:t>
      </w:r>
      <w:r w:rsidRPr="00F918E8">
        <w:t xml:space="preserve"> tert-butyl 3-isopropyl-3-methyl-4-oxooxetane-2-carboxylate (R</w:t>
      </w:r>
      <w:r w:rsidRPr="00F918E8">
        <w:rPr>
          <w:vertAlign w:val="subscript"/>
        </w:rPr>
        <w:t>f</w:t>
      </w:r>
      <w:r w:rsidRPr="00F918E8">
        <w:t xml:space="preserve"> = 0.9) and a new spot (R</w:t>
      </w:r>
      <w:r w:rsidRPr="00F918E8">
        <w:rPr>
          <w:vertAlign w:val="subscript"/>
        </w:rPr>
        <w:t>f</w:t>
      </w:r>
      <w:r w:rsidRPr="00F918E8">
        <w:t xml:space="preserve"> = 0.2) was detected. A gentle steam of N</w:t>
      </w:r>
      <w:r w:rsidRPr="00F918E8">
        <w:rPr>
          <w:vertAlign w:val="subscript"/>
        </w:rPr>
        <w:t>2</w:t>
      </w:r>
      <w:r w:rsidRPr="00F918E8">
        <w:t xml:space="preserve"> was passed </w:t>
      </w:r>
      <w:r w:rsidR="00892D8B" w:rsidRPr="00F918E8">
        <w:t>through</w:t>
      </w:r>
      <w:r w:rsidRPr="00F918E8">
        <w:t xml:space="preserve"> the reaction to remove all volatiles. The residue was purified by flash silica gel chromatography (ISCO®; 40 g </w:t>
      </w:r>
      <w:proofErr w:type="spellStart"/>
      <w:r w:rsidRPr="00F918E8">
        <w:t>SepaFlash</w:t>
      </w:r>
      <w:proofErr w:type="spellEnd"/>
      <w:r w:rsidRPr="00F918E8">
        <w:t xml:space="preserve">® Silica Flash Column, eluting with a gradient of 0 to 100% EtOAc in petroleum ether) and the eluent was concentrated to give the title compound as yellow oil (386 mg, 2.24 mmol, 51 % yield). </w:t>
      </w:r>
    </w:p>
    <w:p w14:paraId="2FFD91AD" w14:textId="77777777" w:rsidR="00AA6201" w:rsidRPr="00821236" w:rsidRDefault="00AA6201" w:rsidP="00F918E8">
      <w:r w:rsidRPr="00F918E8">
        <w:rPr>
          <w:vertAlign w:val="superscript"/>
        </w:rPr>
        <w:t>1</w:t>
      </w:r>
      <w:r w:rsidRPr="00F918E8">
        <w:t>H NMR (400 MHz, CDCl</w:t>
      </w:r>
      <w:r w:rsidRPr="00F918E8">
        <w:rPr>
          <w:vertAlign w:val="subscript"/>
        </w:rPr>
        <w:t>3</w:t>
      </w:r>
      <w:r w:rsidRPr="00F918E8">
        <w:t xml:space="preserve">) δ 4.75 (s, 1H), 2.15 (p, </w:t>
      </w:r>
      <w:r w:rsidRPr="00F918E8">
        <w:rPr>
          <w:i/>
          <w:iCs/>
        </w:rPr>
        <w:t>J</w:t>
      </w:r>
      <w:r w:rsidRPr="00F918E8">
        <w:t xml:space="preserve"> = 6.8 Hz, 1H), 1.34 (s, 3H), 1.09 (d, </w:t>
      </w:r>
      <w:r w:rsidRPr="00F918E8">
        <w:rPr>
          <w:i/>
          <w:iCs/>
        </w:rPr>
        <w:t>J</w:t>
      </w:r>
      <w:r w:rsidRPr="00F918E8">
        <w:t xml:space="preserve"> = 1.9 Hz, 3H), </w:t>
      </w:r>
      <w:r w:rsidRPr="00821236">
        <w:t xml:space="preserve">1.07 (d, </w:t>
      </w:r>
      <w:r w:rsidRPr="00821236">
        <w:rPr>
          <w:i/>
          <w:iCs/>
        </w:rPr>
        <w:t>J</w:t>
      </w:r>
      <w:r w:rsidRPr="00821236">
        <w:t xml:space="preserve"> = 1.9 Hz, 3H).</w:t>
      </w:r>
    </w:p>
    <w:p w14:paraId="2DCA7736" w14:textId="77777777" w:rsidR="00AA6201" w:rsidRPr="00F918E8" w:rsidRDefault="00AA6201" w:rsidP="00F918E8">
      <w:pPr>
        <w:spacing w:after="0"/>
        <w:rPr>
          <w:color w:val="000000" w:themeColor="text1"/>
          <w:lang w:eastAsia="zh-CN"/>
        </w:rPr>
      </w:pPr>
      <w:r w:rsidRPr="00821236">
        <w:rPr>
          <w:color w:val="000000" w:themeColor="text1"/>
        </w:rPr>
        <w:t>Rf = 0.2 (silica, petroleum ether: EtOAc</w:t>
      </w:r>
      <w:r w:rsidRPr="00821236">
        <w:rPr>
          <w:color w:val="000000" w:themeColor="text1"/>
          <w:lang w:eastAsia="zh-CN"/>
        </w:rPr>
        <w:t xml:space="preserve"> 1</w:t>
      </w:r>
      <w:r w:rsidRPr="00821236">
        <w:rPr>
          <w:color w:val="000000" w:themeColor="text1"/>
        </w:rPr>
        <w:t>: 1).</w:t>
      </w:r>
      <w:r w:rsidRPr="00F918E8">
        <w:rPr>
          <w:color w:val="000000" w:themeColor="text1"/>
        </w:rPr>
        <w:t xml:space="preserve"> </w:t>
      </w:r>
    </w:p>
    <w:p w14:paraId="1A95B792" w14:textId="6273DB66" w:rsidR="00AA6201" w:rsidRPr="00A451B0" w:rsidRDefault="00AA6201" w:rsidP="00F918E8">
      <w:pPr>
        <w:spacing w:before="240"/>
        <w:rPr>
          <w:i/>
        </w:rPr>
      </w:pPr>
      <w:r w:rsidRPr="00A451B0">
        <w:rPr>
          <w:i/>
        </w:rPr>
        <w:t>benzyl (2R,3S)-3-isopropyl-3-methyl-4-oxooxetane-2-carboxylate</w:t>
      </w:r>
    </w:p>
    <w:p w14:paraId="6F73AB8D" w14:textId="36BCB744" w:rsidR="00B748DF" w:rsidRDefault="00BC753C" w:rsidP="00B748DF">
      <w:pPr>
        <w:spacing w:after="0"/>
        <w:jc w:val="center"/>
        <w:rPr>
          <w:rFonts w:eastAsia="DengXian"/>
          <w:bCs/>
        </w:rPr>
      </w:pPr>
      <w:r w:rsidRPr="002D3E81">
        <w:object w:dxaOrig="9269" w:dyaOrig="3149" w14:anchorId="55B1CEC3">
          <v:shape id="_x0000_i1060" type="#_x0000_t75" style="width:401.25pt;height:135.75pt" o:ole="">
            <v:imagedata r:id="rId103" o:title=""/>
          </v:shape>
          <o:OLEObject Type="Embed" ProgID="ChemDraw_x64.Document.6.0" ShapeID="_x0000_i1060" DrawAspect="Content" ObjectID="_1802575440" r:id="rId104"/>
        </w:object>
      </w:r>
    </w:p>
    <w:p w14:paraId="0B24978C" w14:textId="24E48FF7" w:rsidR="00AA6201" w:rsidRPr="00F918E8" w:rsidRDefault="00AA6201" w:rsidP="00F918E8">
      <w:pPr>
        <w:spacing w:after="0"/>
        <w:rPr>
          <w:rFonts w:eastAsia="DengXian"/>
          <w:bCs/>
        </w:rPr>
      </w:pPr>
      <w:r w:rsidRPr="00F918E8">
        <w:rPr>
          <w:rFonts w:eastAsia="DengXian"/>
          <w:bCs/>
        </w:rPr>
        <w:t xml:space="preserve">To a solution of 3-isopropyl-3-methyl-4-oxooxetane-2-carboxylic acid (300 mg, 1.74 mmol) in DMF (3 mL) was added </w:t>
      </w:r>
      <w:r w:rsidRPr="00F918E8">
        <w:rPr>
          <w:rFonts w:eastAsia="DengXian"/>
          <w:iCs/>
        </w:rPr>
        <w:t xml:space="preserve">DIPEA </w:t>
      </w:r>
      <w:r w:rsidRPr="00F918E8">
        <w:rPr>
          <w:rFonts w:eastAsia="DengXian"/>
          <w:bCs/>
        </w:rPr>
        <w:t xml:space="preserve">(0.86 mL, 5.23 mmol, 3 equiv.) and </w:t>
      </w:r>
      <w:proofErr w:type="spellStart"/>
      <w:r w:rsidRPr="00F918E8">
        <w:rPr>
          <w:rFonts w:eastAsia="DengXian"/>
          <w:iCs/>
        </w:rPr>
        <w:t>BnBr</w:t>
      </w:r>
      <w:proofErr w:type="spellEnd"/>
      <w:r w:rsidRPr="00F918E8">
        <w:rPr>
          <w:rFonts w:eastAsia="DengXian"/>
          <w:iCs/>
        </w:rPr>
        <w:t xml:space="preserve"> </w:t>
      </w:r>
      <w:r w:rsidRPr="00F918E8">
        <w:rPr>
          <w:rFonts w:eastAsia="DengXian"/>
          <w:bCs/>
        </w:rPr>
        <w:t>(310 mg, 1.74 mmol). The reaction mixture was stirred at 25 °C for 12 hours. The reaction mixture was quenched with water, extracted with EtOAc. The combined organic layers were dried over anhydrous Na</w:t>
      </w:r>
      <w:r w:rsidRPr="00F918E8">
        <w:rPr>
          <w:rFonts w:eastAsia="DengXian"/>
          <w:bCs/>
          <w:vertAlign w:val="subscript"/>
        </w:rPr>
        <w:t>2</w:t>
      </w:r>
      <w:r w:rsidRPr="00F918E8">
        <w:rPr>
          <w:rFonts w:eastAsia="DengXian"/>
          <w:bCs/>
        </w:rPr>
        <w:t>SO</w:t>
      </w:r>
      <w:r w:rsidRPr="00F918E8">
        <w:rPr>
          <w:rFonts w:eastAsia="DengXian"/>
          <w:bCs/>
          <w:vertAlign w:val="subscript"/>
        </w:rPr>
        <w:t>4</w:t>
      </w:r>
      <w:r w:rsidRPr="00F918E8">
        <w:rPr>
          <w:rFonts w:eastAsia="DengXian"/>
          <w:bCs/>
        </w:rPr>
        <w:t>, filtered and concentrated to give a residue</w:t>
      </w:r>
      <w:r w:rsidRPr="00F918E8">
        <w:rPr>
          <w:rFonts w:eastAsia="DengXian"/>
          <w:bCs/>
          <w:iCs/>
        </w:rPr>
        <w:t>.</w:t>
      </w:r>
      <w:r w:rsidRPr="00F918E8">
        <w:rPr>
          <w:rFonts w:eastAsia="DengXian"/>
          <w:bCs/>
        </w:rPr>
        <w:t xml:space="preserve"> </w:t>
      </w:r>
      <w:r w:rsidRPr="00F918E8">
        <w:rPr>
          <w:rFonts w:eastAsia="DengXian"/>
          <w:bCs/>
          <w:iCs/>
        </w:rPr>
        <w:t xml:space="preserve">The residue was purified by </w:t>
      </w:r>
      <w:r w:rsidRPr="00F918E8">
        <w:rPr>
          <w:rFonts w:eastAsia="Arial Unicode MS"/>
          <w:bCs/>
        </w:rPr>
        <w:t>flash silica gel chromatography</w:t>
      </w:r>
      <w:r w:rsidRPr="00F918E8">
        <w:rPr>
          <w:rFonts w:eastAsia="DengXian"/>
          <w:bCs/>
          <w:iCs/>
        </w:rPr>
        <w:t xml:space="preserve"> (ISCO®; 40 g </w:t>
      </w:r>
      <w:proofErr w:type="spellStart"/>
      <w:r w:rsidRPr="00F918E8">
        <w:rPr>
          <w:rFonts w:eastAsia="DengXian"/>
          <w:bCs/>
          <w:iCs/>
        </w:rPr>
        <w:t>SepaFlash</w:t>
      </w:r>
      <w:proofErr w:type="spellEnd"/>
      <w:r w:rsidRPr="00F918E8">
        <w:rPr>
          <w:rFonts w:eastAsia="DengXian"/>
          <w:bCs/>
          <w:iCs/>
        </w:rPr>
        <w:t>® Silica Flash Column, eluting with a gradient of 0-20% EtOAc in petroleum ether) and the eluent was concentrated to give</w:t>
      </w:r>
      <w:r w:rsidRPr="00F918E8">
        <w:rPr>
          <w:rFonts w:eastAsia="DengXian"/>
        </w:rPr>
        <w:t xml:space="preserve"> b</w:t>
      </w:r>
      <w:r w:rsidRPr="00F918E8">
        <w:rPr>
          <w:rFonts w:eastAsia="DengXian"/>
          <w:bCs/>
        </w:rPr>
        <w:t xml:space="preserve">enzyl 3-isopropyl-3-methyl-4-oxooxetane-2-carboxylate </w:t>
      </w:r>
      <w:r w:rsidRPr="00F918E8">
        <w:rPr>
          <w:rFonts w:eastAsia="DengXian"/>
        </w:rPr>
        <w:t xml:space="preserve">a mixture of diastereomers </w:t>
      </w:r>
      <w:r w:rsidRPr="00F918E8">
        <w:rPr>
          <w:rFonts w:eastAsia="DengXian"/>
          <w:bCs/>
        </w:rPr>
        <w:t xml:space="preserve">as yellow oil (400 mg; 1.54 mmol, 87.5 %).  </w:t>
      </w:r>
    </w:p>
    <w:p w14:paraId="15D69BC5" w14:textId="77777777" w:rsidR="00AA6201" w:rsidRPr="00F918E8" w:rsidRDefault="00AA6201" w:rsidP="00F918E8">
      <w:pPr>
        <w:spacing w:after="0"/>
        <w:rPr>
          <w:rFonts w:eastAsia="DengXian"/>
          <w:bCs/>
        </w:rPr>
      </w:pPr>
      <w:r w:rsidRPr="00F918E8">
        <w:rPr>
          <w:rFonts w:eastAsia="DengXian"/>
          <w:bCs/>
          <w:vertAlign w:val="superscript"/>
        </w:rPr>
        <w:t>1</w:t>
      </w:r>
      <w:r w:rsidRPr="00F918E8">
        <w:rPr>
          <w:rFonts w:eastAsia="DengXian"/>
          <w:bCs/>
        </w:rPr>
        <w:t>H NMR (400 MHz, CDCl</w:t>
      </w:r>
      <w:r w:rsidRPr="00F918E8">
        <w:rPr>
          <w:rFonts w:eastAsia="DengXian"/>
          <w:bCs/>
          <w:vertAlign w:val="subscript"/>
        </w:rPr>
        <w:t>3</w:t>
      </w:r>
      <w:r w:rsidRPr="00F918E8">
        <w:rPr>
          <w:rFonts w:eastAsia="DengXian"/>
          <w:bCs/>
        </w:rPr>
        <w:t xml:space="preserve">) δ 7.43 – 7.31 (m, 5H), 5.31 – 5.23 (m, 2H), 4.71 (s, 1H), 2.16 – 2.01 (m, 1H), 1.13 (s, 3H), 1.03 (d, </w:t>
      </w:r>
      <w:r w:rsidRPr="00F918E8">
        <w:rPr>
          <w:rFonts w:eastAsia="DengXian"/>
          <w:bCs/>
          <w:i/>
          <w:iCs/>
        </w:rPr>
        <w:t>J</w:t>
      </w:r>
      <w:r w:rsidRPr="00F918E8">
        <w:rPr>
          <w:rFonts w:eastAsia="DengXian"/>
          <w:bCs/>
        </w:rPr>
        <w:t xml:space="preserve"> = 6.8 Hz, 6H).</w:t>
      </w:r>
    </w:p>
    <w:p w14:paraId="62924C59" w14:textId="0D4F9440" w:rsidR="00AA6201" w:rsidRPr="00F918E8" w:rsidRDefault="00AA6201" w:rsidP="00F918E8">
      <w:pPr>
        <w:autoSpaceDE w:val="0"/>
        <w:autoSpaceDN w:val="0"/>
        <w:adjustRightInd w:val="0"/>
      </w:pPr>
    </w:p>
    <w:p w14:paraId="2187CB6D" w14:textId="6E1F9D69" w:rsidR="00AA6201" w:rsidRPr="004F225D" w:rsidRDefault="00AA6201" w:rsidP="00F918E8">
      <w:pPr>
        <w:autoSpaceDE w:val="0"/>
        <w:autoSpaceDN w:val="0"/>
        <w:adjustRightInd w:val="0"/>
        <w:rPr>
          <w:bCs/>
        </w:rPr>
      </w:pPr>
      <w:r w:rsidRPr="00F918E8">
        <w:rPr>
          <w:rFonts w:eastAsia="DengXian"/>
          <w:bCs/>
        </w:rPr>
        <w:t xml:space="preserve">The diastereomeric </w:t>
      </w:r>
      <w:r w:rsidR="006B7F1F">
        <w:rPr>
          <w:rFonts w:eastAsia="DengXian"/>
          <w:bCs/>
        </w:rPr>
        <w:t xml:space="preserve">product </w:t>
      </w:r>
      <w:r w:rsidRPr="00F918E8">
        <w:rPr>
          <w:rFonts w:eastAsia="DengXian"/>
          <w:bCs/>
        </w:rPr>
        <w:t xml:space="preserve">mixture (400 mg) was separated </w:t>
      </w:r>
      <w:r w:rsidRPr="00F918E8">
        <w:t>by preparative chiral SFC</w:t>
      </w:r>
      <w:r w:rsidRPr="00F918E8">
        <w:rPr>
          <w:iCs/>
        </w:rPr>
        <w:t xml:space="preserve"> </w:t>
      </w:r>
      <w:r w:rsidRPr="00F918E8">
        <w:t>to give benzyl (2</w:t>
      </w:r>
      <w:r w:rsidRPr="00F918E8">
        <w:rPr>
          <w:i/>
          <w:iCs/>
        </w:rPr>
        <w:t>R</w:t>
      </w:r>
      <w:r w:rsidR="006B7F1F">
        <w:rPr>
          <w:i/>
          <w:iCs/>
        </w:rPr>
        <w:t>*</w:t>
      </w:r>
      <w:r w:rsidRPr="00F918E8">
        <w:t>,3</w:t>
      </w:r>
      <w:r w:rsidRPr="00F918E8">
        <w:rPr>
          <w:i/>
          <w:iCs/>
        </w:rPr>
        <w:t>S</w:t>
      </w:r>
      <w:r w:rsidR="006B7F1F">
        <w:rPr>
          <w:i/>
          <w:iCs/>
        </w:rPr>
        <w:t>*</w:t>
      </w:r>
      <w:r w:rsidRPr="00F918E8">
        <w:t xml:space="preserve">)-3-isopropyl-3-methyl-4-oxooxetane-2-carboxylate as the second eluting peak </w:t>
      </w:r>
      <w:r w:rsidR="006747DB">
        <w:t>(</w:t>
      </w:r>
      <w:r w:rsidRPr="00F918E8">
        <w:t xml:space="preserve">colorless oil, 115 mg, 438 </w:t>
      </w:r>
      <w:r w:rsidRPr="00F918E8">
        <w:rPr>
          <w:rFonts w:eastAsia="DengXian"/>
          <w:bCs/>
        </w:rPr>
        <w:t>mmol,</w:t>
      </w:r>
      <w:r w:rsidRPr="00F918E8">
        <w:t xml:space="preserve"> 25% yield).</w:t>
      </w:r>
      <w:r w:rsidRPr="00F918E8">
        <w:rPr>
          <w:b/>
        </w:rPr>
        <w:t xml:space="preserve"> </w:t>
      </w:r>
      <w:r w:rsidR="00D0638B" w:rsidRPr="004F225D">
        <w:rPr>
          <w:bCs/>
        </w:rPr>
        <w:t xml:space="preserve">Tentative assignment of </w:t>
      </w:r>
      <w:r w:rsidR="004F225D" w:rsidRPr="004F225D">
        <w:rPr>
          <w:bCs/>
        </w:rPr>
        <w:t>absolute configuration based on OR value from next step</w:t>
      </w:r>
      <w:r w:rsidR="004F225D">
        <w:rPr>
          <w:bCs/>
        </w:rPr>
        <w:t>.</w:t>
      </w:r>
    </w:p>
    <w:p w14:paraId="7193C6F2" w14:textId="77777777" w:rsidR="00AA6201" w:rsidRPr="00F918E8" w:rsidRDefault="00AA6201" w:rsidP="00F918E8">
      <w:pPr>
        <w:autoSpaceDE w:val="0"/>
        <w:autoSpaceDN w:val="0"/>
        <w:adjustRightInd w:val="0"/>
        <w:rPr>
          <w:bCs/>
        </w:rPr>
      </w:pPr>
      <w:r w:rsidRPr="00F918E8">
        <w:rPr>
          <w:bCs/>
          <w:vertAlign w:val="superscript"/>
        </w:rPr>
        <w:t>1</w:t>
      </w:r>
      <w:r w:rsidRPr="00F918E8">
        <w:rPr>
          <w:bCs/>
        </w:rPr>
        <w:t>H NMR (400 MHz, CDCl</w:t>
      </w:r>
      <w:r w:rsidRPr="00F918E8">
        <w:rPr>
          <w:bCs/>
          <w:vertAlign w:val="subscript"/>
        </w:rPr>
        <w:t>3</w:t>
      </w:r>
      <w:r w:rsidRPr="00F918E8">
        <w:rPr>
          <w:bCs/>
        </w:rPr>
        <w:t xml:space="preserve">) δ 7.46 – 7.30 (m, 5H), 5.29 (d, </w:t>
      </w:r>
      <w:r w:rsidRPr="00F918E8">
        <w:rPr>
          <w:bCs/>
          <w:i/>
          <w:iCs/>
        </w:rPr>
        <w:t>J</w:t>
      </w:r>
      <w:r w:rsidRPr="00F918E8">
        <w:rPr>
          <w:bCs/>
        </w:rPr>
        <w:t xml:space="preserve"> = 11.9 Hz, 1H), 5.25 (d, </w:t>
      </w:r>
      <w:r w:rsidRPr="00F918E8">
        <w:rPr>
          <w:bCs/>
          <w:i/>
          <w:iCs/>
        </w:rPr>
        <w:t>J</w:t>
      </w:r>
      <w:r w:rsidRPr="00F918E8">
        <w:rPr>
          <w:bCs/>
        </w:rPr>
        <w:t xml:space="preserve"> = 12.1 Hz, 1H), 4.71 (s, 1H), 2.09 (p, </w:t>
      </w:r>
      <w:r w:rsidRPr="00F918E8">
        <w:rPr>
          <w:bCs/>
          <w:i/>
          <w:iCs/>
        </w:rPr>
        <w:t>J</w:t>
      </w:r>
      <w:r w:rsidRPr="00F918E8">
        <w:rPr>
          <w:bCs/>
        </w:rPr>
        <w:t xml:space="preserve"> = 6.8 Hz, 1H), 1.13 (s, 3H), 1.03 (d, </w:t>
      </w:r>
      <w:r w:rsidRPr="00F918E8">
        <w:rPr>
          <w:bCs/>
          <w:i/>
          <w:iCs/>
        </w:rPr>
        <w:t>J</w:t>
      </w:r>
      <w:r w:rsidRPr="00F918E8">
        <w:rPr>
          <w:bCs/>
        </w:rPr>
        <w:t xml:space="preserve"> = 6.8 Hz, 6H).</w:t>
      </w:r>
    </w:p>
    <w:p w14:paraId="4D443483" w14:textId="3F7C8B6C" w:rsidR="00AA6201" w:rsidRPr="00F918E8" w:rsidRDefault="00AA6201" w:rsidP="00F918E8">
      <w:pPr>
        <w:autoSpaceDE w:val="0"/>
        <w:autoSpaceDN w:val="0"/>
        <w:adjustRightInd w:val="0"/>
        <w:rPr>
          <w:lang w:val="de-CH"/>
        </w:rPr>
      </w:pPr>
      <w:r w:rsidRPr="00F918E8">
        <w:rPr>
          <w:rFonts w:eastAsia="Times New Roman"/>
          <w:lang w:val="de-CH"/>
        </w:rPr>
        <w:t>SFC-</w:t>
      </w:r>
      <w:r w:rsidRPr="00F918E8">
        <w:rPr>
          <w:lang w:val="de-CH" w:eastAsia="zh-CN"/>
        </w:rPr>
        <w:t>10</w:t>
      </w:r>
      <w:r w:rsidRPr="00F918E8">
        <w:rPr>
          <w:rFonts w:eastAsia="Times New Roman"/>
          <w:lang w:val="de-CH"/>
        </w:rPr>
        <w:t>:</w:t>
      </w:r>
      <w:r w:rsidRPr="00F918E8">
        <w:rPr>
          <w:lang w:val="de-CH"/>
        </w:rPr>
        <w:t xml:space="preserve"> Rt = 1.560 min, ee: </w:t>
      </w:r>
      <w:r w:rsidRPr="00F918E8">
        <w:rPr>
          <w:lang w:val="de-CH" w:eastAsia="zh-CN"/>
        </w:rPr>
        <w:t>100</w:t>
      </w:r>
      <w:r w:rsidRPr="00F918E8">
        <w:rPr>
          <w:lang w:val="de-CH"/>
        </w:rPr>
        <w:t xml:space="preserve">%. </w:t>
      </w:r>
    </w:p>
    <w:p w14:paraId="1C9228CE" w14:textId="0CF74160" w:rsidR="00AA6201" w:rsidRPr="00F918E8" w:rsidRDefault="00AA6201" w:rsidP="00F918E8">
      <w:pPr>
        <w:autoSpaceDE w:val="0"/>
        <w:autoSpaceDN w:val="0"/>
        <w:adjustRightInd w:val="0"/>
        <w:rPr>
          <w:b/>
        </w:rPr>
      </w:pPr>
      <w:r w:rsidRPr="00F918E8">
        <w:t xml:space="preserve">The remaining isomers were obtained </w:t>
      </w:r>
      <w:r w:rsidR="00BA1FC1">
        <w:t>with</w:t>
      </w:r>
      <w:r w:rsidRPr="00F918E8">
        <w:t xml:space="preserve"> the first eluting peak (</w:t>
      </w:r>
      <w:proofErr w:type="gramStart"/>
      <w:r w:rsidR="00BA1FC1">
        <w:t>approx..</w:t>
      </w:r>
      <w:proofErr w:type="gramEnd"/>
      <w:r w:rsidR="00BA1FC1">
        <w:t xml:space="preserve"> 4:1 </w:t>
      </w:r>
      <w:r w:rsidRPr="00F918E8">
        <w:rPr>
          <w:lang w:eastAsia="zh-CN"/>
        </w:rPr>
        <w:t>mixture</w:t>
      </w:r>
      <w:r w:rsidR="00AF05EA">
        <w:rPr>
          <w:lang w:eastAsia="zh-CN"/>
        </w:rPr>
        <w:t xml:space="preserve"> of </w:t>
      </w:r>
      <w:r w:rsidR="00AF05EA" w:rsidRPr="00196075">
        <w:rPr>
          <w:i/>
          <w:iCs/>
          <w:lang w:eastAsia="zh-CN"/>
        </w:rPr>
        <w:t>trans</w:t>
      </w:r>
      <w:r w:rsidR="00AF05EA">
        <w:rPr>
          <w:lang w:eastAsia="zh-CN"/>
        </w:rPr>
        <w:t xml:space="preserve"> and </w:t>
      </w:r>
      <w:r w:rsidR="00AF05EA" w:rsidRPr="00196075">
        <w:rPr>
          <w:i/>
          <w:iCs/>
          <w:lang w:eastAsia="zh-CN"/>
        </w:rPr>
        <w:t>cis</w:t>
      </w:r>
      <w:r w:rsidR="00AF05EA">
        <w:rPr>
          <w:lang w:eastAsia="zh-CN"/>
        </w:rPr>
        <w:t xml:space="preserve"> isomers</w:t>
      </w:r>
      <w:r w:rsidR="00BA1FC1">
        <w:rPr>
          <w:lang w:eastAsia="zh-CN"/>
        </w:rPr>
        <w:t xml:space="preserve">, </w:t>
      </w:r>
      <w:r w:rsidRPr="00F918E8">
        <w:t xml:space="preserve">colorless oil, </w:t>
      </w:r>
      <w:r w:rsidRPr="00F918E8">
        <w:rPr>
          <w:lang w:eastAsia="zh-CN"/>
        </w:rPr>
        <w:t>140</w:t>
      </w:r>
      <w:r w:rsidRPr="00F918E8">
        <w:t xml:space="preserve"> mg). The first eluting peak</w:t>
      </w:r>
      <w:r w:rsidRPr="00F918E8">
        <w:rPr>
          <w:rFonts w:eastAsia="DengXian"/>
          <w:b/>
          <w:bCs/>
        </w:rPr>
        <w:t xml:space="preserve"> </w:t>
      </w:r>
      <w:r w:rsidRPr="00F918E8">
        <w:rPr>
          <w:rFonts w:eastAsia="DengXian"/>
        </w:rPr>
        <w:t xml:space="preserve">(140 </w:t>
      </w:r>
      <w:r w:rsidRPr="00F918E8">
        <w:rPr>
          <w:rFonts w:eastAsia="DengXian"/>
          <w:lang w:eastAsia="zh-CN"/>
        </w:rPr>
        <w:t>mg</w:t>
      </w:r>
      <w:r w:rsidRPr="00F918E8">
        <w:rPr>
          <w:rFonts w:eastAsia="DengXian"/>
        </w:rPr>
        <w:t>)</w:t>
      </w:r>
      <w:r w:rsidRPr="00F918E8">
        <w:rPr>
          <w:rFonts w:eastAsia="DengXian"/>
          <w:bCs/>
        </w:rPr>
        <w:t xml:space="preserve"> was further separated </w:t>
      </w:r>
      <w:r w:rsidRPr="00F918E8">
        <w:t>by preparative chiral SFC</w:t>
      </w:r>
      <w:r w:rsidRPr="00F918E8">
        <w:rPr>
          <w:rFonts w:eastAsia="DengXian"/>
          <w:bCs/>
          <w:iCs/>
        </w:rPr>
        <w:t xml:space="preserve">. Each of the two peaks was separately purified by </w:t>
      </w:r>
      <w:r w:rsidRPr="00F918E8">
        <w:rPr>
          <w:rFonts w:eastAsia="Arial Unicode MS"/>
          <w:bCs/>
        </w:rPr>
        <w:t>flash silica gel chromatography</w:t>
      </w:r>
      <w:r w:rsidRPr="00F918E8">
        <w:rPr>
          <w:rFonts w:eastAsia="DengXian"/>
          <w:bCs/>
          <w:iCs/>
        </w:rPr>
        <w:t xml:space="preserve"> (ISCO®; 12 g </w:t>
      </w:r>
      <w:proofErr w:type="spellStart"/>
      <w:r w:rsidRPr="00F918E8">
        <w:rPr>
          <w:rFonts w:eastAsia="DengXian"/>
          <w:bCs/>
          <w:iCs/>
        </w:rPr>
        <w:t>SepaFlash</w:t>
      </w:r>
      <w:proofErr w:type="spellEnd"/>
      <w:r w:rsidRPr="00F918E8">
        <w:rPr>
          <w:rFonts w:eastAsia="DengXian"/>
          <w:bCs/>
          <w:iCs/>
        </w:rPr>
        <w:t>® Silica Flash Column, eluting with a gradient of 0-20% EtOAc in petroleum ether) to give</w:t>
      </w:r>
      <w:r w:rsidRPr="00F918E8">
        <w:t xml:space="preserve"> benzyl (2S,3R)-3-isopropyl-3-methyl-4-oxooxetane-2-carboxylate as the second eluting peak (colorless oil, 80 mg, 305 </w:t>
      </w:r>
      <w:r w:rsidRPr="00F918E8">
        <w:rPr>
          <w:rFonts w:eastAsia="DengXian"/>
          <w:bCs/>
        </w:rPr>
        <w:t xml:space="preserve">mmol, </w:t>
      </w:r>
      <w:r w:rsidRPr="00F918E8">
        <w:t>18% yield).</w:t>
      </w:r>
      <w:r w:rsidRPr="00F918E8">
        <w:rPr>
          <w:b/>
        </w:rPr>
        <w:t xml:space="preserve"> </w:t>
      </w:r>
    </w:p>
    <w:p w14:paraId="2E341691" w14:textId="77777777" w:rsidR="00AA6201" w:rsidRPr="00F918E8" w:rsidRDefault="00AA6201" w:rsidP="00F918E8">
      <w:pPr>
        <w:autoSpaceDE w:val="0"/>
        <w:autoSpaceDN w:val="0"/>
        <w:adjustRightInd w:val="0"/>
        <w:rPr>
          <w:bCs/>
        </w:rPr>
      </w:pPr>
      <w:r w:rsidRPr="00F918E8">
        <w:rPr>
          <w:bCs/>
          <w:vertAlign w:val="superscript"/>
        </w:rPr>
        <w:t>1</w:t>
      </w:r>
      <w:r w:rsidRPr="00F918E8">
        <w:rPr>
          <w:bCs/>
        </w:rPr>
        <w:t>H NMR (400 MHz, CDCl</w:t>
      </w:r>
      <w:r w:rsidRPr="00F918E8">
        <w:rPr>
          <w:bCs/>
          <w:vertAlign w:val="subscript"/>
        </w:rPr>
        <w:t>3</w:t>
      </w:r>
      <w:r w:rsidRPr="00F918E8">
        <w:rPr>
          <w:bCs/>
        </w:rPr>
        <w:t xml:space="preserve">) δ 7.47 – 7.31 (m, 5H), 5.29 (d, </w:t>
      </w:r>
      <w:r w:rsidRPr="00F918E8">
        <w:rPr>
          <w:bCs/>
          <w:i/>
          <w:iCs/>
        </w:rPr>
        <w:t>J</w:t>
      </w:r>
      <w:r w:rsidRPr="00F918E8">
        <w:rPr>
          <w:bCs/>
        </w:rPr>
        <w:t xml:space="preserve"> = 9.8 Hz, 1H), 5.25 (d, </w:t>
      </w:r>
      <w:r w:rsidRPr="00F918E8">
        <w:rPr>
          <w:bCs/>
          <w:i/>
          <w:iCs/>
        </w:rPr>
        <w:t>J</w:t>
      </w:r>
      <w:r w:rsidRPr="00F918E8">
        <w:rPr>
          <w:bCs/>
        </w:rPr>
        <w:t xml:space="preserve"> = 12.0 Hz, 1H), 4.71 (s, 1H), 2.09 (p, </w:t>
      </w:r>
      <w:r w:rsidRPr="00F918E8">
        <w:rPr>
          <w:bCs/>
          <w:i/>
          <w:iCs/>
        </w:rPr>
        <w:t>J</w:t>
      </w:r>
      <w:r w:rsidRPr="00F918E8">
        <w:rPr>
          <w:bCs/>
        </w:rPr>
        <w:t xml:space="preserve"> = 6.8 Hz, 1H), 1.13 (s, 3H), 1.03 (d, </w:t>
      </w:r>
      <w:r w:rsidRPr="00F918E8">
        <w:rPr>
          <w:bCs/>
          <w:i/>
          <w:iCs/>
        </w:rPr>
        <w:t>J</w:t>
      </w:r>
      <w:r w:rsidRPr="00F918E8">
        <w:rPr>
          <w:bCs/>
        </w:rPr>
        <w:t xml:space="preserve"> = 6.9 Hz, 6H).</w:t>
      </w:r>
    </w:p>
    <w:p w14:paraId="1F528734" w14:textId="49038C96" w:rsidR="00AA6201" w:rsidRPr="00F918E8" w:rsidRDefault="00AA6201" w:rsidP="00F918E8">
      <w:pPr>
        <w:autoSpaceDE w:val="0"/>
        <w:autoSpaceDN w:val="0"/>
        <w:adjustRightInd w:val="0"/>
        <w:rPr>
          <w:rFonts w:eastAsia="DengXian"/>
          <w:lang w:val="de-CH"/>
        </w:rPr>
      </w:pPr>
      <w:r w:rsidRPr="00F918E8">
        <w:rPr>
          <w:rFonts w:eastAsia="Times New Roman"/>
          <w:lang w:val="de-CH"/>
        </w:rPr>
        <w:t>SFC-</w:t>
      </w:r>
      <w:r w:rsidRPr="00F918E8">
        <w:rPr>
          <w:lang w:val="de-CH"/>
        </w:rPr>
        <w:t>2</w:t>
      </w:r>
      <w:r w:rsidR="00FE65E5">
        <w:rPr>
          <w:lang w:val="de-CH"/>
        </w:rPr>
        <w:t>6</w:t>
      </w:r>
      <w:r w:rsidRPr="00F918E8">
        <w:rPr>
          <w:rFonts w:eastAsia="Times New Roman"/>
          <w:lang w:val="de-CH"/>
        </w:rPr>
        <w:t>: Rt</w:t>
      </w:r>
      <w:r w:rsidRPr="00F918E8">
        <w:rPr>
          <w:lang w:val="de-CH"/>
        </w:rPr>
        <w:t xml:space="preserve"> = 0.830 min, ee: </w:t>
      </w:r>
      <w:r w:rsidRPr="00F918E8">
        <w:rPr>
          <w:lang w:val="de-CH" w:eastAsia="zh-CN"/>
        </w:rPr>
        <w:t>100</w:t>
      </w:r>
      <w:r w:rsidRPr="00F918E8">
        <w:rPr>
          <w:rFonts w:eastAsia="DengXian"/>
          <w:lang w:val="de-CH"/>
        </w:rPr>
        <w:t>%.</w:t>
      </w:r>
    </w:p>
    <w:p w14:paraId="3C199727" w14:textId="705C19B9" w:rsidR="00AA6201" w:rsidRPr="00F918E8" w:rsidRDefault="00AA6201" w:rsidP="00F918E8">
      <w:pPr>
        <w:autoSpaceDE w:val="0"/>
        <w:autoSpaceDN w:val="0"/>
        <w:adjustRightInd w:val="0"/>
        <w:rPr>
          <w:rFonts w:eastAsia="DengXian"/>
        </w:rPr>
      </w:pPr>
      <w:r w:rsidRPr="00F918E8">
        <w:rPr>
          <w:rFonts w:eastAsia="DengXian"/>
        </w:rPr>
        <w:t xml:space="preserve">Cis-diastereomer was obtained as the first </w:t>
      </w:r>
      <w:r w:rsidRPr="00F918E8">
        <w:t>eluting peak</w:t>
      </w:r>
      <w:r w:rsidRPr="00F918E8">
        <w:rPr>
          <w:rFonts w:eastAsia="DengXian"/>
        </w:rPr>
        <w:t xml:space="preserve"> (colorless oil, 20 mg, 76 mmol, 4% yield).</w:t>
      </w:r>
    </w:p>
    <w:p w14:paraId="3CC89506" w14:textId="77777777" w:rsidR="00AA6201" w:rsidRPr="00F918E8" w:rsidRDefault="00AA6201" w:rsidP="00F918E8">
      <w:pPr>
        <w:autoSpaceDE w:val="0"/>
        <w:autoSpaceDN w:val="0"/>
        <w:adjustRightInd w:val="0"/>
        <w:rPr>
          <w:rFonts w:eastAsia="DengXian"/>
        </w:rPr>
      </w:pPr>
      <w:r w:rsidRPr="00F918E8">
        <w:rPr>
          <w:rFonts w:eastAsia="DengXian"/>
          <w:vertAlign w:val="superscript"/>
        </w:rPr>
        <w:t>1</w:t>
      </w:r>
      <w:r w:rsidRPr="00F918E8">
        <w:rPr>
          <w:rFonts w:eastAsia="DengXian"/>
        </w:rPr>
        <w:t>H NMR (400 MHz, CDCl</w:t>
      </w:r>
      <w:r w:rsidRPr="00F918E8">
        <w:rPr>
          <w:rFonts w:eastAsia="DengXian"/>
          <w:vertAlign w:val="subscript"/>
        </w:rPr>
        <w:t>3</w:t>
      </w:r>
      <w:r w:rsidRPr="00F918E8">
        <w:rPr>
          <w:rFonts w:eastAsia="DengXian"/>
        </w:rPr>
        <w:t xml:space="preserve">) δ 7.46 – 7.33 (m, 5H), 5.31 (d, </w:t>
      </w:r>
      <w:r w:rsidRPr="00F918E8">
        <w:rPr>
          <w:rFonts w:eastAsia="DengXian"/>
          <w:i/>
          <w:iCs/>
        </w:rPr>
        <w:t>J</w:t>
      </w:r>
      <w:r w:rsidRPr="00F918E8">
        <w:rPr>
          <w:rFonts w:eastAsia="DengXian"/>
        </w:rPr>
        <w:t xml:space="preserve"> = 11.9 Hz, 1H), 5.20 (d, </w:t>
      </w:r>
      <w:r w:rsidRPr="00F918E8">
        <w:rPr>
          <w:rFonts w:eastAsia="DengXian"/>
          <w:i/>
          <w:iCs/>
        </w:rPr>
        <w:t>J</w:t>
      </w:r>
      <w:r w:rsidRPr="00F918E8">
        <w:rPr>
          <w:rFonts w:eastAsia="DengXian"/>
        </w:rPr>
        <w:t xml:space="preserve"> = 12.0 Hz, 1H), 4.62 (s, 1H), 2.22 (p, </w:t>
      </w:r>
      <w:r w:rsidRPr="00F918E8">
        <w:rPr>
          <w:rFonts w:eastAsia="DengXian"/>
          <w:i/>
          <w:iCs/>
        </w:rPr>
        <w:t>J</w:t>
      </w:r>
      <w:r w:rsidRPr="00F918E8">
        <w:rPr>
          <w:rFonts w:eastAsia="DengXian"/>
        </w:rPr>
        <w:t xml:space="preserve"> = 6.8 Hz, 1H), 1.44 (s, 3H), 1.02 (d, </w:t>
      </w:r>
      <w:r w:rsidRPr="00F918E8">
        <w:rPr>
          <w:rFonts w:eastAsia="DengXian"/>
          <w:i/>
          <w:iCs/>
        </w:rPr>
        <w:t>J</w:t>
      </w:r>
      <w:r w:rsidRPr="00F918E8">
        <w:rPr>
          <w:rFonts w:eastAsia="DengXian"/>
        </w:rPr>
        <w:t xml:space="preserve"> = 6.7 Hz, 3H), 0.71 (d, </w:t>
      </w:r>
      <w:r w:rsidRPr="00F918E8">
        <w:rPr>
          <w:rFonts w:eastAsia="DengXian"/>
          <w:i/>
          <w:iCs/>
        </w:rPr>
        <w:t>J</w:t>
      </w:r>
      <w:r w:rsidRPr="00F918E8">
        <w:rPr>
          <w:rFonts w:eastAsia="DengXian"/>
        </w:rPr>
        <w:t xml:space="preserve"> = 6.8 Hz, 3H).</w:t>
      </w:r>
    </w:p>
    <w:p w14:paraId="7609E98F" w14:textId="2E2A8FA3" w:rsidR="00AA6201" w:rsidRPr="00F918E8" w:rsidRDefault="00AA6201" w:rsidP="00F918E8">
      <w:pPr>
        <w:autoSpaceDE w:val="0"/>
        <w:autoSpaceDN w:val="0"/>
        <w:adjustRightInd w:val="0"/>
        <w:rPr>
          <w:iCs/>
        </w:rPr>
      </w:pPr>
      <w:r w:rsidRPr="008D796F">
        <w:t>structure was confirmed by 2DNMR</w:t>
      </w:r>
      <w:r w:rsidRPr="00F918E8">
        <w:rPr>
          <w:iCs/>
          <w:lang w:eastAsia="zh-CN"/>
        </w:rPr>
        <w:t>(NOESY</w:t>
      </w:r>
      <w:proofErr w:type="gramStart"/>
      <w:r w:rsidRPr="00F918E8">
        <w:rPr>
          <w:iCs/>
          <w:lang w:eastAsia="zh-CN"/>
        </w:rPr>
        <w:t>)</w:t>
      </w:r>
      <w:r w:rsidRPr="00F918E8">
        <w:rPr>
          <w:iCs/>
        </w:rPr>
        <w:t>;</w:t>
      </w:r>
      <w:proofErr w:type="gramEnd"/>
    </w:p>
    <w:p w14:paraId="64B862B8" w14:textId="77777777" w:rsidR="00AA6201" w:rsidRPr="00F918E8" w:rsidRDefault="00AA6201" w:rsidP="00F918E8">
      <w:pPr>
        <w:autoSpaceDE w:val="0"/>
        <w:autoSpaceDN w:val="0"/>
        <w:adjustRightInd w:val="0"/>
        <w:rPr>
          <w:b/>
        </w:rPr>
      </w:pPr>
    </w:p>
    <w:p w14:paraId="10B02BED" w14:textId="182D2F92" w:rsidR="00AA6201" w:rsidRPr="00F918E8" w:rsidRDefault="00AA6201" w:rsidP="00F918E8">
      <w:pPr>
        <w:spacing w:before="240"/>
        <w:rPr>
          <w:iCs/>
        </w:rPr>
      </w:pPr>
      <w:r w:rsidRPr="00F918E8">
        <w:rPr>
          <w:iCs/>
        </w:rPr>
        <w:t xml:space="preserve">(2R,3S)-3-isopropyl-3-methyl-4-oxooxetane-2-carboxylic acid </w:t>
      </w:r>
    </w:p>
    <w:p w14:paraId="4FA11EF5" w14:textId="77777777" w:rsidR="0013041A" w:rsidRDefault="00485A4B" w:rsidP="00DA7829">
      <w:pPr>
        <w:jc w:val="left"/>
      </w:pPr>
      <w:r w:rsidRPr="002D3E81">
        <w:object w:dxaOrig="5062" w:dyaOrig="1805" w14:anchorId="3FF61F87">
          <v:shape id="_x0000_i1061" type="#_x0000_t75" style="width:231.75pt;height:81.75pt" o:ole="">
            <v:imagedata r:id="rId105" o:title=""/>
          </v:shape>
          <o:OLEObject Type="Embed" ProgID="ChemDraw_x64.Document.6.0" ShapeID="_x0000_i1061" DrawAspect="Content" ObjectID="_1802575441" r:id="rId106"/>
        </w:object>
      </w:r>
    </w:p>
    <w:p w14:paraId="633D92EF" w14:textId="29CBD20B" w:rsidR="00AA6201" w:rsidRPr="00F918E8" w:rsidRDefault="00AA6201" w:rsidP="0013041A">
      <w:pPr>
        <w:rPr>
          <w:rFonts w:eastAsia="Arial Unicode MS"/>
          <w:bCs/>
        </w:rPr>
      </w:pPr>
      <w:r w:rsidRPr="00F918E8">
        <w:rPr>
          <w:rFonts w:eastAsia="Arial Unicode MS"/>
          <w:bCs/>
        </w:rPr>
        <w:t xml:space="preserve">To a solution of </w:t>
      </w:r>
      <w:r w:rsidRPr="00F918E8">
        <w:rPr>
          <w:bCs/>
        </w:rPr>
        <w:t>benzyl (2</w:t>
      </w:r>
      <w:r w:rsidRPr="00F918E8">
        <w:rPr>
          <w:bCs/>
          <w:i/>
          <w:iCs/>
        </w:rPr>
        <w:t>R</w:t>
      </w:r>
      <w:r w:rsidR="006747DB">
        <w:rPr>
          <w:bCs/>
          <w:i/>
          <w:iCs/>
        </w:rPr>
        <w:t>*</w:t>
      </w:r>
      <w:r w:rsidRPr="00F918E8">
        <w:rPr>
          <w:bCs/>
        </w:rPr>
        <w:t>,3</w:t>
      </w:r>
      <w:r w:rsidRPr="00F918E8">
        <w:rPr>
          <w:bCs/>
          <w:i/>
          <w:iCs/>
        </w:rPr>
        <w:t>S</w:t>
      </w:r>
      <w:r w:rsidR="006747DB">
        <w:rPr>
          <w:bCs/>
          <w:i/>
          <w:iCs/>
        </w:rPr>
        <w:t>*</w:t>
      </w:r>
      <w:r w:rsidRPr="00F918E8">
        <w:rPr>
          <w:bCs/>
        </w:rPr>
        <w:t>)-3-isopropyl-3-methyl-4-oxooxetane-2-carboxylate</w:t>
      </w:r>
      <w:r w:rsidRPr="00F918E8">
        <w:rPr>
          <w:rFonts w:eastAsia="Arial Unicode MS"/>
          <w:bCs/>
        </w:rPr>
        <w:t xml:space="preserve"> (</w:t>
      </w:r>
      <w:r w:rsidR="0013041A">
        <w:rPr>
          <w:rFonts w:eastAsia="Arial Unicode MS"/>
          <w:bCs/>
        </w:rPr>
        <w:t>peak 2</w:t>
      </w:r>
      <w:r w:rsidRPr="00F918E8">
        <w:rPr>
          <w:rFonts w:eastAsia="Arial Unicode MS"/>
          <w:bCs/>
        </w:rPr>
        <w:t>; 115 mg, 0.44 mmol) in</w:t>
      </w:r>
      <w:r w:rsidRPr="00F918E8">
        <w:t xml:space="preserve"> EtOAc</w:t>
      </w:r>
      <w:r w:rsidRPr="00F918E8">
        <w:rPr>
          <w:rFonts w:eastAsia="Arial Unicode MS"/>
          <w:bCs/>
        </w:rPr>
        <w:t xml:space="preserve"> (5 mL) was added</w:t>
      </w:r>
      <w:r w:rsidRPr="00F918E8">
        <w:rPr>
          <w:b/>
        </w:rPr>
        <w:t xml:space="preserve"> </w:t>
      </w:r>
      <w:r w:rsidRPr="00F918E8">
        <w:t>Pd/C</w:t>
      </w:r>
      <w:r w:rsidRPr="00F918E8">
        <w:rPr>
          <w:rFonts w:eastAsia="Arial Unicode MS"/>
          <w:bCs/>
        </w:rPr>
        <w:t xml:space="preserve"> (100 mg, </w:t>
      </w:r>
      <w:r w:rsidRPr="00F918E8">
        <w:rPr>
          <w:iCs/>
        </w:rPr>
        <w:t xml:space="preserve">10% </w:t>
      </w:r>
      <w:proofErr w:type="spellStart"/>
      <w:r w:rsidRPr="00F918E8">
        <w:rPr>
          <w:iCs/>
        </w:rPr>
        <w:t>Wt</w:t>
      </w:r>
      <w:proofErr w:type="spellEnd"/>
      <w:r w:rsidRPr="00F918E8">
        <w:rPr>
          <w:iCs/>
        </w:rPr>
        <w:t>) under N</w:t>
      </w:r>
      <w:r w:rsidRPr="00F918E8">
        <w:rPr>
          <w:iCs/>
          <w:vertAlign w:val="subscript"/>
        </w:rPr>
        <w:t>2</w:t>
      </w:r>
      <w:r w:rsidRPr="00F918E8">
        <w:rPr>
          <w:rFonts w:eastAsia="Arial Unicode MS"/>
          <w:bCs/>
        </w:rPr>
        <w:t xml:space="preserve">. </w:t>
      </w:r>
      <w:r w:rsidRPr="00F918E8">
        <w:rPr>
          <w:iCs/>
        </w:rPr>
        <w:t>The suspension was degassed under vacuum and purged with H</w:t>
      </w:r>
      <w:r w:rsidRPr="00F918E8">
        <w:rPr>
          <w:iCs/>
          <w:vertAlign w:val="subscript"/>
        </w:rPr>
        <w:t>2</w:t>
      </w:r>
      <w:r w:rsidRPr="00F918E8">
        <w:rPr>
          <w:iCs/>
        </w:rPr>
        <w:t xml:space="preserve"> three times and then stirred at 25 °C for 2 hours under H</w:t>
      </w:r>
      <w:r w:rsidRPr="00F918E8">
        <w:rPr>
          <w:iCs/>
          <w:vertAlign w:val="subscript"/>
        </w:rPr>
        <w:t>2</w:t>
      </w:r>
      <w:r w:rsidRPr="00F918E8">
        <w:rPr>
          <w:iCs/>
        </w:rPr>
        <w:t xml:space="preserve"> (15 psi). TLC (petroleum </w:t>
      </w:r>
      <w:r w:rsidR="00B25AB6" w:rsidRPr="00F918E8">
        <w:rPr>
          <w:iCs/>
        </w:rPr>
        <w:t>ether</w:t>
      </w:r>
      <w:r w:rsidR="00B25AB6">
        <w:rPr>
          <w:iCs/>
        </w:rPr>
        <w:t xml:space="preserve">: </w:t>
      </w:r>
      <w:r w:rsidRPr="00F918E8">
        <w:rPr>
          <w:iCs/>
        </w:rPr>
        <w:t xml:space="preserve">EtOAc = 10:1) showed </w:t>
      </w:r>
      <w:r w:rsidRPr="00F918E8">
        <w:rPr>
          <w:bCs/>
        </w:rPr>
        <w:t>starting material</w:t>
      </w:r>
      <w:r w:rsidRPr="00F918E8">
        <w:rPr>
          <w:iCs/>
        </w:rPr>
        <w:t xml:space="preserve"> (Rf = 0.3) was consumed. The reaction mixture filtered over Celite pad, the filter cake was washed with EtOAc, and the combined filter liquor was concentrated to give</w:t>
      </w:r>
      <w:r w:rsidRPr="00F918E8">
        <w:t xml:space="preserve"> </w:t>
      </w:r>
      <w:r w:rsidRPr="00F918E8">
        <w:rPr>
          <w:bCs/>
        </w:rPr>
        <w:t>(2</w:t>
      </w:r>
      <w:r w:rsidRPr="00F918E8">
        <w:rPr>
          <w:bCs/>
          <w:i/>
          <w:iCs/>
        </w:rPr>
        <w:t>R</w:t>
      </w:r>
      <w:r w:rsidRPr="00F918E8">
        <w:rPr>
          <w:bCs/>
        </w:rPr>
        <w:t>,3</w:t>
      </w:r>
      <w:r w:rsidRPr="00F918E8">
        <w:rPr>
          <w:bCs/>
          <w:i/>
          <w:iCs/>
        </w:rPr>
        <w:t>S</w:t>
      </w:r>
      <w:r w:rsidRPr="00F918E8">
        <w:rPr>
          <w:bCs/>
        </w:rPr>
        <w:t>)-3-isopropyl-3-methyl-4-oxooxetane-2-carboxylic acid</w:t>
      </w:r>
      <w:r w:rsidRPr="00F918E8">
        <w:rPr>
          <w:rFonts w:eastAsia="Arial Unicode MS"/>
          <w:bCs/>
        </w:rPr>
        <w:t xml:space="preserve"> as yellow oil (65 mg, 0.40 mmol, 90% yield)</w:t>
      </w:r>
      <w:r w:rsidRPr="00F918E8">
        <w:rPr>
          <w:rFonts w:eastAsia="Arial Unicode MS"/>
          <w:bCs/>
          <w:lang w:eastAsia="zh-CN"/>
        </w:rPr>
        <w:t>.</w:t>
      </w:r>
      <w:r w:rsidRPr="00F918E8">
        <w:rPr>
          <w:iCs/>
        </w:rPr>
        <w:t xml:space="preserve"> </w:t>
      </w:r>
      <w:r w:rsidRPr="00F918E8">
        <w:rPr>
          <w:rFonts w:eastAsia="Arial Unicode MS"/>
          <w:bCs/>
        </w:rPr>
        <w:t>It was used to next step directly without any other purification.</w:t>
      </w:r>
    </w:p>
    <w:p w14:paraId="4C3AC9CB" w14:textId="77777777" w:rsidR="00AA6201" w:rsidRPr="00F918E8" w:rsidRDefault="00AA6201" w:rsidP="00F918E8">
      <w:pPr>
        <w:rPr>
          <w:iCs/>
        </w:rPr>
      </w:pPr>
      <w:r w:rsidRPr="00F918E8">
        <w:rPr>
          <w:iCs/>
          <w:vertAlign w:val="superscript"/>
        </w:rPr>
        <w:t>1</w:t>
      </w:r>
      <w:r w:rsidRPr="00F918E8">
        <w:rPr>
          <w:iCs/>
        </w:rPr>
        <w:t>H NMR (400 MHz, CDCl</w:t>
      </w:r>
      <w:r w:rsidRPr="00F918E8">
        <w:rPr>
          <w:iCs/>
          <w:vertAlign w:val="subscript"/>
        </w:rPr>
        <w:t>3</w:t>
      </w:r>
      <w:r w:rsidRPr="00F918E8">
        <w:rPr>
          <w:iCs/>
        </w:rPr>
        <w:t xml:space="preserve">) δ 4.75 (s, 1H), 2.14 (p, </w:t>
      </w:r>
      <w:r w:rsidRPr="00F918E8">
        <w:rPr>
          <w:i/>
          <w:iCs/>
        </w:rPr>
        <w:t>J</w:t>
      </w:r>
      <w:r w:rsidRPr="00F918E8">
        <w:rPr>
          <w:iCs/>
        </w:rPr>
        <w:t xml:space="preserve"> = 6.8 Hz, 1H), 1.33 (s, 3H), 1.08 (d, </w:t>
      </w:r>
      <w:r w:rsidRPr="00F918E8">
        <w:rPr>
          <w:i/>
          <w:iCs/>
        </w:rPr>
        <w:t>J</w:t>
      </w:r>
      <w:r w:rsidRPr="00F918E8">
        <w:rPr>
          <w:iCs/>
        </w:rPr>
        <w:t xml:space="preserve"> = 6.8 Hz, 6H).</w:t>
      </w:r>
    </w:p>
    <w:p w14:paraId="065C4AF7" w14:textId="77777777" w:rsidR="00AA6201" w:rsidRPr="00F918E8" w:rsidRDefault="00AA6201" w:rsidP="00F918E8">
      <w:pPr>
        <w:rPr>
          <w:iCs/>
        </w:rPr>
      </w:pPr>
      <w:r w:rsidRPr="00F918E8">
        <w:rPr>
          <w:iCs/>
        </w:rPr>
        <w:t>[α]</w:t>
      </w:r>
      <w:r w:rsidRPr="00F918E8">
        <w:rPr>
          <w:iCs/>
          <w:vertAlign w:val="superscript"/>
        </w:rPr>
        <w:t>25</w:t>
      </w:r>
      <w:r w:rsidRPr="00F918E8">
        <w:rPr>
          <w:iCs/>
          <w:vertAlign w:val="subscript"/>
        </w:rPr>
        <w:t>D</w:t>
      </w:r>
      <w:r w:rsidRPr="00F918E8">
        <w:rPr>
          <w:iCs/>
          <w:vertAlign w:val="superscript"/>
        </w:rPr>
        <w:t xml:space="preserve"> </w:t>
      </w:r>
      <w:r w:rsidRPr="00F918E8">
        <w:rPr>
          <w:iCs/>
        </w:rPr>
        <w:t xml:space="preserve">= </w:t>
      </w:r>
      <w:r w:rsidRPr="00F918E8">
        <w:rPr>
          <w:iCs/>
          <w:lang w:eastAsia="zh-CN"/>
        </w:rPr>
        <w:t>-</w:t>
      </w:r>
      <w:r w:rsidRPr="00F918E8">
        <w:rPr>
          <w:iCs/>
        </w:rPr>
        <w:t xml:space="preserve"> </w:t>
      </w:r>
      <w:r w:rsidRPr="00F918E8">
        <w:rPr>
          <w:iCs/>
          <w:lang w:eastAsia="zh-CN"/>
        </w:rPr>
        <w:t>4.917</w:t>
      </w:r>
      <w:r w:rsidRPr="00F918E8">
        <w:rPr>
          <w:iCs/>
        </w:rPr>
        <w:t>° (C = 0.</w:t>
      </w:r>
      <w:r w:rsidRPr="00F918E8">
        <w:rPr>
          <w:iCs/>
          <w:lang w:eastAsia="zh-CN"/>
        </w:rPr>
        <w:t>3864</w:t>
      </w:r>
      <w:r w:rsidRPr="00F918E8">
        <w:t xml:space="preserve"> g/100 mL</w:t>
      </w:r>
      <w:r w:rsidRPr="00F918E8">
        <w:rPr>
          <w:iCs/>
        </w:rPr>
        <w:t xml:space="preserve">, acetone). </w:t>
      </w:r>
    </w:p>
    <w:p w14:paraId="39867868" w14:textId="0116C9DC" w:rsidR="00AA6201" w:rsidRPr="00A451B0" w:rsidRDefault="00AA6201" w:rsidP="00F918E8">
      <w:pPr>
        <w:autoSpaceDE w:val="0"/>
        <w:autoSpaceDN w:val="0"/>
        <w:adjustRightInd w:val="0"/>
        <w:rPr>
          <w:bCs/>
          <w:i/>
          <w:iCs/>
        </w:rPr>
      </w:pPr>
    </w:p>
    <w:p w14:paraId="76C5F1AA" w14:textId="4376685B" w:rsidR="00AA6201" w:rsidRPr="00F918E8" w:rsidRDefault="00AA6201" w:rsidP="00B350DB">
      <w:pPr>
        <w:autoSpaceDE w:val="0"/>
        <w:autoSpaceDN w:val="0"/>
        <w:adjustRightInd w:val="0"/>
        <w:jc w:val="left"/>
        <w:rPr>
          <w:bCs/>
        </w:rPr>
      </w:pPr>
      <w:r w:rsidRPr="00A451B0">
        <w:rPr>
          <w:bCs/>
          <w:i/>
          <w:iCs/>
        </w:rPr>
        <w:t>(3S,4R)-4-((1R,5S)-3-(7-(8-ethynyl-7-fluoro-3-hydroxynaphthalen-1-yl)-8-fluoro-2-(((2R,7aS)-2-fluorotetrahydro-1H-pyrrolizin-7a(5H)-yl)methoxy)pyrido[4,3-d]pyrimidin-4-yl)-3,8-diazabicyclo[3.2.1]octane-8-carbonyl)-3-isopropyl-3-methyloxetan-2-one</w:t>
      </w:r>
      <w:r w:rsidR="008C1F15" w:rsidRPr="00A451B0">
        <w:rPr>
          <w:bCs/>
          <w:i/>
          <w:iCs/>
        </w:rPr>
        <w:t xml:space="preserve"> (3S, 4R</w:t>
      </w:r>
      <w:r w:rsidR="00B350DB" w:rsidRPr="00A451B0">
        <w:rPr>
          <w:bCs/>
          <w:i/>
          <w:iCs/>
        </w:rPr>
        <w:t>-</w:t>
      </w:r>
      <w:r w:rsidR="00B0205B">
        <w:rPr>
          <w:bCs/>
          <w:i/>
          <w:iCs/>
        </w:rPr>
        <w:t>)</w:t>
      </w:r>
      <w:r w:rsidR="001F1378">
        <w:rPr>
          <w:b/>
          <w:i/>
          <w:iCs/>
        </w:rPr>
        <w:t>6</w:t>
      </w:r>
    </w:p>
    <w:p w14:paraId="02EAC412" w14:textId="77777777" w:rsidR="008C1F15" w:rsidRDefault="008C1F15" w:rsidP="00F918E8">
      <w:r w:rsidRPr="002D3E81">
        <w:object w:dxaOrig="7670" w:dyaOrig="3919" w14:anchorId="69C3DD50">
          <v:shape id="_x0000_i1062" type="#_x0000_t75" style="width:315.75pt;height:161.25pt" o:ole="">
            <v:imagedata r:id="rId107" o:title=""/>
          </v:shape>
          <o:OLEObject Type="Embed" ProgID="ChemDraw_x64.Document.6.0" ShapeID="_x0000_i1062" DrawAspect="Content" ObjectID="_1802575442" r:id="rId108"/>
        </w:object>
      </w:r>
    </w:p>
    <w:p w14:paraId="5EFAB9D3" w14:textId="0FD6DAEF" w:rsidR="00AA6201" w:rsidRPr="00F918E8" w:rsidRDefault="00AA6201" w:rsidP="00F918E8">
      <w:pPr>
        <w:rPr>
          <w:bCs/>
        </w:rPr>
      </w:pPr>
      <w:r w:rsidRPr="00F918E8">
        <w:rPr>
          <w:rFonts w:eastAsia="Arial Unicode MS"/>
        </w:rPr>
        <w:t>T</w:t>
      </w:r>
      <w:r w:rsidRPr="00F918E8">
        <w:rPr>
          <w:rFonts w:eastAsia="Arial Unicode MS"/>
          <w:bCs/>
        </w:rPr>
        <w:t xml:space="preserve">o a mixture of </w:t>
      </w:r>
      <w:r w:rsidRPr="00F918E8">
        <w:rPr>
          <w:bCs/>
        </w:rPr>
        <w:t>(2</w:t>
      </w:r>
      <w:r w:rsidRPr="00F918E8">
        <w:rPr>
          <w:bCs/>
          <w:i/>
          <w:iCs/>
        </w:rPr>
        <w:t>R</w:t>
      </w:r>
      <w:r w:rsidRPr="00F918E8">
        <w:rPr>
          <w:bCs/>
        </w:rPr>
        <w:t>,3</w:t>
      </w:r>
      <w:r w:rsidRPr="00F918E8">
        <w:rPr>
          <w:bCs/>
          <w:i/>
          <w:iCs/>
        </w:rPr>
        <w:t>S</w:t>
      </w:r>
      <w:r w:rsidRPr="00F918E8">
        <w:rPr>
          <w:bCs/>
        </w:rPr>
        <w:t>)-3-isopropyl-3-methyl-4-oxooxetane-2-carboxylic acid</w:t>
      </w:r>
      <w:r w:rsidRPr="00F918E8">
        <w:rPr>
          <w:rFonts w:eastAsia="Arial Unicode MS"/>
          <w:b/>
          <w:bCs/>
        </w:rPr>
        <w:t xml:space="preserve"> </w:t>
      </w:r>
      <w:r w:rsidRPr="00F918E8">
        <w:rPr>
          <w:rFonts w:eastAsia="Arial Unicode MS"/>
          <w:bCs/>
        </w:rPr>
        <w:t>(23 mg, 0.13 mmol) and 2,6-lutidine (0.093 mL, 0.80 mmol, 6 equiv.) in DMF (1.6 mL) was added COMU (63 mg, 0.15 mmol, 1.1 equiv.), the mixture was stirred at - 5 °C for 15 min,</w:t>
      </w:r>
      <w:r w:rsidRPr="00F918E8">
        <w:t xml:space="preserve"> then 4-(4-((1R,5S)-3,8-diazabicyclo[3.2.1]octan-3-yl)-8-fluoro-2-(((2R,7aS)-2-fluorotetrahydro-1H-pyrrolizin-7a(5H)-yl)methoxy)pyrido[4,3-d]pyrimidin-7-yl)-5-ethynyl-6-fluoronaphthalen-2</w:t>
      </w:r>
      <w:r w:rsidRPr="00B979DB">
        <w:t>-ol (</w:t>
      </w:r>
      <w:r w:rsidR="00B979DB" w:rsidRPr="00B979DB">
        <w:t>MRTX1133</w:t>
      </w:r>
      <w:r w:rsidRPr="00B979DB">
        <w:t xml:space="preserve">, </w:t>
      </w:r>
      <w:r w:rsidRPr="00B979DB">
        <w:rPr>
          <w:rFonts w:eastAsia="Arial Unicode MS"/>
          <w:bCs/>
        </w:rPr>
        <w:t>80 mg, 0.13 mmol, 1 equiv.) was added. The reaction mixture was stirred at -5 °C for 15 min.</w:t>
      </w:r>
      <w:r w:rsidRPr="00B979DB">
        <w:t xml:space="preserve"> The reaction mixture was</w:t>
      </w:r>
      <w:r w:rsidRPr="00F918E8">
        <w:t xml:space="preserve"> quenched with a saturated solution of NaHCO</w:t>
      </w:r>
      <w:r w:rsidRPr="00F918E8">
        <w:rPr>
          <w:vertAlign w:val="subscript"/>
        </w:rPr>
        <w:t>3</w:t>
      </w:r>
      <w:r w:rsidRPr="00F918E8">
        <w:t>, then diluted with H</w:t>
      </w:r>
      <w:r w:rsidRPr="00F918E8">
        <w:rPr>
          <w:vertAlign w:val="subscript"/>
        </w:rPr>
        <w:t>2</w:t>
      </w:r>
      <w:r w:rsidRPr="00F918E8">
        <w:t>O and EtOAc, extracted with EtOAc. The combined organic layers were washed with brine and 10% aqueous solution of LiCl, and then dried with anhydrous Na</w:t>
      </w:r>
      <w:r w:rsidRPr="00F918E8">
        <w:rPr>
          <w:vertAlign w:val="subscript"/>
        </w:rPr>
        <w:t>2</w:t>
      </w:r>
      <w:r w:rsidRPr="00F918E8">
        <w:t>SO</w:t>
      </w:r>
      <w:r w:rsidRPr="00F918E8">
        <w:rPr>
          <w:vertAlign w:val="subscript"/>
        </w:rPr>
        <w:t>4</w:t>
      </w:r>
      <w:r w:rsidRPr="00F918E8">
        <w:t>, filtered through a sintered glass funnel and concentrated. The residue was purified by reversed phase preparative HPLC</w:t>
      </w:r>
      <w:r w:rsidRPr="00F918E8">
        <w:rPr>
          <w:bCs/>
        </w:rPr>
        <w:t xml:space="preserve"> (48 g of </w:t>
      </w:r>
      <w:proofErr w:type="spellStart"/>
      <w:r w:rsidRPr="00F918E8">
        <w:rPr>
          <w:bCs/>
        </w:rPr>
        <w:t>SepaFlash</w:t>
      </w:r>
      <w:proofErr w:type="spellEnd"/>
      <w:r w:rsidRPr="00F918E8">
        <w:rPr>
          <w:bCs/>
        </w:rPr>
        <w:t xml:space="preserve">® Spherical C18, 100 </w:t>
      </w:r>
      <w:r w:rsidRPr="00F918E8">
        <w:rPr>
          <w:rFonts w:ascii="Cambria Math" w:hAnsi="Cambria Math" w:cs="Cambria Math"/>
          <w:bCs/>
        </w:rPr>
        <w:t>Å</w:t>
      </w:r>
      <w:r w:rsidRPr="00F918E8">
        <w:rPr>
          <w:bCs/>
        </w:rPr>
        <w:t>; mobile phase: A for H</w:t>
      </w:r>
      <w:r w:rsidRPr="00F918E8">
        <w:rPr>
          <w:bCs/>
          <w:vertAlign w:val="subscript"/>
        </w:rPr>
        <w:t>2</w:t>
      </w:r>
      <w:r w:rsidRPr="00F918E8">
        <w:rPr>
          <w:bCs/>
        </w:rPr>
        <w:t xml:space="preserve">O + 0.1% FA and B for acetonitrile; gradient: B 30 - 70% in 20 min, flow rate: 60 mL/min; column temperature: R.T. Wavelength: 220 nm/254 nm), the eluent was concentrated to remove organic solvents and lyophilized to give </w:t>
      </w:r>
      <w:r w:rsidRPr="00F918E8">
        <w:rPr>
          <w:bCs/>
          <w:lang w:eastAsia="zh-CN"/>
        </w:rPr>
        <w:t>the</w:t>
      </w:r>
      <w:r w:rsidRPr="00F918E8">
        <w:rPr>
          <w:bCs/>
        </w:rPr>
        <w:t xml:space="preserve"> </w:t>
      </w:r>
      <w:r w:rsidRPr="00F918E8">
        <w:rPr>
          <w:bCs/>
          <w:lang w:eastAsia="zh-CN"/>
        </w:rPr>
        <w:t>title</w:t>
      </w:r>
      <w:r w:rsidRPr="00F918E8">
        <w:rPr>
          <w:bCs/>
        </w:rPr>
        <w:t xml:space="preserve"> </w:t>
      </w:r>
      <w:r w:rsidRPr="00F918E8">
        <w:rPr>
          <w:bCs/>
          <w:lang w:eastAsia="zh-CN"/>
        </w:rPr>
        <w:t>compound</w:t>
      </w:r>
      <w:r w:rsidRPr="00F918E8">
        <w:rPr>
          <w:bCs/>
        </w:rPr>
        <w:t xml:space="preserve"> </w:t>
      </w:r>
      <w:r w:rsidRPr="00F918E8">
        <w:rPr>
          <w:bCs/>
          <w:lang w:eastAsia="zh-CN"/>
        </w:rPr>
        <w:t>as</w:t>
      </w:r>
      <w:r w:rsidRPr="00F918E8">
        <w:rPr>
          <w:bCs/>
        </w:rPr>
        <w:t xml:space="preserve"> a yellow solid (44.70 mg, 0.056 mmol, 43% yield). </w:t>
      </w:r>
    </w:p>
    <w:p w14:paraId="73B161E2" w14:textId="5DF2C859" w:rsidR="005D41C5" w:rsidRPr="00F918E8" w:rsidRDefault="0006685A" w:rsidP="00F918E8">
      <w:pPr>
        <w:rPr>
          <w:bCs/>
        </w:rPr>
      </w:pPr>
      <w:r>
        <w:rPr>
          <w:bCs/>
          <w:noProof/>
        </w:rPr>
        <w:drawing>
          <wp:inline distT="0" distB="0" distL="0" distR="0" wp14:anchorId="47D0101C" wp14:editId="76C338F4">
            <wp:extent cx="5943600" cy="4147886"/>
            <wp:effectExtent l="0" t="0" r="0" b="5080"/>
            <wp:docPr id="433348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53B7AE2A" w14:textId="77777777" w:rsidR="00AA6201" w:rsidRPr="00F918E8" w:rsidRDefault="00AA6201" w:rsidP="00F918E8">
      <w:pPr>
        <w:rPr>
          <w:bCs/>
        </w:rPr>
      </w:pPr>
      <w:r w:rsidRPr="00F918E8">
        <w:rPr>
          <w:bCs/>
          <w:vertAlign w:val="superscript"/>
        </w:rPr>
        <w:t>1</w:t>
      </w:r>
      <w:r w:rsidRPr="00F918E8">
        <w:rPr>
          <w:bCs/>
        </w:rPr>
        <w:t>H NMR (600 MHz, DMSO) δ 10.28 (s, 1 H), 8.95 - 9.18 (m, 1H), 7.98 (dd, J=9.20, 5.90 Hz, 1 H), 7.46 (t, J=9.00, 1 H), 7.40 (d, J=2.6 Hz, 1 H), 7.13 - 7.22 (m, 1 H), 5.44 - 5.56 (m, 1 H), 5.25 (d, 54.0 Hz, 1 H), 4.63 - 4.94 (m, 2H), 4.32 - 4.62 (m, 2 H), 4.10 - 4.18 (m, 1 H), 3.99 - 4.09 (m, 1 H), 3.85 - 3.98 (m, 1 H), 3.51 - 3.81 (m, 2 H), 2.99 - 3.14 (m, 3 H), 2.78 - 2.89 (m, 1 H), 2.05 - 2.18 (m, 3 H), 1.96 - 2.05 (m, 2 H), 1.61 - 1.95 (m, 6 H), 1.11 - 1.33 (m, 3 H), 1.01 - 1.11 (m, 6H)</w:t>
      </w:r>
    </w:p>
    <w:p w14:paraId="03791704" w14:textId="1722D052" w:rsidR="002F56F0" w:rsidRPr="00F918E8" w:rsidRDefault="002F56F0" w:rsidP="00F918E8">
      <w:pPr>
        <w:rPr>
          <w:bCs/>
        </w:rPr>
      </w:pPr>
      <w:r>
        <w:rPr>
          <w:bCs/>
          <w:noProof/>
        </w:rPr>
        <w:drawing>
          <wp:inline distT="0" distB="0" distL="0" distR="0" wp14:anchorId="33C80B33" wp14:editId="1154A178">
            <wp:extent cx="5943600" cy="4147886"/>
            <wp:effectExtent l="0" t="0" r="0" b="5080"/>
            <wp:docPr id="20547346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48A16B48" w14:textId="77777777" w:rsidR="00AA6201" w:rsidRPr="00F918E8" w:rsidRDefault="00AA6201" w:rsidP="00F918E8">
      <w:pPr>
        <w:rPr>
          <w:bCs/>
        </w:rPr>
      </w:pPr>
      <w:r w:rsidRPr="00F918E8">
        <w:rPr>
          <w:bCs/>
          <w:vertAlign w:val="superscript"/>
        </w:rPr>
        <w:t>13</w:t>
      </w:r>
      <w:r w:rsidRPr="00F918E8">
        <w:rPr>
          <w:bCs/>
        </w:rPr>
        <w:t>C NMR (150 MHz, DMSO-d6) δ ppm 171.43 (m, 1 C), 165.18 (m, 1 C), 163.61 (m, 1 C), 162.20 (m, 1 C), 162.00 (d, J=247.1 Hz, 1 C), 154.11 (m, 1 C), 150.52 (d, J=256.7 Hz, 1 C), 147.83 (d, J=12.0 Hz, 1 C), 145.03 (</w:t>
      </w:r>
      <w:proofErr w:type="spellStart"/>
      <w:r w:rsidRPr="00F918E8">
        <w:rPr>
          <w:bCs/>
        </w:rPr>
        <w:t>br</w:t>
      </w:r>
      <w:proofErr w:type="spellEnd"/>
      <w:r w:rsidRPr="00F918E8">
        <w:rPr>
          <w:bCs/>
        </w:rPr>
        <w:t xml:space="preserve"> d, J=13.10 Hz, 1 C), 144.06 (m, 1 C), 133.91 (s, 1 C), 132.48 (s, 1 C), 130.53 (</w:t>
      </w:r>
      <w:proofErr w:type="spellStart"/>
      <w:r w:rsidRPr="00F918E8">
        <w:rPr>
          <w:bCs/>
        </w:rPr>
        <w:t>br</w:t>
      </w:r>
      <w:proofErr w:type="spellEnd"/>
      <w:r w:rsidRPr="00F918E8">
        <w:rPr>
          <w:bCs/>
        </w:rPr>
        <w:t xml:space="preserve"> d, J=9.4 Hz, 1 C), 125.121 (d, J=12.3 Hz, 1 C), 122.85 (s, 1 C), 115.97 (</w:t>
      </w:r>
      <w:proofErr w:type="spellStart"/>
      <w:r w:rsidRPr="00F918E8">
        <w:rPr>
          <w:bCs/>
        </w:rPr>
        <w:t>br</w:t>
      </w:r>
      <w:proofErr w:type="spellEnd"/>
      <w:r w:rsidRPr="00F918E8">
        <w:rPr>
          <w:bCs/>
        </w:rPr>
        <w:t xml:space="preserve"> d, J=25.7 Hz, 1 C), 111.56 (s, 1 C), 111.13 (m, 1 C), 103.81 (d, J=14.90 Hz, 1 C), 97.85 (</w:t>
      </w:r>
      <w:proofErr w:type="spellStart"/>
      <w:r w:rsidRPr="00F918E8">
        <w:rPr>
          <w:bCs/>
        </w:rPr>
        <w:t>br</w:t>
      </w:r>
      <w:proofErr w:type="spellEnd"/>
      <w:r w:rsidRPr="00F918E8">
        <w:rPr>
          <w:bCs/>
        </w:rPr>
        <w:t xml:space="preserve"> d, J=174.1 Hz, 1 C), 91.52 (m, 1 C), 74.81 (m, 1 C), 73.22 (m, 2 C), 71.89 (s, 1 C), 64.40 (m, 1 C), 59.74 (m, 1 C), 56.36 (s, 1C), 55.09 (m, 1C), 53.84 (m, 2C), 51.83 (m, 1 C), 42.37 (m, 1 C), 35.60 (s, 1 C), 31.85 (m, 1 C) 27.25 (m, 1 C), 24.99 (m, 2 C), 17.60 (m, 2 C), 12.48 (m, 1C)</w:t>
      </w:r>
    </w:p>
    <w:p w14:paraId="739D83D1" w14:textId="77777777" w:rsidR="00AA6201" w:rsidRPr="00F918E8" w:rsidRDefault="00AA6201" w:rsidP="00F918E8">
      <w:pPr>
        <w:rPr>
          <w:bCs/>
        </w:rPr>
      </w:pPr>
      <w:r w:rsidRPr="00F918E8">
        <w:rPr>
          <w:bCs/>
          <w:vertAlign w:val="superscript"/>
        </w:rPr>
        <w:t>19</w:t>
      </w:r>
      <w:r w:rsidRPr="00F918E8">
        <w:rPr>
          <w:bCs/>
        </w:rPr>
        <w:t>F NMR (376 MHz, DMSO) δ -110.12 – -111.17 (m), -139.17 – -141.10 (m), -171.32 – -173.20 (m).</w:t>
      </w:r>
    </w:p>
    <w:p w14:paraId="7CD6E0E2" w14:textId="601B7A2E" w:rsidR="00AA6201" w:rsidRPr="00F918E8" w:rsidRDefault="00AA6201" w:rsidP="00F918E8">
      <w:pPr>
        <w:rPr>
          <w:lang w:val="de-CH"/>
        </w:rPr>
      </w:pPr>
      <w:r w:rsidRPr="00F918E8">
        <w:rPr>
          <w:lang w:val="de-CH"/>
        </w:rPr>
        <w:t>LCMS-</w:t>
      </w:r>
      <w:r w:rsidRPr="00F918E8">
        <w:rPr>
          <w:lang w:val="de-CH" w:eastAsia="zh-CN"/>
        </w:rPr>
        <w:t>1</w:t>
      </w:r>
      <w:r w:rsidRPr="00F918E8">
        <w:rPr>
          <w:lang w:val="de-CH"/>
        </w:rPr>
        <w:t xml:space="preserve">: Rt = </w:t>
      </w:r>
      <w:r w:rsidRPr="00F918E8">
        <w:rPr>
          <w:lang w:val="de-CH" w:eastAsia="zh-CN"/>
        </w:rPr>
        <w:t>0.4</w:t>
      </w:r>
      <w:r w:rsidRPr="00F918E8">
        <w:rPr>
          <w:lang w:val="de-CH"/>
        </w:rPr>
        <w:t>82 min; MS m/z [M+H]</w:t>
      </w:r>
      <w:r w:rsidRPr="00F918E8">
        <w:rPr>
          <w:vertAlign w:val="superscript"/>
          <w:lang w:val="de-CH"/>
        </w:rPr>
        <w:t>+</w:t>
      </w:r>
      <w:r w:rsidRPr="00F918E8">
        <w:rPr>
          <w:lang w:val="de-CH"/>
        </w:rPr>
        <w:t xml:space="preserve">: </w:t>
      </w:r>
      <w:r w:rsidRPr="00F918E8">
        <w:rPr>
          <w:lang w:val="de-CH" w:eastAsia="zh-CN"/>
        </w:rPr>
        <w:t>755.4</w:t>
      </w:r>
      <w:r w:rsidRPr="00F918E8">
        <w:rPr>
          <w:lang w:val="de-CH"/>
        </w:rPr>
        <w:t xml:space="preserve">; </w:t>
      </w:r>
    </w:p>
    <w:p w14:paraId="5A7E36F6" w14:textId="6E16DFCC" w:rsidR="00AA6201" w:rsidRPr="003F0249" w:rsidRDefault="00AA6201" w:rsidP="00F918E8">
      <w:pPr>
        <w:rPr>
          <w:rFonts w:eastAsia="Times New Roman"/>
        </w:rPr>
      </w:pPr>
      <w:r w:rsidRPr="003F0249">
        <w:t>HPLC-</w:t>
      </w:r>
      <w:r w:rsidRPr="003F0249">
        <w:rPr>
          <w:lang w:eastAsia="zh-CN"/>
        </w:rPr>
        <w:t>1</w:t>
      </w:r>
      <w:r w:rsidRPr="003F0249">
        <w:t>: R</w:t>
      </w:r>
      <w:r w:rsidRPr="003F0249">
        <w:rPr>
          <w:lang w:eastAsia="zh-CN"/>
        </w:rPr>
        <w:t>t</w:t>
      </w:r>
      <w:r w:rsidRPr="003F0249">
        <w:t xml:space="preserve"> </w:t>
      </w:r>
      <w:r w:rsidRPr="003F0249">
        <w:rPr>
          <w:lang w:eastAsia="zh-CN"/>
        </w:rPr>
        <w:t>=</w:t>
      </w:r>
      <w:r w:rsidRPr="003F0249">
        <w:t xml:space="preserve"> 1.732 </w:t>
      </w:r>
      <w:r w:rsidRPr="003F0249">
        <w:rPr>
          <w:lang w:eastAsia="zh-CN"/>
        </w:rPr>
        <w:t xml:space="preserve">min, </w:t>
      </w:r>
      <w:r w:rsidRPr="003F0249">
        <w:t xml:space="preserve">purity: </w:t>
      </w:r>
      <w:proofErr w:type="gramStart"/>
      <w:r w:rsidRPr="003F0249">
        <w:t>96.9%;</w:t>
      </w:r>
      <w:proofErr w:type="gramEnd"/>
      <w:r w:rsidRPr="003F0249">
        <w:rPr>
          <w:rFonts w:eastAsia="Times New Roman"/>
        </w:rPr>
        <w:t xml:space="preserve"> </w:t>
      </w:r>
    </w:p>
    <w:p w14:paraId="370F54C2" w14:textId="7E468052" w:rsidR="00AA6201" w:rsidRPr="003F0249" w:rsidRDefault="00AA6201" w:rsidP="00F918E8">
      <w:r w:rsidRPr="003F0249">
        <w:rPr>
          <w:rFonts w:eastAsia="Times New Roman"/>
          <w:lang w:eastAsia="en-GB"/>
        </w:rPr>
        <w:t>Chiral HPLC-3</w:t>
      </w:r>
      <w:r w:rsidRPr="003F0249">
        <w:t xml:space="preserve">: Rt = 3.384 min, </w:t>
      </w:r>
      <w:proofErr w:type="spellStart"/>
      <w:r w:rsidRPr="003F0249">
        <w:t>ee</w:t>
      </w:r>
      <w:proofErr w:type="spellEnd"/>
      <w:r w:rsidRPr="003F0249">
        <w:t>: 100%</w:t>
      </w:r>
      <w:r w:rsidRPr="003F0249">
        <w:rPr>
          <w:iCs/>
        </w:rPr>
        <w:t>.</w:t>
      </w:r>
    </w:p>
    <w:p w14:paraId="7893F7CE" w14:textId="77777777" w:rsidR="00AA6201" w:rsidRPr="003F0249" w:rsidRDefault="00AA6201" w:rsidP="00F918E8">
      <w:pPr>
        <w:jc w:val="left"/>
      </w:pPr>
    </w:p>
    <w:p w14:paraId="460A9D74" w14:textId="5EA08A59" w:rsidR="00AA6201" w:rsidRPr="004A044A" w:rsidRDefault="00AA6201" w:rsidP="00A451B0">
      <w:pPr>
        <w:pStyle w:val="Heading2"/>
        <w:rPr>
          <w:b/>
        </w:rPr>
      </w:pPr>
      <w:bookmarkStart w:id="43" w:name="_Toc191374875"/>
      <w:r w:rsidRPr="009E7764">
        <w:rPr>
          <w:lang w:val="de-CH"/>
        </w:rPr>
        <w:t>(3S,4R)-4-((1R,5S)-3-(7-(8-ethynyl-7-fluoro-3-hydroxynaphthalen-1-yl)-8-fluoro-2-(((2R,7aS)-2-fluorotetrahydro-1H-pyrrolizin-7a(5H)-yl)methoxy)pyrido[4,3-d]pyrimidin-4-yl)-3,8-diazabicyclo[3.2.1]octane-8-carbonyl)-3-isobutyl-3-methyloxetan-2-one</w:t>
      </w:r>
      <w:r w:rsidR="005B4010">
        <w:rPr>
          <w:lang w:val="de-CH"/>
        </w:rPr>
        <w:t xml:space="preserve"> </w:t>
      </w:r>
      <w:r w:rsidR="005B4010" w:rsidRPr="005B4010">
        <w:rPr>
          <w:rFonts w:cs="Arial"/>
          <w:sz w:val="18"/>
          <w:szCs w:val="18"/>
          <w:lang w:val="de-CH"/>
        </w:rPr>
        <w:t>(3</w:t>
      </w:r>
      <w:r w:rsidR="005B4010" w:rsidRPr="005B4010">
        <w:rPr>
          <w:rFonts w:cs="Arial"/>
          <w:iCs/>
          <w:sz w:val="18"/>
          <w:szCs w:val="18"/>
          <w:lang w:val="de-CH"/>
        </w:rPr>
        <w:t>S</w:t>
      </w:r>
      <w:r w:rsidR="005B4010" w:rsidRPr="005B4010">
        <w:rPr>
          <w:rFonts w:cs="Arial"/>
          <w:sz w:val="18"/>
          <w:szCs w:val="18"/>
          <w:lang w:val="de-CH"/>
        </w:rPr>
        <w:t>,4</w:t>
      </w:r>
      <w:r w:rsidR="005B4010" w:rsidRPr="005B4010">
        <w:rPr>
          <w:rFonts w:cs="Arial"/>
          <w:iCs/>
          <w:sz w:val="18"/>
          <w:szCs w:val="18"/>
          <w:lang w:val="de-CH"/>
        </w:rPr>
        <w:t>R</w:t>
      </w:r>
      <w:r w:rsidR="005B4010" w:rsidRPr="005B4010">
        <w:rPr>
          <w:rFonts w:cs="Arial"/>
          <w:sz w:val="18"/>
          <w:szCs w:val="18"/>
          <w:lang w:val="de-CH"/>
        </w:rPr>
        <w:t>)-</w:t>
      </w:r>
      <w:r w:rsidR="005B4010" w:rsidRPr="005B4010">
        <w:rPr>
          <w:rFonts w:cs="Arial"/>
          <w:b/>
          <w:bCs/>
          <w:sz w:val="18"/>
          <w:szCs w:val="18"/>
          <w:lang w:val="de-CH"/>
        </w:rPr>
        <w:t>7</w:t>
      </w:r>
      <w:bookmarkEnd w:id="43"/>
    </w:p>
    <w:p w14:paraId="41BBB412" w14:textId="74152C2C" w:rsidR="00BB2391" w:rsidRPr="00BB2391" w:rsidRDefault="005F191D" w:rsidP="00BB2391">
      <w:pPr>
        <w:rPr>
          <w:lang w:val="de-CH"/>
        </w:rPr>
      </w:pPr>
      <w:r w:rsidRPr="002D3E81">
        <w:object w:dxaOrig="7920" w:dyaOrig="3919" w14:anchorId="58F7F313">
          <v:shape id="_x0000_i1063" type="#_x0000_t75" style="width:326.25pt;height:161.25pt" o:ole="">
            <v:imagedata r:id="rId111" o:title=""/>
          </v:shape>
          <o:OLEObject Type="Embed" ProgID="ChemDraw_x64.Document.6.0" ShapeID="_x0000_i1063" DrawAspect="Content" ObjectID="_1802575443" r:id="rId112"/>
        </w:object>
      </w:r>
    </w:p>
    <w:p w14:paraId="6808FB82" w14:textId="4D4E11AD" w:rsidR="00AA6201" w:rsidRPr="00F918E8" w:rsidRDefault="00AA6201" w:rsidP="00F918E8">
      <w:pPr>
        <w:jc w:val="left"/>
      </w:pPr>
      <w:r w:rsidRPr="00F918E8">
        <w:rPr>
          <w:lang w:val="de-CH"/>
        </w:rPr>
        <w:t xml:space="preserve">To a solution of </w:t>
      </w:r>
      <w:r w:rsidRPr="00F918E8">
        <w:rPr>
          <w:bCs/>
          <w:lang w:val="de-CH"/>
        </w:rPr>
        <w:t>(2R,3S)-3-isobutyl-3-methyl-4-oxooxetane-2-carboxylic acid</w:t>
      </w:r>
      <w:r w:rsidR="00F27F3A">
        <w:rPr>
          <w:bCs/>
          <w:lang w:val="de-CH"/>
        </w:rPr>
        <w:fldChar w:fldCharType="begin" w:fldLock="1"/>
      </w:r>
      <w:r w:rsidR="00F27F3A">
        <w:rPr>
          <w:bCs/>
          <w:lang w:val="de-CH"/>
        </w:rPr>
        <w:instrText>ADDIN CSL_CITATION {"citationItems":[{"id":"ITEM-1","itemData":{"DOI":"10.1039/c3ob41338a","ISSN":"1477-0520","author":[{"dropping-particle":"","family":"Kawamura","given":"Shuhei","non-dropping-particle":"","parse-names":false,"suffix":""},{"dropping-particle":"","family":"Unno","given":"Yuka","non-dropping-particle":"","parse-names":false,"suffix":""},{"dropping-particle":"","family":"Asai","given":"Akira","non-dropping-particle":"","parse-names":false,"suffix":""},{"dropping-particle":"","family":"Arisawa","given":"Mitsuhiro","non-dropping-particle":"","parse-names":false,"suffix":""},{"dropping-particle":"","family":"Shuto","given":"Satoshi","non-dropping-particle":"","parse-names":false,"suffix":""}],"container-title":"Organic &amp; Biomolecular Chemistry","id":"ITEM-1","issue":"38","issued":{"date-parts":[["2013"]]},"page":"6615","title":"Design and synthesis of the stabilized analogs of belactosin A with the unnatural cis-cyclopropane structure","type":"article-journal","volume":"11"},"uris":["http://www.mendeley.com/documents/?uuid=6c92ffc7-edec-4ffb-9d51-354bf4cd6ba5"]}],"mendeley":{"formattedCitation":"&lt;sup&gt;1&lt;/sup&gt;","plainTextFormattedCitation":"1"},"properties":{"noteIndex":0},"schema":"https://github.com/citation-style-language/schema/raw/master/csl-citation.json"}</w:instrText>
      </w:r>
      <w:r w:rsidR="00F27F3A">
        <w:rPr>
          <w:bCs/>
          <w:lang w:val="de-CH"/>
        </w:rPr>
        <w:fldChar w:fldCharType="separate"/>
      </w:r>
      <w:r w:rsidR="00F27F3A" w:rsidRPr="00F27F3A">
        <w:rPr>
          <w:bCs/>
          <w:noProof/>
          <w:vertAlign w:val="superscript"/>
          <w:lang w:val="de-CH"/>
        </w:rPr>
        <w:t>1</w:t>
      </w:r>
      <w:r w:rsidR="00F27F3A">
        <w:rPr>
          <w:bCs/>
          <w:lang w:val="de-CH"/>
        </w:rPr>
        <w:fldChar w:fldCharType="end"/>
      </w:r>
      <w:r w:rsidR="00EE57CB">
        <w:rPr>
          <w:bCs/>
          <w:lang w:val="de-CH"/>
        </w:rPr>
        <w:t xml:space="preserve"> </w:t>
      </w:r>
      <w:r w:rsidRPr="00F918E8">
        <w:rPr>
          <w:bCs/>
          <w:lang w:val="de-CH"/>
        </w:rPr>
        <w:t>31 mg, 0.17 mmol) and COMU (71 mg, 0.17 mmol) in DMF (1 mL) was added 2,6-lutidine (0.12 mL, 1.00 mmol), the mixture was stirred at 15°C for 15 min, then 4-(4-((1R,5S)-3,8-diazabicyclo[3.2.1]octan-3-yl)-8-fluoro-2-(((2R,7aS)-2-fluorotetrahydro-1H-pyrrolizin-7a(5H)-yl)methoxy)pyrido[4,3-d]pyrimidin-7-yl)-5-ethynyl-6-fluoronaphthalen-2-ol (</w:t>
      </w:r>
      <w:r w:rsidR="005F191D">
        <w:rPr>
          <w:bCs/>
          <w:lang w:val="de-CH"/>
        </w:rPr>
        <w:t>MRTX1133</w:t>
      </w:r>
      <w:r w:rsidRPr="00F918E8">
        <w:rPr>
          <w:bCs/>
          <w:lang w:val="de-CH"/>
        </w:rPr>
        <w:t xml:space="preserve">, 100 mg, 0.17 mmol) was added. </w:t>
      </w:r>
      <w:r w:rsidRPr="00F918E8">
        <w:rPr>
          <w:bCs/>
        </w:rPr>
        <w:t xml:space="preserve">The reaction mixture was stirred at 15°C for 15 min. The reaction mixture was added to a solution of saturated NaHCO3 (5 mL) diluted with water and EtOAc. It was extracted with EtOAc), and brine diluted with water and once with 10% </w:t>
      </w:r>
      <w:r w:rsidR="00F10C7E" w:rsidRPr="00F918E8">
        <w:rPr>
          <w:bCs/>
        </w:rPr>
        <w:t>aqueous</w:t>
      </w:r>
      <w:r w:rsidRPr="00F918E8">
        <w:rPr>
          <w:bCs/>
        </w:rPr>
        <w:t xml:space="preserve"> solution of LiCl. The organic layers were combined, dried with anhydrous Na</w:t>
      </w:r>
      <w:r w:rsidRPr="00F918E8">
        <w:rPr>
          <w:bCs/>
          <w:vertAlign w:val="subscript"/>
        </w:rPr>
        <w:t>2</w:t>
      </w:r>
      <w:r w:rsidRPr="00F918E8">
        <w:rPr>
          <w:bCs/>
        </w:rPr>
        <w:t>SO</w:t>
      </w:r>
      <w:r w:rsidRPr="00F918E8">
        <w:rPr>
          <w:bCs/>
          <w:vertAlign w:val="subscript"/>
        </w:rPr>
        <w:t>4</w:t>
      </w:r>
      <w:r w:rsidRPr="00F918E8">
        <w:rPr>
          <w:bCs/>
        </w:rPr>
        <w:t xml:space="preserve">, filtered through a sintered glass funnel and concentrated to afford crude product. The crude residue was purified by reversed phase preparative HPLC (48 g) of </w:t>
      </w:r>
      <w:proofErr w:type="spellStart"/>
      <w:r w:rsidRPr="00F918E8">
        <w:rPr>
          <w:bCs/>
        </w:rPr>
        <w:t>SepaFlash</w:t>
      </w:r>
      <w:proofErr w:type="spellEnd"/>
      <w:r w:rsidRPr="00F918E8">
        <w:rPr>
          <w:bCs/>
        </w:rPr>
        <w:t xml:space="preserve">® Spherical C18, 20 - 45 </w:t>
      </w:r>
      <w:proofErr w:type="spellStart"/>
      <w:r w:rsidRPr="00F918E8">
        <w:rPr>
          <w:bCs/>
        </w:rPr>
        <w:t>μm</w:t>
      </w:r>
      <w:proofErr w:type="spellEnd"/>
      <w:r w:rsidRPr="00F918E8">
        <w:rPr>
          <w:bCs/>
        </w:rPr>
        <w:t xml:space="preserve">, 100 </w:t>
      </w:r>
      <w:r w:rsidRPr="00F918E8">
        <w:rPr>
          <w:rFonts w:ascii="Cambria Math" w:hAnsi="Cambria Math" w:cs="Cambria Math"/>
          <w:bCs/>
        </w:rPr>
        <w:t>Å</w:t>
      </w:r>
      <w:r w:rsidRPr="00F918E8">
        <w:rPr>
          <w:bCs/>
        </w:rPr>
        <w:t>; mobile phase: A for H</w:t>
      </w:r>
      <w:r w:rsidRPr="00F918E8">
        <w:rPr>
          <w:bCs/>
          <w:vertAlign w:val="subscript"/>
        </w:rPr>
        <w:t>2</w:t>
      </w:r>
      <w:r w:rsidRPr="00F918E8">
        <w:rPr>
          <w:bCs/>
        </w:rPr>
        <w:t>O + 0.1% FA and B for acetonitrile; gradient: B 30- 50% in 30 min, flow rate: 40 mL/min; column temperature: RT, wavelength: 220 nm/254 nm), after purification, then concentrated to remove organic solvents then lyophilized to give</w:t>
      </w:r>
      <w:r w:rsidRPr="00F918E8">
        <w:t xml:space="preserve"> the title compound</w:t>
      </w:r>
      <w:r w:rsidRPr="00F918E8">
        <w:rPr>
          <w:bCs/>
        </w:rPr>
        <w:t xml:space="preserve"> as a yellow solid</w:t>
      </w:r>
      <w:r w:rsidRPr="00F918E8">
        <w:rPr>
          <w:b/>
          <w:bCs/>
        </w:rPr>
        <w:t xml:space="preserve"> </w:t>
      </w:r>
      <w:r w:rsidRPr="00F918E8">
        <w:rPr>
          <w:bCs/>
        </w:rPr>
        <w:t>(79.14 mg, 0.10 mmol, 39% yield, FA salt).</w:t>
      </w:r>
      <w:r w:rsidRPr="00F918E8">
        <w:t xml:space="preserve"> </w:t>
      </w:r>
    </w:p>
    <w:p w14:paraId="3BA5A050" w14:textId="77777777" w:rsidR="00AA6201" w:rsidRPr="00F918E8" w:rsidRDefault="00AA6201" w:rsidP="00F918E8">
      <w:pPr>
        <w:jc w:val="left"/>
      </w:pPr>
      <w:r w:rsidRPr="00F918E8">
        <w:t>1H NMR (400 MHz, DMSO) δ 10.38 (</w:t>
      </w:r>
      <w:proofErr w:type="spellStart"/>
      <w:r w:rsidRPr="00F918E8">
        <w:t>br</w:t>
      </w:r>
      <w:proofErr w:type="spellEnd"/>
      <w:r w:rsidRPr="00F918E8">
        <w:t xml:space="preserve"> s, 1 H),8.96 - 9.17 (m, 1H), 7.98 (dd, J=9.20, 5.90 Hz, 1 H), 7.47 (t, J=9.00 , 1 H), 7.40 (d, J=2.6 Hz, 1 H), 7.13 - 7.24 (m, 1 H), 5.39 - 5.63 (m, 1 H), 5.28 (d, 54.4 Hz, 1 H), 4.73 - 4.95 (m, 1H), 4.44 - 4.73 (m, 2 H), 4.27 - 4.41 (m, 1H), 4.08 - 4.19 (m, 1H), 4.01 - 4.09 (m, 1 H), 3.93 - 3.99 (m, 1 H), 3.74 - 3.93 (m, 1 H), 3.46 - 3.73 (m, 1H), 2.98 - 3.16 (m, 3 H), 2.76 - 2.89 (m, 1 H), 2.04 - 2.17 (m, 2 H), 1.96 - 2.03 (m, 1 H), 1.68 - 1.96 (m, 10 H), 1.11 - 1.46 (m, 3 H) 0.83 - 1.05 (m, 6H)</w:t>
      </w:r>
    </w:p>
    <w:p w14:paraId="5C040117" w14:textId="77777777" w:rsidR="00AA6201" w:rsidRPr="00F918E8" w:rsidRDefault="00AA6201" w:rsidP="00F918E8">
      <w:pPr>
        <w:jc w:val="left"/>
      </w:pPr>
      <w:r w:rsidRPr="00F918E8">
        <w:rPr>
          <w:vertAlign w:val="superscript"/>
        </w:rPr>
        <w:t>19</w:t>
      </w:r>
      <w:r w:rsidRPr="00F918E8">
        <w:t>F NMR (376 MHz, DMSO) δ -109.39 – -111.83 (m), -138.49 – -141.29 (m), -172.18.</w:t>
      </w:r>
    </w:p>
    <w:p w14:paraId="20AABC01" w14:textId="615196D2" w:rsidR="00AA6201" w:rsidRPr="00F918E8" w:rsidRDefault="00AA6201" w:rsidP="00F918E8">
      <w:pPr>
        <w:jc w:val="left"/>
        <w:rPr>
          <w:lang w:val="de-CH"/>
        </w:rPr>
      </w:pPr>
      <w:r w:rsidRPr="00F918E8">
        <w:rPr>
          <w:lang w:val="de-CH"/>
        </w:rPr>
        <w:t>LCMS-1: Rt = 0.493 min; MS m/z [M+H]</w:t>
      </w:r>
      <w:r w:rsidRPr="00F918E8">
        <w:rPr>
          <w:vertAlign w:val="superscript"/>
          <w:lang w:val="de-CH"/>
        </w:rPr>
        <w:t>+</w:t>
      </w:r>
      <w:r w:rsidRPr="00F918E8">
        <w:rPr>
          <w:lang w:val="de-CH"/>
        </w:rPr>
        <w:t>:</w:t>
      </w:r>
    </w:p>
    <w:p w14:paraId="50FB3460" w14:textId="1ED69690" w:rsidR="00AA6201" w:rsidRPr="00F918E8" w:rsidRDefault="00AA6201" w:rsidP="00F918E8">
      <w:pPr>
        <w:jc w:val="left"/>
        <w:rPr>
          <w:lang w:val="de-CH"/>
        </w:rPr>
      </w:pPr>
      <w:r w:rsidRPr="00F918E8">
        <w:rPr>
          <w:lang w:val="de-CH"/>
        </w:rPr>
        <w:t>HPLC-2: Rt = 1.274 min; purity: 95.2%;</w:t>
      </w:r>
    </w:p>
    <w:p w14:paraId="501521B0" w14:textId="72B33B3B" w:rsidR="00AA6201" w:rsidRPr="00F918E8" w:rsidRDefault="00AA6201" w:rsidP="00F918E8">
      <w:pPr>
        <w:jc w:val="left"/>
        <w:rPr>
          <w:lang w:val="de-CH"/>
        </w:rPr>
      </w:pPr>
      <w:r w:rsidRPr="00F918E8">
        <w:rPr>
          <w:lang w:val="de-CH"/>
        </w:rPr>
        <w:t>SFC-9</w:t>
      </w:r>
      <w:r w:rsidR="008D796F">
        <w:rPr>
          <w:lang w:val="de-CH"/>
        </w:rPr>
        <w:t xml:space="preserve">; </w:t>
      </w:r>
      <w:r w:rsidRPr="00F918E8">
        <w:rPr>
          <w:lang w:val="de-CH"/>
        </w:rPr>
        <w:t>Rt = 2.125 min; ee: 100%;</w:t>
      </w:r>
    </w:p>
    <w:p w14:paraId="21671153" w14:textId="77777777" w:rsidR="00AA6201" w:rsidRPr="00F918E8" w:rsidRDefault="00AA6201" w:rsidP="00F918E8">
      <w:pPr>
        <w:jc w:val="left"/>
        <w:rPr>
          <w:lang w:val="de-CH"/>
        </w:rPr>
      </w:pPr>
    </w:p>
    <w:p w14:paraId="72E04F59" w14:textId="4CCDAA5C" w:rsidR="00AA6201" w:rsidRPr="00F918E8" w:rsidRDefault="00AA6201" w:rsidP="00A451B0">
      <w:pPr>
        <w:pStyle w:val="Heading2"/>
        <w:rPr>
          <w:iCs/>
          <w:color w:val="FF0000"/>
          <w:lang w:val="de-CH"/>
        </w:rPr>
      </w:pPr>
      <w:bookmarkStart w:id="44" w:name="_Toc191374876"/>
      <w:r w:rsidRPr="007D386A">
        <w:rPr>
          <w:lang w:val="de-CH"/>
        </w:rPr>
        <w:t>(3S,4R)-4-((1R,5S)-3-(7-(8-ethynyl-7-fluoro-3-hydroxynaphthalen-1-yl)-8-fluoro-2-(((2R,7aS)-2-fluorotetrahydro-1H-pyrrolizin-7a(5H)-yl)methoxy)pyrido[4,3-d]pyrimidin-4-yl)-3,8-diazabicyclo[3.2.1]octane-8-carbonyl)-3-methyl-3-((tetrahydro-2H-pyran-4-yl)methyl)oxetan-2-one</w:t>
      </w:r>
      <w:r w:rsidR="007D386A" w:rsidRPr="007D386A">
        <w:rPr>
          <w:lang w:val="de-CH"/>
        </w:rPr>
        <w:t xml:space="preserve"> (3S, 4R)-</w:t>
      </w:r>
      <w:r w:rsidR="00652FEF" w:rsidRPr="00652FEF">
        <w:rPr>
          <w:b/>
          <w:bCs/>
          <w:lang w:val="de-CH"/>
        </w:rPr>
        <w:t>8</w:t>
      </w:r>
      <w:bookmarkEnd w:id="44"/>
    </w:p>
    <w:p w14:paraId="22510724" w14:textId="77777777" w:rsidR="00AA6201" w:rsidRPr="00F918E8" w:rsidRDefault="00AA6201" w:rsidP="00F918E8">
      <w:pPr>
        <w:rPr>
          <w:lang w:val="de-CH"/>
        </w:rPr>
      </w:pPr>
    </w:p>
    <w:p w14:paraId="1CEBD1D0" w14:textId="714DBD9C" w:rsidR="00AA6201" w:rsidRPr="00D5060D" w:rsidRDefault="005621B2" w:rsidP="00D668E6">
      <w:pPr>
        <w:spacing w:after="240"/>
        <w:jc w:val="left"/>
        <w:rPr>
          <w:color w:val="002060"/>
          <w:lang w:val="de-CH"/>
        </w:rPr>
      </w:pPr>
      <w:r w:rsidRPr="002D460F">
        <w:rPr>
          <w:rFonts w:ascii="Times New Roman" w:hAnsi="Times New Roman" w:cs="Times New Roman"/>
          <w:color w:val="002060"/>
          <w:lang w:val="de-CH"/>
        </w:rPr>
        <w:object w:dxaOrig="13629" w:dyaOrig="5419" w14:anchorId="6878EABB">
          <v:shape id="_x0000_i1064" type="#_x0000_t75" style="width:412.5pt;height:162.75pt" o:ole="">
            <v:imagedata r:id="rId113" o:title=""/>
          </v:shape>
          <o:OLEObject Type="Embed" ProgID="ChemDraw_x64.Document.6.0" ShapeID="_x0000_i1064" DrawAspect="Content" ObjectID="_1802575444" r:id="rId114"/>
        </w:object>
      </w:r>
      <w:r w:rsidR="2C2C2952" w:rsidRPr="00F918E8">
        <w:t>￼</w:t>
      </w:r>
    </w:p>
    <w:p w14:paraId="1DDCD6AE" w14:textId="6425270A" w:rsidR="00AA6201" w:rsidRPr="003F0249" w:rsidRDefault="00AA6201" w:rsidP="00F918E8">
      <w:pPr>
        <w:spacing w:before="240" w:after="0"/>
        <w:rPr>
          <w:i/>
          <w:color w:val="002060"/>
          <w:lang w:val="de-CH"/>
        </w:rPr>
      </w:pPr>
      <w:r w:rsidRPr="003F0249">
        <w:rPr>
          <w:i/>
          <w:lang w:val="de-CH"/>
        </w:rPr>
        <w:t>(2R)-diethyl-2-hydroxy-3-methylsuccinate</w:t>
      </w:r>
      <w:r w:rsidR="00FF560D" w:rsidRPr="003F0249">
        <w:rPr>
          <w:i/>
        </w:rPr>
        <w:fldChar w:fldCharType="begin" w:fldLock="1"/>
      </w:r>
      <w:r w:rsidR="00F27F3A" w:rsidRPr="003F0249">
        <w:rPr>
          <w:i/>
          <w:lang w:val="de-CH"/>
        </w:rPr>
        <w:instrText>ADDIN CSL_CITATION {"citationItems":[{"id":"ITEM-1","itemData":{"DOI":"10.1016/j.bmc.2011.02.053","ISSN":"09680896","author":[{"dropping-particle":"","family":"Akinnusi","given":"T. Olukayode","non-dropping-particle":"","parse-names":false,"suffix":""},{"dropping-particle":"","family":"Vong","given":"Kenward","non-dropping-particle":"","parse-names":false,"suffix":""},{"dropping-particle":"","family":"Auclair","given":"Karine","non-dropping-particle":"","parse-names":false,"suffix":""}],"container-title":"Bioorganic &amp; Medicinal Chemistry","id":"ITEM-1","issue":"8","issued":{"date-parts":[["2011","4"]]},"page":"2696-2706","title":"Geminal dialkyl derivatives of N-substituted pantothenamides: Synthesis and antibacterial activity","type":"article-journal","volume":"19"},"uris":["http://www.mendeley.com/documents/?uuid=d6515146-2197-3989-a1be-8d21d752bbde"]}],"mendeley":{"formattedCitation":"&lt;sup&gt;2&lt;/sup&gt;","plainTextFormattedCitation":"2","previouslyFormattedCitation":"&lt;sup&gt;2&lt;/sup&gt;"},"properties":{"noteIndex":0},"schema":"https://github.com/citation-style-language/schema/raw/master/csl-citation.json"}</w:instrText>
      </w:r>
      <w:r w:rsidR="00FF560D" w:rsidRPr="003F0249">
        <w:rPr>
          <w:i/>
        </w:rPr>
        <w:fldChar w:fldCharType="separate"/>
      </w:r>
      <w:r w:rsidR="00EE57CB" w:rsidRPr="003F0249">
        <w:rPr>
          <w:noProof/>
          <w:vertAlign w:val="superscript"/>
          <w:lang w:val="de-CH"/>
        </w:rPr>
        <w:t>2</w:t>
      </w:r>
      <w:r w:rsidR="00FF560D" w:rsidRPr="003F0249">
        <w:rPr>
          <w:i/>
        </w:rPr>
        <w:fldChar w:fldCharType="end"/>
      </w:r>
      <w:r w:rsidR="00A451B0" w:rsidRPr="003F0249">
        <w:rPr>
          <w:i/>
          <w:lang w:val="de-CH"/>
        </w:rPr>
        <w:t xml:space="preserve"> </w:t>
      </w:r>
      <w:r w:rsidRPr="003F0249">
        <w:rPr>
          <w:i/>
          <w:color w:val="002060"/>
          <w:lang w:val="de-CH"/>
        </w:rPr>
        <w:t>(</w:t>
      </w:r>
      <w:r w:rsidRPr="003F0249">
        <w:rPr>
          <w:b/>
          <w:bCs/>
          <w:color w:val="7030A0"/>
          <w:lang w:val="de-CH"/>
        </w:rPr>
        <w:t>C-11086-057</w:t>
      </w:r>
      <w:r w:rsidRPr="003F0249">
        <w:rPr>
          <w:i/>
          <w:color w:val="002060"/>
          <w:lang w:val="de-CH"/>
        </w:rPr>
        <w:t>)</w:t>
      </w:r>
      <w:r w:rsidRPr="003F0249">
        <w:rPr>
          <w:rStyle w:val="EndnoteReference"/>
          <w:i/>
          <w:color w:val="002060"/>
        </w:rPr>
        <w:endnoteReference w:id="3"/>
      </w:r>
      <w:r w:rsidRPr="003F0249">
        <w:rPr>
          <w:i/>
          <w:color w:val="FF0000"/>
          <w:lang w:val="de-CH"/>
        </w:rPr>
        <w:t>CAS 107494-30-4</w:t>
      </w:r>
    </w:p>
    <w:p w14:paraId="5EE4CD15" w14:textId="5528F6E8" w:rsidR="00F45A83" w:rsidRPr="003F0249" w:rsidRDefault="002015AF" w:rsidP="00F45A83">
      <w:pPr>
        <w:spacing w:after="0"/>
        <w:jc w:val="center"/>
      </w:pPr>
      <w:r w:rsidRPr="003F0249">
        <w:object w:dxaOrig="3765" w:dyaOrig="1310" w14:anchorId="0E94BD13">
          <v:shape id="_x0000_i1065" type="#_x0000_t75" style="width:164.25pt;height:57.75pt" o:ole="">
            <v:imagedata r:id="rId115" o:title=""/>
          </v:shape>
          <o:OLEObject Type="Embed" ProgID="ChemDraw_x64.Document.6.0" ShapeID="_x0000_i1065" DrawAspect="Content" ObjectID="_1802575445" r:id="rId116"/>
        </w:object>
      </w:r>
    </w:p>
    <w:p w14:paraId="6358DF33" w14:textId="42A58A02" w:rsidR="00AA6201" w:rsidRPr="003F0249" w:rsidRDefault="00AA6201" w:rsidP="00F918E8">
      <w:pPr>
        <w:spacing w:after="0"/>
        <w:rPr>
          <w:lang w:eastAsia="zh-CN"/>
        </w:rPr>
      </w:pPr>
      <w:r w:rsidRPr="003F0249">
        <w:t>To a solution of diethyl (R)-2-hydroxysuccinate (</w:t>
      </w:r>
      <w:r w:rsidRPr="003F0249">
        <w:rPr>
          <w:iCs/>
        </w:rPr>
        <w:t>CAS</w:t>
      </w:r>
      <w:r w:rsidRPr="003F0249">
        <w:t xml:space="preserve"> [</w:t>
      </w:r>
      <w:r w:rsidRPr="003F0249">
        <w:rPr>
          <w:iCs/>
        </w:rPr>
        <w:t>7554-28-1</w:t>
      </w:r>
      <w:r w:rsidRPr="003F0249">
        <w:t xml:space="preserve">] 105 g, 552 mmol) in THF (2100 mL) was added dropwise LDA </w:t>
      </w:r>
      <w:r w:rsidR="00A7695D" w:rsidRPr="003F0249">
        <w:t>(</w:t>
      </w:r>
      <w:r w:rsidRPr="003F0249">
        <w:t>635 mL, 1</w:t>
      </w:r>
      <w:r w:rsidR="00A7695D" w:rsidRPr="003F0249">
        <w:t>.</w:t>
      </w:r>
      <w:r w:rsidRPr="003F0249">
        <w:t>27 mol, 2M in heptane) at -60 °C under N</w:t>
      </w:r>
      <w:r w:rsidRPr="003F0249">
        <w:rPr>
          <w:vertAlign w:val="subscript"/>
        </w:rPr>
        <w:t>2</w:t>
      </w:r>
      <w:r w:rsidRPr="003F0249">
        <w:t>. The solution was stirred at -60 °C for 1 hour under N</w:t>
      </w:r>
      <w:r w:rsidRPr="003F0249">
        <w:rPr>
          <w:vertAlign w:val="subscript"/>
        </w:rPr>
        <w:t>2</w:t>
      </w:r>
      <w:r w:rsidRPr="003F0249">
        <w:t xml:space="preserve"> and stirred at 0 °C for 0.5 hour. Then iodomethane (69 mL, 1104 mmol) in THF (69 mL) was added slowly at -60 °C. The mixture was stirred at -60 °C for 1 hour. Then</w:t>
      </w:r>
      <w:r w:rsidR="00AC40FE" w:rsidRPr="003F0249">
        <w:t xml:space="preserve"> it was carefully quenched</w:t>
      </w:r>
      <w:r w:rsidRPr="003F0249">
        <w:t xml:space="preserve"> with saturated solution of NH</w:t>
      </w:r>
      <w:r w:rsidRPr="003F0249">
        <w:rPr>
          <w:vertAlign w:val="subscript"/>
        </w:rPr>
        <w:t>4</w:t>
      </w:r>
      <w:r w:rsidRPr="003F0249">
        <w:t>Cl, extracted with EtOAc. The combined organic layers were dried over anhydrous Na</w:t>
      </w:r>
      <w:r w:rsidRPr="003F0249">
        <w:rPr>
          <w:vertAlign w:val="subscript"/>
        </w:rPr>
        <w:t>2</w:t>
      </w:r>
      <w:r w:rsidRPr="003F0249">
        <w:t>SO</w:t>
      </w:r>
      <w:r w:rsidRPr="003F0249">
        <w:rPr>
          <w:vertAlign w:val="subscript"/>
        </w:rPr>
        <w:t>4</w:t>
      </w:r>
      <w:r w:rsidRPr="003F0249">
        <w:t>, filtered and concentrated in vacuum.</w:t>
      </w:r>
      <w:r w:rsidRPr="003F0249">
        <w:rPr>
          <w:lang w:eastAsia="zh-CN"/>
        </w:rPr>
        <w:t xml:space="preserve"> </w:t>
      </w:r>
      <w:r w:rsidRPr="003F0249">
        <w:t xml:space="preserve">The residue was purified by flash chromatography (ISCO®; 880 g </w:t>
      </w:r>
      <w:proofErr w:type="spellStart"/>
      <w:r w:rsidRPr="003F0249">
        <w:t>SepaFlash</w:t>
      </w:r>
      <w:proofErr w:type="spellEnd"/>
      <w:r w:rsidRPr="003F0249">
        <w:t>® Silica Flash Column, Eluent of 0-50% EtOAc/petroleum ether) and the eluent was concentrated under reduced pressure to give the title compound as yellow oil (73 g, 357.45 mmol, 65 % yield).</w:t>
      </w:r>
      <w:r w:rsidRPr="003F0249">
        <w:rPr>
          <w:lang w:eastAsia="zh-CN"/>
        </w:rPr>
        <w:t xml:space="preserve"> </w:t>
      </w:r>
    </w:p>
    <w:p w14:paraId="63778496" w14:textId="77777777" w:rsidR="00AA6201" w:rsidRPr="003F0249" w:rsidRDefault="00AA6201" w:rsidP="00F918E8">
      <w:pPr>
        <w:spacing w:after="0"/>
        <w:rPr>
          <w:lang w:eastAsia="zh-CN"/>
        </w:rPr>
      </w:pPr>
      <w:r w:rsidRPr="003F0249">
        <w:t>Rf = 0.</w:t>
      </w:r>
      <w:r w:rsidRPr="003F0249">
        <w:rPr>
          <w:lang w:eastAsia="zh-CN"/>
        </w:rPr>
        <w:t>4</w:t>
      </w:r>
      <w:r w:rsidRPr="003F0249">
        <w:t xml:space="preserve"> (silica, petroleum </w:t>
      </w:r>
      <w:proofErr w:type="gramStart"/>
      <w:r w:rsidRPr="003F0249">
        <w:t>ether :</w:t>
      </w:r>
      <w:proofErr w:type="gramEnd"/>
      <w:r w:rsidRPr="003F0249">
        <w:t xml:space="preserve"> EtOAc</w:t>
      </w:r>
      <w:r w:rsidRPr="003F0249">
        <w:rPr>
          <w:lang w:eastAsia="zh-CN"/>
        </w:rPr>
        <w:t xml:space="preserve"> 2</w:t>
      </w:r>
      <w:r w:rsidRPr="003F0249">
        <w:t>: 1)</w:t>
      </w:r>
    </w:p>
    <w:p w14:paraId="7B265F42" w14:textId="77777777" w:rsidR="00AA6201" w:rsidRPr="003F0249" w:rsidRDefault="00AA6201" w:rsidP="00F918E8">
      <w:pPr>
        <w:spacing w:after="0"/>
      </w:pPr>
      <w:r w:rsidRPr="003F0249">
        <w:rPr>
          <w:vertAlign w:val="superscript"/>
        </w:rPr>
        <w:t>1</w:t>
      </w:r>
      <w:r w:rsidRPr="003F0249">
        <w:t>H NMR (400 MHz, CDCl</w:t>
      </w:r>
      <w:r w:rsidRPr="003F0249">
        <w:rPr>
          <w:vertAlign w:val="subscript"/>
        </w:rPr>
        <w:t>3</w:t>
      </w:r>
      <w:r w:rsidRPr="003F0249">
        <w:t xml:space="preserve">) δ 4.31 – 4.22 (m, 3H), 4.19 – 4.10 (m, 2H), 3.14 (d, </w:t>
      </w:r>
      <w:r w:rsidRPr="003F0249">
        <w:rPr>
          <w:i/>
          <w:iCs/>
        </w:rPr>
        <w:t>J</w:t>
      </w:r>
      <w:r w:rsidRPr="003F0249">
        <w:t xml:space="preserve"> = 6.5 Hz, 1H), 3.09 – 2.96 (m, 1H), 1.32 – 1.24 (m, 9H).</w:t>
      </w:r>
    </w:p>
    <w:p w14:paraId="0A214EFB" w14:textId="505C83B2" w:rsidR="00AA6201" w:rsidRPr="003F0249" w:rsidRDefault="00AA6201" w:rsidP="00F918E8">
      <w:pPr>
        <w:spacing w:after="0"/>
        <w:rPr>
          <w:b/>
          <w:bCs/>
          <w:color w:val="7030A0"/>
        </w:rPr>
      </w:pPr>
    </w:p>
    <w:p w14:paraId="3ADFAB28" w14:textId="459F91E2" w:rsidR="00AA6201" w:rsidRPr="003F0249" w:rsidRDefault="00AA6201" w:rsidP="00F918E8">
      <w:pPr>
        <w:spacing w:before="240" w:after="0"/>
        <w:rPr>
          <w:i/>
        </w:rPr>
      </w:pPr>
      <w:r w:rsidRPr="003F0249">
        <w:rPr>
          <w:i/>
        </w:rPr>
        <w:t>diethyl (2S,3R)-3-hydroxy-2-methyl-2-((tetrahydro-2H-pyran-4-</w:t>
      </w:r>
      <w:proofErr w:type="gramStart"/>
      <w:r w:rsidRPr="003F0249">
        <w:rPr>
          <w:i/>
        </w:rPr>
        <w:t>yl)methyl</w:t>
      </w:r>
      <w:proofErr w:type="gramEnd"/>
      <w:r w:rsidRPr="003F0249">
        <w:rPr>
          <w:i/>
        </w:rPr>
        <w:t xml:space="preserve">)succinate </w:t>
      </w:r>
    </w:p>
    <w:p w14:paraId="18AEBBA8" w14:textId="462B3F05" w:rsidR="003A59C6" w:rsidRPr="003F0249" w:rsidRDefault="000B3335" w:rsidP="00C96A66">
      <w:pPr>
        <w:spacing w:after="0"/>
        <w:jc w:val="left"/>
      </w:pPr>
      <w:r w:rsidRPr="003F0249">
        <w:object w:dxaOrig="5902" w:dyaOrig="1452" w14:anchorId="01C1AAF3">
          <v:shape id="_x0000_i1066" type="#_x0000_t75" style="width:245.25pt;height:58.5pt" o:ole="">
            <v:imagedata r:id="rId117" o:title=""/>
          </v:shape>
          <o:OLEObject Type="Embed" ProgID="ChemDraw_x64.Document.6.0" ShapeID="_x0000_i1066" DrawAspect="Content" ObjectID="_1802575446" r:id="rId118"/>
        </w:object>
      </w:r>
    </w:p>
    <w:p w14:paraId="2B10FE02" w14:textId="548D0AB7" w:rsidR="00AA6201" w:rsidRDefault="00AA6201" w:rsidP="00F918E8">
      <w:pPr>
        <w:spacing w:after="0"/>
      </w:pPr>
      <w:r w:rsidRPr="003F0249">
        <w:t>To a solution of</w:t>
      </w:r>
      <w:r w:rsidRPr="003F0249">
        <w:rPr>
          <w:i/>
          <w:iCs/>
        </w:rPr>
        <w:t xml:space="preserve"> </w:t>
      </w:r>
      <w:r w:rsidRPr="003F0249">
        <w:t>diethyl (2R)-2-hydroxy-3-methylsuccinate</w:t>
      </w:r>
      <w:r w:rsidR="00177EA1" w:rsidRPr="003F0249">
        <w:t xml:space="preserve"> (see </w:t>
      </w:r>
      <w:r w:rsidR="00EA0E1B" w:rsidRPr="003F0249">
        <w:rPr>
          <w:i/>
          <w:iCs/>
        </w:rPr>
        <w:t>e</w:t>
      </w:r>
      <w:r w:rsidR="005D300A" w:rsidRPr="003F0249">
        <w:rPr>
          <w:i/>
          <w:iCs/>
        </w:rPr>
        <w:t xml:space="preserve">xample </w:t>
      </w:r>
      <w:r w:rsidR="007D55FD" w:rsidRPr="003F0249">
        <w:rPr>
          <w:rStyle w:val="Heading2Char"/>
          <w:i w:val="0"/>
          <w:iCs/>
        </w:rPr>
        <w:t>(3S, 4R)-</w:t>
      </w:r>
      <w:r w:rsidR="007D55FD" w:rsidRPr="003F0249">
        <w:rPr>
          <w:rStyle w:val="Heading2Char"/>
          <w:b/>
          <w:bCs/>
          <w:i w:val="0"/>
          <w:iCs/>
        </w:rPr>
        <w:t>4</w:t>
      </w:r>
      <w:r w:rsidR="007D55FD" w:rsidRPr="003F0249">
        <w:rPr>
          <w:i/>
          <w:iCs/>
          <w:lang w:eastAsia="zh-CN"/>
        </w:rPr>
        <w:t xml:space="preserve">, </w:t>
      </w:r>
      <w:r w:rsidRPr="003F0249">
        <w:rPr>
          <w:i/>
          <w:iCs/>
        </w:rPr>
        <w:t>5 g, 24.5 mmol</w:t>
      </w:r>
      <w:r w:rsidRPr="003F0249">
        <w:t>) in THF (50 mL) was added dropwise LDA (28 mL, 56.3 mmol, 2M in mixture of THF and heptane) at -60 °C under N</w:t>
      </w:r>
      <w:r w:rsidRPr="003F0249">
        <w:rPr>
          <w:vertAlign w:val="subscript"/>
        </w:rPr>
        <w:t>2</w:t>
      </w:r>
      <w:r w:rsidRPr="003F0249">
        <w:t>. The solution was stirred at -60 °C for 0.5 hour, then warmed up to 0 °C and stirred for another 1 hr. It was cooled again to -60 °C and 4-(bromomethyl) tetrahydro-2H-pyran (</w:t>
      </w:r>
      <w:r w:rsidRPr="003F0249">
        <w:rPr>
          <w:iCs/>
        </w:rPr>
        <w:t>CAS</w:t>
      </w:r>
      <w:r w:rsidRPr="003F0249">
        <w:t xml:space="preserve"> [</w:t>
      </w:r>
      <w:r w:rsidRPr="003F0249">
        <w:rPr>
          <w:iCs/>
        </w:rPr>
        <w:t>125552-89-8]</w:t>
      </w:r>
      <w:r w:rsidRPr="003F0249">
        <w:t xml:space="preserve"> 8.77 g, 49 mmol)</w:t>
      </w:r>
      <w:r w:rsidRPr="00F918E8">
        <w:t xml:space="preserve"> was added dropwise at -60 °C. The reaction mixture was warmed up to 25°C and stirred for 12 hours under N</w:t>
      </w:r>
      <w:r w:rsidRPr="00F918E8">
        <w:rPr>
          <w:vertAlign w:val="subscript"/>
        </w:rPr>
        <w:t>2</w:t>
      </w:r>
      <w:r w:rsidRPr="00F918E8">
        <w:t>. The mixture was quenched with saturated solution of NH</w:t>
      </w:r>
      <w:r w:rsidRPr="00F918E8">
        <w:rPr>
          <w:vertAlign w:val="subscript"/>
        </w:rPr>
        <w:t>4</w:t>
      </w:r>
      <w:r w:rsidRPr="00F918E8">
        <w:t>Cl, extracted with EtOAc. The combined organic layers were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chromatography (ISCO®; 80 g </w:t>
      </w:r>
      <w:proofErr w:type="spellStart"/>
      <w:r w:rsidRPr="00F918E8">
        <w:t>SepaFlash</w:t>
      </w:r>
      <w:proofErr w:type="spellEnd"/>
      <w:r w:rsidRPr="00F918E8">
        <w:t>® Silica Flash Column, Eluent of 0-80% EtOAc / petroleum ether) and the eluent was concentrated under reduced pressure to give the title compound as yellow oil (3.8 g, 12.6 mmol, 51 %).</w:t>
      </w:r>
    </w:p>
    <w:p w14:paraId="6C26647E" w14:textId="77777777" w:rsidR="0035264B" w:rsidRDefault="0035264B" w:rsidP="00F918E8">
      <w:pPr>
        <w:spacing w:after="0"/>
      </w:pPr>
    </w:p>
    <w:p w14:paraId="384EB104" w14:textId="051C25FD" w:rsidR="00703A2F" w:rsidRDefault="00703A2F" w:rsidP="00F918E8">
      <w:pPr>
        <w:spacing w:after="0"/>
      </w:pPr>
      <w:r w:rsidRPr="002F5BB9">
        <w:rPr>
          <w:vertAlign w:val="superscript"/>
        </w:rPr>
        <w:t>1</w:t>
      </w:r>
      <w:r w:rsidRPr="002F5BB9">
        <w:t>H NMR (400 MHz, CDCl</w:t>
      </w:r>
      <w:r w:rsidRPr="002F5BB9">
        <w:rPr>
          <w:vertAlign w:val="subscript"/>
        </w:rPr>
        <w:t>3</w:t>
      </w:r>
      <w:r w:rsidRPr="002F5BB9">
        <w:t>) δ 4.38 – 4.08 (m, 5H), 4.01 – 3.83 (m, 2H), 3.49 – 3.25 (m, 2H), 3.21 – 3.03 (m, 1H), 1.91 - 1.74 (m, 1H), 1.68 – 1.43 (m, 5H), 1.42 – 1.10 (m, 10H).</w:t>
      </w:r>
    </w:p>
    <w:p w14:paraId="0E4553A8" w14:textId="77777777" w:rsidR="0035264B" w:rsidRPr="00F918E8" w:rsidRDefault="0035264B" w:rsidP="00F918E8">
      <w:pPr>
        <w:spacing w:after="0"/>
      </w:pPr>
    </w:p>
    <w:p w14:paraId="45ED5111" w14:textId="77777777" w:rsidR="00AA6201" w:rsidRPr="00F918E8" w:rsidRDefault="00AA6201" w:rsidP="00F918E8">
      <w:pPr>
        <w:spacing w:after="0"/>
      </w:pPr>
      <w:r w:rsidRPr="00F918E8">
        <w:t>Rf = 0.</w:t>
      </w:r>
      <w:r w:rsidRPr="00F918E8">
        <w:rPr>
          <w:lang w:eastAsia="zh-CN"/>
        </w:rPr>
        <w:t>2</w:t>
      </w:r>
      <w:r w:rsidRPr="00F918E8">
        <w:t xml:space="preserve"> (silica, petroleum ether: EtOAc</w:t>
      </w:r>
      <w:r w:rsidRPr="00F918E8">
        <w:rPr>
          <w:lang w:eastAsia="zh-CN"/>
        </w:rPr>
        <w:t xml:space="preserve"> 2</w:t>
      </w:r>
      <w:r w:rsidRPr="00F918E8">
        <w:t>: 1)</w:t>
      </w:r>
    </w:p>
    <w:p w14:paraId="68CDF9B8" w14:textId="4C0D050B" w:rsidR="00AA6201" w:rsidRPr="00FF560D" w:rsidRDefault="00AA6201" w:rsidP="00F918E8">
      <w:pPr>
        <w:spacing w:before="240" w:after="0"/>
        <w:rPr>
          <w:i/>
          <w:iCs/>
        </w:rPr>
      </w:pPr>
      <w:r w:rsidRPr="00FF560D">
        <w:rPr>
          <w:i/>
          <w:iCs/>
        </w:rPr>
        <w:t>(2S,3R)-3-hydroxy-2-methyl-2-((tetrahydro-2H-pyran-4-</w:t>
      </w:r>
      <w:proofErr w:type="gramStart"/>
      <w:r w:rsidRPr="00FF560D">
        <w:rPr>
          <w:i/>
          <w:iCs/>
        </w:rPr>
        <w:t>yl)methyl</w:t>
      </w:r>
      <w:proofErr w:type="gramEnd"/>
      <w:r w:rsidRPr="00FF560D">
        <w:rPr>
          <w:i/>
          <w:iCs/>
        </w:rPr>
        <w:t xml:space="preserve">)succinic acid </w:t>
      </w:r>
    </w:p>
    <w:p w14:paraId="4413DCA0" w14:textId="77777777" w:rsidR="002F6331" w:rsidRDefault="002F6331" w:rsidP="002F6331">
      <w:pPr>
        <w:spacing w:after="240"/>
        <w:jc w:val="center"/>
      </w:pPr>
      <w:r>
        <w:object w:dxaOrig="5688" w:dyaOrig="1312" w14:anchorId="1B0C557D">
          <v:shape id="_x0000_i1067" type="#_x0000_t75" style="width:209.25pt;height:48.75pt" o:ole="">
            <v:imagedata r:id="rId119" o:title=""/>
          </v:shape>
          <o:OLEObject Type="Embed" ProgID="ChemDraw_x64.Document.6.0" ShapeID="_x0000_i1067" DrawAspect="Content" ObjectID="_1802575447" r:id="rId120"/>
        </w:object>
      </w:r>
    </w:p>
    <w:p w14:paraId="538DDC0E" w14:textId="67E64A2A" w:rsidR="00AA6201" w:rsidRPr="003F0249" w:rsidRDefault="00AA6201" w:rsidP="00F918E8">
      <w:pPr>
        <w:spacing w:after="240"/>
        <w:rPr>
          <w:b/>
          <w:bCs/>
        </w:rPr>
      </w:pPr>
      <w:r w:rsidRPr="00F918E8">
        <w:t xml:space="preserve">A solution of diethyl (2S,3R)-3-hydroxy-2-methyl-2-((tetrahydro-2H-pyran-4-yl) </w:t>
      </w:r>
      <w:proofErr w:type="gramStart"/>
      <w:r w:rsidRPr="00F918E8">
        <w:t>methyl)succinate</w:t>
      </w:r>
      <w:proofErr w:type="gramEnd"/>
      <w:r w:rsidRPr="00F918E8">
        <w:t xml:space="preserve"> (3 g, 9.9 mmol) in concentrated HCl (30 mL) was stirred at 100 °C for 12 hours. The mixture was concentrated in vacuum. The residual crude product was diluted with EtOAc and dried over anhydrous Na</w:t>
      </w:r>
      <w:r w:rsidRPr="00F918E8">
        <w:rPr>
          <w:vertAlign w:val="subscript"/>
        </w:rPr>
        <w:t>2</w:t>
      </w:r>
      <w:r w:rsidRPr="00F918E8">
        <w:t>SO</w:t>
      </w:r>
      <w:r w:rsidRPr="00F918E8">
        <w:rPr>
          <w:vertAlign w:val="subscript"/>
        </w:rPr>
        <w:t>4</w:t>
      </w:r>
      <w:r w:rsidRPr="00F918E8">
        <w:t xml:space="preserve">, filtered and concentrated to give </w:t>
      </w:r>
      <w:r w:rsidRPr="00F918E8">
        <w:rPr>
          <w:lang w:eastAsia="zh-CN"/>
        </w:rPr>
        <w:t>the crude title compound</w:t>
      </w:r>
      <w:r w:rsidRPr="00F918E8">
        <w:t xml:space="preserve"> as red oil (2.5 g) which was used for next step directly without further </w:t>
      </w:r>
      <w:r w:rsidRPr="003F0249">
        <w:t xml:space="preserve">purification. </w:t>
      </w:r>
    </w:p>
    <w:p w14:paraId="043FE3E0" w14:textId="77777777" w:rsidR="00AA6201" w:rsidRPr="00F918E8" w:rsidRDefault="00AA6201" w:rsidP="00F918E8">
      <w:pPr>
        <w:spacing w:before="240" w:after="0"/>
        <w:rPr>
          <w:i/>
          <w:iCs/>
        </w:rPr>
      </w:pPr>
      <w:r w:rsidRPr="003F0249">
        <w:rPr>
          <w:i/>
          <w:iCs/>
        </w:rPr>
        <w:t>(2S,3R)-4-(benzyloxy)-3-hydroxy-2-methyl-4-oxo-2-((tetrahydro-2H-pyran-4-</w:t>
      </w:r>
      <w:proofErr w:type="gramStart"/>
      <w:r w:rsidRPr="003F0249">
        <w:rPr>
          <w:i/>
          <w:iCs/>
        </w:rPr>
        <w:t>yl)methyl</w:t>
      </w:r>
      <w:proofErr w:type="gramEnd"/>
      <w:r w:rsidRPr="003F0249">
        <w:rPr>
          <w:i/>
          <w:iCs/>
        </w:rPr>
        <w:t>)butanoic acid(C-11109-049)</w:t>
      </w:r>
    </w:p>
    <w:p w14:paraId="1658A66A" w14:textId="12DE2BBB" w:rsidR="00611BA6" w:rsidRDefault="00610B9B" w:rsidP="00E610C8">
      <w:pPr>
        <w:spacing w:before="240" w:after="0"/>
        <w:jc w:val="center"/>
      </w:pPr>
      <w:r>
        <w:object w:dxaOrig="5644" w:dyaOrig="1349" w14:anchorId="3CC974BB">
          <v:shape id="_x0000_i1068" type="#_x0000_t75" style="width:224.25pt;height:53.25pt" o:ole="">
            <v:imagedata r:id="rId121" o:title=""/>
          </v:shape>
          <o:OLEObject Type="Embed" ProgID="ChemDraw_x64.Document.6.0" ShapeID="_x0000_i1068" DrawAspect="Content" ObjectID="_1802575448" r:id="rId122"/>
        </w:object>
      </w:r>
    </w:p>
    <w:p w14:paraId="3589DABE" w14:textId="2200DE30" w:rsidR="00AA6201" w:rsidRDefault="00AA6201" w:rsidP="00F918E8">
      <w:pPr>
        <w:spacing w:before="240" w:after="0"/>
        <w:rPr>
          <w:lang w:eastAsia="zh-CN"/>
        </w:rPr>
      </w:pPr>
      <w:r w:rsidRPr="00F918E8">
        <w:t>(2S,3R)-3-hydroxy-2-methyl-2-((tetrahydro-2H-pyran-4-yl) methyl) succinic acid (3.1 g, 10.2 mmol, crude) was placed in a round-bottomed flask and cooled in an ice bath. Then TFAA (5.25 mL, 37.8 mmol) was added dropwise at 0 °C under N</w:t>
      </w:r>
      <w:r w:rsidRPr="00F918E8">
        <w:rPr>
          <w:vertAlign w:val="subscript"/>
        </w:rPr>
        <w:t>2</w:t>
      </w:r>
      <w:r w:rsidRPr="00F918E8">
        <w:t xml:space="preserve">. The </w:t>
      </w:r>
      <w:r w:rsidRPr="00F918E8">
        <w:rPr>
          <w:lang w:eastAsia="zh-CN"/>
        </w:rPr>
        <w:t>reaction</w:t>
      </w:r>
      <w:r w:rsidRPr="00F918E8">
        <w:t xml:space="preserve"> mixture was stirred </w:t>
      </w:r>
      <w:r w:rsidRPr="00F918E8">
        <w:rPr>
          <w:lang w:eastAsia="zh-CN"/>
        </w:rPr>
        <w:t xml:space="preserve">for </w:t>
      </w:r>
      <w:r w:rsidRPr="00F918E8">
        <w:t xml:space="preserve">30 min at 0 °C and </w:t>
      </w:r>
      <w:r w:rsidRPr="00F918E8">
        <w:rPr>
          <w:lang w:eastAsia="zh-CN"/>
        </w:rPr>
        <w:t>then</w:t>
      </w:r>
      <w:r w:rsidRPr="00F918E8">
        <w:t xml:space="preserve"> </w:t>
      </w:r>
      <w:r w:rsidRPr="00F918E8">
        <w:rPr>
          <w:lang w:eastAsia="zh-CN"/>
        </w:rPr>
        <w:t>at</w:t>
      </w:r>
      <w:r w:rsidRPr="00F918E8">
        <w:t xml:space="preserve"> 25°C for 2.5 hours. Excess TFAA and trifluoroacetic acid (TFA) were evaporated under vacuum at room temperature. The residue was treated with benzyl alcohol (</w:t>
      </w:r>
      <w:r w:rsidRPr="00F918E8">
        <w:rPr>
          <w:iCs/>
        </w:rPr>
        <w:t>CAS</w:t>
      </w:r>
      <w:r w:rsidRPr="00F918E8">
        <w:t xml:space="preserve"> [</w:t>
      </w:r>
      <w:r w:rsidRPr="00F918E8">
        <w:rPr>
          <w:iCs/>
        </w:rPr>
        <w:t>100-51-6</w:t>
      </w:r>
      <w:r w:rsidRPr="00F918E8">
        <w:t>] 5.2 mL, 50.4 mmol) under N</w:t>
      </w:r>
      <w:r w:rsidRPr="00F918E8">
        <w:rPr>
          <w:vertAlign w:val="subscript"/>
        </w:rPr>
        <w:t>2</w:t>
      </w:r>
      <w:r w:rsidRPr="00F918E8">
        <w:t xml:space="preserve"> atmosphere. The reaction was allowed to </w:t>
      </w:r>
      <w:proofErr w:type="spellStart"/>
      <w:r w:rsidRPr="00F918E8">
        <w:t>stirr</w:t>
      </w:r>
      <w:proofErr w:type="spellEnd"/>
      <w:r w:rsidRPr="00F918E8">
        <w:t xml:space="preserve"> at 25°C for 12 hours, then diluted with H</w:t>
      </w:r>
      <w:r w:rsidRPr="00F918E8">
        <w:rPr>
          <w:vertAlign w:val="subscript"/>
        </w:rPr>
        <w:t>2</w:t>
      </w:r>
      <w:r w:rsidRPr="00F918E8">
        <w:t>O and extracted with EtOAc. The combined organic layers were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silica gel chromatography (ISCO®; 80 g </w:t>
      </w:r>
      <w:proofErr w:type="spellStart"/>
      <w:r w:rsidRPr="00F918E8">
        <w:t>SepaFlash</w:t>
      </w:r>
      <w:proofErr w:type="spellEnd"/>
      <w:r w:rsidRPr="00F918E8">
        <w:t xml:space="preserve">® Silica Flash Column, gradient 0-80% EtOAc in petroleum ether) and concentrated. The residue was further purified by </w:t>
      </w:r>
      <w:r w:rsidRPr="00F918E8">
        <w:rPr>
          <w:iCs/>
        </w:rPr>
        <w:t xml:space="preserve">reversed phase preparative HPLC (80 g </w:t>
      </w:r>
      <w:proofErr w:type="spellStart"/>
      <w:r w:rsidRPr="00F918E8">
        <w:rPr>
          <w:iCs/>
        </w:rPr>
        <w:t>SepaFlash</w:t>
      </w:r>
      <w:proofErr w:type="spellEnd"/>
      <w:r w:rsidRPr="00F918E8">
        <w:rPr>
          <w:iCs/>
        </w:rPr>
        <w:t>® Spherical C18</w:t>
      </w:r>
      <w:r w:rsidRPr="00F918E8">
        <w:t xml:space="preserve">, 20 - 45 </w:t>
      </w:r>
      <w:proofErr w:type="spellStart"/>
      <w:r w:rsidRPr="00F918E8">
        <w:t>μm</w:t>
      </w:r>
      <w:proofErr w:type="spellEnd"/>
      <w:r w:rsidRPr="00F918E8">
        <w:t xml:space="preserve">,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0 - 100% 20 min, 100% 5 min, flow rate: 60 mL/min; column temperature: RT, wavelength: 220 nm/254 nm). Product containing fractions were extracted with saturated aqueous NaHCO</w:t>
      </w:r>
      <w:r w:rsidRPr="00F918E8">
        <w:rPr>
          <w:vertAlign w:val="subscript"/>
        </w:rPr>
        <w:t>3</w:t>
      </w:r>
      <w:r w:rsidRPr="00F918E8">
        <w:t xml:space="preserve"> solution and </w:t>
      </w:r>
      <w:r w:rsidRPr="00A8679F">
        <w:t>EtOAc, organic layers separated, dried and concentrated to give the title compound as colorless oil (300 mg, 0.89 mmol, 9.0 % over two steps)</w:t>
      </w:r>
      <w:r w:rsidRPr="00A8679F">
        <w:rPr>
          <w:lang w:eastAsia="zh-CN"/>
        </w:rPr>
        <w:t>.</w:t>
      </w:r>
      <w:r w:rsidRPr="00F918E8">
        <w:rPr>
          <w:lang w:eastAsia="zh-CN"/>
        </w:rPr>
        <w:t xml:space="preserve"> </w:t>
      </w:r>
    </w:p>
    <w:p w14:paraId="58516CE1" w14:textId="77777777" w:rsidR="00652FEF" w:rsidRPr="00652FEF" w:rsidRDefault="00652FEF" w:rsidP="00652FEF">
      <w:pPr>
        <w:spacing w:before="240" w:after="0"/>
      </w:pPr>
      <w:r w:rsidRPr="00652FEF">
        <w:rPr>
          <w:vertAlign w:val="superscript"/>
        </w:rPr>
        <w:t>1</w:t>
      </w:r>
      <w:r w:rsidRPr="00652FEF">
        <w:t>H NMR (400 MHz, CDCl</w:t>
      </w:r>
      <w:r w:rsidRPr="00652FEF">
        <w:rPr>
          <w:vertAlign w:val="subscript"/>
        </w:rPr>
        <w:t>3</w:t>
      </w:r>
      <w:r w:rsidRPr="00652FEF">
        <w:t xml:space="preserve">) </w:t>
      </w:r>
      <w:r w:rsidRPr="00F918E8">
        <w:t>δ</w:t>
      </w:r>
      <w:r w:rsidRPr="00652FEF">
        <w:t xml:space="preserve"> 7.45 – 7.30 (m, 5H), 5.35 – 5.25 (m, 2H), 5.16 (d, </w:t>
      </w:r>
      <w:r w:rsidRPr="00652FEF">
        <w:rPr>
          <w:i/>
          <w:iCs/>
        </w:rPr>
        <w:t>J</w:t>
      </w:r>
      <w:r w:rsidRPr="00652FEF">
        <w:t xml:space="preserve"> = 12.0 Hz, 1H), 4.32 (s, 1H), 3.97 – 3.77 (m, 2H), 3.53 – 3.16 (m, 2H), 1.86 – 1.70 (m, 1H), 1.67 – 1.42 (m, 4H), 1.43 – 1.18 (m, 2H), 1.13 (s, 3H).</w:t>
      </w:r>
    </w:p>
    <w:p w14:paraId="04996B9E" w14:textId="217DBCC6" w:rsidR="00AA6201" w:rsidRPr="00F918E8" w:rsidRDefault="00AA6201" w:rsidP="00F918E8">
      <w:pPr>
        <w:spacing w:before="240" w:after="0"/>
        <w:rPr>
          <w:lang w:val="de-CH"/>
        </w:rPr>
      </w:pPr>
      <w:r w:rsidRPr="007B18B4">
        <w:rPr>
          <w:lang w:val="de-CH"/>
        </w:rPr>
        <w:t>LCMS-1</w:t>
      </w:r>
      <w:r w:rsidRPr="1A10855B">
        <w:rPr>
          <w:color w:val="7030A0"/>
          <w:lang w:val="de-CH"/>
        </w:rPr>
        <w:t xml:space="preserve">: </w:t>
      </w:r>
      <w:r w:rsidRPr="1A10855B">
        <w:rPr>
          <w:lang w:val="de-CH"/>
        </w:rPr>
        <w:t xml:space="preserve">Rt = </w:t>
      </w:r>
      <w:r w:rsidRPr="00207E9F">
        <w:rPr>
          <w:lang w:val="de-CH"/>
        </w:rPr>
        <w:t xml:space="preserve">0.458 min; </w:t>
      </w:r>
      <w:r w:rsidRPr="1A10855B">
        <w:rPr>
          <w:lang w:val="de-CH"/>
        </w:rPr>
        <w:t>MS m/z [M+Na]</w:t>
      </w:r>
      <w:r w:rsidRPr="1A10855B">
        <w:rPr>
          <w:vertAlign w:val="superscript"/>
          <w:lang w:val="de-CH"/>
        </w:rPr>
        <w:t>+</w:t>
      </w:r>
      <w:r w:rsidRPr="1A10855B">
        <w:rPr>
          <w:lang w:val="de-CH"/>
        </w:rPr>
        <w:t>: 359.1</w:t>
      </w:r>
    </w:p>
    <w:p w14:paraId="77449DC6" w14:textId="77777777" w:rsidR="00AA6201" w:rsidRPr="00FF560D" w:rsidRDefault="00AA6201" w:rsidP="00F918E8">
      <w:pPr>
        <w:spacing w:before="240" w:after="0"/>
        <w:rPr>
          <w:i/>
          <w:lang w:val="de-CH"/>
        </w:rPr>
      </w:pPr>
      <w:bookmarkStart w:id="45" w:name="_Hlk174095304"/>
      <w:r w:rsidRPr="00FF560D">
        <w:rPr>
          <w:i/>
          <w:lang w:val="de-CH"/>
        </w:rPr>
        <w:t xml:space="preserve">(2R,3S) benzyl -3-methyl-4-oxo-3-((tetrahydro-2H-pyran-4-yl) methyl) oxetane-2-carboxylate </w:t>
      </w:r>
    </w:p>
    <w:p w14:paraId="0638461E" w14:textId="2336707C" w:rsidR="00AA71A4" w:rsidRPr="00F918E8" w:rsidRDefault="00AA71A4" w:rsidP="00AA71A4">
      <w:pPr>
        <w:spacing w:before="240" w:after="0"/>
        <w:jc w:val="center"/>
        <w:rPr>
          <w:iCs/>
          <w:lang w:val="de-CH"/>
        </w:rPr>
      </w:pPr>
      <w:r w:rsidRPr="00DE531B">
        <w:object w:dxaOrig="5776" w:dyaOrig="1499" w14:anchorId="37E69031">
          <v:shape id="_x0000_i1069" type="#_x0000_t75" style="width:243pt;height:62.25pt" o:ole="">
            <v:imagedata r:id="rId123" o:title=""/>
          </v:shape>
          <o:OLEObject Type="Embed" ProgID="ChemDraw_x64.Document.6.0" ShapeID="_x0000_i1069" DrawAspect="Content" ObjectID="_1802575449" r:id="rId124"/>
        </w:object>
      </w:r>
    </w:p>
    <w:p w14:paraId="3C3C499F" w14:textId="77777777" w:rsidR="00AA6201" w:rsidRDefault="00AA6201" w:rsidP="00F918E8">
      <w:pPr>
        <w:spacing w:before="240" w:after="0"/>
      </w:pPr>
      <w:r w:rsidRPr="00F918E8">
        <w:rPr>
          <w:iCs/>
        </w:rPr>
        <w:t>To (2S,3R)-4-(benzyloxy)-3-hydroxy-2-methyl-4-oxo-2-((tetrahydro-2H-pyran-4-</w:t>
      </w:r>
      <w:proofErr w:type="gramStart"/>
      <w:r w:rsidRPr="00F918E8">
        <w:rPr>
          <w:iCs/>
        </w:rPr>
        <w:t>yl)methyl</w:t>
      </w:r>
      <w:proofErr w:type="gramEnd"/>
      <w:r w:rsidRPr="00F918E8">
        <w:rPr>
          <w:iCs/>
        </w:rPr>
        <w:t xml:space="preserve">) butanoic acid (250 mg, 0.19 mmol) in DCM (25 mL) was added TEA (0.31 mL, 2.25 mmol) and </w:t>
      </w:r>
      <w:proofErr w:type="spellStart"/>
      <w:r w:rsidRPr="00F918E8">
        <w:rPr>
          <w:iCs/>
        </w:rPr>
        <w:t>PyBOP</w:t>
      </w:r>
      <w:proofErr w:type="spellEnd"/>
      <w:r w:rsidRPr="00F918E8">
        <w:rPr>
          <w:iCs/>
        </w:rPr>
        <w:t xml:space="preserve"> (</w:t>
      </w:r>
      <w:r w:rsidRPr="00F918E8">
        <w:t>CAS[128625-52-5]</w:t>
      </w:r>
      <w:r w:rsidRPr="00F918E8">
        <w:rPr>
          <w:iCs/>
        </w:rPr>
        <w:t>, 585 mg, 1.13 mmol) at 25 °C. The reaction mixture was stirred at 25 °C for 1 hour, then diluted with water and extracted with dichloromethane. The combined organic layers were dried over Na</w:t>
      </w:r>
      <w:r w:rsidRPr="00F918E8">
        <w:rPr>
          <w:iCs/>
          <w:vertAlign w:val="subscript"/>
        </w:rPr>
        <w:t>2</w:t>
      </w:r>
      <w:r w:rsidRPr="00F918E8">
        <w:rPr>
          <w:iCs/>
        </w:rPr>
        <w:t>SO</w:t>
      </w:r>
      <w:r w:rsidRPr="00F918E8">
        <w:rPr>
          <w:iCs/>
          <w:vertAlign w:val="subscript"/>
        </w:rPr>
        <w:t>4</w:t>
      </w:r>
      <w:r w:rsidRPr="00F918E8">
        <w:rPr>
          <w:iCs/>
        </w:rPr>
        <w:t xml:space="preserve">, filtered and concentrated under vacuum to give a residue. The crude product was purified by flash silica gel chromatography (ISCO®; 20 g </w:t>
      </w:r>
      <w:proofErr w:type="spellStart"/>
      <w:r w:rsidRPr="00F918E8">
        <w:rPr>
          <w:iCs/>
        </w:rPr>
        <w:t>SepaFlash</w:t>
      </w:r>
      <w:proofErr w:type="spellEnd"/>
      <w:r w:rsidRPr="00F918E8">
        <w:rPr>
          <w:iCs/>
        </w:rPr>
        <w:t xml:space="preserve">® Silica Flash Column, Eluent of 0-30% </w:t>
      </w:r>
      <w:r w:rsidRPr="00F918E8">
        <w:t>EtOAc</w:t>
      </w:r>
      <w:r w:rsidRPr="00F918E8">
        <w:rPr>
          <w:iCs/>
        </w:rPr>
        <w:t xml:space="preserve"> /petroleum ether) The product containing fractions were concentrated to give the title compound as colorless oil (200 mg, 0.063 mmol, 84% yield)</w:t>
      </w:r>
      <w:r w:rsidRPr="00F918E8">
        <w:t>.</w:t>
      </w:r>
    </w:p>
    <w:p w14:paraId="67C62CEF" w14:textId="77777777" w:rsidR="00652FEF" w:rsidRPr="00F918E8" w:rsidRDefault="00652FEF" w:rsidP="00652FEF">
      <w:pPr>
        <w:spacing w:before="240" w:after="0"/>
      </w:pPr>
      <w:r w:rsidRPr="00F918E8">
        <w:rPr>
          <w:vertAlign w:val="superscript"/>
        </w:rPr>
        <w:t>1</w:t>
      </w:r>
      <w:r w:rsidRPr="00F918E8">
        <w:t>H NMR (400 MHz, CDCl</w:t>
      </w:r>
      <w:r w:rsidRPr="00F918E8">
        <w:rPr>
          <w:vertAlign w:val="subscript"/>
        </w:rPr>
        <w:t>3</w:t>
      </w:r>
      <w:r w:rsidRPr="00F918E8">
        <w:t>) δ 7.37 (s, 5H), 5.47 – 5.16 (m, 2H), 4.75 (s, 1H), 4.01 – 3.83 (m, 2H), 3.49 – 3.17 (m, 2H), 1.86 – 1.74 (m, 2H), 1.74 – 1.61 (m, 3H), 1.45 – 1.28 (m, 2H), 1.19 (s, 3H).</w:t>
      </w:r>
    </w:p>
    <w:p w14:paraId="38B6B3C7" w14:textId="77777777" w:rsidR="00652FEF" w:rsidRPr="00F918E8" w:rsidRDefault="00652FEF" w:rsidP="00652FEF">
      <w:pPr>
        <w:autoSpaceDE w:val="0"/>
        <w:autoSpaceDN w:val="0"/>
        <w:adjustRightInd w:val="0"/>
      </w:pPr>
    </w:p>
    <w:p w14:paraId="3CB78716" w14:textId="77777777" w:rsidR="00652FEF" w:rsidRPr="00F918E8" w:rsidRDefault="00652FEF" w:rsidP="00F918E8">
      <w:pPr>
        <w:spacing w:before="240" w:after="0"/>
      </w:pPr>
    </w:p>
    <w:p w14:paraId="6FE1203E" w14:textId="701039E4" w:rsidR="00AA6201" w:rsidRPr="00F918E8" w:rsidRDefault="00AA6201" w:rsidP="00F918E8">
      <w:pPr>
        <w:spacing w:before="240" w:after="0"/>
        <w:rPr>
          <w:lang w:val="de-CH"/>
        </w:rPr>
      </w:pPr>
      <w:r w:rsidRPr="00F918E8">
        <w:rPr>
          <w:lang w:val="de-CH"/>
        </w:rPr>
        <w:t>LCMS-1: Rt = 0.538 min; MS m/z [M+Na]</w:t>
      </w:r>
      <w:r w:rsidRPr="00F918E8">
        <w:rPr>
          <w:vertAlign w:val="superscript"/>
          <w:lang w:val="de-CH"/>
        </w:rPr>
        <w:t>+</w:t>
      </w:r>
      <w:r w:rsidRPr="00F918E8">
        <w:rPr>
          <w:lang w:val="de-CH"/>
        </w:rPr>
        <w:t>: 341.1;</w:t>
      </w:r>
    </w:p>
    <w:p w14:paraId="2A9ECF4E" w14:textId="628A9F83" w:rsidR="00AA6201" w:rsidRPr="00F918E8" w:rsidRDefault="00AA6201" w:rsidP="00F918E8">
      <w:pPr>
        <w:spacing w:before="240" w:after="0"/>
        <w:rPr>
          <w:lang w:val="de-CH"/>
        </w:rPr>
      </w:pPr>
      <w:r w:rsidRPr="00F918E8">
        <w:rPr>
          <w:rFonts w:eastAsia="Times New Roman"/>
          <w:lang w:val="de-CH"/>
        </w:rPr>
        <w:t>Rt</w:t>
      </w:r>
      <w:r w:rsidR="00F651CD">
        <w:rPr>
          <w:rFonts w:eastAsia="Times New Roman"/>
          <w:lang w:val="de-CH"/>
        </w:rPr>
        <w:t xml:space="preserve"> </w:t>
      </w:r>
      <w:r w:rsidRPr="00F918E8">
        <w:rPr>
          <w:lang w:val="de-CH"/>
        </w:rPr>
        <w:t xml:space="preserve"> = </w:t>
      </w:r>
      <w:r w:rsidRPr="00F918E8">
        <w:rPr>
          <w:lang w:val="de-CH" w:eastAsia="zh-CN"/>
        </w:rPr>
        <w:t xml:space="preserve">0.984 </w:t>
      </w:r>
      <w:r w:rsidRPr="00F918E8">
        <w:rPr>
          <w:lang w:val="de-CH"/>
        </w:rPr>
        <w:t xml:space="preserve">min, ee: </w:t>
      </w:r>
      <w:r w:rsidRPr="00F918E8">
        <w:rPr>
          <w:lang w:val="de-CH" w:eastAsia="zh-CN"/>
        </w:rPr>
        <w:t>100</w:t>
      </w:r>
      <w:r w:rsidRPr="00F918E8">
        <w:rPr>
          <w:lang w:val="de-CH"/>
        </w:rPr>
        <w:t>%;</w:t>
      </w:r>
    </w:p>
    <w:p w14:paraId="2983A2A7" w14:textId="598732DE" w:rsidR="00AA6201" w:rsidRPr="007C4783" w:rsidRDefault="00AA6201" w:rsidP="00F918E8">
      <w:pPr>
        <w:spacing w:before="240" w:after="0"/>
        <w:rPr>
          <w:lang w:eastAsia="zh-CN"/>
        </w:rPr>
      </w:pPr>
      <w:r w:rsidRPr="007C4783">
        <w:rPr>
          <w:lang w:eastAsia="zh-CN"/>
        </w:rPr>
        <w:t>[</w:t>
      </w:r>
      <w:r w:rsidRPr="00F918E8">
        <w:rPr>
          <w:lang w:eastAsia="zh-CN"/>
        </w:rPr>
        <w:t>α</w:t>
      </w:r>
      <w:r w:rsidRPr="007C4783">
        <w:rPr>
          <w:lang w:eastAsia="zh-CN"/>
        </w:rPr>
        <w:t>]</w:t>
      </w:r>
      <w:r w:rsidRPr="007C4783">
        <w:rPr>
          <w:vertAlign w:val="superscript"/>
          <w:lang w:eastAsia="zh-CN"/>
        </w:rPr>
        <w:t>25</w:t>
      </w:r>
      <w:r w:rsidRPr="007C4783">
        <w:rPr>
          <w:vertAlign w:val="subscript"/>
          <w:lang w:eastAsia="zh-CN"/>
        </w:rPr>
        <w:t>D</w:t>
      </w:r>
      <w:r w:rsidRPr="007C4783">
        <w:rPr>
          <w:vertAlign w:val="superscript"/>
          <w:lang w:eastAsia="zh-CN"/>
        </w:rPr>
        <w:t xml:space="preserve"> </w:t>
      </w:r>
      <w:r w:rsidRPr="007C4783">
        <w:rPr>
          <w:lang w:eastAsia="zh-CN"/>
        </w:rPr>
        <w:t>= -14.331° (C = 0.3810</w:t>
      </w:r>
      <w:r w:rsidRPr="007C4783">
        <w:t xml:space="preserve"> g/100 mL</w:t>
      </w:r>
      <w:r w:rsidRPr="007C4783">
        <w:rPr>
          <w:lang w:eastAsia="zh-CN"/>
        </w:rPr>
        <w:t>, acetone)</w:t>
      </w:r>
    </w:p>
    <w:p w14:paraId="3BE07B08" w14:textId="77777777" w:rsidR="00652FEF" w:rsidRPr="007C4783" w:rsidRDefault="00652FEF" w:rsidP="00F918E8">
      <w:pPr>
        <w:spacing w:before="240" w:after="0"/>
        <w:rPr>
          <w:lang w:eastAsia="zh-CN"/>
        </w:rPr>
      </w:pPr>
    </w:p>
    <w:bookmarkEnd w:id="45"/>
    <w:p w14:paraId="358EA32D" w14:textId="77777777" w:rsidR="00AA6201" w:rsidRPr="007C4783" w:rsidRDefault="00AA6201" w:rsidP="00F918E8">
      <w:pPr>
        <w:spacing w:before="240" w:after="0"/>
        <w:rPr>
          <w:i/>
        </w:rPr>
      </w:pPr>
      <w:r w:rsidRPr="007C4783">
        <w:rPr>
          <w:i/>
        </w:rPr>
        <w:t>(2R,3S)-3-methyl-4-oxo-3-((tetrahydro-2H-pyran-4-</w:t>
      </w:r>
      <w:proofErr w:type="gramStart"/>
      <w:r w:rsidRPr="007C4783">
        <w:rPr>
          <w:i/>
        </w:rPr>
        <w:t>yl)methyl</w:t>
      </w:r>
      <w:proofErr w:type="gramEnd"/>
      <w:r w:rsidRPr="007C4783">
        <w:rPr>
          <w:i/>
        </w:rPr>
        <w:t>)oxetane-2-carboxylic acid</w:t>
      </w:r>
    </w:p>
    <w:p w14:paraId="16CCBA09" w14:textId="35F70159" w:rsidR="00400069" w:rsidRDefault="00070CD3" w:rsidP="00070CD3">
      <w:pPr>
        <w:spacing w:after="0"/>
        <w:jc w:val="center"/>
      </w:pPr>
      <w:r w:rsidRPr="00D77E8A">
        <w:object w:dxaOrig="5678" w:dyaOrig="1545" w14:anchorId="1FEBA3D1">
          <v:shape id="_x0000_i1070" type="#_x0000_t75" style="width:248.25pt;height:66.75pt" o:ole="">
            <v:imagedata r:id="rId125" o:title=""/>
          </v:shape>
          <o:OLEObject Type="Embed" ProgID="ChemDraw_x64.Document.6.0" ShapeID="_x0000_i1070" DrawAspect="Content" ObjectID="_1802575450" r:id="rId126"/>
        </w:object>
      </w:r>
    </w:p>
    <w:p w14:paraId="4FB5D187" w14:textId="0AA27E1C" w:rsidR="00AA6201" w:rsidRDefault="00AA6201" w:rsidP="00F918E8">
      <w:pPr>
        <w:spacing w:after="0"/>
        <w:rPr>
          <w:iCs/>
          <w:lang w:eastAsia="zh-CN"/>
        </w:rPr>
      </w:pPr>
      <w:r w:rsidRPr="00F918E8">
        <w:rPr>
          <w:iCs/>
        </w:rPr>
        <w:t xml:space="preserve">To a solution of benzyl (2R,3S)-3-methyl-4-oxo-3-((tetrahydro-2H-pyran-4-yl) </w:t>
      </w:r>
      <w:proofErr w:type="gramStart"/>
      <w:r w:rsidRPr="00F918E8">
        <w:rPr>
          <w:iCs/>
        </w:rPr>
        <w:t>methyl)oxetane</w:t>
      </w:r>
      <w:proofErr w:type="gramEnd"/>
      <w:r w:rsidRPr="00F918E8">
        <w:rPr>
          <w:iCs/>
        </w:rPr>
        <w:t xml:space="preserve">-2-carboxylate (200 mg, 0.63 mmol) in THF (4 mL) was added Pd/C (40 mg, 10% </w:t>
      </w:r>
      <w:proofErr w:type="spellStart"/>
      <w:r w:rsidRPr="00F918E8">
        <w:rPr>
          <w:iCs/>
        </w:rPr>
        <w:t>Wt</w:t>
      </w:r>
      <w:proofErr w:type="spellEnd"/>
      <w:r w:rsidRPr="00F918E8">
        <w:rPr>
          <w:iCs/>
        </w:rPr>
        <w:t>) under N</w:t>
      </w:r>
      <w:r w:rsidRPr="00F918E8">
        <w:rPr>
          <w:iCs/>
          <w:vertAlign w:val="subscript"/>
        </w:rPr>
        <w:t>2</w:t>
      </w:r>
      <w:r w:rsidRPr="00F918E8">
        <w:rPr>
          <w:iCs/>
        </w:rPr>
        <w:t>. The suspension was degassed under vacuum, purged with H</w:t>
      </w:r>
      <w:r w:rsidRPr="00F918E8">
        <w:rPr>
          <w:iCs/>
          <w:vertAlign w:val="subscript"/>
        </w:rPr>
        <w:t>2</w:t>
      </w:r>
      <w:r w:rsidRPr="00F918E8">
        <w:rPr>
          <w:iCs/>
        </w:rPr>
        <w:t xml:space="preserve"> three times and stirred for 2 hours under H</w:t>
      </w:r>
      <w:r w:rsidRPr="00F918E8">
        <w:rPr>
          <w:iCs/>
          <w:vertAlign w:val="subscript"/>
        </w:rPr>
        <w:t>2</w:t>
      </w:r>
      <w:r w:rsidRPr="00F918E8">
        <w:rPr>
          <w:iCs/>
        </w:rPr>
        <w:t xml:space="preserve"> (15 psi) at 25°C. The reaction mixture was filtered and concentrated under vacuum to give the title compound as a white solid (120 mg, 0.053 mmol, 83% yield).</w:t>
      </w:r>
      <w:r w:rsidRPr="00F918E8">
        <w:rPr>
          <w:iCs/>
          <w:lang w:eastAsia="zh-CN"/>
        </w:rPr>
        <w:t xml:space="preserve"> </w:t>
      </w:r>
    </w:p>
    <w:p w14:paraId="113B04E1" w14:textId="7CC55002" w:rsidR="00652FEF" w:rsidRPr="00652FEF" w:rsidRDefault="00652FEF" w:rsidP="00F918E8">
      <w:pPr>
        <w:spacing w:after="0"/>
      </w:pPr>
      <w:r w:rsidRPr="00F918E8">
        <w:rPr>
          <w:vertAlign w:val="superscript"/>
        </w:rPr>
        <w:t>1</w:t>
      </w:r>
      <w:r w:rsidRPr="00F918E8">
        <w:t>H NMR (400 MHz, CDCl</w:t>
      </w:r>
      <w:r w:rsidRPr="00F918E8">
        <w:rPr>
          <w:vertAlign w:val="subscript"/>
        </w:rPr>
        <w:t>3</w:t>
      </w:r>
      <w:r w:rsidRPr="00F918E8">
        <w:t>) δ 4.77 (s, 1H), 4.03 – 3.95 (m, 2H), 3.59 – 3.24 (m, 2H), 2.00 – 1.58 (m, 5H), 1.38 (s, 5H).</w:t>
      </w:r>
    </w:p>
    <w:p w14:paraId="0D33F8BF" w14:textId="389B44E1" w:rsidR="00AA6201" w:rsidRPr="00F918E8" w:rsidRDefault="00AA6201" w:rsidP="00F918E8">
      <w:pPr>
        <w:spacing w:after="0"/>
      </w:pPr>
      <w:r w:rsidRPr="00F918E8">
        <w:t>TLC Rf = 0.</w:t>
      </w:r>
      <w:r w:rsidRPr="00F918E8">
        <w:rPr>
          <w:lang w:eastAsia="zh-CN"/>
        </w:rPr>
        <w:t xml:space="preserve">1 </w:t>
      </w:r>
      <w:r w:rsidRPr="00F918E8">
        <w:t>(silica, petroleum ether: EtOAc</w:t>
      </w:r>
      <w:r w:rsidRPr="00F918E8">
        <w:rPr>
          <w:lang w:eastAsia="zh-CN"/>
        </w:rPr>
        <w:t xml:space="preserve"> </w:t>
      </w:r>
      <w:proofErr w:type="gramStart"/>
      <w:r w:rsidRPr="00F918E8">
        <w:rPr>
          <w:lang w:eastAsia="zh-CN"/>
        </w:rPr>
        <w:t>5</w:t>
      </w:r>
      <w:r w:rsidR="00652FEF">
        <w:rPr>
          <w:lang w:eastAsia="zh-CN"/>
        </w:rPr>
        <w:t xml:space="preserve"> </w:t>
      </w:r>
      <w:r w:rsidRPr="00F918E8">
        <w:t>:</w:t>
      </w:r>
      <w:proofErr w:type="gramEnd"/>
      <w:r w:rsidRPr="00F918E8">
        <w:t xml:space="preserve"> 1)</w:t>
      </w:r>
    </w:p>
    <w:p w14:paraId="5950AA66" w14:textId="2F76E49A" w:rsidR="00AA6201" w:rsidRPr="00373E30" w:rsidRDefault="00AA6201" w:rsidP="00373E30">
      <w:pPr>
        <w:spacing w:before="240" w:after="0"/>
        <w:jc w:val="left"/>
        <w:rPr>
          <w:i/>
        </w:rPr>
      </w:pPr>
      <w:r w:rsidRPr="00070CD3">
        <w:rPr>
          <w:i/>
        </w:rPr>
        <w:t>(3S,4R)-4-((1R,5S)-3-(7-(8-ethynyl-7-fluoro-3-hydroxynaphthalen-1-yl)-8-fluoro-2-(((2R,7aS)-2-fluorotetrahydro-1H-pyrrolizin-7a(5H)-yl)methoxy)pyrido[4,3-d]pyrimidin-4-yl)-3,8-diazabicyclo[3.2.1]octane-8-carbonyl)-3-methyl-3-((tetrahydro-2H-pyran-4-yl)methyl)oxetan-2-one</w:t>
      </w:r>
      <w:r w:rsidR="00373E30">
        <w:rPr>
          <w:iCs/>
        </w:rPr>
        <w:t xml:space="preserve"> </w:t>
      </w:r>
      <w:r w:rsidR="00070CD3" w:rsidRPr="00373E30">
        <w:rPr>
          <w:i/>
        </w:rPr>
        <w:t>(3S, 4R)</w:t>
      </w:r>
      <w:r w:rsidR="00373E30" w:rsidRPr="00373E30">
        <w:rPr>
          <w:i/>
        </w:rPr>
        <w:t>-</w:t>
      </w:r>
      <w:r w:rsidR="00373E30" w:rsidRPr="00373E30">
        <w:rPr>
          <w:b/>
          <w:bCs/>
          <w:i/>
        </w:rPr>
        <w:t>8</w:t>
      </w:r>
    </w:p>
    <w:p w14:paraId="06A60019" w14:textId="77777777" w:rsidR="00AA6201" w:rsidRPr="00F918E8" w:rsidRDefault="00AA6201" w:rsidP="00F918E8">
      <w:pPr>
        <w:spacing w:after="0"/>
        <w:rPr>
          <w:iCs/>
        </w:rPr>
      </w:pPr>
    </w:p>
    <w:p w14:paraId="295E67EB" w14:textId="7808A143" w:rsidR="00AA6201" w:rsidRPr="00F918E8" w:rsidRDefault="00C916D1" w:rsidP="00703DEB">
      <w:pPr>
        <w:spacing w:after="0"/>
        <w:jc w:val="left"/>
      </w:pPr>
      <w:r w:rsidRPr="00F918E8">
        <w:object w:dxaOrig="8546" w:dyaOrig="4488" w14:anchorId="6E920540">
          <v:shape id="_x0000_i1071" type="#_x0000_t75" style="width:330pt;height:173.25pt" o:ole="">
            <v:imagedata r:id="rId127" o:title=""/>
          </v:shape>
          <o:OLEObject Type="Embed" ProgID="ChemDraw_x64.Document.6.0" ShapeID="_x0000_i1071" DrawAspect="Content" ObjectID="_1802575451" r:id="rId128"/>
        </w:object>
      </w:r>
    </w:p>
    <w:p w14:paraId="20454DF0" w14:textId="77777777" w:rsidR="00623A65" w:rsidRDefault="00AA6201" w:rsidP="00F918E8">
      <w:pPr>
        <w:spacing w:after="0"/>
        <w:rPr>
          <w:iCs/>
        </w:rPr>
      </w:pPr>
      <w:r w:rsidRPr="00F918E8">
        <w:t xml:space="preserve">To the mixture of </w:t>
      </w:r>
      <w:r w:rsidRPr="00F918E8">
        <w:rPr>
          <w:iCs/>
        </w:rPr>
        <w:t>(2R,3S)-3-methyl-4-oxo-3-((tetrahydro-2H-pyran-4-yl)methyl)oxetane-2-carboxylic acid</w:t>
      </w:r>
      <w:r w:rsidRPr="00F918E8">
        <w:t xml:space="preserve"> (68 mg, 300 </w:t>
      </w:r>
      <w:proofErr w:type="spellStart"/>
      <w:r w:rsidRPr="00F918E8">
        <w:t>μmol</w:t>
      </w:r>
      <w:proofErr w:type="spellEnd"/>
      <w:r w:rsidRPr="00F918E8">
        <w:t xml:space="preserve">) in DMF (1.0 mL) was added 2,6-lutidine (193 mg, 209 </w:t>
      </w:r>
      <w:proofErr w:type="spellStart"/>
      <w:r w:rsidRPr="00F918E8">
        <w:t>μL</w:t>
      </w:r>
      <w:proofErr w:type="spellEnd"/>
      <w:r w:rsidRPr="00F918E8">
        <w:t>, 1.8 mmol) and COMU (</w:t>
      </w:r>
      <w:r w:rsidRPr="00F918E8">
        <w:rPr>
          <w:iCs/>
        </w:rPr>
        <w:t xml:space="preserve">CAS [1075198-30-9] </w:t>
      </w:r>
      <w:r w:rsidRPr="00F918E8">
        <w:t xml:space="preserve">128 mg, 300 </w:t>
      </w:r>
      <w:proofErr w:type="spellStart"/>
      <w:r w:rsidRPr="00F918E8">
        <w:t>μmol</w:t>
      </w:r>
      <w:proofErr w:type="spellEnd"/>
      <w:r w:rsidRPr="00F918E8">
        <w:t xml:space="preserve">) at -5°C, the mixture was stirred at -5°C for 15 min, </w:t>
      </w:r>
      <w:r w:rsidRPr="00F918E8">
        <w:rPr>
          <w:iCs/>
        </w:rPr>
        <w:t>then 4-(4-((</w:t>
      </w:r>
      <w:r w:rsidRPr="00F918E8">
        <w:rPr>
          <w:i/>
        </w:rPr>
        <w:t>1R,5S</w:t>
      </w:r>
      <w:r w:rsidRPr="00F918E8">
        <w:rPr>
          <w:iCs/>
        </w:rPr>
        <w:t>)-3,8-diazabicyclo[3.2.1]octan-3-yl)-8-fluoro-2-(((</w:t>
      </w:r>
      <w:r w:rsidRPr="00F918E8">
        <w:rPr>
          <w:i/>
        </w:rPr>
        <w:t>2R,7aS</w:t>
      </w:r>
      <w:r w:rsidRPr="00F918E8">
        <w:rPr>
          <w:iCs/>
        </w:rPr>
        <w:t>)-2-fluorotetrahydro-1H-pyrrolizin-7a(5H)-yl)methoxy)pyrido[4,3-d]pyrimidin-7-yl)-5-ethynyl-6-fluoronaphthalen-2-ol (</w:t>
      </w:r>
      <w:r w:rsidR="00703DEB">
        <w:rPr>
          <w:iCs/>
        </w:rPr>
        <w:t xml:space="preserve">MRTX1133, </w:t>
      </w:r>
      <w:r w:rsidRPr="00F918E8">
        <w:t xml:space="preserve">180.0 mg, 300 </w:t>
      </w:r>
      <w:proofErr w:type="spellStart"/>
      <w:r w:rsidRPr="00F918E8">
        <w:t>μmol</w:t>
      </w:r>
      <w:proofErr w:type="spellEnd"/>
      <w:r w:rsidRPr="00F918E8">
        <w:t>) in DMF (1.0 mL) was added. The reaction mixture was stirred at -5°C for 15 min.</w:t>
      </w:r>
      <w:r w:rsidRPr="00F918E8">
        <w:rPr>
          <w:lang w:eastAsia="zh-CN"/>
        </w:rPr>
        <w:t xml:space="preserve"> </w:t>
      </w:r>
      <w:r w:rsidRPr="00F918E8">
        <w:t>The reaction mixture was added to a saturated solution of NaHCO</w:t>
      </w:r>
      <w:r w:rsidRPr="00F918E8">
        <w:rPr>
          <w:vertAlign w:val="subscript"/>
        </w:rPr>
        <w:t>3</w:t>
      </w:r>
      <w:r w:rsidRPr="00F918E8">
        <w:t xml:space="preserve"> </w:t>
      </w:r>
      <w:r w:rsidRPr="00F918E8">
        <w:rPr>
          <w:lang w:eastAsia="zh-CN"/>
        </w:rPr>
        <w:t>and</w:t>
      </w:r>
      <w:r w:rsidRPr="00F918E8">
        <w:t xml:space="preserve"> diluted with </w:t>
      </w:r>
      <w:proofErr w:type="gramStart"/>
      <w:r w:rsidRPr="00F918E8">
        <w:t>water</w:t>
      </w:r>
      <w:r w:rsidRPr="00F918E8">
        <w:rPr>
          <w:lang w:eastAsia="zh-CN"/>
        </w:rPr>
        <w:t>, and</w:t>
      </w:r>
      <w:proofErr w:type="gramEnd"/>
      <w:r w:rsidRPr="00F918E8">
        <w:rPr>
          <w:lang w:eastAsia="zh-CN"/>
        </w:rPr>
        <w:t xml:space="preserve"> then</w:t>
      </w:r>
      <w:r w:rsidRPr="00F918E8">
        <w:t xml:space="preserve"> extracted with EtOAc. The combined organic layers were washed with brine and 10% aqueous solution of LiCl. The organic layers were dried with anhydrous Na</w:t>
      </w:r>
      <w:r w:rsidRPr="00F918E8">
        <w:rPr>
          <w:vertAlign w:val="subscript"/>
        </w:rPr>
        <w:t>2</w:t>
      </w:r>
      <w:r w:rsidRPr="00F918E8">
        <w:t>SO</w:t>
      </w:r>
      <w:r w:rsidRPr="00F918E8">
        <w:rPr>
          <w:vertAlign w:val="subscript"/>
        </w:rPr>
        <w:t>4</w:t>
      </w:r>
      <w:r w:rsidRPr="00F918E8">
        <w:t xml:space="preserve">, filtered through a sintered glass funnel and concentrated. The </w:t>
      </w:r>
      <w:proofErr w:type="spellStart"/>
      <w:r w:rsidRPr="00F918E8">
        <w:t>the</w:t>
      </w:r>
      <w:proofErr w:type="spellEnd"/>
      <w:r w:rsidRPr="00F918E8">
        <w:t xml:space="preserve"> crude product was purified by reversed phase preparative HPLC (48 g of </w:t>
      </w:r>
      <w:proofErr w:type="spellStart"/>
      <w:r w:rsidRPr="00F918E8">
        <w:t>SepaFlash</w:t>
      </w:r>
      <w:proofErr w:type="spellEnd"/>
      <w:r w:rsidRPr="00F918E8">
        <w:t xml:space="preserve">® Spherical C18, 20 - 45 </w:t>
      </w:r>
      <w:proofErr w:type="spellStart"/>
      <w:r w:rsidRPr="00F918E8">
        <w:t>μm</w:t>
      </w:r>
      <w:proofErr w:type="spellEnd"/>
      <w:r w:rsidRPr="00F918E8">
        <w:t xml:space="preserve">,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30- 50% in 30 min, flow rate: 40 mL/min; column temperature: RT, wavelength: 220 nm/254 nm). Product containing fractions were neutralized with saturated solution of NaHCO</w:t>
      </w:r>
      <w:r w:rsidRPr="00F918E8">
        <w:rPr>
          <w:vertAlign w:val="subscript"/>
        </w:rPr>
        <w:t>3</w:t>
      </w:r>
      <w:r w:rsidRPr="00F918E8">
        <w:t xml:space="preserve">, extracted with dichloromethane and concentrated at 25 °C. The product was dried by lyophilization to give the title compound as a yellow solid (66.05 mg, 79 </w:t>
      </w:r>
      <w:proofErr w:type="spellStart"/>
      <w:r w:rsidRPr="00F918E8">
        <w:t>μmol</w:t>
      </w:r>
      <w:proofErr w:type="spellEnd"/>
      <w:r w:rsidRPr="00F918E8">
        <w:t>, 26 % yield).</w:t>
      </w:r>
      <w:r w:rsidRPr="00F918E8">
        <w:rPr>
          <w:iCs/>
        </w:rPr>
        <w:t xml:space="preserve"> </w:t>
      </w:r>
    </w:p>
    <w:p w14:paraId="41039449" w14:textId="0A298982" w:rsidR="00415D55" w:rsidRPr="00F918E8" w:rsidRDefault="00C80F44" w:rsidP="00F918E8">
      <w:pPr>
        <w:spacing w:after="0"/>
        <w:rPr>
          <w:rFonts w:eastAsia="Times New Roman"/>
          <w:lang w:val="de-CH"/>
        </w:rPr>
      </w:pPr>
      <w:r>
        <w:rPr>
          <w:rFonts w:eastAsia="Times New Roman"/>
          <w:noProof/>
          <w:lang w:val="de-CH"/>
        </w:rPr>
        <w:drawing>
          <wp:inline distT="0" distB="0" distL="0" distR="0" wp14:anchorId="0240D8C6" wp14:editId="16B0A272">
            <wp:extent cx="5943600" cy="4142800"/>
            <wp:effectExtent l="0" t="0" r="0" b="0"/>
            <wp:docPr id="5069157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142800"/>
                    </a:xfrm>
                    <a:prstGeom prst="rect">
                      <a:avLst/>
                    </a:prstGeom>
                    <a:noFill/>
                  </pic:spPr>
                </pic:pic>
              </a:graphicData>
            </a:graphic>
          </wp:inline>
        </w:drawing>
      </w:r>
    </w:p>
    <w:p w14:paraId="3AAFE80C" w14:textId="77777777" w:rsidR="00AA6201" w:rsidRPr="00F918E8" w:rsidRDefault="00AA6201" w:rsidP="00F918E8">
      <w:pPr>
        <w:spacing w:after="0"/>
        <w:rPr>
          <w:color w:val="002060"/>
          <w:lang w:val="de-CH"/>
        </w:rPr>
      </w:pPr>
      <w:r w:rsidRPr="00F918E8">
        <w:rPr>
          <w:color w:val="002060"/>
          <w:vertAlign w:val="superscript"/>
          <w:lang w:val="de-CH"/>
        </w:rPr>
        <w:t>1</w:t>
      </w:r>
      <w:r w:rsidRPr="00F918E8">
        <w:rPr>
          <w:color w:val="002060"/>
          <w:lang w:val="de-CH"/>
        </w:rPr>
        <w:t>H NMR (600 MHz, DMSO-d6) d ppm 10.18 (s, 1 H), 9.01 - 9.17 (m, 1H), 7.98 (dd, J=9.20, 5.95 Hz, 1 H), 7.46 (t, J=9.03, 1 H), 7.40 (d, J=2.47 Hz, 1 H), 7.16 - 7.20 (m, 1 H), 5.41 - 5.52 (m, 1 H), 5.28 (d, 53.9 Hz, 1 H), 4.75 - 4.90 (m, 1 H), 4.42 - 4.73 (m, 2 H), 4.31 - 4.41 (m, 1 H), 4.10 - 4.16 (m, 1 H), 4.01 - 4.07 (m, 1 H), 3.87 - 3.98 (m, 1 H), 3.74 - 3.85 (m, 2 H), 3.48 - 3.76 (m, 2 H), 3.19 - 3.31 (m, 2 H), 3.00 - 3.12 (m, 3 H), 2.80 - 2.87 (m, 1 H), 2.05 - 2.15 (m, 2 H), 1.98 - 2.04 (m, 2 H), 1.56 - 1.95 (m, 11 H), 1.12 - 1.41 (m, 5 H)</w:t>
      </w:r>
    </w:p>
    <w:p w14:paraId="0965EAAE" w14:textId="16C1836E" w:rsidR="00AA6201" w:rsidRPr="00F918E8" w:rsidRDefault="00D063CB" w:rsidP="00F918E8">
      <w:pPr>
        <w:spacing w:after="0"/>
        <w:rPr>
          <w:color w:val="002060"/>
          <w:lang w:val="de-CH"/>
        </w:rPr>
      </w:pPr>
      <w:r>
        <w:rPr>
          <w:noProof/>
          <w:color w:val="002060"/>
          <w:lang w:val="de-CH"/>
        </w:rPr>
        <w:drawing>
          <wp:inline distT="0" distB="0" distL="0" distR="0" wp14:anchorId="3ED372D5" wp14:editId="5204A166">
            <wp:extent cx="5943600" cy="4147886"/>
            <wp:effectExtent l="0" t="0" r="0" b="5080"/>
            <wp:docPr id="9097658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25E8D248" w14:textId="77777777" w:rsidR="00AA6201" w:rsidRPr="00F918E8" w:rsidRDefault="00AA6201" w:rsidP="00F918E8">
      <w:pPr>
        <w:spacing w:after="0"/>
        <w:rPr>
          <w:color w:val="002060"/>
        </w:rPr>
      </w:pPr>
      <w:r w:rsidRPr="00F918E8">
        <w:rPr>
          <w:color w:val="002060"/>
          <w:vertAlign w:val="superscript"/>
        </w:rPr>
        <w:t>13</w:t>
      </w:r>
      <w:r w:rsidRPr="00F918E8">
        <w:rPr>
          <w:color w:val="002060"/>
        </w:rPr>
        <w:t>C NMR (150 MHz, DMSO-d6) d ppm 173.82 (m, 1 C), 165.26 (m, 1 C), 163.59 (s, 1 C), 162.24 (d, J=247.37 Hz, 1 C), 161.64 (m, 1 C), 154.1 (s, 1 C), 150.52 (</w:t>
      </w:r>
      <w:proofErr w:type="spellStart"/>
      <w:r w:rsidRPr="00F918E8">
        <w:rPr>
          <w:color w:val="002060"/>
        </w:rPr>
        <w:t>br</w:t>
      </w:r>
      <w:proofErr w:type="spellEnd"/>
      <w:r w:rsidRPr="00F918E8">
        <w:rPr>
          <w:color w:val="002060"/>
        </w:rPr>
        <w:t xml:space="preserve"> d, J=249.51 Hz, 1 C), 147.8 3 (</w:t>
      </w:r>
      <w:proofErr w:type="spellStart"/>
      <w:r w:rsidRPr="00F918E8">
        <w:rPr>
          <w:color w:val="002060"/>
        </w:rPr>
        <w:t>br</w:t>
      </w:r>
      <w:proofErr w:type="spellEnd"/>
      <w:r w:rsidRPr="00F918E8">
        <w:rPr>
          <w:color w:val="002060"/>
        </w:rPr>
        <w:t xml:space="preserve"> d, J=11.02 Hz, 1 C), 145.02 (</w:t>
      </w:r>
      <w:proofErr w:type="spellStart"/>
      <w:r w:rsidRPr="00F918E8">
        <w:rPr>
          <w:color w:val="002060"/>
        </w:rPr>
        <w:t>br</w:t>
      </w:r>
      <w:proofErr w:type="spellEnd"/>
      <w:r w:rsidRPr="00F918E8">
        <w:rPr>
          <w:color w:val="002060"/>
        </w:rPr>
        <w:t xml:space="preserve"> d, J=14.41 Hz, 1 C), 144.05 (m, 1 C), 133.91 (m, 1 C), 132.48 (s, 1 C), 130.54 (</w:t>
      </w:r>
      <w:proofErr w:type="spellStart"/>
      <w:r w:rsidRPr="00F918E8">
        <w:rPr>
          <w:color w:val="002060"/>
        </w:rPr>
        <w:t>br</w:t>
      </w:r>
      <w:proofErr w:type="spellEnd"/>
      <w:r w:rsidRPr="00F918E8">
        <w:rPr>
          <w:color w:val="002060"/>
        </w:rPr>
        <w:t xml:space="preserve"> d, J=8.76 Hz, 1 C), 125.11 (m, 1 C), 122.86 (s, 1 C), 115.98 (</w:t>
      </w:r>
      <w:proofErr w:type="spellStart"/>
      <w:r w:rsidRPr="00F918E8">
        <w:rPr>
          <w:color w:val="002060"/>
        </w:rPr>
        <w:t>br</w:t>
      </w:r>
      <w:proofErr w:type="spellEnd"/>
      <w:r w:rsidRPr="00F918E8">
        <w:rPr>
          <w:color w:val="002060"/>
        </w:rPr>
        <w:t xml:space="preserve"> d, J=25.71 Hz, 1 C), 111.57 (s, 1 C), 111.15 (m, 1 C), 103.80 (</w:t>
      </w:r>
      <w:proofErr w:type="spellStart"/>
      <w:r w:rsidRPr="00F918E8">
        <w:rPr>
          <w:color w:val="002060"/>
        </w:rPr>
        <w:t>br</w:t>
      </w:r>
      <w:proofErr w:type="spellEnd"/>
      <w:r w:rsidRPr="00F918E8">
        <w:rPr>
          <w:color w:val="002060"/>
        </w:rPr>
        <w:t xml:space="preserve"> d, J=15.54 Hz, 1 C), 97.82 (</w:t>
      </w:r>
      <w:proofErr w:type="spellStart"/>
      <w:r w:rsidRPr="00F918E8">
        <w:rPr>
          <w:color w:val="002060"/>
        </w:rPr>
        <w:t>br</w:t>
      </w:r>
      <w:proofErr w:type="spellEnd"/>
      <w:r w:rsidRPr="00F918E8">
        <w:rPr>
          <w:color w:val="002060"/>
        </w:rPr>
        <w:t xml:space="preserve"> d, J=175.19 Hz, 1 C), 91.52 (m, 1 C), 75.59 (m, 1 C), 74.61 (m, 1 C), 73.22 (m, 1 C), 71.88 (m, 1 C), 66.84 (m, 2 C), 59.67 (m, 1 C), 59.09 (m, 1 C), 56.35 (s, 1C), 54.86 (m, 1C), 53.98 (m, 1C), 53.84 (m, 1 C), 51.79 (m, 1 C) 42.35 (m, 1C), 41.39 (m, 1 C), 35.59 (s, 1 C), 33.10 (m, 2 C), 31.01 (s, 1 C), 27.33 (m, 1 C), 25.44 (m, 1 C), 25.09 (s, 1 C), 15.55 (m, 1 C)</w:t>
      </w:r>
    </w:p>
    <w:p w14:paraId="6FD7C90E" w14:textId="77777777" w:rsidR="00AA6201" w:rsidRDefault="00AA6201" w:rsidP="00F918E8">
      <w:pPr>
        <w:spacing w:after="0"/>
        <w:rPr>
          <w:color w:val="002060"/>
        </w:rPr>
      </w:pPr>
      <w:r w:rsidRPr="00F918E8">
        <w:rPr>
          <w:color w:val="002060"/>
          <w:vertAlign w:val="superscript"/>
        </w:rPr>
        <w:t>19</w:t>
      </w:r>
      <w:r w:rsidRPr="00F918E8">
        <w:rPr>
          <w:color w:val="002060"/>
        </w:rPr>
        <w:t>F NMR (376 MHz, DMSO) δ -110.29 – -111.33 (m), -138.93 – -141.31 (m), -169.14 – -173.88 (m).</w:t>
      </w:r>
    </w:p>
    <w:p w14:paraId="4FB4A126" w14:textId="77777777" w:rsidR="00014D51" w:rsidRPr="00F918E8" w:rsidRDefault="00014D51" w:rsidP="00F918E8">
      <w:pPr>
        <w:spacing w:after="0"/>
        <w:rPr>
          <w:color w:val="002060"/>
        </w:rPr>
      </w:pPr>
    </w:p>
    <w:p w14:paraId="380EDB15" w14:textId="3D2C4B18" w:rsidR="00014D51" w:rsidRPr="00623A65" w:rsidRDefault="00014D51" w:rsidP="00014D51">
      <w:pPr>
        <w:spacing w:after="0"/>
        <w:rPr>
          <w:lang w:val="de-CH"/>
        </w:rPr>
      </w:pPr>
      <w:r w:rsidRPr="00623A65">
        <w:rPr>
          <w:lang w:val="de-CH"/>
        </w:rPr>
        <w:t>LCMS-2: Rt = 0.491 min; MS m/z [M+H]</w:t>
      </w:r>
      <w:r w:rsidRPr="00623A65">
        <w:rPr>
          <w:vertAlign w:val="superscript"/>
          <w:lang w:val="de-CH"/>
        </w:rPr>
        <w:t>+</w:t>
      </w:r>
      <w:r w:rsidRPr="00623A65">
        <w:rPr>
          <w:lang w:val="de-CH"/>
        </w:rPr>
        <w:t>: 811.3;</w:t>
      </w:r>
    </w:p>
    <w:p w14:paraId="2CF777C4" w14:textId="571C8B83" w:rsidR="00014D51" w:rsidRPr="001E69C1" w:rsidRDefault="00014D51" w:rsidP="00014D51">
      <w:pPr>
        <w:spacing w:after="0"/>
        <w:rPr>
          <w:rFonts w:eastAsia="Times New Roman"/>
          <w:lang w:val="de-CH"/>
        </w:rPr>
      </w:pPr>
      <w:r w:rsidRPr="001E69C1">
        <w:rPr>
          <w:lang w:val="de-CH"/>
        </w:rPr>
        <w:t>HPLC-2: R</w:t>
      </w:r>
      <w:r w:rsidRPr="001E69C1">
        <w:rPr>
          <w:lang w:val="de-CH" w:eastAsia="zh-CN"/>
        </w:rPr>
        <w:t>t</w:t>
      </w:r>
      <w:r w:rsidRPr="001E69C1">
        <w:rPr>
          <w:lang w:val="de-CH"/>
        </w:rPr>
        <w:t xml:space="preserve"> </w:t>
      </w:r>
      <w:r w:rsidRPr="001E69C1">
        <w:rPr>
          <w:lang w:val="de-CH" w:eastAsia="zh-CN"/>
        </w:rPr>
        <w:t>=</w:t>
      </w:r>
      <w:r w:rsidRPr="001E69C1">
        <w:rPr>
          <w:lang w:val="de-CH"/>
        </w:rPr>
        <w:t xml:space="preserve"> </w:t>
      </w:r>
      <w:r w:rsidRPr="001E69C1">
        <w:rPr>
          <w:lang w:val="de-CH" w:eastAsia="zh-CN"/>
        </w:rPr>
        <w:t>1.203</w:t>
      </w:r>
      <w:r w:rsidRPr="001E69C1">
        <w:rPr>
          <w:lang w:val="de-CH"/>
        </w:rPr>
        <w:t xml:space="preserve"> </w:t>
      </w:r>
      <w:r w:rsidRPr="001E69C1">
        <w:rPr>
          <w:lang w:val="de-CH" w:eastAsia="zh-CN"/>
        </w:rPr>
        <w:t xml:space="preserve">min; </w:t>
      </w:r>
      <w:r w:rsidRPr="001E69C1">
        <w:rPr>
          <w:lang w:val="de-CH"/>
        </w:rPr>
        <w:t>purity: 98%;</w:t>
      </w:r>
      <w:r w:rsidRPr="001E69C1">
        <w:rPr>
          <w:rFonts w:eastAsia="Times New Roman"/>
          <w:lang w:val="de-CH"/>
        </w:rPr>
        <w:t xml:space="preserve"> </w:t>
      </w:r>
    </w:p>
    <w:p w14:paraId="2CBA6A74" w14:textId="1044B3F8" w:rsidR="00014D51" w:rsidRDefault="00014D51" w:rsidP="00014D51">
      <w:pPr>
        <w:spacing w:after="0"/>
        <w:rPr>
          <w:lang w:val="de-CH"/>
        </w:rPr>
      </w:pPr>
      <w:r w:rsidRPr="00F918E8">
        <w:rPr>
          <w:rFonts w:eastAsia="Times New Roman"/>
          <w:lang w:val="de-CH"/>
        </w:rPr>
        <w:t>SFC-4:</w:t>
      </w:r>
      <w:r w:rsidRPr="00F918E8">
        <w:rPr>
          <w:lang w:val="de-CH"/>
        </w:rPr>
        <w:t xml:space="preserve"> </w:t>
      </w:r>
      <w:r w:rsidRPr="00F918E8">
        <w:rPr>
          <w:rFonts w:eastAsia="Times New Roman"/>
          <w:lang w:val="de-CH"/>
        </w:rPr>
        <w:t xml:space="preserve">Rt </w:t>
      </w:r>
      <w:r w:rsidRPr="00F918E8">
        <w:rPr>
          <w:lang w:val="de-CH"/>
        </w:rPr>
        <w:t xml:space="preserve">= </w:t>
      </w:r>
      <w:r w:rsidRPr="00F918E8">
        <w:rPr>
          <w:lang w:val="de-CH" w:eastAsia="zh-CN"/>
        </w:rPr>
        <w:t xml:space="preserve">0.653 </w:t>
      </w:r>
      <w:r w:rsidRPr="00F918E8">
        <w:rPr>
          <w:lang w:val="de-CH"/>
        </w:rPr>
        <w:t>min,</w:t>
      </w:r>
      <w:r w:rsidRPr="00F918E8">
        <w:rPr>
          <w:iCs/>
          <w:lang w:val="de-CH"/>
        </w:rPr>
        <w:t xml:space="preserve"> </w:t>
      </w:r>
      <w:r w:rsidRPr="00F918E8">
        <w:rPr>
          <w:lang w:val="de-CH"/>
        </w:rPr>
        <w:t xml:space="preserve">ee: </w:t>
      </w:r>
      <w:r w:rsidRPr="00F918E8">
        <w:rPr>
          <w:lang w:val="de-CH" w:eastAsia="zh-CN"/>
        </w:rPr>
        <w:t>100</w:t>
      </w:r>
      <w:r w:rsidRPr="00F918E8">
        <w:rPr>
          <w:lang w:val="de-CH"/>
        </w:rPr>
        <w:t xml:space="preserve">%; </w:t>
      </w:r>
    </w:p>
    <w:p w14:paraId="17688DC9" w14:textId="77777777" w:rsidR="00AA6201" w:rsidRPr="00014D51" w:rsidRDefault="00AA6201" w:rsidP="00F918E8">
      <w:pPr>
        <w:jc w:val="left"/>
        <w:rPr>
          <w:lang w:val="de-CH"/>
        </w:rPr>
      </w:pPr>
    </w:p>
    <w:p w14:paraId="3A359721" w14:textId="1F5CACBC" w:rsidR="00AA6201" w:rsidRPr="007C4783" w:rsidRDefault="00AA6201" w:rsidP="00FF560D">
      <w:pPr>
        <w:pStyle w:val="Heading2"/>
        <w:rPr>
          <w:iCs/>
          <w:color w:val="FF0000"/>
          <w:lang w:val="de-CH"/>
        </w:rPr>
      </w:pPr>
      <w:bookmarkStart w:id="46" w:name="_Toc191374877"/>
      <w:r w:rsidRPr="007C4783">
        <w:rPr>
          <w:lang w:val="de-CH"/>
        </w:rPr>
        <w:t>(3S,4R)-4-((1R,5S)-3-(7-(8-ethynyl-7-fluoro-3-hydroxynaphthalen-1-yl)-8-fluoro-2-(((2R,7aS)-2-fluorotetrahydro-1H-pyrrolizin-7a(5H)-yl)methoxy)pyrido[4,3-d]pyrimidin-4-yl)-3,8-diazabicyclo[3.2.1]octane-8-carbonyl)-3-methyl-3-(prop-1-en-2-yl)oxetan-2-one</w:t>
      </w:r>
      <w:r w:rsidR="00BC3550" w:rsidRPr="007C4783">
        <w:rPr>
          <w:lang w:val="de-CH"/>
        </w:rPr>
        <w:t xml:space="preserve"> (3S, 4R)-</w:t>
      </w:r>
      <w:r w:rsidR="0057203E" w:rsidRPr="007C4783">
        <w:rPr>
          <w:b/>
          <w:bCs/>
          <w:lang w:val="de-CH"/>
        </w:rPr>
        <w:t>9</w:t>
      </w:r>
      <w:bookmarkEnd w:id="46"/>
    </w:p>
    <w:p w14:paraId="34F38D0E" w14:textId="65AF0564" w:rsidR="00AA6201" w:rsidRPr="00F918E8" w:rsidRDefault="004F6575" w:rsidP="00F918E8">
      <w:pPr>
        <w:spacing w:before="240" w:after="0"/>
        <w:rPr>
          <w:color w:val="7030A0"/>
        </w:rPr>
      </w:pPr>
      <w:r w:rsidRPr="00F918E8">
        <w:object w:dxaOrig="13007" w:dyaOrig="6492" w14:anchorId="79FD1E60">
          <v:shape id="_x0000_i1072" type="#_x0000_t75" style="width:458.25pt;height:225.75pt" o:ole="">
            <v:imagedata r:id="rId131" o:title=""/>
          </v:shape>
          <o:OLEObject Type="Embed" ProgID="ChemDraw_x64.Document.6.0" ShapeID="_x0000_i1072" DrawAspect="Content" ObjectID="_1802575452" r:id="rId132"/>
        </w:object>
      </w:r>
    </w:p>
    <w:p w14:paraId="7E77112C" w14:textId="77777777" w:rsidR="00AA6201" w:rsidRPr="00F918E8" w:rsidRDefault="00AA6201" w:rsidP="003F77AB">
      <w:pPr>
        <w:spacing w:before="240" w:after="0"/>
        <w:jc w:val="left"/>
        <w:rPr>
          <w:rFonts w:eastAsia="KaiTi_GB2312"/>
          <w:i/>
          <w:iCs/>
        </w:rPr>
      </w:pPr>
      <w:r w:rsidRPr="00F918E8">
        <w:rPr>
          <w:rFonts w:eastAsia="KaiTi_GB2312"/>
          <w:i/>
          <w:iCs/>
        </w:rPr>
        <w:t>1-benzyl 4-(tert-butyl) 3-hydroxy-2-methyl-2-(prop-1-en-2-</w:t>
      </w:r>
      <w:proofErr w:type="gramStart"/>
      <w:r w:rsidRPr="00F918E8">
        <w:rPr>
          <w:rFonts w:eastAsia="KaiTi_GB2312"/>
          <w:i/>
          <w:iCs/>
        </w:rPr>
        <w:t>yl)succinate</w:t>
      </w:r>
      <w:proofErr w:type="gramEnd"/>
    </w:p>
    <w:p w14:paraId="38DAC2F1" w14:textId="72FBE457" w:rsidR="00AA6201" w:rsidRPr="00F918E8" w:rsidRDefault="00881770" w:rsidP="00F918E8">
      <w:pPr>
        <w:autoSpaceDE w:val="0"/>
        <w:autoSpaceDN w:val="0"/>
        <w:adjustRightInd w:val="0"/>
        <w:spacing w:before="240" w:after="0"/>
        <w:jc w:val="center"/>
        <w:rPr>
          <w:color w:val="7030A0"/>
        </w:rPr>
      </w:pPr>
      <w:r w:rsidRPr="00F918E8">
        <w:object w:dxaOrig="5774" w:dyaOrig="1504" w14:anchorId="7E8334FE">
          <v:shape id="_x0000_i1073" type="#_x0000_t75" style="width:227.25pt;height:56.25pt" o:ole="">
            <v:imagedata r:id="rId133" o:title=""/>
          </v:shape>
          <o:OLEObject Type="Embed" ProgID="ChemDraw_x64.Document.6.0" ShapeID="_x0000_i1073" DrawAspect="Content" ObjectID="_1802575453" r:id="rId134"/>
        </w:object>
      </w:r>
    </w:p>
    <w:p w14:paraId="3B755811" w14:textId="12734B3B" w:rsidR="00AA6201" w:rsidRPr="00F918E8" w:rsidRDefault="00AA6201" w:rsidP="00F918E8">
      <w:pPr>
        <w:spacing w:before="240" w:after="0"/>
      </w:pPr>
      <w:r w:rsidRPr="00F918E8">
        <w:t>To a solution of 1-benzyl 4-(tert-butyl) 2-methyl-2-(prop-1-en-2-</w:t>
      </w:r>
      <w:r w:rsidR="003F77AB" w:rsidRPr="00F918E8">
        <w:t>yl) succinate</w:t>
      </w:r>
      <w:r w:rsidRPr="00F918E8">
        <w:t xml:space="preserve"> (29.0 g, 91.1 mmol) in THF (300 mL) was added KHMDS (109 mL, 109 mmol, 1 M in THF) at -65 °C under N</w:t>
      </w:r>
      <w:r w:rsidRPr="00F918E8">
        <w:rPr>
          <w:vertAlign w:val="subscript"/>
        </w:rPr>
        <w:t>2</w:t>
      </w:r>
      <w:r w:rsidRPr="00F918E8">
        <w:t>. The reaction mixture was stirred at -65 °C for 0.5 hour. Then a solution of Davis reagent (</w:t>
      </w:r>
      <w:r w:rsidR="003F77AB" w:rsidRPr="00F918E8">
        <w:t>CAS</w:t>
      </w:r>
      <w:r w:rsidR="003F77AB" w:rsidRPr="00F918E8">
        <w:rPr>
          <w:lang w:eastAsia="zh-CN"/>
        </w:rPr>
        <w:t xml:space="preserve"> [</w:t>
      </w:r>
      <w:r w:rsidRPr="00F918E8">
        <w:rPr>
          <w:lang w:eastAsia="zh-CN"/>
        </w:rPr>
        <w:t xml:space="preserve">63160-13-4], </w:t>
      </w:r>
      <w:r w:rsidRPr="00F918E8">
        <w:t>35.7 g, 136.6 mmol) in THF (150 mL) was added dropwise at -65 °C. The reaction mixture was stirred at -65 °C for 3 hours under N</w:t>
      </w:r>
      <w:r w:rsidRPr="00F918E8">
        <w:rPr>
          <w:vertAlign w:val="subscript"/>
        </w:rPr>
        <w:t>2</w:t>
      </w:r>
      <w:r w:rsidRPr="00F918E8">
        <w:t>. The reaction mixture was quenched with saturated solution of NH</w:t>
      </w:r>
      <w:r w:rsidRPr="00F918E8">
        <w:rPr>
          <w:vertAlign w:val="subscript"/>
        </w:rPr>
        <w:t>4</w:t>
      </w:r>
      <w:r w:rsidRPr="00F918E8">
        <w:t>Cl at 0 °C and extracted with EtOAc, the combined organic phases dried over anhydrous Na</w:t>
      </w:r>
      <w:r w:rsidRPr="00F918E8">
        <w:rPr>
          <w:vertAlign w:val="subscript"/>
        </w:rPr>
        <w:t>2</w:t>
      </w:r>
      <w:r w:rsidRPr="00F918E8">
        <w:t>SO</w:t>
      </w:r>
      <w:r w:rsidRPr="00F918E8">
        <w:rPr>
          <w:vertAlign w:val="subscript"/>
        </w:rPr>
        <w:t>4</w:t>
      </w:r>
      <w:r w:rsidRPr="00F918E8">
        <w:t xml:space="preserve"> and concentrated </w:t>
      </w:r>
      <w:r w:rsidRPr="00F918E8">
        <w:rPr>
          <w:i/>
          <w:iCs/>
        </w:rPr>
        <w:t>in vacuo</w:t>
      </w:r>
      <w:r w:rsidRPr="00F918E8">
        <w:t xml:space="preserve">. The residue was purified by flash silica gel chromatography (ISCO®; 330 g </w:t>
      </w:r>
      <w:proofErr w:type="spellStart"/>
      <w:r w:rsidRPr="00F918E8">
        <w:t>SepaFlash</w:t>
      </w:r>
      <w:proofErr w:type="spellEnd"/>
      <w:r w:rsidRPr="00F918E8">
        <w:t>® Silica Flash Column, Eluent of 0 - 22% EtOAc/petroleum ether) and the eluent was concentrated under reduce pressure to give the title compound as a light-yellow solid (30 g, 72 mmol, 79% yield, 80% purity).</w:t>
      </w:r>
    </w:p>
    <w:p w14:paraId="1FC046B7" w14:textId="77777777" w:rsidR="00AA6201" w:rsidRPr="00F918E8" w:rsidRDefault="00AA6201" w:rsidP="00F918E8">
      <w:pPr>
        <w:spacing w:before="240" w:after="0"/>
        <w:rPr>
          <w:vertAlign w:val="superscript"/>
        </w:rPr>
      </w:pPr>
      <w:r w:rsidRPr="00F918E8">
        <w:rPr>
          <w:vertAlign w:val="superscript"/>
        </w:rPr>
        <w:t>1</w:t>
      </w:r>
      <w:r w:rsidRPr="00F918E8">
        <w:t>H NMR (400 MHz, CDCl</w:t>
      </w:r>
      <w:r w:rsidRPr="00F918E8">
        <w:rPr>
          <w:vertAlign w:val="subscript"/>
        </w:rPr>
        <w:t>3</w:t>
      </w:r>
      <w:r w:rsidRPr="00F918E8">
        <w:t xml:space="preserve">) δ 7.39 – 7.29 (m, 5H), 5.19 (d, </w:t>
      </w:r>
      <w:r w:rsidRPr="00F918E8">
        <w:rPr>
          <w:i/>
          <w:iCs/>
        </w:rPr>
        <w:t>J</w:t>
      </w:r>
      <w:r w:rsidRPr="00F918E8">
        <w:t xml:space="preserve"> = 12.7 Hz, 1H), 5.08 (d, </w:t>
      </w:r>
      <w:r w:rsidRPr="00F918E8">
        <w:rPr>
          <w:i/>
          <w:iCs/>
        </w:rPr>
        <w:t>J</w:t>
      </w:r>
      <w:r w:rsidRPr="00F918E8">
        <w:t xml:space="preserve"> = 12.6 Hz, 1H), 5.04 (s, 1H), 5.01 (s, 1H), 4.76 (d, </w:t>
      </w:r>
      <w:r w:rsidRPr="00F918E8">
        <w:rPr>
          <w:i/>
          <w:iCs/>
        </w:rPr>
        <w:t>J</w:t>
      </w:r>
      <w:r w:rsidRPr="00F918E8">
        <w:t xml:space="preserve"> = 4.5 Hz, 1H), 3.21 (d, </w:t>
      </w:r>
      <w:r w:rsidRPr="00F918E8">
        <w:rPr>
          <w:i/>
          <w:iCs/>
        </w:rPr>
        <w:t>J</w:t>
      </w:r>
      <w:r w:rsidRPr="00F918E8">
        <w:t xml:space="preserve"> = 4.5 Hz, 1H), 1.90 (s, 3H), 1.45 (s, 9H), 1.33 (s, 3H).</w:t>
      </w:r>
    </w:p>
    <w:p w14:paraId="2E659959" w14:textId="19EA1689" w:rsidR="00AA6201" w:rsidRPr="00F918E8" w:rsidRDefault="00AA6201" w:rsidP="00F918E8">
      <w:pPr>
        <w:autoSpaceDE w:val="0"/>
        <w:autoSpaceDN w:val="0"/>
        <w:adjustRightInd w:val="0"/>
        <w:spacing w:before="240" w:after="0"/>
      </w:pPr>
    </w:p>
    <w:p w14:paraId="0AB8AE06" w14:textId="1F15ED3E" w:rsidR="00AA6201" w:rsidRPr="00F918E8" w:rsidRDefault="00AA6201" w:rsidP="00F918E8">
      <w:pPr>
        <w:spacing w:before="240" w:after="0"/>
        <w:rPr>
          <w:rFonts w:eastAsia="KaiTi_GB2312"/>
          <w:color w:val="7030A0"/>
          <w:lang w:eastAsia="zh-CN"/>
        </w:rPr>
      </w:pPr>
      <w:r w:rsidRPr="00A054F0">
        <w:rPr>
          <w:rFonts w:eastAsia="KaiTi_GB2312"/>
          <w:i/>
          <w:iCs/>
        </w:rPr>
        <w:t>2-(2-(tert-butoxy)-1-hydroxy-2-oxoethyl)-2,3-dimethylbut-3-enoic acid</w:t>
      </w:r>
      <w:r w:rsidRPr="00F918E8">
        <w:rPr>
          <w:rFonts w:eastAsia="KaiTi_GB2312"/>
        </w:rPr>
        <w:t xml:space="preserve"> </w:t>
      </w:r>
    </w:p>
    <w:p w14:paraId="074F0836" w14:textId="4A67FDB1" w:rsidR="00AA6201" w:rsidRPr="00F918E8" w:rsidRDefault="00A054F0" w:rsidP="00F918E8">
      <w:pPr>
        <w:autoSpaceDE w:val="0"/>
        <w:autoSpaceDN w:val="0"/>
        <w:adjustRightInd w:val="0"/>
        <w:spacing w:before="240" w:after="0"/>
        <w:jc w:val="center"/>
        <w:rPr>
          <w:b/>
          <w:bCs/>
          <w:color w:val="7030A0"/>
        </w:rPr>
      </w:pPr>
      <w:r w:rsidRPr="00F918E8">
        <w:object w:dxaOrig="5571" w:dyaOrig="1714" w14:anchorId="05B69C6A">
          <v:shape id="_x0000_i1074" type="#_x0000_t75" style="width:242.25pt;height:1in" o:ole="">
            <v:imagedata r:id="rId135" o:title=""/>
          </v:shape>
          <o:OLEObject Type="Embed" ProgID="ChemDraw_x64.Document.6.0" ShapeID="_x0000_i1074" DrawAspect="Content" ObjectID="_1802575454" r:id="rId136"/>
        </w:object>
      </w:r>
    </w:p>
    <w:p w14:paraId="7DFAA6CD" w14:textId="03C5F5C7" w:rsidR="00AA6201" w:rsidRPr="00F918E8" w:rsidRDefault="00AA6201" w:rsidP="00F918E8">
      <w:pPr>
        <w:autoSpaceDE w:val="0"/>
        <w:autoSpaceDN w:val="0"/>
        <w:adjustRightInd w:val="0"/>
        <w:spacing w:before="240" w:after="0"/>
      </w:pPr>
      <w:r w:rsidRPr="00F918E8">
        <w:t>To a solution of 1-benzyl 4-(tert-butyl) 3-hydroxy-2-methyl-2-(prop-1-en-2-yl)succinate (10 g, 80% purity, 23.92 mmol) in CH</w:t>
      </w:r>
      <w:r w:rsidRPr="00F918E8">
        <w:rPr>
          <w:vertAlign w:val="subscript"/>
        </w:rPr>
        <w:t>2</w:t>
      </w:r>
      <w:r w:rsidRPr="00F918E8">
        <w:t>Cl</w:t>
      </w:r>
      <w:r w:rsidRPr="00F918E8">
        <w:rPr>
          <w:vertAlign w:val="subscript"/>
        </w:rPr>
        <w:t>2</w:t>
      </w:r>
      <w:r w:rsidRPr="00F918E8">
        <w:t xml:space="preserve"> (100 mL) was added NEt</w:t>
      </w:r>
      <w:r w:rsidRPr="00F918E8">
        <w:rPr>
          <w:vertAlign w:val="subscript"/>
        </w:rPr>
        <w:t>3</w:t>
      </w:r>
      <w:r w:rsidRPr="00F918E8">
        <w:t xml:space="preserve"> (387 mg, 533 </w:t>
      </w:r>
      <w:proofErr w:type="spellStart"/>
      <w:r w:rsidRPr="00F918E8">
        <w:t>μL</w:t>
      </w:r>
      <w:proofErr w:type="spellEnd"/>
      <w:r w:rsidRPr="00F918E8">
        <w:t xml:space="preserve">, 3.83 mmol), </w:t>
      </w:r>
      <w:bookmarkStart w:id="47" w:name="_Hlk173760126"/>
      <w:r w:rsidRPr="00F918E8">
        <w:t>Et</w:t>
      </w:r>
      <w:r w:rsidRPr="00F918E8">
        <w:rPr>
          <w:vertAlign w:val="subscript"/>
        </w:rPr>
        <w:t>3</w:t>
      </w:r>
      <w:r w:rsidRPr="00F918E8">
        <w:t>SiH</w:t>
      </w:r>
      <w:bookmarkEnd w:id="47"/>
      <w:r w:rsidRPr="00F918E8">
        <w:t xml:space="preserve"> (5.56 g, 7.64 mL, 47.85 mmol) and Pd(</w:t>
      </w:r>
      <w:proofErr w:type="spellStart"/>
      <w:r w:rsidRPr="00F918E8">
        <w:t>OAc</w:t>
      </w:r>
      <w:proofErr w:type="spellEnd"/>
      <w:r w:rsidRPr="00F918E8">
        <w:t>)</w:t>
      </w:r>
      <w:r w:rsidRPr="00F918E8">
        <w:rPr>
          <w:vertAlign w:val="subscript"/>
        </w:rPr>
        <w:t>2</w:t>
      </w:r>
      <w:r w:rsidRPr="00F918E8">
        <w:t xml:space="preserve"> (285 mg, 1.27 mmol). The reaction mixture was stirred at 25 °C for 16 hours. The reaction mixture was diluted with water, black precipitate was formed, the mixture was filtered over Celite pad, the filter cake was washed with CH</w:t>
      </w:r>
      <w:r w:rsidRPr="00F918E8">
        <w:rPr>
          <w:vertAlign w:val="subscript"/>
        </w:rPr>
        <w:t>2</w:t>
      </w:r>
      <w:r w:rsidRPr="00F918E8">
        <w:t>Cl</w:t>
      </w:r>
      <w:r w:rsidRPr="00F918E8">
        <w:rPr>
          <w:vertAlign w:val="subscript"/>
        </w:rPr>
        <w:t>2</w:t>
      </w:r>
      <w:r w:rsidRPr="00F918E8">
        <w:t>, the combined filter liquor was extracted with CH</w:t>
      </w:r>
      <w:r w:rsidRPr="00F918E8">
        <w:rPr>
          <w:vertAlign w:val="subscript"/>
        </w:rPr>
        <w:t>2</w:t>
      </w:r>
      <w:r w:rsidRPr="00F918E8">
        <w:t>Cl</w:t>
      </w:r>
      <w:r w:rsidRPr="00F918E8">
        <w:rPr>
          <w:vertAlign w:val="subscript"/>
        </w:rPr>
        <w:t>2</w:t>
      </w:r>
      <w:r w:rsidRPr="00F918E8">
        <w:t>, the combined organic phase</w:t>
      </w:r>
      <w:r w:rsidR="003D3CB6">
        <w:t>s</w:t>
      </w:r>
      <w:r w:rsidRPr="00F918E8">
        <w:t xml:space="preserve"> w</w:t>
      </w:r>
      <w:r w:rsidR="003D3CB6">
        <w:t>ere</w:t>
      </w:r>
      <w:r w:rsidRPr="00F918E8">
        <w:t xml:space="preserve"> dried over anhydrous Na</w:t>
      </w:r>
      <w:r w:rsidRPr="00F918E8">
        <w:rPr>
          <w:vertAlign w:val="subscript"/>
        </w:rPr>
        <w:t>2</w:t>
      </w:r>
      <w:r w:rsidRPr="00F918E8">
        <w:t>SO</w:t>
      </w:r>
      <w:r w:rsidRPr="00F918E8">
        <w:rPr>
          <w:vertAlign w:val="subscript"/>
        </w:rPr>
        <w:t>4</w:t>
      </w:r>
      <w:r w:rsidRPr="00F918E8">
        <w:t xml:space="preserve"> and concentrated to give the residue. The residue was purified by preparative reversed phase chromatography (220 g of </w:t>
      </w:r>
      <w:proofErr w:type="spellStart"/>
      <w:r w:rsidRPr="00F918E8">
        <w:t>SepaFlash</w:t>
      </w:r>
      <w:proofErr w:type="spellEnd"/>
      <w:r w:rsidRPr="00F918E8">
        <w:t xml:space="preserve">® Spherical C18,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0 - 100% in 40 min, flow rate: 100 mL/min; column temperature: R.T. Wavelength: 220 nm/254 nm), the eluent was concentrated to remove organic solvents and extracted with EtOAc, the combined organic phase was dried over anhydrous Na</w:t>
      </w:r>
      <w:r w:rsidRPr="00F918E8">
        <w:rPr>
          <w:vertAlign w:val="subscript"/>
        </w:rPr>
        <w:t>2</w:t>
      </w:r>
      <w:r w:rsidRPr="00F918E8">
        <w:t>SO</w:t>
      </w:r>
      <w:r w:rsidRPr="00F918E8">
        <w:rPr>
          <w:vertAlign w:val="subscript"/>
        </w:rPr>
        <w:t>4</w:t>
      </w:r>
      <w:r w:rsidRPr="00F918E8">
        <w:t xml:space="preserve"> and concentrated to give the title compound as a light yellow solid (2.0 g, 8.2 mmol, 34 % yield). </w:t>
      </w:r>
    </w:p>
    <w:p w14:paraId="13DE069A" w14:textId="77777777" w:rsidR="00AA6201" w:rsidRPr="00F918E8" w:rsidRDefault="00AA6201" w:rsidP="00F918E8">
      <w:pPr>
        <w:autoSpaceDE w:val="0"/>
        <w:autoSpaceDN w:val="0"/>
        <w:adjustRightInd w:val="0"/>
        <w:spacing w:before="240" w:after="0"/>
      </w:pPr>
      <w:r w:rsidRPr="00F918E8">
        <w:rPr>
          <w:vertAlign w:val="superscript"/>
        </w:rPr>
        <w:t>1</w:t>
      </w:r>
      <w:r w:rsidRPr="00F918E8">
        <w:t>H NMR (400 MHz, CDCl</w:t>
      </w:r>
      <w:r w:rsidRPr="00F918E8">
        <w:rPr>
          <w:vertAlign w:val="subscript"/>
        </w:rPr>
        <w:t>3</w:t>
      </w:r>
      <w:r w:rsidRPr="00F918E8">
        <w:t>) δ 5.08 (s, 1H), 5.06 (s, 1H), 4.71 (s, 1H), 1.96 (s, 3H), 1.46 (s, 9H), 1.30 (s, 3H).</w:t>
      </w:r>
    </w:p>
    <w:p w14:paraId="47B00CCC" w14:textId="60F06305" w:rsidR="00AA6201" w:rsidRPr="00F918E8" w:rsidRDefault="00AA6201" w:rsidP="00F918E8">
      <w:pPr>
        <w:autoSpaceDE w:val="0"/>
        <w:autoSpaceDN w:val="0"/>
        <w:adjustRightInd w:val="0"/>
        <w:spacing w:before="240" w:after="0"/>
        <w:rPr>
          <w:lang w:val="de-CH"/>
        </w:rPr>
      </w:pPr>
      <w:r w:rsidRPr="00F918E8">
        <w:rPr>
          <w:lang w:val="de-CH"/>
        </w:rPr>
        <w:t>LCMS-2: Rt = 0.435 min; MS m/z [M+Na]</w:t>
      </w:r>
      <w:r w:rsidRPr="00F918E8">
        <w:rPr>
          <w:vertAlign w:val="superscript"/>
          <w:lang w:val="de-CH"/>
        </w:rPr>
        <w:t>+</w:t>
      </w:r>
      <w:r w:rsidRPr="00F918E8">
        <w:rPr>
          <w:lang w:val="de-CH"/>
        </w:rPr>
        <w:t xml:space="preserve">: 267.2. </w:t>
      </w:r>
    </w:p>
    <w:p w14:paraId="47E7D98E" w14:textId="77777777" w:rsidR="00AA6201" w:rsidRPr="00F918E8" w:rsidRDefault="00AA6201" w:rsidP="00F918E8">
      <w:pPr>
        <w:autoSpaceDE w:val="0"/>
        <w:autoSpaceDN w:val="0"/>
        <w:adjustRightInd w:val="0"/>
        <w:spacing w:before="240" w:after="0"/>
        <w:rPr>
          <w:color w:val="7030A0"/>
          <w:lang w:val="de-CH"/>
        </w:rPr>
      </w:pPr>
    </w:p>
    <w:p w14:paraId="2492088F" w14:textId="328DE26F" w:rsidR="00AA6201" w:rsidRPr="00F918E8" w:rsidRDefault="00AA6201" w:rsidP="00F918E8">
      <w:pPr>
        <w:autoSpaceDE w:val="0"/>
        <w:autoSpaceDN w:val="0"/>
        <w:adjustRightInd w:val="0"/>
        <w:spacing w:before="240" w:after="0"/>
        <w:rPr>
          <w:color w:val="7030A0"/>
          <w:lang w:val="de-CH"/>
        </w:rPr>
      </w:pPr>
    </w:p>
    <w:p w14:paraId="115F25FA" w14:textId="6903A8DA" w:rsidR="00AA6201" w:rsidRPr="00F918E8" w:rsidRDefault="00AA6201" w:rsidP="00F918E8">
      <w:pPr>
        <w:spacing w:before="240" w:after="0"/>
        <w:rPr>
          <w:rFonts w:eastAsia="KaiTi_GB2312"/>
          <w:i/>
          <w:iCs/>
          <w:color w:val="7030A0"/>
          <w:lang w:eastAsia="zh-CN"/>
        </w:rPr>
      </w:pPr>
      <w:r w:rsidRPr="00F918E8">
        <w:rPr>
          <w:rFonts w:eastAsia="KaiTi_GB2312"/>
          <w:i/>
          <w:iCs/>
        </w:rPr>
        <w:t>tert-butyl 3-methyl-4-oxo-3-(prop-1-en-2-</w:t>
      </w:r>
      <w:proofErr w:type="gramStart"/>
      <w:r w:rsidRPr="00F918E8">
        <w:rPr>
          <w:rFonts w:eastAsia="KaiTi_GB2312"/>
          <w:i/>
          <w:iCs/>
        </w:rPr>
        <w:t>yl)oxetane</w:t>
      </w:r>
      <w:proofErr w:type="gramEnd"/>
      <w:r w:rsidRPr="00F918E8">
        <w:rPr>
          <w:rFonts w:eastAsia="KaiTi_GB2312"/>
          <w:i/>
          <w:iCs/>
        </w:rPr>
        <w:t xml:space="preserve">-2-carboxylate </w:t>
      </w:r>
    </w:p>
    <w:p w14:paraId="0A409B00" w14:textId="7F2ED4BF" w:rsidR="00AA6201" w:rsidRPr="00F918E8" w:rsidRDefault="00CF7088" w:rsidP="00F918E8">
      <w:pPr>
        <w:spacing w:before="240" w:after="0"/>
        <w:jc w:val="center"/>
        <w:rPr>
          <w:rFonts w:eastAsia="KaiTi_GB2312"/>
          <w:i/>
          <w:iCs/>
          <w:color w:val="7030A0"/>
        </w:rPr>
      </w:pPr>
      <w:r w:rsidRPr="00F918E8">
        <w:object w:dxaOrig="5901" w:dyaOrig="1545" w14:anchorId="2B5453B8">
          <v:shape id="_x0000_i1075" type="#_x0000_t75" style="width:243.75pt;height:61.5pt" o:ole="">
            <v:imagedata r:id="rId137" o:title=""/>
          </v:shape>
          <o:OLEObject Type="Embed" ProgID="ChemDraw_x64.Document.6.0" ShapeID="_x0000_i1075" DrawAspect="Content" ObjectID="_1802575455" r:id="rId138"/>
        </w:object>
      </w:r>
    </w:p>
    <w:p w14:paraId="6B8704CC" w14:textId="6C59269C" w:rsidR="00AA6201" w:rsidRPr="00F918E8" w:rsidRDefault="00AA6201" w:rsidP="00F918E8">
      <w:pPr>
        <w:autoSpaceDE w:val="0"/>
        <w:autoSpaceDN w:val="0"/>
        <w:adjustRightInd w:val="0"/>
        <w:spacing w:before="240" w:after="0"/>
      </w:pPr>
      <w:r w:rsidRPr="00F918E8">
        <w:rPr>
          <w:rFonts w:eastAsia="Arial Unicode MS"/>
          <w:bCs/>
        </w:rPr>
        <w:t xml:space="preserve">To a solution of </w:t>
      </w:r>
      <w:r w:rsidRPr="00F918E8">
        <w:rPr>
          <w:rFonts w:eastAsia="Arial Unicode MS"/>
        </w:rPr>
        <w:t>2-(2-(tert-butoxy)-1-hydroxy-2-oxoethyl)-2,3-dimethylbut-3-enoic acid</w:t>
      </w:r>
      <w:r w:rsidRPr="00F918E8">
        <w:rPr>
          <w:rFonts w:eastAsia="Arial Unicode MS"/>
          <w:bCs/>
        </w:rPr>
        <w:t xml:space="preserve"> (1.2 g, 4.91 mmol) in THF (24 mL) was added PPh</w:t>
      </w:r>
      <w:r w:rsidRPr="00F918E8">
        <w:rPr>
          <w:rFonts w:eastAsia="Arial Unicode MS"/>
          <w:bCs/>
          <w:vertAlign w:val="subscript"/>
        </w:rPr>
        <w:t>3</w:t>
      </w:r>
      <w:r w:rsidRPr="00F918E8">
        <w:rPr>
          <w:rFonts w:eastAsia="Arial Unicode MS"/>
          <w:bCs/>
        </w:rPr>
        <w:t xml:space="preserve"> (1.93 g, 7.37 mmol) and DIAD (</w:t>
      </w:r>
      <w:r w:rsidRPr="000F59CD">
        <w:rPr>
          <w:rFonts w:eastAsia="Arial Unicode MS"/>
          <w:bCs/>
        </w:rPr>
        <w:t>1.0 g,</w:t>
      </w:r>
      <w:r w:rsidRPr="00F918E8">
        <w:rPr>
          <w:rFonts w:eastAsia="Arial Unicode MS"/>
          <w:bCs/>
        </w:rPr>
        <w:t xml:space="preserve"> 1.43 mL, 7.37 mmol). The reaction mixture was stirred at 25 °C for 2 hours. The reaction mixture was diluted with water and extracted with EtOAc, the combined organic phase was dried over anhydrous Na</w:t>
      </w:r>
      <w:r w:rsidRPr="00F918E8">
        <w:rPr>
          <w:rFonts w:eastAsia="Arial Unicode MS"/>
          <w:bCs/>
          <w:vertAlign w:val="subscript"/>
        </w:rPr>
        <w:t>2</w:t>
      </w:r>
      <w:r w:rsidRPr="00F918E8">
        <w:rPr>
          <w:rFonts w:eastAsia="Arial Unicode MS"/>
          <w:bCs/>
        </w:rPr>
        <w:t>SO</w:t>
      </w:r>
      <w:r w:rsidRPr="00F918E8">
        <w:rPr>
          <w:rFonts w:eastAsia="Arial Unicode MS"/>
          <w:bCs/>
          <w:vertAlign w:val="subscript"/>
        </w:rPr>
        <w:t>4</w:t>
      </w:r>
      <w:r w:rsidRPr="00F918E8">
        <w:rPr>
          <w:rFonts w:eastAsia="Arial Unicode MS"/>
          <w:bCs/>
        </w:rPr>
        <w:t xml:space="preserve"> and concentrated to give the residue. The residue was purified by flash silica gel chromatography (ISCO®; 20 g </w:t>
      </w:r>
      <w:proofErr w:type="spellStart"/>
      <w:r w:rsidRPr="00F918E8">
        <w:rPr>
          <w:rFonts w:eastAsia="Arial Unicode MS"/>
          <w:bCs/>
        </w:rPr>
        <w:t>SepaFlash</w:t>
      </w:r>
      <w:proofErr w:type="spellEnd"/>
      <w:r w:rsidRPr="00F918E8">
        <w:rPr>
          <w:rFonts w:eastAsia="Arial Unicode MS"/>
          <w:bCs/>
        </w:rPr>
        <w:t>® Silica Flash Column, Eluent of 0 - 10% EtOAc</w:t>
      </w:r>
      <w:r w:rsidR="00CE0782">
        <w:rPr>
          <w:rFonts w:eastAsia="Arial Unicode MS"/>
          <w:bCs/>
        </w:rPr>
        <w:t xml:space="preserve"> </w:t>
      </w:r>
      <w:r w:rsidRPr="00F918E8">
        <w:rPr>
          <w:rFonts w:eastAsia="Arial Unicode MS"/>
          <w:bCs/>
        </w:rPr>
        <w:t>/</w:t>
      </w:r>
      <w:r w:rsidR="00CE0782">
        <w:rPr>
          <w:rFonts w:eastAsia="Arial Unicode MS"/>
          <w:bCs/>
        </w:rPr>
        <w:t xml:space="preserve"> </w:t>
      </w:r>
      <w:r w:rsidRPr="00F918E8">
        <w:rPr>
          <w:rFonts w:eastAsia="Arial Unicode MS"/>
          <w:bCs/>
        </w:rPr>
        <w:t>petroleum ether) and the eluent was concentrated under reduce pressure to give</w:t>
      </w:r>
      <w:r w:rsidRPr="00F918E8">
        <w:t xml:space="preserve"> the title compound</w:t>
      </w:r>
      <w:r w:rsidRPr="00F918E8">
        <w:rPr>
          <w:rFonts w:eastAsia="Arial Unicode MS"/>
          <w:bCs/>
        </w:rPr>
        <w:t xml:space="preserve"> as an off-white solid (490 mg, 2.16 mmol, 44% yield).</w:t>
      </w:r>
      <w:r w:rsidRPr="00F918E8">
        <w:t xml:space="preserve"> </w:t>
      </w:r>
    </w:p>
    <w:p w14:paraId="35CFEFFC" w14:textId="77777777" w:rsidR="00AA6201" w:rsidRPr="00F918E8" w:rsidRDefault="00AA6201" w:rsidP="00F918E8">
      <w:pPr>
        <w:autoSpaceDE w:val="0"/>
        <w:autoSpaceDN w:val="0"/>
        <w:adjustRightInd w:val="0"/>
        <w:spacing w:before="240" w:after="0"/>
      </w:pPr>
      <w:r w:rsidRPr="00F918E8">
        <w:rPr>
          <w:vertAlign w:val="superscript"/>
        </w:rPr>
        <w:t>1</w:t>
      </w:r>
      <w:r w:rsidRPr="00F918E8">
        <w:t>H NMR (400 MHz, CDCl</w:t>
      </w:r>
      <w:r w:rsidRPr="00F918E8">
        <w:rPr>
          <w:vertAlign w:val="subscript"/>
        </w:rPr>
        <w:t>3</w:t>
      </w:r>
      <w:r w:rsidRPr="00F918E8">
        <w:t>) δ 5.13 (s, 1H), 5.00 (s, 1H), 4.71 (s, 1H), 1.86 (s, 3H), 1.53 (s, 9H), 1.46 (s, 3H).</w:t>
      </w:r>
    </w:p>
    <w:p w14:paraId="0536635A" w14:textId="77777777" w:rsidR="00AA6201" w:rsidRPr="003F0249" w:rsidRDefault="00AA6201" w:rsidP="00F918E8">
      <w:pPr>
        <w:autoSpaceDE w:val="0"/>
        <w:autoSpaceDN w:val="0"/>
        <w:adjustRightInd w:val="0"/>
        <w:spacing w:before="240" w:after="0"/>
      </w:pPr>
      <w:r w:rsidRPr="003F0249">
        <w:rPr>
          <w:rFonts w:eastAsia="Arial Unicode MS"/>
          <w:bCs/>
        </w:rPr>
        <w:t>S</w:t>
      </w:r>
      <w:r w:rsidRPr="003F0249">
        <w:t>tructure supported by 2D NMR (NOESY</w:t>
      </w:r>
      <w:proofErr w:type="gramStart"/>
      <w:r w:rsidRPr="003F0249">
        <w:t>);</w:t>
      </w:r>
      <w:proofErr w:type="gramEnd"/>
    </w:p>
    <w:p w14:paraId="128E2E24" w14:textId="6CDEB494" w:rsidR="00AA6201" w:rsidRPr="003F0249" w:rsidRDefault="00AA6201" w:rsidP="00F918E8">
      <w:pPr>
        <w:autoSpaceDE w:val="0"/>
        <w:autoSpaceDN w:val="0"/>
        <w:adjustRightInd w:val="0"/>
        <w:spacing w:before="240" w:after="0"/>
        <w:rPr>
          <w:lang w:val="de-CH"/>
        </w:rPr>
      </w:pPr>
      <w:r w:rsidRPr="003F0249">
        <w:rPr>
          <w:lang w:val="de-CH"/>
        </w:rPr>
        <w:t>LCMS-</w:t>
      </w:r>
      <w:r w:rsidRPr="003F0249">
        <w:rPr>
          <w:lang w:val="de-CH" w:eastAsia="zh-CN"/>
        </w:rPr>
        <w:t>2</w:t>
      </w:r>
      <w:r w:rsidRPr="003F0249">
        <w:rPr>
          <w:lang w:val="de-CH"/>
        </w:rPr>
        <w:t>: Rt = 0.</w:t>
      </w:r>
      <w:r w:rsidRPr="003F0249">
        <w:rPr>
          <w:lang w:val="de-CH" w:eastAsia="zh-CN"/>
        </w:rPr>
        <w:t>577</w:t>
      </w:r>
      <w:r w:rsidRPr="003F0249">
        <w:rPr>
          <w:lang w:val="de-CH"/>
        </w:rPr>
        <w:t xml:space="preserve"> min; MS m/z [M+</w:t>
      </w:r>
      <w:r w:rsidRPr="003F0249">
        <w:rPr>
          <w:lang w:val="de-CH" w:eastAsia="zh-CN"/>
        </w:rPr>
        <w:t>18</w:t>
      </w:r>
      <w:r w:rsidRPr="003F0249">
        <w:rPr>
          <w:lang w:val="de-CH"/>
        </w:rPr>
        <w:t>]</w:t>
      </w:r>
      <w:r w:rsidRPr="003F0249">
        <w:rPr>
          <w:vertAlign w:val="superscript"/>
          <w:lang w:val="de-CH"/>
        </w:rPr>
        <w:t>+</w:t>
      </w:r>
      <w:r w:rsidRPr="003F0249">
        <w:rPr>
          <w:lang w:val="de-CH"/>
        </w:rPr>
        <w:t xml:space="preserve">: 244.2; </w:t>
      </w:r>
    </w:p>
    <w:p w14:paraId="738CE8A0" w14:textId="33A26009" w:rsidR="00AA6201" w:rsidRPr="00246573" w:rsidRDefault="00AA6201" w:rsidP="00F918E8">
      <w:pPr>
        <w:autoSpaceDE w:val="0"/>
        <w:autoSpaceDN w:val="0"/>
        <w:adjustRightInd w:val="0"/>
        <w:spacing w:before="240" w:after="0"/>
        <w:rPr>
          <w:rFonts w:eastAsia="Arial Unicode MS"/>
          <w:lang w:val="de-CH"/>
        </w:rPr>
      </w:pPr>
      <w:r w:rsidRPr="003F0249">
        <w:rPr>
          <w:lang w:val="de-CH"/>
        </w:rPr>
        <w:t xml:space="preserve">SFC-5: Rt = 0.629 min, 0.793 </w:t>
      </w:r>
      <w:r w:rsidRPr="003F0249">
        <w:rPr>
          <w:lang w:val="de-CH" w:eastAsia="zh-CN"/>
        </w:rPr>
        <w:t>min.</w:t>
      </w:r>
      <w:r w:rsidRPr="00246573">
        <w:rPr>
          <w:lang w:val="de-CH" w:eastAsia="zh-CN"/>
        </w:rPr>
        <w:t xml:space="preserve"> </w:t>
      </w:r>
    </w:p>
    <w:p w14:paraId="7FC54240" w14:textId="1353A21E" w:rsidR="00AA6201" w:rsidRPr="00246573" w:rsidRDefault="00AA6201" w:rsidP="00F918E8">
      <w:pPr>
        <w:rPr>
          <w:lang w:val="de-CH"/>
        </w:rPr>
      </w:pPr>
    </w:p>
    <w:p w14:paraId="4D8B8277" w14:textId="46829D58" w:rsidR="00AA6201" w:rsidRPr="00F918E8" w:rsidRDefault="00923BDF" w:rsidP="00F918E8">
      <w:pPr>
        <w:autoSpaceDE w:val="0"/>
        <w:autoSpaceDN w:val="0"/>
        <w:adjustRightInd w:val="0"/>
        <w:spacing w:before="240" w:after="0"/>
        <w:jc w:val="center"/>
        <w:rPr>
          <w:rFonts w:eastAsia="Arial Unicode MS"/>
          <w:bCs/>
          <w:color w:val="7030A0"/>
        </w:rPr>
      </w:pPr>
      <w:r w:rsidRPr="00F918E8">
        <w:object w:dxaOrig="4145" w:dyaOrig="4015" w14:anchorId="0B091601">
          <v:shape id="_x0000_i1076" type="#_x0000_t75" style="width:154.5pt;height:149.25pt" o:ole="">
            <v:imagedata r:id="rId139" o:title=""/>
          </v:shape>
          <o:OLEObject Type="Embed" ProgID="ChemDraw_x64.Document.6.0" ShapeID="_x0000_i1076" DrawAspect="Content" ObjectID="_1802575456" r:id="rId140"/>
        </w:object>
      </w:r>
    </w:p>
    <w:p w14:paraId="65588AB0" w14:textId="77777777" w:rsidR="00AA6201" w:rsidRPr="00F918E8" w:rsidRDefault="00AA6201" w:rsidP="00F918E8">
      <w:pPr>
        <w:autoSpaceDE w:val="0"/>
        <w:autoSpaceDN w:val="0"/>
        <w:adjustRightInd w:val="0"/>
        <w:spacing w:before="240" w:after="0"/>
      </w:pPr>
      <w:r w:rsidRPr="00F918E8">
        <w:t xml:space="preserve">Racemic </w:t>
      </w:r>
      <w:r w:rsidRPr="00F918E8">
        <w:rPr>
          <w:rFonts w:eastAsia="Arial Unicode MS"/>
        </w:rPr>
        <w:t>2-(2-(tert-butoxy)-1-hydroxy-2-oxoethyl)-2,3-dimethylbut-3-enoic acid</w:t>
      </w:r>
      <w:r w:rsidRPr="00F918E8">
        <w:rPr>
          <w:rFonts w:eastAsia="Arial Unicode MS"/>
          <w:bCs/>
        </w:rPr>
        <w:t xml:space="preserve"> </w:t>
      </w:r>
      <w:r w:rsidRPr="00F918E8">
        <w:t xml:space="preserve">(490 mg) was separated by preparative chiral SFC to give </w:t>
      </w:r>
      <w:r w:rsidRPr="00F918E8">
        <w:rPr>
          <w:i/>
        </w:rPr>
        <w:t>tert</w:t>
      </w:r>
      <w:r w:rsidRPr="00F918E8">
        <w:rPr>
          <w:iCs/>
        </w:rPr>
        <w:t xml:space="preserve">-butyl (2R*,3S*)-3-methyl-4-oxo-3-(prop-1-en-2-yl)oxetane-2-carboxylate as </w:t>
      </w:r>
      <w:r w:rsidRPr="00F918E8">
        <w:t xml:space="preserve">a yellow oil (first eluting peak, 160 mg, 693 mmol, 32% yield). </w:t>
      </w:r>
    </w:p>
    <w:p w14:paraId="10CD745B" w14:textId="77777777" w:rsidR="00AA6201" w:rsidRPr="00F918E8" w:rsidRDefault="00AA6201" w:rsidP="00F918E8">
      <w:pPr>
        <w:autoSpaceDE w:val="0"/>
        <w:autoSpaceDN w:val="0"/>
        <w:adjustRightInd w:val="0"/>
        <w:spacing w:before="240" w:after="0"/>
      </w:pPr>
      <w:r w:rsidRPr="00F918E8">
        <w:rPr>
          <w:vertAlign w:val="superscript"/>
        </w:rPr>
        <w:t>1</w:t>
      </w:r>
      <w:r w:rsidRPr="00F918E8">
        <w:t>H NMR (400 MHz, CDCl</w:t>
      </w:r>
      <w:r w:rsidRPr="00F918E8">
        <w:rPr>
          <w:vertAlign w:val="subscript"/>
        </w:rPr>
        <w:t>3</w:t>
      </w:r>
      <w:r w:rsidRPr="00F918E8">
        <w:t>) δ 5.13 (s, 1H), 5.00 (s, 1H), 4.71 (s, 1H), 1.86 (s, 3H), 1.53 (s, 9H), 1.46 (s, 3H).</w:t>
      </w:r>
    </w:p>
    <w:p w14:paraId="34F5888C" w14:textId="02A51448" w:rsidR="00AA6201" w:rsidRPr="003F0249" w:rsidRDefault="00AA6201" w:rsidP="00F918E8">
      <w:pPr>
        <w:autoSpaceDE w:val="0"/>
        <w:autoSpaceDN w:val="0"/>
        <w:adjustRightInd w:val="0"/>
        <w:spacing w:before="240" w:after="0"/>
        <w:rPr>
          <w:lang w:val="de-CH"/>
        </w:rPr>
      </w:pPr>
      <w:r w:rsidRPr="003F0249">
        <w:rPr>
          <w:lang w:val="de-CH"/>
        </w:rPr>
        <w:t>LCMS-</w:t>
      </w:r>
      <w:r w:rsidRPr="003F0249">
        <w:rPr>
          <w:lang w:val="de-CH" w:eastAsia="zh-CN"/>
        </w:rPr>
        <w:t>2</w:t>
      </w:r>
      <w:r w:rsidRPr="003F0249">
        <w:rPr>
          <w:lang w:val="de-CH"/>
        </w:rPr>
        <w:t>: RT = 0.</w:t>
      </w:r>
      <w:r w:rsidRPr="003F0249">
        <w:rPr>
          <w:lang w:val="de-CH" w:eastAsia="zh-CN"/>
        </w:rPr>
        <w:t>575</w:t>
      </w:r>
      <w:r w:rsidRPr="003F0249">
        <w:rPr>
          <w:lang w:val="de-CH"/>
        </w:rPr>
        <w:t xml:space="preserve"> min; MS m/z [M+</w:t>
      </w:r>
      <w:r w:rsidRPr="003F0249">
        <w:rPr>
          <w:lang w:val="de-CH" w:eastAsia="zh-CN"/>
        </w:rPr>
        <w:t>18</w:t>
      </w:r>
      <w:r w:rsidRPr="003F0249">
        <w:rPr>
          <w:lang w:val="de-CH"/>
        </w:rPr>
        <w:t>]</w:t>
      </w:r>
      <w:r w:rsidRPr="003F0249">
        <w:rPr>
          <w:vertAlign w:val="superscript"/>
          <w:lang w:val="de-CH"/>
        </w:rPr>
        <w:t>+</w:t>
      </w:r>
      <w:r w:rsidRPr="003F0249">
        <w:rPr>
          <w:lang w:val="de-CH"/>
        </w:rPr>
        <w:t xml:space="preserve">: 244.2; </w:t>
      </w:r>
    </w:p>
    <w:p w14:paraId="4A843342" w14:textId="395A6FFD" w:rsidR="00AA6201" w:rsidRPr="00F918E8" w:rsidRDefault="00AA6201" w:rsidP="00F918E8">
      <w:pPr>
        <w:autoSpaceDE w:val="0"/>
        <w:autoSpaceDN w:val="0"/>
        <w:adjustRightInd w:val="0"/>
        <w:spacing w:before="240" w:after="0"/>
      </w:pPr>
      <w:r w:rsidRPr="00F918E8">
        <w:t xml:space="preserve">SFC-5: RT = 0.631 min, </w:t>
      </w:r>
      <w:proofErr w:type="spellStart"/>
      <w:r w:rsidRPr="00F918E8">
        <w:t>ee</w:t>
      </w:r>
      <w:proofErr w:type="spellEnd"/>
      <w:r w:rsidRPr="00F918E8">
        <w:t xml:space="preserve">: 100%. </w:t>
      </w:r>
    </w:p>
    <w:p w14:paraId="4CAF40FE" w14:textId="77777777" w:rsidR="00AA6201" w:rsidRPr="00F918E8" w:rsidRDefault="00AA6201" w:rsidP="00F918E8">
      <w:pPr>
        <w:autoSpaceDE w:val="0"/>
        <w:autoSpaceDN w:val="0"/>
        <w:adjustRightInd w:val="0"/>
        <w:spacing w:before="240" w:after="0"/>
      </w:pPr>
      <w:r w:rsidRPr="00F918E8">
        <w:t xml:space="preserve">The other enantiomer, </w:t>
      </w:r>
      <w:r w:rsidRPr="00F918E8">
        <w:rPr>
          <w:i/>
        </w:rPr>
        <w:t>tert</w:t>
      </w:r>
      <w:r w:rsidRPr="00F918E8">
        <w:rPr>
          <w:iCs/>
        </w:rPr>
        <w:t>-butyl (2S*,3R*)-3-methyl-4-oxo-3-(prop-1-en-2-</w:t>
      </w:r>
      <w:proofErr w:type="gramStart"/>
      <w:r w:rsidRPr="00F918E8">
        <w:rPr>
          <w:iCs/>
        </w:rPr>
        <w:t>yl)oxetane</w:t>
      </w:r>
      <w:proofErr w:type="gramEnd"/>
      <w:r w:rsidRPr="00F918E8">
        <w:rPr>
          <w:iCs/>
        </w:rPr>
        <w:t>-2-carboxylate,</w:t>
      </w:r>
      <w:r w:rsidRPr="00F918E8">
        <w:t xml:space="preserve"> was obtained as a light yellow oil (second eluting peak, 160 mg, 693 mmol, 32% yield). </w:t>
      </w:r>
    </w:p>
    <w:p w14:paraId="7A5D3E31" w14:textId="7F713405" w:rsidR="00AA6201" w:rsidRPr="00F918E8" w:rsidRDefault="00AA6201" w:rsidP="00F918E8">
      <w:pPr>
        <w:autoSpaceDE w:val="0"/>
        <w:autoSpaceDN w:val="0"/>
        <w:adjustRightInd w:val="0"/>
        <w:spacing w:before="240" w:after="0"/>
        <w:rPr>
          <w:lang w:val="de-CH"/>
        </w:rPr>
      </w:pPr>
      <w:r w:rsidRPr="00F918E8">
        <w:rPr>
          <w:lang w:val="de-CH"/>
        </w:rPr>
        <w:t xml:space="preserve">SFC-5: Rt = 0.781 min, ee: 100%. </w:t>
      </w:r>
    </w:p>
    <w:p w14:paraId="6627C98C" w14:textId="77777777" w:rsidR="00AA6201" w:rsidRPr="00F918E8" w:rsidRDefault="00AA6201" w:rsidP="00F918E8">
      <w:pPr>
        <w:autoSpaceDE w:val="0"/>
        <w:autoSpaceDN w:val="0"/>
        <w:adjustRightInd w:val="0"/>
        <w:spacing w:before="240" w:after="0"/>
        <w:rPr>
          <w:lang w:val="de-CH"/>
        </w:rPr>
      </w:pPr>
    </w:p>
    <w:p w14:paraId="1F6BE17E" w14:textId="6D0363AD" w:rsidR="00AA6201" w:rsidRPr="00F918E8" w:rsidRDefault="00AA6201" w:rsidP="00F918E8">
      <w:pPr>
        <w:autoSpaceDE w:val="0"/>
        <w:autoSpaceDN w:val="0"/>
        <w:adjustRightInd w:val="0"/>
        <w:rPr>
          <w:b/>
          <w:bCs/>
          <w:lang w:val="de-CH"/>
        </w:rPr>
      </w:pPr>
    </w:p>
    <w:p w14:paraId="08B66C41" w14:textId="77777777" w:rsidR="00AA6201" w:rsidRPr="00F918E8" w:rsidRDefault="00AA6201" w:rsidP="00F918E8">
      <w:pPr>
        <w:rPr>
          <w:color w:val="7030A0"/>
          <w:lang w:val="de-CH"/>
        </w:rPr>
      </w:pPr>
    </w:p>
    <w:p w14:paraId="5963A60B" w14:textId="77777777" w:rsidR="00AA6201" w:rsidRPr="00F918E8" w:rsidRDefault="00AA6201" w:rsidP="00F918E8">
      <w:pPr>
        <w:ind w:left="360"/>
        <w:rPr>
          <w:color w:val="FF0000"/>
          <w:lang w:val="de-CH"/>
        </w:rPr>
      </w:pPr>
    </w:p>
    <w:p w14:paraId="5EE5E92F" w14:textId="4C71A636" w:rsidR="00AA6201" w:rsidRPr="00FF560D" w:rsidRDefault="00AA6201" w:rsidP="00F918E8">
      <w:pPr>
        <w:rPr>
          <w:i/>
          <w:color w:val="7030A0"/>
          <w:lang w:val="de-CH"/>
        </w:rPr>
      </w:pPr>
      <w:r w:rsidRPr="00FF560D">
        <w:rPr>
          <w:i/>
          <w:lang w:val="de-CH"/>
        </w:rPr>
        <w:t xml:space="preserve">(2R,3S)-3-methyl-4-oxo-3-(prop-1-en-2-yl)oxetane-2-carboxylic acid </w:t>
      </w:r>
    </w:p>
    <w:p w14:paraId="352F8D36" w14:textId="6790001C" w:rsidR="00AA6201" w:rsidRPr="00F918E8" w:rsidRDefault="00481542" w:rsidP="00F918E8">
      <w:pPr>
        <w:spacing w:before="240" w:after="0"/>
        <w:jc w:val="center"/>
        <w:rPr>
          <w:iCs/>
          <w:color w:val="7030A0"/>
        </w:rPr>
      </w:pPr>
      <w:r w:rsidRPr="00F918E8">
        <w:object w:dxaOrig="4005" w:dyaOrig="1519" w14:anchorId="4E5F245B">
          <v:shape id="_x0000_i1077" type="#_x0000_t75" style="width:200.25pt;height:77.25pt" o:ole="">
            <v:imagedata r:id="rId141" o:title=""/>
          </v:shape>
          <o:OLEObject Type="Embed" ProgID="ChemDraw_x64.Document.6.0" ShapeID="_x0000_i1077" DrawAspect="Content" ObjectID="_1802575457" r:id="rId142"/>
        </w:object>
      </w:r>
    </w:p>
    <w:p w14:paraId="7C4921FC" w14:textId="77777777" w:rsidR="00AA6201" w:rsidRPr="00F918E8" w:rsidRDefault="00AA6201" w:rsidP="00F918E8">
      <w:pPr>
        <w:spacing w:after="0"/>
        <w:rPr>
          <w:rFonts w:eastAsia="SimSun"/>
        </w:rPr>
      </w:pPr>
      <w:r w:rsidRPr="00F918E8">
        <w:rPr>
          <w:iCs/>
        </w:rPr>
        <w:t xml:space="preserve">To a solution of </w:t>
      </w:r>
      <w:r w:rsidRPr="00F918E8">
        <w:rPr>
          <w:i/>
        </w:rPr>
        <w:t>tert</w:t>
      </w:r>
      <w:r w:rsidRPr="00F918E8">
        <w:rPr>
          <w:iCs/>
        </w:rPr>
        <w:t>-butyl (2R*,3S*)-3-methyl-4-oxo-3-(prop-1-en-2-</w:t>
      </w:r>
      <w:proofErr w:type="gramStart"/>
      <w:r w:rsidRPr="00F918E8">
        <w:rPr>
          <w:iCs/>
        </w:rPr>
        <w:t>yl)oxetane</w:t>
      </w:r>
      <w:proofErr w:type="gramEnd"/>
      <w:r w:rsidRPr="00F918E8">
        <w:rPr>
          <w:iCs/>
        </w:rPr>
        <w:t xml:space="preserve">-2-carboxylate (160 mg, 707 </w:t>
      </w:r>
      <w:proofErr w:type="spellStart"/>
      <w:r w:rsidRPr="00F918E8">
        <w:rPr>
          <w:iCs/>
        </w:rPr>
        <w:t>μmol</w:t>
      </w:r>
      <w:proofErr w:type="spellEnd"/>
      <w:r w:rsidRPr="00F918E8">
        <w:rPr>
          <w:iCs/>
        </w:rPr>
        <w:t>) in CH</w:t>
      </w:r>
      <w:r w:rsidRPr="00F918E8">
        <w:rPr>
          <w:iCs/>
          <w:vertAlign w:val="subscript"/>
        </w:rPr>
        <w:t>2</w:t>
      </w:r>
      <w:r w:rsidRPr="00F918E8">
        <w:rPr>
          <w:iCs/>
        </w:rPr>
        <w:t>Cl</w:t>
      </w:r>
      <w:r w:rsidRPr="00F918E8">
        <w:rPr>
          <w:iCs/>
          <w:vertAlign w:val="subscript"/>
        </w:rPr>
        <w:t>2</w:t>
      </w:r>
      <w:r w:rsidRPr="00F918E8">
        <w:rPr>
          <w:iCs/>
        </w:rPr>
        <w:t xml:space="preserve"> (1 mL) was added TFA (1 mL) at 0 °C. The reaction mixture was stirred at 0 °C for 7 hours. The solvent was removed under a stream of </w:t>
      </w:r>
      <w:proofErr w:type="gramStart"/>
      <w:r w:rsidRPr="00F918E8">
        <w:rPr>
          <w:iCs/>
        </w:rPr>
        <w:t>N</w:t>
      </w:r>
      <w:r w:rsidRPr="00F918E8">
        <w:rPr>
          <w:iCs/>
          <w:vertAlign w:val="subscript"/>
        </w:rPr>
        <w:t>2</w:t>
      </w:r>
      <w:proofErr w:type="gramEnd"/>
      <w:r w:rsidRPr="00F918E8">
        <w:rPr>
          <w:iCs/>
        </w:rPr>
        <w:t xml:space="preserve"> and the residue was purified by flash silica gel chromatography (ISCO®; 12 g </w:t>
      </w:r>
      <w:proofErr w:type="spellStart"/>
      <w:r w:rsidRPr="00F918E8">
        <w:rPr>
          <w:iCs/>
        </w:rPr>
        <w:t>SepaFlash</w:t>
      </w:r>
      <w:proofErr w:type="spellEnd"/>
      <w:r w:rsidRPr="00F918E8">
        <w:rPr>
          <w:iCs/>
        </w:rPr>
        <w:t xml:space="preserve">® Silica Flash Column, Eluent of 0-100% EtOAc/petroleum ether) to give the title compound as a light-yellow oil (80 mg, 467 </w:t>
      </w:r>
      <w:proofErr w:type="spellStart"/>
      <w:r w:rsidRPr="00F918E8">
        <w:rPr>
          <w:iCs/>
        </w:rPr>
        <w:t>μmol</w:t>
      </w:r>
      <w:proofErr w:type="spellEnd"/>
      <w:r w:rsidRPr="00F918E8">
        <w:rPr>
          <w:iCs/>
        </w:rPr>
        <w:t>, 66% yield)</w:t>
      </w:r>
      <w:r w:rsidRPr="00F918E8">
        <w:t>.</w:t>
      </w:r>
      <w:r w:rsidRPr="00F918E8">
        <w:rPr>
          <w:rFonts w:eastAsia="SimSun"/>
        </w:rPr>
        <w:t xml:space="preserve"> </w:t>
      </w:r>
    </w:p>
    <w:p w14:paraId="1CA9CACB" w14:textId="77777777" w:rsidR="00AA6201" w:rsidRPr="00F918E8" w:rsidRDefault="00AA6201" w:rsidP="00F918E8">
      <w:pPr>
        <w:spacing w:after="0"/>
        <w:rPr>
          <w:rFonts w:eastAsia="SimSun"/>
        </w:rPr>
      </w:pPr>
      <w:r w:rsidRPr="00F918E8">
        <w:rPr>
          <w:rFonts w:eastAsia="SimSun"/>
          <w:vertAlign w:val="superscript"/>
        </w:rPr>
        <w:t>1</w:t>
      </w:r>
      <w:r w:rsidRPr="00F918E8">
        <w:rPr>
          <w:rFonts w:eastAsia="SimSun"/>
        </w:rPr>
        <w:t>H NMR (400 MHz, CDCl</w:t>
      </w:r>
      <w:r w:rsidRPr="00F918E8">
        <w:rPr>
          <w:rFonts w:eastAsia="SimSun"/>
          <w:vertAlign w:val="subscript"/>
        </w:rPr>
        <w:t>3</w:t>
      </w:r>
      <w:r w:rsidRPr="00F918E8">
        <w:rPr>
          <w:rFonts w:eastAsia="SimSun"/>
        </w:rPr>
        <w:t>) δ 5.16 (s, 1H), 5.05 (s, 1H), 4.90 (s, 1H), 1.89 (s, 3H), 1.52 (s, 3H).</w:t>
      </w:r>
    </w:p>
    <w:p w14:paraId="38D5862B" w14:textId="77777777" w:rsidR="00AA6201" w:rsidRPr="00F918E8" w:rsidRDefault="00AA6201" w:rsidP="00F918E8">
      <w:pPr>
        <w:spacing w:after="0"/>
        <w:rPr>
          <w:vertAlign w:val="superscript"/>
        </w:rPr>
      </w:pPr>
      <w:r w:rsidRPr="00F918E8">
        <w:t xml:space="preserve">[α] </w:t>
      </w:r>
      <w:r w:rsidRPr="00F918E8">
        <w:rPr>
          <w:vertAlign w:val="superscript"/>
        </w:rPr>
        <w:t>25</w:t>
      </w:r>
      <w:r w:rsidRPr="00F918E8">
        <w:rPr>
          <w:vertAlign w:val="subscript"/>
        </w:rPr>
        <w:t>D</w:t>
      </w:r>
      <w:r w:rsidRPr="00F918E8">
        <w:t xml:space="preserve"> = - 23.499° (C=0.1088g/100 mL, acetone). </w:t>
      </w:r>
      <w:r w:rsidRPr="00F918E8">
        <w:rPr>
          <w:vertAlign w:val="superscript"/>
        </w:rPr>
        <w:t xml:space="preserve"> </w:t>
      </w:r>
    </w:p>
    <w:p w14:paraId="7288F0D7" w14:textId="77777777" w:rsidR="00AA6201" w:rsidRPr="00F918E8" w:rsidRDefault="00AA6201" w:rsidP="00F918E8">
      <w:pPr>
        <w:spacing w:after="0"/>
        <w:rPr>
          <w:color w:val="7030A0"/>
        </w:rPr>
      </w:pPr>
    </w:p>
    <w:p w14:paraId="0A8C646A" w14:textId="076A75E2" w:rsidR="00AA6201" w:rsidRPr="00F918E8" w:rsidRDefault="00AA6201" w:rsidP="00F918E8">
      <w:pPr>
        <w:autoSpaceDE w:val="0"/>
        <w:autoSpaceDN w:val="0"/>
        <w:adjustRightInd w:val="0"/>
        <w:rPr>
          <w:b/>
          <w:bCs/>
        </w:rPr>
      </w:pPr>
    </w:p>
    <w:p w14:paraId="46F4F72C" w14:textId="77777777" w:rsidR="00AA6201" w:rsidRPr="00F918E8" w:rsidRDefault="00AA6201" w:rsidP="00F918E8">
      <w:pPr>
        <w:spacing w:before="240" w:after="0"/>
        <w:rPr>
          <w:b/>
          <w:bCs/>
          <w:color w:val="FF0000"/>
        </w:rPr>
      </w:pPr>
    </w:p>
    <w:p w14:paraId="3EBB2375" w14:textId="2A2DE12D" w:rsidR="00AA6201" w:rsidRPr="00F918E8" w:rsidRDefault="00AA6201" w:rsidP="00F918E8">
      <w:pPr>
        <w:rPr>
          <w:iCs/>
          <w:color w:val="FF0000"/>
        </w:rPr>
      </w:pPr>
      <w:r w:rsidRPr="00481542">
        <w:rPr>
          <w:i/>
        </w:rPr>
        <w:t>(3S,4R)-4-((1R,5S)-3-(7-(8-ethynyl-7-fluoro-3-hydroxynaphthalen-1-yl)-8-fluoro-2-(((2R,7aS)-2-fluorotetrahydro-1H-pyrrolizin-7a(5H)-yl)methoxy)pyrido[4,3-d]pyrimidin-4-yl)-3,8-diazabicyclo[3.2.1]octane-8-carbonyl)-3-methyl-3-(prop-1-en-2-yl)oxetan-2-one</w:t>
      </w:r>
      <w:r w:rsidR="008E7B9F">
        <w:rPr>
          <w:i/>
        </w:rPr>
        <w:t xml:space="preserve"> (3S, 4R)-</w:t>
      </w:r>
      <w:r w:rsidR="008E7B9F" w:rsidRPr="008E7B9F">
        <w:rPr>
          <w:b/>
          <w:bCs/>
          <w:i/>
        </w:rPr>
        <w:t>9</w:t>
      </w:r>
      <w:r w:rsidRPr="00F918E8">
        <w:rPr>
          <w:iCs/>
        </w:rPr>
        <w:t xml:space="preserve"> </w:t>
      </w:r>
    </w:p>
    <w:p w14:paraId="2C4C1C7E" w14:textId="2D00FC62" w:rsidR="00AA6201" w:rsidRPr="00F918E8" w:rsidRDefault="007328FB" w:rsidP="00F918E8">
      <w:pPr>
        <w:autoSpaceDE w:val="0"/>
        <w:autoSpaceDN w:val="0"/>
        <w:adjustRightInd w:val="0"/>
        <w:jc w:val="center"/>
        <w:rPr>
          <w:color w:val="7030A0"/>
        </w:rPr>
      </w:pPr>
      <w:r w:rsidRPr="00F918E8">
        <w:object w:dxaOrig="7370" w:dyaOrig="4351" w14:anchorId="6EC5ED82">
          <v:shape id="_x0000_i1078" type="#_x0000_t75" style="width:256.5pt;height:153.75pt" o:ole="">
            <v:imagedata r:id="rId143" o:title=""/>
          </v:shape>
          <o:OLEObject Type="Embed" ProgID="ChemDraw_x64.Document.6.0" ShapeID="_x0000_i1078" DrawAspect="Content" ObjectID="_1802575458" r:id="rId144"/>
        </w:object>
      </w:r>
    </w:p>
    <w:p w14:paraId="7EEDD135" w14:textId="4AA4C318" w:rsidR="00AA6201" w:rsidRPr="00F918E8" w:rsidRDefault="00AA6201" w:rsidP="00F918E8">
      <w:pPr>
        <w:autoSpaceDE w:val="0"/>
        <w:autoSpaceDN w:val="0"/>
        <w:adjustRightInd w:val="0"/>
        <w:rPr>
          <w:rFonts w:eastAsia="SimSun"/>
        </w:rPr>
      </w:pPr>
      <w:r w:rsidRPr="00F918E8">
        <w:t xml:space="preserve">To a mixture of </w:t>
      </w:r>
      <w:r w:rsidRPr="00F918E8">
        <w:rPr>
          <w:rFonts w:eastAsia="SimSun"/>
        </w:rPr>
        <w:t>(2R,3S)-3-methyl-4-oxo-3-(prop-1-en-2-</w:t>
      </w:r>
      <w:proofErr w:type="gramStart"/>
      <w:r w:rsidRPr="00F918E8">
        <w:rPr>
          <w:rFonts w:eastAsia="SimSun"/>
        </w:rPr>
        <w:t>yl)oxetane</w:t>
      </w:r>
      <w:proofErr w:type="gramEnd"/>
      <w:r w:rsidRPr="00F918E8">
        <w:rPr>
          <w:rFonts w:eastAsia="SimSun"/>
        </w:rPr>
        <w:t>-2-carboxylic acid</w:t>
      </w:r>
      <w:r w:rsidRPr="00F918E8">
        <w:rPr>
          <w:rStyle w:val="autotextbutton"/>
        </w:rPr>
        <w:t xml:space="preserve"> (28 mg, 0.164 mmol)</w:t>
      </w:r>
      <w:r w:rsidRPr="00F918E8">
        <w:t xml:space="preserve"> in </w:t>
      </w:r>
      <w:r w:rsidRPr="00F918E8">
        <w:rPr>
          <w:rStyle w:val="autotextbutton"/>
        </w:rPr>
        <w:t>DMF (1 mL)</w:t>
      </w:r>
      <w:r w:rsidRPr="00F918E8">
        <w:t xml:space="preserve"> was added </w:t>
      </w:r>
      <w:r w:rsidRPr="00F918E8">
        <w:rPr>
          <w:iCs/>
        </w:rPr>
        <w:t>2,6-Lutidine (</w:t>
      </w:r>
      <w:r w:rsidRPr="00F918E8">
        <w:rPr>
          <w:rStyle w:val="autotextbutton"/>
        </w:rPr>
        <w:t xml:space="preserve">116 </w:t>
      </w:r>
      <w:proofErr w:type="spellStart"/>
      <w:r w:rsidRPr="00F918E8">
        <w:rPr>
          <w:rStyle w:val="autotextbutton"/>
        </w:rPr>
        <w:t>μL</w:t>
      </w:r>
      <w:proofErr w:type="spellEnd"/>
      <w:r w:rsidRPr="00F918E8">
        <w:rPr>
          <w:rStyle w:val="autotextbutton"/>
        </w:rPr>
        <w:t>, 1.0 mmol)</w:t>
      </w:r>
      <w:r w:rsidRPr="00F918E8">
        <w:t xml:space="preserve"> and </w:t>
      </w:r>
      <w:r w:rsidRPr="00F918E8">
        <w:rPr>
          <w:iCs/>
        </w:rPr>
        <w:t>COMU (CAS</w:t>
      </w:r>
      <w:r w:rsidR="00E73E83">
        <w:rPr>
          <w:iCs/>
        </w:rPr>
        <w:t xml:space="preserve"> </w:t>
      </w:r>
      <w:r w:rsidRPr="00F918E8">
        <w:t>[</w:t>
      </w:r>
      <w:r w:rsidRPr="00F918E8">
        <w:rPr>
          <w:iCs/>
        </w:rPr>
        <w:t>1075198-30-9</w:t>
      </w:r>
      <w:r w:rsidRPr="00F918E8">
        <w:t>]</w:t>
      </w:r>
      <w:r w:rsidRPr="00F918E8">
        <w:rPr>
          <w:rStyle w:val="autotextbutton"/>
        </w:rPr>
        <w:t>, 71 mg,  0.17 mmol)</w:t>
      </w:r>
      <w:r w:rsidRPr="00F918E8">
        <w:t xml:space="preserve"> at -5 °C. The mixture was stirred at -5 °C for 15 mins, then 4-(4-((1R,5S)-3,8-diazabicyclo[3.2.1]octan-3-yl)-8-fluoro-2-(((2R,7aS)-2-fluorotetrahydro-1H-pyrrolizin-7a(5H)-yl)methoxy)pyrido[4,3-d]pyrimidin-7-yl)-5-ethynyl-6-fluoronaphthalen-2-ol (</w:t>
      </w:r>
      <w:r w:rsidR="00776EF8">
        <w:t>MRTX1133</w:t>
      </w:r>
      <w:r w:rsidRPr="00F918E8">
        <w:t xml:space="preserve">, </w:t>
      </w:r>
      <w:r w:rsidRPr="00F918E8">
        <w:rPr>
          <w:rStyle w:val="autotextbutton"/>
        </w:rPr>
        <w:t>100 mg, 0.17 mmol)</w:t>
      </w:r>
      <w:r w:rsidRPr="00F918E8">
        <w:t xml:space="preserve"> was added and the solution was stirred at -5 °C for 15 mins.</w:t>
      </w:r>
      <w:r w:rsidRPr="00F918E8">
        <w:rPr>
          <w:iCs/>
        </w:rPr>
        <w:t xml:space="preserve"> The reaction mixture was quenched with a saturated solution of NaHCO</w:t>
      </w:r>
      <w:r w:rsidRPr="00F918E8">
        <w:rPr>
          <w:iCs/>
          <w:vertAlign w:val="subscript"/>
        </w:rPr>
        <w:t>3</w:t>
      </w:r>
      <w:r w:rsidRPr="00F918E8">
        <w:rPr>
          <w:iCs/>
        </w:rPr>
        <w:t>, diluted with water and extracted with EtOAc, the combined organic phase</w:t>
      </w:r>
      <w:r w:rsidR="00B90EE8">
        <w:rPr>
          <w:iCs/>
        </w:rPr>
        <w:t>s</w:t>
      </w:r>
      <w:r w:rsidRPr="00F918E8">
        <w:rPr>
          <w:iCs/>
        </w:rPr>
        <w:t xml:space="preserve"> </w:t>
      </w:r>
      <w:r w:rsidR="00B90EE8">
        <w:rPr>
          <w:iCs/>
        </w:rPr>
        <w:t xml:space="preserve">were </w:t>
      </w:r>
      <w:r w:rsidRPr="00F918E8">
        <w:rPr>
          <w:iCs/>
        </w:rPr>
        <w:t>washed with brine and 10% aqueous solution of LiCl. And then dried with anhydrous Na</w:t>
      </w:r>
      <w:r w:rsidRPr="00F918E8">
        <w:rPr>
          <w:iCs/>
          <w:vertAlign w:val="subscript"/>
        </w:rPr>
        <w:t>2</w:t>
      </w:r>
      <w:r w:rsidRPr="00F918E8">
        <w:rPr>
          <w:iCs/>
        </w:rPr>
        <w:t>SO</w:t>
      </w:r>
      <w:r w:rsidRPr="00F918E8">
        <w:rPr>
          <w:iCs/>
          <w:vertAlign w:val="subscript"/>
        </w:rPr>
        <w:t>4</w:t>
      </w:r>
      <w:r w:rsidRPr="00F918E8">
        <w:rPr>
          <w:iCs/>
        </w:rPr>
        <w:t xml:space="preserve">, filtered through a sintered glass funnel and concentrated to afford crude product. The solid was dissolved in </w:t>
      </w:r>
      <w:proofErr w:type="spellStart"/>
      <w:r w:rsidRPr="00F918E8">
        <w:rPr>
          <w:iCs/>
        </w:rPr>
        <w:t>MeCN</w:t>
      </w:r>
      <w:proofErr w:type="spellEnd"/>
      <w:r w:rsidRPr="00F918E8">
        <w:rPr>
          <w:iCs/>
        </w:rPr>
        <w:t xml:space="preserve"> (0.5 mL) and dispersed in H</w:t>
      </w:r>
      <w:r w:rsidRPr="00F918E8">
        <w:rPr>
          <w:iCs/>
          <w:vertAlign w:val="subscript"/>
        </w:rPr>
        <w:t>2</w:t>
      </w:r>
      <w:r w:rsidRPr="00F918E8">
        <w:rPr>
          <w:iCs/>
        </w:rPr>
        <w:t xml:space="preserve">O (20 mL), then the mixture was lyophilized to give </w:t>
      </w:r>
      <w:r w:rsidRPr="00F918E8">
        <w:t>the title compound</w:t>
      </w:r>
      <w:r w:rsidRPr="00F918E8">
        <w:rPr>
          <w:rFonts w:eastAsia="SimSun"/>
        </w:rPr>
        <w:t xml:space="preserve"> as a yellow solid (45 mg, 60 mmol, 36% yield).</w:t>
      </w:r>
    </w:p>
    <w:p w14:paraId="3C5D9EC4" w14:textId="266297D1" w:rsidR="008B4CEF" w:rsidRPr="00F918E8" w:rsidRDefault="00AF6C74" w:rsidP="00F918E8">
      <w:pPr>
        <w:autoSpaceDE w:val="0"/>
        <w:autoSpaceDN w:val="0"/>
        <w:adjustRightInd w:val="0"/>
        <w:rPr>
          <w:rFonts w:eastAsia="SimSun"/>
        </w:rPr>
      </w:pPr>
      <w:r>
        <w:rPr>
          <w:rFonts w:eastAsia="SimSun"/>
          <w:noProof/>
        </w:rPr>
        <w:drawing>
          <wp:inline distT="0" distB="0" distL="0" distR="0" wp14:anchorId="75CFA550" wp14:editId="68850458">
            <wp:extent cx="5943600" cy="4147886"/>
            <wp:effectExtent l="0" t="0" r="0" b="5080"/>
            <wp:docPr id="15438355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047FCA61" w14:textId="77777777" w:rsidR="00AA6201" w:rsidRPr="00F918E8" w:rsidRDefault="00AA6201" w:rsidP="00F918E8">
      <w:pPr>
        <w:autoSpaceDE w:val="0"/>
        <w:autoSpaceDN w:val="0"/>
        <w:adjustRightInd w:val="0"/>
        <w:rPr>
          <w:rFonts w:eastAsia="SimSun"/>
        </w:rPr>
      </w:pPr>
      <w:r w:rsidRPr="00AF6C74">
        <w:rPr>
          <w:rFonts w:eastAsia="SimSun"/>
          <w:vertAlign w:val="superscript"/>
        </w:rPr>
        <w:t>1</w:t>
      </w:r>
      <w:r w:rsidRPr="00F918E8">
        <w:rPr>
          <w:rFonts w:eastAsia="SimSun"/>
        </w:rPr>
        <w:t>H NMR (600 MHz, DMSO) δ 10.18 (s, 1 H), 9.00 - 9.09 (m, 1H), 7.98 (dd, J=9.20, 5.90 Hz, 1 H), 7.46 (t, J=9.00, 1 H), 7.40 (d, J=2.5 Hz, 1 H), 7.15 - 7.21 (m, 1 H), 5.63 - 5.74 (m, 1 H), 5.28 (d, 54.3 Hz, 1 H), 5.11 - 5.21 (m, 2H), 4.75 - 4.90 (m, 1H), 4.61 - 4.73 (m, 1 H), 4.46 - 4.60 (m, 1 H), 4.21 - 4.24 (m, 1 H), 4.10 - 4.15 (m, 1 H), 4.00 - 4.07 (m, 1 H), 3.92 - 3.98 (m, 1 H), 3.48 - 3.85 (m, 2 H), 2.99 - 3.15 (m, 3 H), 2.75 - 2.88 (m, 1 H), 2.05 - 2.15 (m, 2 H), 1.96 - 2.04 (m, 2H), 1.91 - 1.96 (m, 3 H), 1.74 - 1.91 (m, 6 H), 1.28 - 1.55 (m, 3H)</w:t>
      </w:r>
    </w:p>
    <w:p w14:paraId="7CEEAFE1" w14:textId="1D9DA7E1" w:rsidR="00844837" w:rsidRPr="00F918E8" w:rsidRDefault="00844837" w:rsidP="00F918E8">
      <w:pPr>
        <w:autoSpaceDE w:val="0"/>
        <w:autoSpaceDN w:val="0"/>
        <w:adjustRightInd w:val="0"/>
        <w:rPr>
          <w:rFonts w:eastAsia="SimSun"/>
        </w:rPr>
      </w:pPr>
      <w:r>
        <w:rPr>
          <w:rFonts w:eastAsia="SimSun"/>
          <w:noProof/>
        </w:rPr>
        <w:drawing>
          <wp:inline distT="0" distB="0" distL="0" distR="0" wp14:anchorId="48332537" wp14:editId="46C0ABA0">
            <wp:extent cx="5943600" cy="4147886"/>
            <wp:effectExtent l="0" t="0" r="0" b="5080"/>
            <wp:docPr id="746541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43600" cy="4147886"/>
                    </a:xfrm>
                    <a:prstGeom prst="rect">
                      <a:avLst/>
                    </a:prstGeom>
                    <a:noFill/>
                  </pic:spPr>
                </pic:pic>
              </a:graphicData>
            </a:graphic>
          </wp:inline>
        </w:drawing>
      </w:r>
    </w:p>
    <w:p w14:paraId="3583A2E9" w14:textId="77777777" w:rsidR="00AA6201" w:rsidRPr="00F918E8" w:rsidRDefault="00AA6201" w:rsidP="00F918E8">
      <w:pPr>
        <w:autoSpaceDE w:val="0"/>
        <w:autoSpaceDN w:val="0"/>
        <w:adjustRightInd w:val="0"/>
        <w:rPr>
          <w:rFonts w:eastAsia="SimSun"/>
        </w:rPr>
      </w:pPr>
      <w:r w:rsidRPr="00AF6C74">
        <w:rPr>
          <w:rFonts w:eastAsia="SimSun"/>
          <w:vertAlign w:val="superscript"/>
        </w:rPr>
        <w:t>13</w:t>
      </w:r>
      <w:r w:rsidRPr="00F918E8">
        <w:rPr>
          <w:rFonts w:eastAsia="SimSun"/>
        </w:rPr>
        <w:t>C NMR (150 MHz, DMSO-d6) δ ppm 171.61 (m, 1 C), 165.23 (m, 1 C), 163.61 (m, 1 C), 162.01 (d, J=247.0 Hz, 1 C),161.59 (m, 1 C), 154.12 (s, 1 C), 150.54 (d, J=257.2 Hz, 1 C), 147.83 (d, J=11.4 Hz, 1 C), 145.02 (m, 1 C), 144.04 (m, 1 C), 140.11 (m, 1C), 133.94 (s, 1 C), 132.50 (s, 1 C), 130.56 (</w:t>
      </w:r>
      <w:proofErr w:type="spellStart"/>
      <w:r w:rsidRPr="00F918E8">
        <w:rPr>
          <w:rFonts w:eastAsia="SimSun"/>
        </w:rPr>
        <w:t>br</w:t>
      </w:r>
      <w:proofErr w:type="spellEnd"/>
      <w:r w:rsidRPr="00F918E8">
        <w:rPr>
          <w:rFonts w:eastAsia="SimSun"/>
        </w:rPr>
        <w:t xml:space="preserve"> d, J=9.0 Hz, 1 C), 125.11 (m, 1 C), 122.87 (s, 1 C), 115.99 (d, J=25.8 Hz, 1 C), 114.14 (m, 1 C), 111.59 (s, 1 C), 111.13 (m, 1 C), 103.83 (d, J=16.30 Hz, 1 C), 97.87 (dd, J = 174.1, 8.2 Hz, 1 C), 91.56 (m, 1 C), 74.83 (m, 1 C), 73.80 (s, 1 C), 73.25 (m, 1 C), 71.91 (s, 1 C), 64.69 (m, 1 C), 59.76 (dd, J=19.2, 4.4 Hz, 1 C), 56.38 (s, 1C), 54.96 (m, 1C), 53.82 (m, 2 C), 51.79 (m, 1 C), 42.39 (dd, J = 19.7, 5.5 Hz, 1 C), 35.62 (s, 1 C), 27.29 (m, 1 C), 25.49 (m, 1 C), 25.11 (s, 1 C), 19.33 (m, 1 C), 14.76 (m, 1C)</w:t>
      </w:r>
    </w:p>
    <w:p w14:paraId="160D9CEA" w14:textId="77777777" w:rsidR="00AA6201" w:rsidRPr="00F918E8" w:rsidRDefault="00AA6201" w:rsidP="00F918E8">
      <w:pPr>
        <w:autoSpaceDE w:val="0"/>
        <w:autoSpaceDN w:val="0"/>
        <w:adjustRightInd w:val="0"/>
        <w:rPr>
          <w:rFonts w:eastAsia="SimSun"/>
        </w:rPr>
      </w:pPr>
      <w:r w:rsidRPr="00F918E8">
        <w:rPr>
          <w:rFonts w:eastAsia="SimSun"/>
          <w:vertAlign w:val="superscript"/>
        </w:rPr>
        <w:t>19</w:t>
      </w:r>
      <w:r w:rsidRPr="00F918E8">
        <w:rPr>
          <w:rFonts w:eastAsia="SimSun"/>
        </w:rPr>
        <w:t>F NMR (376 MHz, DMSO) δ -110.17 – -111.52 (m), -138.74 – -140.83 (m), -170.28 – -173.34 (m).</w:t>
      </w:r>
    </w:p>
    <w:p w14:paraId="23496F70" w14:textId="17E15752" w:rsidR="00AA6201" w:rsidRPr="00F918E8" w:rsidRDefault="00AA6201" w:rsidP="00F918E8">
      <w:pPr>
        <w:autoSpaceDE w:val="0"/>
        <w:autoSpaceDN w:val="0"/>
        <w:adjustRightInd w:val="0"/>
        <w:rPr>
          <w:rFonts w:eastAsia="SimSun"/>
        </w:rPr>
      </w:pPr>
      <w:r w:rsidRPr="00F918E8">
        <w:t xml:space="preserve">HPLC-1: Rt = 2.071 min; purity: </w:t>
      </w:r>
      <w:proofErr w:type="gramStart"/>
      <w:r w:rsidRPr="00F918E8">
        <w:t>98.2%;</w:t>
      </w:r>
      <w:proofErr w:type="gramEnd"/>
    </w:p>
    <w:p w14:paraId="5344D887" w14:textId="5597DF12" w:rsidR="00AA6201" w:rsidRPr="00F918E8" w:rsidRDefault="00AA6201" w:rsidP="00F918E8">
      <w:pPr>
        <w:autoSpaceDE w:val="0"/>
        <w:autoSpaceDN w:val="0"/>
        <w:adjustRightInd w:val="0"/>
      </w:pPr>
      <w:r w:rsidRPr="00F918E8">
        <w:rPr>
          <w:rFonts w:eastAsia="Times New Roman"/>
          <w:lang w:val="en-GB" w:eastAsia="en-GB"/>
        </w:rPr>
        <w:t>SFC</w:t>
      </w:r>
      <w:r w:rsidRPr="00F918E8">
        <w:rPr>
          <w:lang w:val="en-GB"/>
        </w:rPr>
        <w:t xml:space="preserve">-4: Rt </w:t>
      </w:r>
      <w:r w:rsidRPr="00F918E8">
        <w:rPr>
          <w:rFonts w:eastAsia="SimSun"/>
        </w:rPr>
        <w:t xml:space="preserve">= 1.785 min, </w:t>
      </w:r>
      <w:proofErr w:type="spellStart"/>
      <w:r w:rsidRPr="00F918E8">
        <w:rPr>
          <w:rFonts w:eastAsia="SimSun"/>
        </w:rPr>
        <w:t>ee</w:t>
      </w:r>
      <w:proofErr w:type="spellEnd"/>
      <w:r w:rsidRPr="00F918E8">
        <w:rPr>
          <w:rFonts w:eastAsia="SimSun"/>
        </w:rPr>
        <w:t xml:space="preserve">: 100%. </w:t>
      </w:r>
    </w:p>
    <w:p w14:paraId="241E8C72" w14:textId="507B994A" w:rsidR="00AA6201" w:rsidRPr="00F918E8" w:rsidRDefault="00AA6201" w:rsidP="00B147CD">
      <w:pPr>
        <w:pStyle w:val="Heading2"/>
        <w:rPr>
          <w:b/>
          <w:bCs/>
        </w:rPr>
      </w:pPr>
      <w:bookmarkStart w:id="48" w:name="_Toc191374878"/>
      <w:r w:rsidRPr="00BC3550">
        <w:t xml:space="preserve">(3S,4R)-3-cyclopropyl-4-((1R,5S)-3-(7-(8-ethynyl-7-fluoro-3-hydroxynaphthalen-1-yl)-8-fluoro-2-(((2R,7aS)-2-fluorotetrahydro-1H-pyrrolizin-7a(5H)-yl)methoxy)pyrido[4,3-d]pyrimidin-4-yl)-3,8-diazabicyclo[3.2.1]octane-8-carbonyl)-3-methyloxetan-2-one </w:t>
      </w:r>
      <w:r w:rsidR="00834A8E" w:rsidRPr="00BC3550">
        <w:t xml:space="preserve"> (3</w:t>
      </w:r>
      <w:r w:rsidR="00BC3550" w:rsidRPr="00BC3550">
        <w:t>S</w:t>
      </w:r>
      <w:r w:rsidR="00834A8E" w:rsidRPr="00BC3550">
        <w:t>, 4R)-</w:t>
      </w:r>
      <w:r w:rsidR="00BC3550" w:rsidRPr="00BC3550">
        <w:rPr>
          <w:b/>
          <w:bCs/>
        </w:rPr>
        <w:t>10</w:t>
      </w:r>
      <w:bookmarkEnd w:id="48"/>
    </w:p>
    <w:p w14:paraId="42FEBD04" w14:textId="6E4A7545" w:rsidR="00AA6201" w:rsidRPr="00F918E8" w:rsidRDefault="00166CD0" w:rsidP="00F918E8">
      <w:pPr>
        <w:jc w:val="center"/>
        <w:rPr>
          <w:i/>
          <w:iCs/>
        </w:rPr>
      </w:pPr>
      <w:r w:rsidRPr="00F918E8">
        <w:object w:dxaOrig="3375" w:dyaOrig="3210" w14:anchorId="047C36B5">
          <v:shape id="_x0000_i1079" type="#_x0000_t75" style="width:87.75pt;height:87.75pt" o:ole="">
            <v:imagedata r:id="rId147" o:title=""/>
          </v:shape>
          <o:OLEObject Type="Embed" ProgID="ChemDraw_x64.Document.6.0" ShapeID="_x0000_i1079" DrawAspect="Content" ObjectID="_1802575459" r:id="rId148"/>
        </w:object>
      </w:r>
    </w:p>
    <w:p w14:paraId="41A626DB" w14:textId="77777777" w:rsidR="00AA6201" w:rsidRPr="00F918E8" w:rsidRDefault="00AA6201" w:rsidP="00F918E8">
      <w:pPr>
        <w:jc w:val="left"/>
      </w:pPr>
      <w:r w:rsidRPr="00F918E8">
        <w:t xml:space="preserve"> </w:t>
      </w:r>
    </w:p>
    <w:p w14:paraId="1E2D88AF" w14:textId="77777777" w:rsidR="00AA6201" w:rsidRPr="00F918E8" w:rsidRDefault="00AA6201" w:rsidP="00F918E8">
      <w:pPr>
        <w:jc w:val="left"/>
      </w:pPr>
      <w:r w:rsidRPr="00F918E8">
        <w:object w:dxaOrig="9075" w:dyaOrig="2085" w14:anchorId="2C4B7654">
          <v:shape id="_x0000_i1080" type="#_x0000_t75" style="width:451.5pt;height:108.75pt" o:ole="">
            <v:imagedata r:id="rId149" o:title=""/>
          </v:shape>
          <o:OLEObject Type="Embed" ProgID="ChemDraw_x64.Document.6.0" ShapeID="_x0000_i1080" DrawAspect="Content" ObjectID="_1802575460" r:id="rId150"/>
        </w:object>
      </w:r>
    </w:p>
    <w:p w14:paraId="53E17558" w14:textId="77777777" w:rsidR="00AA6201" w:rsidRPr="00F918E8" w:rsidRDefault="00AA6201" w:rsidP="00F918E8">
      <w:pPr>
        <w:jc w:val="left"/>
      </w:pPr>
    </w:p>
    <w:p w14:paraId="0B5F8DA9" w14:textId="77777777" w:rsidR="00AA6201" w:rsidRPr="00F918E8" w:rsidRDefault="00AA6201" w:rsidP="00F918E8">
      <w:pPr>
        <w:jc w:val="left"/>
      </w:pPr>
      <w:r w:rsidRPr="00F918E8">
        <w:object w:dxaOrig="9000" w:dyaOrig="3555" w14:anchorId="66072D4F">
          <v:shape id="_x0000_i1081" type="#_x0000_t75" style="width:448.5pt;height:180.75pt" o:ole="">
            <v:imagedata r:id="rId151" o:title=""/>
          </v:shape>
          <o:OLEObject Type="Embed" ProgID="ChemDraw_x64.Document.6.0" ShapeID="_x0000_i1081" DrawAspect="Content" ObjectID="_1802575461" r:id="rId152"/>
        </w:object>
      </w:r>
    </w:p>
    <w:p w14:paraId="6BCA33F4" w14:textId="77777777" w:rsidR="00AA6201" w:rsidRPr="00F918E8" w:rsidRDefault="00AA6201" w:rsidP="00F918E8">
      <w:pPr>
        <w:jc w:val="left"/>
      </w:pPr>
    </w:p>
    <w:p w14:paraId="4738143F" w14:textId="6B6DC9F4" w:rsidR="00AA6201" w:rsidRPr="00F918E8" w:rsidRDefault="009F504A" w:rsidP="00F918E8">
      <w:pPr>
        <w:jc w:val="left"/>
        <w:rPr>
          <w:iCs/>
        </w:rPr>
      </w:pPr>
      <w:r w:rsidRPr="009F504A">
        <w:rPr>
          <w:i/>
        </w:rPr>
        <w:t>e</w:t>
      </w:r>
      <w:r w:rsidR="00AA6201" w:rsidRPr="009F504A">
        <w:rPr>
          <w:i/>
        </w:rPr>
        <w:t>thyl 2-cyclopropylpropanoate</w:t>
      </w:r>
      <w:r w:rsidR="00AA6201" w:rsidRPr="00F918E8">
        <w:rPr>
          <w:iCs/>
          <w:vertAlign w:val="superscript"/>
        </w:rPr>
        <w:endnoteReference w:id="4"/>
      </w:r>
      <w:r w:rsidR="00AA6201" w:rsidRPr="00F918E8">
        <w:rPr>
          <w:iCs/>
        </w:rPr>
        <w:t xml:space="preserve"> </w:t>
      </w:r>
    </w:p>
    <w:p w14:paraId="4D6D916C" w14:textId="77777777" w:rsidR="00AA6201" w:rsidRPr="00F918E8" w:rsidRDefault="00AA6201" w:rsidP="00F918E8">
      <w:pPr>
        <w:jc w:val="left"/>
        <w:rPr>
          <w:i/>
        </w:rPr>
      </w:pPr>
    </w:p>
    <w:p w14:paraId="7F70C295" w14:textId="15DD3157" w:rsidR="00AA6201" w:rsidRPr="00F918E8" w:rsidRDefault="00A20FAE" w:rsidP="00D20C1F">
      <w:pPr>
        <w:jc w:val="center"/>
      </w:pPr>
      <w:r w:rsidRPr="00F918E8">
        <w:object w:dxaOrig="5129" w:dyaOrig="1130" w14:anchorId="3C6223C4">
          <v:shape id="_x0000_i1082" type="#_x0000_t75" style="width:236.25pt;height:51.75pt" o:ole="">
            <v:imagedata r:id="rId153" o:title=""/>
          </v:shape>
          <o:OLEObject Type="Embed" ProgID="ChemDraw_x64.Document.6.0" ShapeID="_x0000_i1082" DrawAspect="Content" ObjectID="_1802575462" r:id="rId154"/>
        </w:object>
      </w:r>
    </w:p>
    <w:p w14:paraId="23E5D2FB" w14:textId="77777777" w:rsidR="00AA6201" w:rsidRPr="00F918E8" w:rsidRDefault="00AA6201" w:rsidP="00F918E8">
      <w:pPr>
        <w:jc w:val="left"/>
      </w:pPr>
      <w:r w:rsidRPr="00F918E8">
        <w:t xml:space="preserve">To a solution of ethyl 2-cyclopropylacetate (14.00 g, 109.2 mmol) in THF (140 mL) was added </w:t>
      </w:r>
      <w:proofErr w:type="spellStart"/>
      <w:r w:rsidRPr="00F918E8">
        <w:t>MeI</w:t>
      </w:r>
      <w:proofErr w:type="spellEnd"/>
      <w:r w:rsidRPr="00F918E8">
        <w:t xml:space="preserve"> (77.52 g, 34.15 mL, 546.1 mmol) at -78 °C. The reaction mixture was stirred at -78 °C for 0.5 hour. Then </w:t>
      </w:r>
      <w:proofErr w:type="spellStart"/>
      <w:r w:rsidRPr="00F918E8">
        <w:t>LiHMDS</w:t>
      </w:r>
      <w:proofErr w:type="spellEnd"/>
      <w:r w:rsidRPr="00F918E8">
        <w:t xml:space="preserve"> (218.5 mL, 218.5 mmol, 1M in THF) was added dropwise to the mixture at -78 °C. The reaction mixture was stirred at -78 °C for 2 hours and warmed up to 25 °C for another 16 hours. The reaction mixture was poured into saturated NH</w:t>
      </w:r>
      <w:r w:rsidRPr="00F918E8">
        <w:rPr>
          <w:vertAlign w:val="subscript"/>
        </w:rPr>
        <w:t>4</w:t>
      </w:r>
      <w:r w:rsidRPr="00F918E8">
        <w:t xml:space="preserve">Cl solution and extracted with </w:t>
      </w:r>
      <w:proofErr w:type="gramStart"/>
      <w:r w:rsidRPr="00F918E8">
        <w:t>EtOAc,</w:t>
      </w:r>
      <w:proofErr w:type="gramEnd"/>
      <w:r w:rsidRPr="00F918E8">
        <w:t xml:space="preserve"> the combined organic phase was concentrated under reduced pressure to give a residue. The residue was purified by flash silica gel chromatography (ISCO®; 330 g </w:t>
      </w:r>
      <w:proofErr w:type="spellStart"/>
      <w:r w:rsidRPr="00F918E8">
        <w:t>SepaFlash</w:t>
      </w:r>
      <w:proofErr w:type="spellEnd"/>
      <w:r w:rsidRPr="00F918E8">
        <w:t xml:space="preserve">® Silica Flash Column, Eluent of 0-20% EtOAc/petroleum ether) and the eluent was concentrated to give the title compound as yellow oil (6.0 g, 42.19 mmol, 38% yield). </w:t>
      </w:r>
    </w:p>
    <w:p w14:paraId="42DB9C9C"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4.21 – 4.03 (m, 2H), 1.72 – 1.63 (m, 1H), 1.26 (t, </w:t>
      </w:r>
      <w:r w:rsidRPr="00F918E8">
        <w:rPr>
          <w:i/>
          <w:iCs/>
        </w:rPr>
        <w:t>J</w:t>
      </w:r>
      <w:r w:rsidRPr="00F918E8">
        <w:t xml:space="preserve"> = 7.1 Hz, 3H), 1.22 (d, </w:t>
      </w:r>
      <w:r w:rsidRPr="00F918E8">
        <w:rPr>
          <w:i/>
          <w:iCs/>
        </w:rPr>
        <w:t>J</w:t>
      </w:r>
      <w:r w:rsidRPr="00F918E8">
        <w:t xml:space="preserve"> = 7.0 Hz, 3H), 0.99 – 0.87 (m, 1H), 0.55 – 0.42 (m, 2H), 0.33 – 0.22 (m, 1H), 0.17 – 0.02 (m, 1H).</w:t>
      </w:r>
    </w:p>
    <w:p w14:paraId="7E13D3B3" w14:textId="77777777" w:rsidR="00AA6201" w:rsidRPr="00F918E8" w:rsidRDefault="00AA6201" w:rsidP="00F918E8">
      <w:pPr>
        <w:jc w:val="left"/>
      </w:pPr>
      <w:r w:rsidRPr="00F918E8">
        <w:t>Rf = 0.4 (silica, petroleum ether: EtOAc 10:1).</w:t>
      </w:r>
    </w:p>
    <w:p w14:paraId="59AD81B9" w14:textId="1E55791B" w:rsidR="00AA6201" w:rsidRPr="00F918E8" w:rsidRDefault="00AA6201" w:rsidP="00F918E8">
      <w:pPr>
        <w:jc w:val="left"/>
      </w:pPr>
    </w:p>
    <w:p w14:paraId="70566E3F" w14:textId="77777777" w:rsidR="00AA6201" w:rsidRPr="00F918E8" w:rsidRDefault="00AA6201" w:rsidP="00F918E8">
      <w:pPr>
        <w:jc w:val="left"/>
      </w:pPr>
    </w:p>
    <w:p w14:paraId="3ED05123" w14:textId="556993B2" w:rsidR="00AA6201" w:rsidRPr="00F918E8" w:rsidRDefault="009F504A" w:rsidP="00F918E8">
      <w:pPr>
        <w:jc w:val="left"/>
        <w:rPr>
          <w:iCs/>
        </w:rPr>
      </w:pPr>
      <w:r w:rsidRPr="009F504A">
        <w:rPr>
          <w:i/>
        </w:rPr>
        <w:t>d</w:t>
      </w:r>
      <w:r w:rsidR="00AA6201" w:rsidRPr="009F504A">
        <w:rPr>
          <w:i/>
        </w:rPr>
        <w:t>iethyl 2-cyclopropyl-3-hydroxy-2-methylsuccinate</w:t>
      </w:r>
      <w:r w:rsidR="00AA6201" w:rsidRPr="00F918E8">
        <w:rPr>
          <w:iCs/>
        </w:rPr>
        <w:t xml:space="preserve">  </w:t>
      </w:r>
    </w:p>
    <w:p w14:paraId="58C57512" w14:textId="03320B29" w:rsidR="00AA6201" w:rsidRPr="00F918E8" w:rsidRDefault="00C60F1C" w:rsidP="00C60F1C">
      <w:pPr>
        <w:jc w:val="center"/>
        <w:rPr>
          <w:i/>
        </w:rPr>
      </w:pPr>
      <w:r w:rsidRPr="00F918E8">
        <w:object w:dxaOrig="4740" w:dyaOrig="1574" w14:anchorId="729EE243">
          <v:shape id="_x0000_i1083" type="#_x0000_t75" style="width:236.25pt;height:77.25pt" o:ole="">
            <v:imagedata r:id="rId155" o:title=""/>
          </v:shape>
          <o:OLEObject Type="Embed" ProgID="ChemDraw_x64.Document.6.0" ShapeID="_x0000_i1083" DrawAspect="Content" ObjectID="_1802575463" r:id="rId156"/>
        </w:object>
      </w:r>
    </w:p>
    <w:p w14:paraId="2A2906B6" w14:textId="77777777" w:rsidR="00AA6201" w:rsidRPr="00F918E8" w:rsidRDefault="00AA6201" w:rsidP="00F918E8">
      <w:pPr>
        <w:jc w:val="left"/>
      </w:pPr>
      <w:r w:rsidRPr="00F918E8">
        <w:t>To a solution of ethyl 2-cyclopropylpropanoate (6.0 g, 42.19 mmol) in THF (60 mL) was added LDA (42.19 mL, 84.39 mmol, 2M in mixture of THF and heptane) at -65 °C under N</w:t>
      </w:r>
      <w:r w:rsidRPr="00F918E8">
        <w:rPr>
          <w:vertAlign w:val="subscript"/>
        </w:rPr>
        <w:t>2</w:t>
      </w:r>
      <w:r w:rsidRPr="00F918E8">
        <w:t>. The reaction solution was stirred at 25 °C for 2 hours. Then ethyl 2-oxoacetate (25.85 g, 50% in toluene, 126.6 mmol) was added dropwise to the mixture at -65 °C. The reaction solution was stirred at 25 °C for 16 hours. The reaction mixture was quenched with saturated solution of NH</w:t>
      </w:r>
      <w:r w:rsidRPr="00F918E8">
        <w:rPr>
          <w:vertAlign w:val="subscript"/>
        </w:rPr>
        <w:t>4</w:t>
      </w:r>
      <w:r w:rsidRPr="00F918E8">
        <w:t>Cl, extracted with EtOAc. The combined organic phase was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silica gel chromatography (ISCO®; 220 g </w:t>
      </w:r>
      <w:proofErr w:type="spellStart"/>
      <w:r w:rsidRPr="00F918E8">
        <w:t>SepaFlash</w:t>
      </w:r>
      <w:proofErr w:type="spellEnd"/>
      <w:r w:rsidRPr="00F918E8">
        <w:t xml:space="preserve">® Silica Flash Column, Eluent of 0-20% EtOAc/petroleum ether) to give the title compound as yellow oil (3.50 g, 14.33 mmol, 34% yield). </w:t>
      </w:r>
    </w:p>
    <w:p w14:paraId="48D4DAC4"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4.61 – 4.41 (m, 1H), 4.29 – 4.09 (m, 4H), 3.38 – 3.08 (m, 1H), 1.34 – 1.19 (m, 7H), 0.94 – 0.82 (m, 3H), 0.54 – 0.17 (m, 4H).</w:t>
      </w:r>
    </w:p>
    <w:p w14:paraId="28D96474" w14:textId="77777777" w:rsidR="00AA6201" w:rsidRPr="00F918E8" w:rsidRDefault="00AA6201" w:rsidP="00F918E8">
      <w:pPr>
        <w:jc w:val="left"/>
      </w:pPr>
      <w:r w:rsidRPr="00F918E8">
        <w:t>Rf = 0.2 (silica, petroleum ether: EtOAc 10: 1).</w:t>
      </w:r>
    </w:p>
    <w:p w14:paraId="36EF790D" w14:textId="5C4C986E" w:rsidR="00AA6201" w:rsidRPr="00F918E8" w:rsidRDefault="00AA6201" w:rsidP="00F918E8">
      <w:pPr>
        <w:jc w:val="left"/>
      </w:pPr>
    </w:p>
    <w:p w14:paraId="1C03C96F" w14:textId="521CAC80" w:rsidR="00AA6201" w:rsidRPr="00B147CD" w:rsidRDefault="00AA6201" w:rsidP="00F918E8">
      <w:pPr>
        <w:jc w:val="left"/>
        <w:rPr>
          <w:i/>
        </w:rPr>
      </w:pPr>
      <w:r w:rsidRPr="00B147CD">
        <w:rPr>
          <w:i/>
        </w:rPr>
        <w:t xml:space="preserve">2-cyclopropyl-3-hydroxy-2-methylsuccinic acid </w:t>
      </w:r>
    </w:p>
    <w:p w14:paraId="58535567" w14:textId="6D2A987D" w:rsidR="00AA6201" w:rsidRPr="00F918E8" w:rsidRDefault="00DB5C09" w:rsidP="0060595D">
      <w:pPr>
        <w:jc w:val="center"/>
      </w:pPr>
      <w:r w:rsidRPr="00F918E8">
        <w:object w:dxaOrig="5272" w:dyaOrig="1464" w14:anchorId="6C39ACA7">
          <v:shape id="_x0000_i1084" type="#_x0000_t75" style="width:263.25pt;height:74.25pt" o:ole="">
            <v:imagedata r:id="rId157" o:title=""/>
          </v:shape>
          <o:OLEObject Type="Embed" ProgID="ChemDraw_x64.Document.6.0" ShapeID="_x0000_i1084" DrawAspect="Content" ObjectID="_1802575464" r:id="rId158"/>
        </w:object>
      </w:r>
    </w:p>
    <w:p w14:paraId="757568B3" w14:textId="3FEC4C2A" w:rsidR="00AA6201" w:rsidRPr="00F918E8" w:rsidRDefault="00AA6201" w:rsidP="00F918E8">
      <w:pPr>
        <w:jc w:val="left"/>
      </w:pPr>
      <w:r w:rsidRPr="00F918E8">
        <w:t>To a solution of diethyl 2-cyclopropyl-3-hydroxy-2-methylsuccinate (4.2 g, 17.19 mmol) in H</w:t>
      </w:r>
      <w:r w:rsidRPr="00F918E8">
        <w:rPr>
          <w:vertAlign w:val="subscript"/>
        </w:rPr>
        <w:t>2</w:t>
      </w:r>
      <w:r w:rsidRPr="00F918E8">
        <w:t xml:space="preserve">O (42 mL) was added NaOH (2.75 g, 68.77 mmol). The mixture was stirred at 100 °C for 1 hour. The mixture was purified by preparative reversed phase chromatography (220 g of </w:t>
      </w:r>
      <w:r w:rsidRPr="00AC03BA">
        <w:t>XB - C1</w:t>
      </w:r>
      <w:r w:rsidR="005E3D8A">
        <w:t>8</w:t>
      </w:r>
      <w:r w:rsidRPr="00F918E8">
        <w:t xml:space="preserve">, 20 - 45 </w:t>
      </w:r>
      <w:proofErr w:type="spellStart"/>
      <w:r w:rsidRPr="00F918E8">
        <w:t>μm</w:t>
      </w:r>
      <w:proofErr w:type="spellEnd"/>
      <w:r w:rsidRPr="00F918E8">
        <w:t xml:space="preserve">,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0 - 20% in 20 min, flow rate: 40 mL/min; column temperature: R.T. Wavelength: 220 nm/254 nm) to the title compound as a white solid (3.00 g, 15.94 mmol, 93% yield) directly used for next step.</w:t>
      </w:r>
    </w:p>
    <w:p w14:paraId="343E9B02" w14:textId="3C3B4431" w:rsidR="00AA6201" w:rsidRPr="00790D8E" w:rsidRDefault="00AA6201" w:rsidP="00F918E8">
      <w:pPr>
        <w:jc w:val="left"/>
        <w:rPr>
          <w:lang w:val="de-CH"/>
        </w:rPr>
      </w:pPr>
      <w:r w:rsidRPr="00790D8E">
        <w:rPr>
          <w:lang w:val="de-CH"/>
        </w:rPr>
        <w:t>LCMS-5: Rt = 0.075 min; MS: m/z (M-H)</w:t>
      </w:r>
      <w:r w:rsidRPr="00790D8E">
        <w:rPr>
          <w:vertAlign w:val="superscript"/>
          <w:lang w:val="de-CH"/>
        </w:rPr>
        <w:t>+</w:t>
      </w:r>
      <w:r w:rsidRPr="00790D8E">
        <w:rPr>
          <w:lang w:val="de-CH"/>
        </w:rPr>
        <w:t>: 187.1</w:t>
      </w:r>
    </w:p>
    <w:p w14:paraId="60CD587E" w14:textId="60CC9217" w:rsidR="00AA6201" w:rsidRPr="00790D8E" w:rsidRDefault="00AA6201" w:rsidP="00F918E8">
      <w:pPr>
        <w:jc w:val="left"/>
        <w:rPr>
          <w:lang w:val="de-CH"/>
        </w:rPr>
      </w:pPr>
    </w:p>
    <w:p w14:paraId="40C8BF87" w14:textId="21350D1C" w:rsidR="00AA6201" w:rsidRPr="00B147CD" w:rsidRDefault="00AA6201" w:rsidP="00F918E8">
      <w:pPr>
        <w:jc w:val="left"/>
        <w:rPr>
          <w:i/>
          <w:iCs/>
          <w:lang w:val="de-CH"/>
        </w:rPr>
      </w:pPr>
      <w:r w:rsidRPr="00B147CD">
        <w:rPr>
          <w:i/>
          <w:iCs/>
          <w:lang w:val="de-CH"/>
        </w:rPr>
        <w:t xml:space="preserve">(2R*,3R*)-4-(benzyloxy)-2-cyclopropyl-3-hydroxy-2-methyl-4-oxobutanoic acid (diastereomers) &amp; (2R*, 3S*)-4-(benzyloxy)-2-cyclopropyl-3-hydroxy-2-methyl-4-oxobutanoic acid </w:t>
      </w:r>
    </w:p>
    <w:p w14:paraId="70686B24" w14:textId="77777777" w:rsidR="00AA6201" w:rsidRPr="00F918E8" w:rsidRDefault="00AA6201" w:rsidP="0060595D">
      <w:pPr>
        <w:jc w:val="center"/>
      </w:pPr>
      <w:r w:rsidRPr="00F918E8">
        <w:object w:dxaOrig="5955" w:dyaOrig="4485" w14:anchorId="373A32C5">
          <v:shape id="_x0000_i1085" type="#_x0000_t75" style="width:297.75pt;height:224.25pt" o:ole="">
            <v:imagedata r:id="rId159" o:title=""/>
          </v:shape>
          <o:OLEObject Type="Embed" ProgID="ChemDraw_x64.Document.6.0" ShapeID="_x0000_i1085" DrawAspect="Content" ObjectID="_1802575465" r:id="rId160"/>
        </w:object>
      </w:r>
    </w:p>
    <w:p w14:paraId="70E340C2" w14:textId="1FA3B627" w:rsidR="00AA6201" w:rsidRPr="00F918E8" w:rsidRDefault="00AA6201" w:rsidP="00F918E8">
      <w:pPr>
        <w:jc w:val="left"/>
      </w:pPr>
      <w:r w:rsidRPr="00F918E8">
        <w:t>A solution of 2-cyclopropyl-3-hydroxy-2-methylsuccinic acid (3 g, 15.94 mmol) in TFAA (10.05 g, 6.76 mL, 47.83 mmol) was stirred at 25 °C for 2 hours. The mixture was concentrated and benzyl alcohol (6.9 g, 6.63 mL, 63.77 mmol) was added to the mixture. The mixture was stirred at 25 °C for 16 hours. LCMS showed 5.5%  and 9% of desired MW  LCMS: Rt = 0.935 min, 1.002 min; MS m/z [</w:t>
      </w:r>
      <w:proofErr w:type="spellStart"/>
      <w:r w:rsidRPr="00F918E8">
        <w:t>M+Na</w:t>
      </w:r>
      <w:proofErr w:type="spellEnd"/>
      <w:r w:rsidRPr="00F918E8">
        <w:t>]</w:t>
      </w:r>
      <w:r w:rsidRPr="00F918E8">
        <w:rPr>
          <w:vertAlign w:val="superscript"/>
        </w:rPr>
        <w:t>+</w:t>
      </w:r>
      <w:r w:rsidRPr="00F918E8">
        <w:t xml:space="preserve">: 301.0; The mixture was purified by preparative reversed phase HPLC (220 g of XB - C18, 20 - 45 </w:t>
      </w:r>
      <w:proofErr w:type="spellStart"/>
      <w:r w:rsidRPr="00F918E8">
        <w:t>μm</w:t>
      </w:r>
      <w:proofErr w:type="spellEnd"/>
      <w:r w:rsidRPr="00F918E8">
        <w:t xml:space="preserve">, 100 </w:t>
      </w:r>
      <w:r w:rsidRPr="00F918E8">
        <w:rPr>
          <w:rFonts w:ascii="Cambria Math" w:hAnsi="Cambria Math" w:cs="Cambria Math"/>
        </w:rPr>
        <w:t>Å</w:t>
      </w:r>
      <w:r w:rsidRPr="00F918E8">
        <w:t>; mobile phase: A for H</w:t>
      </w:r>
      <w:r w:rsidRPr="00F918E8">
        <w:rPr>
          <w:vertAlign w:val="subscript"/>
        </w:rPr>
        <w:t>2</w:t>
      </w:r>
      <w:r w:rsidRPr="00F918E8">
        <w:t xml:space="preserve">O + 0.1% FA and B for acetonitrile; gradient: B 0 - 60% in 20 min, flow rate: 100 mL/min; column temperature: R.T. Wavelength: 220 nm/254 nm) and then purified by flash silica gel chromatography (ISCO®; 120 g </w:t>
      </w:r>
      <w:proofErr w:type="spellStart"/>
      <w:r w:rsidRPr="00F918E8">
        <w:t>SepaFlash</w:t>
      </w:r>
      <w:proofErr w:type="spellEnd"/>
      <w:r w:rsidRPr="00F918E8">
        <w:t>® Silica Flash Column, Eluent of 0-100% EA/PE) and the eluent was concentrated to give racemic (</w:t>
      </w:r>
      <w:r w:rsidRPr="00F918E8">
        <w:rPr>
          <w:i/>
          <w:iCs/>
        </w:rPr>
        <w:t>2R*,</w:t>
      </w:r>
      <w:r w:rsidR="003F025D">
        <w:rPr>
          <w:i/>
          <w:iCs/>
        </w:rPr>
        <w:t xml:space="preserve"> </w:t>
      </w:r>
      <w:r w:rsidRPr="00F918E8">
        <w:rPr>
          <w:i/>
          <w:iCs/>
        </w:rPr>
        <w:t>3R</w:t>
      </w:r>
      <w:r w:rsidRPr="00F918E8">
        <w:t xml:space="preserve">*)-4-(benzyloxy)-2-cyclopropyl-3-hydroxy-2-methyl-4-oxobutanoic acid  as the first eluting peak (colorless oil, 680 mg, 2.44 mmol, 15% yield). </w:t>
      </w:r>
    </w:p>
    <w:p w14:paraId="593835E8" w14:textId="77777777" w:rsidR="00AA6201" w:rsidRPr="003F0249" w:rsidRDefault="00AA6201" w:rsidP="00F918E8">
      <w:pPr>
        <w:jc w:val="left"/>
      </w:pPr>
      <w:r w:rsidRPr="00F918E8">
        <w:rPr>
          <w:vertAlign w:val="superscript"/>
        </w:rPr>
        <w:t>1</w:t>
      </w:r>
      <w:r w:rsidRPr="00F918E8">
        <w:t xml:space="preserve">H </w:t>
      </w:r>
      <w:r w:rsidRPr="003F0249">
        <w:t>NMR (400 MHz, CDCl</w:t>
      </w:r>
      <w:r w:rsidRPr="003F0249">
        <w:rPr>
          <w:vertAlign w:val="subscript"/>
        </w:rPr>
        <w:t>3</w:t>
      </w:r>
      <w:r w:rsidRPr="003F0249">
        <w:t>) δ 7.43 – 7.30 (m, 5H), 5.21 (s, 2H), 4.57 (s, 1H), 1.32 – 1.23 (m, 1H), 0.90 (s, 3H), 0.51 – 0.31 (m, 3H), 0.29 – 0.15 (m, 1H).</w:t>
      </w:r>
    </w:p>
    <w:p w14:paraId="5C78E09E" w14:textId="349302BD" w:rsidR="00AA6201" w:rsidRPr="003F0249" w:rsidRDefault="00AA6201" w:rsidP="00F918E8">
      <w:pPr>
        <w:jc w:val="left"/>
      </w:pPr>
      <w:r w:rsidRPr="003F0249">
        <w:t xml:space="preserve">HPLC-2: Rt = 1.267 min; 95% purity </w:t>
      </w:r>
    </w:p>
    <w:p w14:paraId="5E16E507" w14:textId="2FCBEDC5" w:rsidR="00AA6201" w:rsidRPr="003F0249" w:rsidRDefault="006E5E3D" w:rsidP="00F918E8">
      <w:pPr>
        <w:jc w:val="left"/>
      </w:pPr>
      <w:r w:rsidRPr="003F0249">
        <w:t>T</w:t>
      </w:r>
      <w:r w:rsidR="00AA6201" w:rsidRPr="003F0249">
        <w:t xml:space="preserve">he racemate of (2R*, 3S*)-4-(benzyloxy)-2-cyclopropyl-3-hydroxy-2-methyl-4-oxobutanoic acid was obtained as the second eluting peak (white solid, 660 mg, </w:t>
      </w:r>
      <w:r w:rsidR="005B29E5" w:rsidRPr="003F0249">
        <w:t>2.37</w:t>
      </w:r>
      <w:r w:rsidR="00444136" w:rsidRPr="003F0249">
        <w:t xml:space="preserve"> mmol, </w:t>
      </w:r>
      <w:r w:rsidR="00AA6201" w:rsidRPr="003F0249">
        <w:t xml:space="preserve">14% yield). </w:t>
      </w:r>
    </w:p>
    <w:p w14:paraId="2F5D1343" w14:textId="77777777" w:rsidR="00AA6201" w:rsidRPr="003F0249" w:rsidRDefault="00AA6201" w:rsidP="00F918E8">
      <w:pPr>
        <w:jc w:val="left"/>
      </w:pPr>
      <w:r w:rsidRPr="003F0249">
        <w:rPr>
          <w:vertAlign w:val="superscript"/>
        </w:rPr>
        <w:t>1</w:t>
      </w:r>
      <w:r w:rsidRPr="003F0249">
        <w:t>H NMR (400 MHz, CDCl</w:t>
      </w:r>
      <w:r w:rsidRPr="003F0249">
        <w:rPr>
          <w:vertAlign w:val="subscript"/>
        </w:rPr>
        <w:t>3</w:t>
      </w:r>
      <w:r w:rsidRPr="003F0249">
        <w:t xml:space="preserve">) δ 7.42 – 7.29 (m, 5H), 5.24 (d, </w:t>
      </w:r>
      <w:r w:rsidRPr="003F0249">
        <w:rPr>
          <w:i/>
          <w:iCs/>
        </w:rPr>
        <w:t>J</w:t>
      </w:r>
      <w:r w:rsidRPr="003F0249">
        <w:t xml:space="preserve"> = 12.1 Hz, 1H), 5.20 (d, </w:t>
      </w:r>
      <w:r w:rsidRPr="003F0249">
        <w:rPr>
          <w:i/>
          <w:iCs/>
        </w:rPr>
        <w:t>J</w:t>
      </w:r>
      <w:r w:rsidRPr="003F0249">
        <w:t xml:space="preserve"> = 12.1 Hz, 1H), 4.57 (s, 1H), 1.20 – 1.08 (m, 1H), 0.86 (s, 3H), 0.52 – 0.18 (m, 4H).</w:t>
      </w:r>
    </w:p>
    <w:p w14:paraId="20B8C363" w14:textId="3BEFE16E" w:rsidR="00AA6201" w:rsidRPr="00F918E8" w:rsidRDefault="00AA6201" w:rsidP="00F918E8">
      <w:pPr>
        <w:jc w:val="left"/>
      </w:pPr>
      <w:r w:rsidRPr="003F0249">
        <w:t>HPLC-2: Rt</w:t>
      </w:r>
      <w:r w:rsidRPr="00F918E8">
        <w:t xml:space="preserve"> = 1.349 min; 91% purity</w:t>
      </w:r>
    </w:p>
    <w:p w14:paraId="6B2C82D5" w14:textId="77777777" w:rsidR="00AA6201" w:rsidRPr="00F918E8" w:rsidRDefault="00AA6201" w:rsidP="00F918E8">
      <w:pPr>
        <w:jc w:val="left"/>
      </w:pPr>
    </w:p>
    <w:p w14:paraId="25A4055D" w14:textId="2A298553" w:rsidR="00AA6201" w:rsidRPr="00F918E8" w:rsidRDefault="00AA6201" w:rsidP="00F918E8">
      <w:pPr>
        <w:jc w:val="left"/>
        <w:rPr>
          <w:b/>
          <w:bCs/>
        </w:rPr>
      </w:pPr>
    </w:p>
    <w:p w14:paraId="206E8E7D" w14:textId="2BE63CBA" w:rsidR="00AA6201" w:rsidRPr="00F918E8" w:rsidRDefault="00AA6201" w:rsidP="00F918E8">
      <w:pPr>
        <w:jc w:val="left"/>
      </w:pPr>
    </w:p>
    <w:p w14:paraId="4C5D12BF" w14:textId="68B188A0" w:rsidR="00AA6201" w:rsidRPr="00B147CD" w:rsidRDefault="00AA6201" w:rsidP="00F918E8">
      <w:pPr>
        <w:jc w:val="left"/>
        <w:rPr>
          <w:i/>
        </w:rPr>
      </w:pPr>
      <w:r w:rsidRPr="00B147CD">
        <w:rPr>
          <w:i/>
        </w:rPr>
        <w:t>(2R</w:t>
      </w:r>
      <w:r w:rsidR="00DF4D5C" w:rsidRPr="00B147CD">
        <w:rPr>
          <w:i/>
        </w:rPr>
        <w:t>*</w:t>
      </w:r>
      <w:r w:rsidRPr="00B147CD">
        <w:rPr>
          <w:i/>
        </w:rPr>
        <w:t>,3S</w:t>
      </w:r>
      <w:r w:rsidR="001D64CC" w:rsidRPr="00B147CD">
        <w:rPr>
          <w:i/>
        </w:rPr>
        <w:t>*</w:t>
      </w:r>
      <w:r w:rsidRPr="00B147CD">
        <w:rPr>
          <w:i/>
        </w:rPr>
        <w:t xml:space="preserve">)-benzyl-3-cyclopropyl-3-methyl-4-oxooxetane-2-carboxylate </w:t>
      </w:r>
    </w:p>
    <w:p w14:paraId="29A51237" w14:textId="4759D5CB" w:rsidR="00AA6201" w:rsidRPr="00F918E8" w:rsidRDefault="001D64CC" w:rsidP="001D64CC">
      <w:pPr>
        <w:jc w:val="center"/>
      </w:pPr>
      <w:r w:rsidRPr="00F918E8">
        <w:object w:dxaOrig="4819" w:dyaOrig="1764" w14:anchorId="70C67621">
          <v:shape id="_x0000_i1086" type="#_x0000_t75" style="width:242.25pt;height:87.75pt" o:ole="">
            <v:imagedata r:id="rId161" o:title=""/>
          </v:shape>
          <o:OLEObject Type="Embed" ProgID="ChemDraw_x64.Document.6.0" ShapeID="_x0000_i1086" DrawAspect="Content" ObjectID="_1802575466" r:id="rId162"/>
        </w:object>
      </w:r>
    </w:p>
    <w:p w14:paraId="49A5539D" w14:textId="77777777" w:rsidR="001C6922" w:rsidRDefault="00AA6201" w:rsidP="00F918E8">
      <w:pPr>
        <w:jc w:val="left"/>
      </w:pPr>
      <w:r w:rsidRPr="00F918E8">
        <w:t>To a solution of racemic (</w:t>
      </w:r>
      <w:r w:rsidRPr="00F918E8">
        <w:rPr>
          <w:i/>
          <w:iCs/>
        </w:rPr>
        <w:t>2R*, 3S</w:t>
      </w:r>
      <w:r w:rsidRPr="00F918E8">
        <w:t xml:space="preserve">*)-4-(benzyloxy)-2-cyclopropyl-3-hydroxy-2-methyl-4-oxobutanoic acid (second eluting peak, 655 mg, 2.35 mmol) in DCM (65 mL) was added TEA (714 mg, 984 </w:t>
      </w:r>
      <w:proofErr w:type="spellStart"/>
      <w:r w:rsidRPr="00F918E8">
        <w:t>μL</w:t>
      </w:r>
      <w:proofErr w:type="spellEnd"/>
      <w:r w:rsidRPr="00F918E8">
        <w:t xml:space="preserve">, 7.06 mmol) and </w:t>
      </w:r>
      <w:proofErr w:type="spellStart"/>
      <w:r w:rsidRPr="00F918E8">
        <w:t>PyBOP</w:t>
      </w:r>
      <w:proofErr w:type="spellEnd"/>
      <w:r w:rsidRPr="00F918E8">
        <w:t xml:space="preserve"> (1.84 g, 3.53 mmol). The reaction mixture was stirred at 25 °C for 2 hours. The mixture was quenched with H</w:t>
      </w:r>
      <w:r w:rsidRPr="00F918E8">
        <w:rPr>
          <w:vertAlign w:val="subscript"/>
        </w:rPr>
        <w:t>2</w:t>
      </w:r>
      <w:r w:rsidRPr="00F918E8">
        <w:t>O, extracted with DCM. The combined organic phase</w:t>
      </w:r>
      <w:r w:rsidR="00A55ECE">
        <w:t>s were</w:t>
      </w:r>
      <w:r w:rsidRPr="00F918E8">
        <w:t xml:space="preserve">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silica gel chromatography (ISCO®; 40 g </w:t>
      </w:r>
      <w:proofErr w:type="spellStart"/>
      <w:r w:rsidRPr="00F918E8">
        <w:t>SepaFlash</w:t>
      </w:r>
      <w:proofErr w:type="spellEnd"/>
      <w:r w:rsidRPr="00F918E8">
        <w:t>® Silica Flash Column, Eluent of 0-50% EtOAc/ petroleum ether) to give the title compound as yellow oil (490 mg, 1.88 mmol, 79% yield).</w:t>
      </w:r>
    </w:p>
    <w:p w14:paraId="0D0EA18D" w14:textId="273AFD31" w:rsidR="00AA6201" w:rsidRPr="00F918E8" w:rsidRDefault="001C6922" w:rsidP="00F918E8">
      <w:pPr>
        <w:jc w:val="left"/>
      </w:pPr>
      <w:r w:rsidRPr="001C6922">
        <w:t>The relative stereochemistry</w:t>
      </w:r>
      <w:r w:rsidR="00AA6201" w:rsidRPr="001C6922">
        <w:t xml:space="preserve"> by 2D</w:t>
      </w:r>
      <w:r w:rsidR="00BC5354" w:rsidRPr="001C6922">
        <w:t xml:space="preserve"> </w:t>
      </w:r>
      <w:r w:rsidR="00AA6201" w:rsidRPr="001C6922">
        <w:t>NMR(NOESY).</w:t>
      </w:r>
      <w:r w:rsidR="00AA6201" w:rsidRPr="00F918E8">
        <w:t xml:space="preserve"> </w:t>
      </w:r>
    </w:p>
    <w:p w14:paraId="0558444A"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7.47 – 7.30 (m, 5H), 5.27 (s, 2H), 4.69 (s, 1H), 1.26 (s, 3H), 1.21 – 1.11 (m, 1H), 0.70 – 0.58 (m, 3H), 0.49 – 0.36 (m, 1H).</w:t>
      </w:r>
    </w:p>
    <w:p w14:paraId="264088DA" w14:textId="1D31EE5F" w:rsidR="00AA6201" w:rsidRPr="00F918E8" w:rsidRDefault="00AA6201" w:rsidP="00F918E8">
      <w:pPr>
        <w:jc w:val="left"/>
      </w:pPr>
      <w:r w:rsidRPr="00F918E8">
        <w:t xml:space="preserve">HPLC-2: Rt = 1.604 min; 96.7% purity </w:t>
      </w:r>
    </w:p>
    <w:p w14:paraId="14CECEFE" w14:textId="77777777" w:rsidR="00AA6201" w:rsidRPr="00F918E8" w:rsidRDefault="00AA6201" w:rsidP="00F918E8">
      <w:pPr>
        <w:jc w:val="left"/>
      </w:pPr>
      <w:r w:rsidRPr="00F918E8">
        <w:t>Rf = 0.5 (silica, petroleum ether: EtOAc 5:1)</w:t>
      </w:r>
    </w:p>
    <w:p w14:paraId="5CE797CD" w14:textId="7B283B74" w:rsidR="00AA6201" w:rsidRPr="00F918E8" w:rsidRDefault="00AA6201" w:rsidP="00F918E8">
      <w:pPr>
        <w:jc w:val="left"/>
        <w:rPr>
          <w:bCs/>
        </w:rPr>
      </w:pPr>
    </w:p>
    <w:p w14:paraId="3BB76FC9" w14:textId="1C145349" w:rsidR="00AA6201" w:rsidRPr="00F918E8" w:rsidRDefault="00AA6201" w:rsidP="00F918E8">
      <w:pPr>
        <w:jc w:val="left"/>
      </w:pPr>
    </w:p>
    <w:p w14:paraId="07484378" w14:textId="5FE93546" w:rsidR="00AA6201" w:rsidRPr="003F0249" w:rsidRDefault="00AA6201" w:rsidP="00F918E8">
      <w:pPr>
        <w:jc w:val="left"/>
        <w:rPr>
          <w:iCs/>
        </w:rPr>
      </w:pPr>
      <w:r w:rsidRPr="003F0249">
        <w:rPr>
          <w:iCs/>
        </w:rPr>
        <w:t>(</w:t>
      </w:r>
      <w:r w:rsidRPr="003F0249">
        <w:rPr>
          <w:i/>
        </w:rPr>
        <w:t>2</w:t>
      </w:r>
      <w:proofErr w:type="gramStart"/>
      <w:r w:rsidRPr="003F0249">
        <w:rPr>
          <w:i/>
        </w:rPr>
        <w:t>R,RS</w:t>
      </w:r>
      <w:proofErr w:type="gramEnd"/>
      <w:r w:rsidRPr="003F0249">
        <w:rPr>
          <w:iCs/>
        </w:rPr>
        <w:t xml:space="preserve">)-benzyl-3-cyclopropyl-3-methyl-4-oxooxetane-2-carboxylate </w:t>
      </w:r>
    </w:p>
    <w:p w14:paraId="7A511713" w14:textId="77777777" w:rsidR="00AA6201" w:rsidRPr="003F0249" w:rsidRDefault="00AA6201" w:rsidP="003F0249">
      <w:pPr>
        <w:jc w:val="center"/>
      </w:pPr>
      <w:r w:rsidRPr="003F0249">
        <w:object w:dxaOrig="4800" w:dyaOrig="1755" w14:anchorId="70FFF805">
          <v:shape id="_x0000_i1087" type="#_x0000_t75" style="width:240pt;height:87.75pt" o:ole="">
            <v:imagedata r:id="rId163" o:title=""/>
          </v:shape>
          <o:OLEObject Type="Embed" ProgID="ChemDraw_x64.Document.6.0" ShapeID="_x0000_i1087" DrawAspect="Content" ObjectID="_1802575467" r:id="rId164"/>
        </w:object>
      </w:r>
    </w:p>
    <w:p w14:paraId="13EF34DB" w14:textId="77777777" w:rsidR="00AA6201" w:rsidRPr="003F0249" w:rsidRDefault="00AA6201" w:rsidP="003F0249">
      <w:r w:rsidRPr="003F0249">
        <w:t>To a solution of racemic (</w:t>
      </w:r>
      <w:r w:rsidRPr="003F0249">
        <w:rPr>
          <w:i/>
          <w:iCs/>
        </w:rPr>
        <w:t>2R*, 3R</w:t>
      </w:r>
      <w:r w:rsidRPr="003F0249">
        <w:t xml:space="preserve">*)-4-(benzyloxy)-2-cyclopropyl-3-hydroxy-2-methyl-4-oxobutanoic acid (first eluting peak, 675 mg, 2.43mmol) in DCM (67 mL) was added TEA (736 mg, 1001 </w:t>
      </w:r>
      <w:proofErr w:type="spellStart"/>
      <w:r w:rsidRPr="003F0249">
        <w:t>μL</w:t>
      </w:r>
      <w:proofErr w:type="spellEnd"/>
      <w:r w:rsidRPr="003F0249">
        <w:t xml:space="preserve">, 7.3 mmol) and </w:t>
      </w:r>
      <w:proofErr w:type="spellStart"/>
      <w:r w:rsidRPr="003F0249">
        <w:t>PyBOP</w:t>
      </w:r>
      <w:proofErr w:type="spellEnd"/>
      <w:r w:rsidRPr="003F0249">
        <w:t xml:space="preserve"> (1.89 g, 3.63 mmol). The reaction mixture was stirred at 25 °C for 2 hours. The mixture was quenched with H</w:t>
      </w:r>
      <w:r w:rsidRPr="003F0249">
        <w:rPr>
          <w:vertAlign w:val="subscript"/>
        </w:rPr>
        <w:t>2</w:t>
      </w:r>
      <w:r w:rsidRPr="003F0249">
        <w:t>O, extracted with DCM. The combined organic phase dried over anhydrous Na</w:t>
      </w:r>
      <w:r w:rsidRPr="003F0249">
        <w:rPr>
          <w:vertAlign w:val="subscript"/>
        </w:rPr>
        <w:t>2</w:t>
      </w:r>
      <w:r w:rsidRPr="003F0249">
        <w:t>SO</w:t>
      </w:r>
      <w:r w:rsidRPr="003F0249">
        <w:rPr>
          <w:vertAlign w:val="subscript"/>
        </w:rPr>
        <w:t>4</w:t>
      </w:r>
      <w:r w:rsidRPr="003F0249">
        <w:t xml:space="preserve">, filtered and concentrated in vacuum. The residue was purified by flash silica gel chromatography (ISCO®; 40 g </w:t>
      </w:r>
      <w:proofErr w:type="spellStart"/>
      <w:r w:rsidRPr="003F0249">
        <w:t>SepaFlash</w:t>
      </w:r>
      <w:proofErr w:type="spellEnd"/>
      <w:r w:rsidRPr="003F0249">
        <w:t xml:space="preserve">® Silica Flash Column, Eluent of 0-50% EtOAc/ petroleum ether) to give the title compound as yellow oil (490 mg, 1.88 mmol, 77% yield). </w:t>
      </w:r>
    </w:p>
    <w:p w14:paraId="5ACB8043" w14:textId="77777777" w:rsidR="00AA6201" w:rsidRPr="003F0249" w:rsidRDefault="00AA6201" w:rsidP="00F918E8">
      <w:pPr>
        <w:jc w:val="left"/>
      </w:pPr>
      <w:r w:rsidRPr="003F0249">
        <w:rPr>
          <w:vertAlign w:val="superscript"/>
        </w:rPr>
        <w:t>1</w:t>
      </w:r>
      <w:r w:rsidRPr="003F0249">
        <w:t>H NMR (400 MHz, CHLOROFORM-</w:t>
      </w:r>
      <w:r w:rsidRPr="003F0249">
        <w:rPr>
          <w:i/>
          <w:iCs/>
        </w:rPr>
        <w:t>d</w:t>
      </w:r>
      <w:r w:rsidRPr="003F0249">
        <w:t>) δ 7.45 - 7.33 (m, 5H), 5.33 - 5.24 (m, 2H), 4.71 (s, 1H), 1.58 (s, 3H), 0.92 - 0.80 (m, 1H), 0.60 - 0.48 (m, 1H), 0.47 - 0.33 (m, 2H), 0.28 - 0.12 (m, 1H)</w:t>
      </w:r>
    </w:p>
    <w:p w14:paraId="4C0467DA" w14:textId="77777777" w:rsidR="00AA6201" w:rsidRPr="003F0249" w:rsidRDefault="00AA6201" w:rsidP="00F918E8">
      <w:pPr>
        <w:jc w:val="left"/>
      </w:pPr>
      <w:r w:rsidRPr="003F0249">
        <w:rPr>
          <w:vertAlign w:val="superscript"/>
        </w:rPr>
        <w:t>1</w:t>
      </w:r>
      <w:r w:rsidRPr="003F0249">
        <w:t>H NMR (400 MHz, CDCl</w:t>
      </w:r>
      <w:r w:rsidRPr="003F0249">
        <w:rPr>
          <w:vertAlign w:val="subscript"/>
        </w:rPr>
        <w:t>3</w:t>
      </w:r>
      <w:r w:rsidRPr="003F0249">
        <w:t>) δ 7.50 – 7.32 (m, 5H), 5.27 (s, 2H), 4.71 (s, 1H), 1.57 (s, 3H), 0.93 – 0.77 (m, 1H), 0.57 – 0.47 (m, 1H), 0.46 – 0.31 (m, 2H), 0.28 – 0.11 (m, 1H).</w:t>
      </w:r>
    </w:p>
    <w:p w14:paraId="6010E40B" w14:textId="35A89AF1" w:rsidR="00AA6201" w:rsidRPr="003F0249" w:rsidRDefault="00AA6201" w:rsidP="00F918E8">
      <w:pPr>
        <w:jc w:val="left"/>
      </w:pPr>
      <w:r w:rsidRPr="003F0249">
        <w:t>the structure was confirmed by 2</w:t>
      </w:r>
      <w:r w:rsidR="36F2E24A" w:rsidRPr="003F0249">
        <w:t>DNMR (</w:t>
      </w:r>
      <w:r w:rsidRPr="003F0249">
        <w:t>NOESY</w:t>
      </w:r>
      <w:r w:rsidR="048394C9" w:rsidRPr="003F0249">
        <w:t>).</w:t>
      </w:r>
      <w:r w:rsidRPr="003F0249">
        <w:t xml:space="preserve"> </w:t>
      </w:r>
    </w:p>
    <w:p w14:paraId="03096FA3" w14:textId="344BA3B7" w:rsidR="00AA6201" w:rsidRPr="003F0249" w:rsidRDefault="00AA6201" w:rsidP="00F918E8">
      <w:pPr>
        <w:jc w:val="left"/>
      </w:pPr>
      <w:r w:rsidRPr="003F0249">
        <w:t xml:space="preserve">HPLC-2: Rt = 1.556 min; 98.4% purity </w:t>
      </w:r>
    </w:p>
    <w:p w14:paraId="1C0C7A70" w14:textId="77777777" w:rsidR="00AA6201" w:rsidRPr="00F918E8" w:rsidRDefault="00AA6201" w:rsidP="00F918E8">
      <w:pPr>
        <w:jc w:val="left"/>
      </w:pPr>
      <w:r w:rsidRPr="003F0249">
        <w:t>Rf = 0.5 (silica, petroleum ether: EtOAc 5:1)</w:t>
      </w:r>
    </w:p>
    <w:p w14:paraId="25C1D356" w14:textId="77777777" w:rsidR="00AA6201" w:rsidRPr="00F918E8" w:rsidRDefault="00AA6201" w:rsidP="00F918E8">
      <w:pPr>
        <w:jc w:val="left"/>
      </w:pPr>
    </w:p>
    <w:p w14:paraId="17D56103" w14:textId="78A88A06" w:rsidR="00AA6201" w:rsidRPr="00F918E8" w:rsidRDefault="00AA6201" w:rsidP="00F918E8">
      <w:pPr>
        <w:jc w:val="left"/>
        <w:rPr>
          <w:iCs/>
        </w:rPr>
      </w:pPr>
    </w:p>
    <w:p w14:paraId="6FF7709A" w14:textId="77777777" w:rsidR="00AA6201" w:rsidRPr="00F918E8" w:rsidRDefault="00AA6201" w:rsidP="00F918E8">
      <w:pPr>
        <w:jc w:val="left"/>
        <w:rPr>
          <w:iCs/>
        </w:rPr>
      </w:pPr>
    </w:p>
    <w:p w14:paraId="02A7ACD9" w14:textId="77777777" w:rsidR="00AA6201" w:rsidRPr="00531FB2" w:rsidRDefault="00AA6201" w:rsidP="003F0249">
      <w:pPr>
        <w:jc w:val="center"/>
        <w:rPr>
          <w:i/>
          <w:iCs/>
        </w:rPr>
      </w:pPr>
      <w:r w:rsidRPr="00F918E8">
        <w:t>(</w:t>
      </w:r>
      <w:r w:rsidRPr="00531FB2">
        <w:rPr>
          <w:i/>
          <w:iCs/>
        </w:rPr>
        <w:t>2R,3S)-3-cyclopropyl-3-methyl-4-oxooxetane-2-carboxylate</w:t>
      </w:r>
    </w:p>
    <w:p w14:paraId="759EBFB2" w14:textId="6F612F31" w:rsidR="00AA6201" w:rsidRPr="00F918E8" w:rsidRDefault="00E110FE" w:rsidP="00E110FE">
      <w:pPr>
        <w:jc w:val="left"/>
      </w:pPr>
      <w:r w:rsidRPr="00F918E8">
        <w:object w:dxaOrig="4713" w:dyaOrig="5104" w14:anchorId="6D4E7ED4">
          <v:shape id="_x0000_i1088" type="#_x0000_t75" style="width:183.75pt;height:198.75pt" o:ole="">
            <v:imagedata r:id="rId165" o:title=""/>
          </v:shape>
          <o:OLEObject Type="Embed" ProgID="ChemDraw_x64.Document.6.0" ShapeID="_x0000_i1088" DrawAspect="Content" ObjectID="_1802575468" r:id="rId166"/>
        </w:object>
      </w:r>
    </w:p>
    <w:p w14:paraId="664E685C" w14:textId="6FD5B516" w:rsidR="00AA6201" w:rsidRPr="00F918E8" w:rsidRDefault="00AA6201" w:rsidP="00F918E8">
      <w:pPr>
        <w:jc w:val="left"/>
      </w:pPr>
      <w:r w:rsidRPr="00F918E8">
        <w:t>The racemate of benzyl (2R*,3S*)-3-cyclopropyl-3-methyl-4-oxooxetane-2-carboxylate (490 mg, 1.88 mmol) was separated by preparative chiral SFC (column: DAICEL CHIRALPAK IG 10 µm; 250 x 50 mm; flow rate: 150 g/min; column temperature: 35°C; back pressure: 80 bars; mobile phase: 17 % IPA in Supercritical CO</w:t>
      </w:r>
      <w:r w:rsidRPr="00F918E8">
        <w:rPr>
          <w:vertAlign w:val="subscript"/>
        </w:rPr>
        <w:t>2</w:t>
      </w:r>
      <w:r w:rsidRPr="00F918E8">
        <w:t xml:space="preserve">) to give title compound as second eluting peak (colorless oil, 200 mg, 0.77 mmol, 42% yield). </w:t>
      </w:r>
    </w:p>
    <w:p w14:paraId="69067021"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7.48 – 7.32 (m, 5H), 5.27 (s, 2H), 4.69 (s, 1H), 1.26 (s, 3H), 1.21 – 1.11 (m, 1H), 0.75 – 0.57 (m, 3H), 0.53 – 0.35 (m, 1H).</w:t>
      </w:r>
    </w:p>
    <w:p w14:paraId="3708929B" w14:textId="0F734D5D" w:rsidR="00AA6201" w:rsidRPr="00F918E8" w:rsidRDefault="00AA6201" w:rsidP="00F918E8">
      <w:pPr>
        <w:jc w:val="left"/>
        <w:rPr>
          <w:lang w:val="de-CH"/>
        </w:rPr>
      </w:pPr>
      <w:r w:rsidRPr="00F918E8">
        <w:rPr>
          <w:lang w:val="de-CH"/>
        </w:rPr>
        <w:t xml:space="preserve">Rt = 1.101 min; ee: 100%; </w:t>
      </w:r>
    </w:p>
    <w:p w14:paraId="5EED1E5F" w14:textId="77777777" w:rsidR="00AA6201" w:rsidRPr="00F918E8" w:rsidRDefault="00AA6201" w:rsidP="00F918E8">
      <w:pPr>
        <w:jc w:val="left"/>
      </w:pPr>
      <w:r w:rsidRPr="00F918E8">
        <w:t>[α]</w:t>
      </w:r>
      <w:r w:rsidRPr="00F918E8">
        <w:rPr>
          <w:vertAlign w:val="superscript"/>
        </w:rPr>
        <w:t>25</w:t>
      </w:r>
      <w:r w:rsidRPr="00F918E8">
        <w:rPr>
          <w:vertAlign w:val="subscript"/>
        </w:rPr>
        <w:t>D</w:t>
      </w:r>
      <w:r w:rsidRPr="00F918E8">
        <w:t xml:space="preserve"> = -40.787° (C=0.1270 g/100 mL, acetone) </w:t>
      </w:r>
    </w:p>
    <w:p w14:paraId="49B30917" w14:textId="5914EE39" w:rsidR="00AA6201" w:rsidRPr="00F918E8" w:rsidRDefault="00AA6201" w:rsidP="00F918E8">
      <w:pPr>
        <w:jc w:val="left"/>
      </w:pPr>
      <w:r w:rsidRPr="00F918E8">
        <w:t xml:space="preserve">The </w:t>
      </w:r>
      <w:r w:rsidR="00545255">
        <w:t>other isomer</w:t>
      </w:r>
      <w:r w:rsidRPr="00F918E8">
        <w:t xml:space="preserve"> was obtained as </w:t>
      </w:r>
      <w:r w:rsidR="00190C78">
        <w:t>first</w:t>
      </w:r>
      <w:r w:rsidR="00643A63">
        <w:t xml:space="preserve"> </w:t>
      </w:r>
      <w:r w:rsidRPr="00F918E8">
        <w:t xml:space="preserve">eluting peak (colorless oil, 200 mg, 0.77 mmol, 42% yield). </w:t>
      </w:r>
    </w:p>
    <w:p w14:paraId="1B9372F4"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7.44 – 7.31 (m, 5H), 5.27 (s, 2H), 4.69 (s, 1H), 1.26 (s, 3H), 1.22 – 1.11 (m, 1H), 0.76 – 0.57 (m, 3H), 0.50 – 0.33 (m, 1H).</w:t>
      </w:r>
    </w:p>
    <w:p w14:paraId="02ADBBE8" w14:textId="16BDC9D0" w:rsidR="00AA6201" w:rsidRPr="00F918E8" w:rsidRDefault="00AA6201" w:rsidP="00F918E8">
      <w:pPr>
        <w:jc w:val="left"/>
        <w:rPr>
          <w:lang w:val="de-CH"/>
        </w:rPr>
      </w:pPr>
      <w:r w:rsidRPr="00F918E8">
        <w:rPr>
          <w:lang w:val="de-CH"/>
        </w:rPr>
        <w:t xml:space="preserve">Rt = 0.894 min, ee: 99 %; </w:t>
      </w:r>
    </w:p>
    <w:p w14:paraId="5E0E6EC6" w14:textId="77777777" w:rsidR="00AA6201" w:rsidRPr="00F918E8" w:rsidRDefault="00AA6201" w:rsidP="00F918E8">
      <w:pPr>
        <w:jc w:val="left"/>
      </w:pPr>
      <w:r w:rsidRPr="00F918E8">
        <w:t xml:space="preserve">[α] </w:t>
      </w:r>
      <w:r w:rsidRPr="00F918E8">
        <w:rPr>
          <w:vertAlign w:val="superscript"/>
        </w:rPr>
        <w:t>25</w:t>
      </w:r>
      <w:r w:rsidRPr="00F918E8">
        <w:rPr>
          <w:vertAlign w:val="subscript"/>
        </w:rPr>
        <w:t>D</w:t>
      </w:r>
      <w:r w:rsidRPr="00F918E8">
        <w:t xml:space="preserve"> = +18.027° (C=0.1054 g/100 mL, acetone)</w:t>
      </w:r>
    </w:p>
    <w:p w14:paraId="6ABC8450" w14:textId="27CEE108" w:rsidR="00AA6201" w:rsidRPr="00F918E8" w:rsidRDefault="00AA6201" w:rsidP="00F918E8">
      <w:pPr>
        <w:jc w:val="left"/>
        <w:rPr>
          <w:b/>
          <w:bCs/>
        </w:rPr>
      </w:pPr>
    </w:p>
    <w:p w14:paraId="5D2CCE7F" w14:textId="16C077D4" w:rsidR="00AA6201" w:rsidRPr="00F918E8" w:rsidRDefault="00AA6201" w:rsidP="00F918E8">
      <w:pPr>
        <w:jc w:val="left"/>
      </w:pPr>
    </w:p>
    <w:p w14:paraId="1AFACB62" w14:textId="7CDD54BD" w:rsidR="00AA6201" w:rsidRPr="00F918E8" w:rsidRDefault="00AA6201" w:rsidP="00F918E8">
      <w:pPr>
        <w:jc w:val="left"/>
        <w:rPr>
          <w:iCs/>
        </w:rPr>
      </w:pPr>
      <w:r w:rsidRPr="00531FB2">
        <w:rPr>
          <w:i/>
        </w:rPr>
        <w:t>(2R,3S)-3-cyclopropyl-3-methyl-4-oxooxetane-2-carboxylic acid</w:t>
      </w:r>
      <w:r w:rsidRPr="00F918E8">
        <w:rPr>
          <w:iCs/>
        </w:rPr>
        <w:t xml:space="preserve"> </w:t>
      </w:r>
    </w:p>
    <w:p w14:paraId="22594200" w14:textId="4FA27C5D" w:rsidR="00AA6201" w:rsidRPr="00F918E8" w:rsidRDefault="00253637" w:rsidP="00FD15D1">
      <w:pPr>
        <w:jc w:val="center"/>
      </w:pPr>
      <w:r w:rsidRPr="00F918E8">
        <w:object w:dxaOrig="4125" w:dyaOrig="2095" w14:anchorId="2F4F5196">
          <v:shape id="_x0000_i1089" type="#_x0000_t75" style="width:207.75pt;height:104.25pt" o:ole="">
            <v:imagedata r:id="rId167" o:title=""/>
          </v:shape>
          <o:OLEObject Type="Embed" ProgID="ChemDraw_x64.Document.6.0" ShapeID="_x0000_i1089" DrawAspect="Content" ObjectID="_1802575469" r:id="rId168"/>
        </w:object>
      </w:r>
    </w:p>
    <w:p w14:paraId="5545B3D8" w14:textId="77777777" w:rsidR="00AA6201" w:rsidRPr="00F918E8" w:rsidRDefault="00AA6201" w:rsidP="00F918E8">
      <w:pPr>
        <w:jc w:val="left"/>
      </w:pPr>
      <w:r w:rsidRPr="00F918E8">
        <w:t xml:space="preserve">To a solution of benzyl (2R,3S)-3-cyclopropyl-3-methyl-4-oxooxetane-2-carboxylate (200 mg, 768 </w:t>
      </w:r>
      <w:proofErr w:type="spellStart"/>
      <w:r w:rsidRPr="00F918E8">
        <w:t>μmol</w:t>
      </w:r>
      <w:proofErr w:type="spellEnd"/>
      <w:r w:rsidRPr="00F918E8">
        <w:t xml:space="preserve">) in EA (5 mL) was added Pd/C (20 mg, 10% </w:t>
      </w:r>
      <w:proofErr w:type="spellStart"/>
      <w:r w:rsidRPr="00F918E8">
        <w:t>Wt</w:t>
      </w:r>
      <w:proofErr w:type="spellEnd"/>
      <w:r w:rsidRPr="00F918E8">
        <w:t>) at 25 °C under N</w:t>
      </w:r>
      <w:r w:rsidRPr="00F918E8">
        <w:rPr>
          <w:vertAlign w:val="subscript"/>
        </w:rPr>
        <w:t>2</w:t>
      </w:r>
      <w:r w:rsidRPr="00F918E8">
        <w:t>. The suspension was degassed under vacuum and purged with H</w:t>
      </w:r>
      <w:r w:rsidRPr="00F918E8">
        <w:rPr>
          <w:vertAlign w:val="subscript"/>
        </w:rPr>
        <w:t>2</w:t>
      </w:r>
      <w:r w:rsidRPr="00F918E8">
        <w:t xml:space="preserve"> for three times and stirred at 25 °C for 1 hour under H</w:t>
      </w:r>
      <w:r w:rsidRPr="00F918E8">
        <w:rPr>
          <w:vertAlign w:val="subscript"/>
        </w:rPr>
        <w:t>2</w:t>
      </w:r>
      <w:r w:rsidRPr="00F918E8">
        <w:t xml:space="preserve"> (15 psi). The mixture was filtered and concentrated to give the title compound as colorless oil (120 mg, 0.71 mmol, 92% yield). </w:t>
      </w:r>
    </w:p>
    <w:p w14:paraId="6E1147FF"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4.73 (s, 1H), 1.45 (s, 3H), 1.26 – 1.17 (m, 1H), 0.80 – 0.62 (m, 3H), 0.54 – 0.36 (m, 1H).</w:t>
      </w:r>
    </w:p>
    <w:p w14:paraId="3BF5905E" w14:textId="77777777" w:rsidR="00AA6201" w:rsidRPr="00F918E8" w:rsidRDefault="00AA6201" w:rsidP="00F918E8">
      <w:pPr>
        <w:jc w:val="left"/>
      </w:pPr>
      <w:r w:rsidRPr="00F918E8">
        <w:t>Rf = 0 (silica, petroleum ether: EtOAc 5: 1, the educt was Rf=0.5 was consumed).</w:t>
      </w:r>
    </w:p>
    <w:p w14:paraId="56B04768" w14:textId="77777777" w:rsidR="00AA6201" w:rsidRPr="00F918E8" w:rsidRDefault="00AA6201" w:rsidP="00F918E8">
      <w:pPr>
        <w:jc w:val="left"/>
      </w:pPr>
      <w:r w:rsidRPr="00F918E8">
        <w:t>[α]</w:t>
      </w:r>
      <w:r w:rsidRPr="00F918E8">
        <w:rPr>
          <w:vertAlign w:val="superscript"/>
        </w:rPr>
        <w:t>25</w:t>
      </w:r>
      <w:r w:rsidRPr="00F918E8">
        <w:rPr>
          <w:vertAlign w:val="subscript"/>
        </w:rPr>
        <w:t>D</w:t>
      </w:r>
      <w:r w:rsidRPr="00F918E8">
        <w:t xml:space="preserve"> = -30.534° (C=0.0524 g/100 mL, acetone)</w:t>
      </w:r>
    </w:p>
    <w:p w14:paraId="19A6279E" w14:textId="3EA7B4BE" w:rsidR="00AA6201" w:rsidRPr="00F918E8" w:rsidRDefault="00AA6201" w:rsidP="00F918E8">
      <w:pPr>
        <w:jc w:val="left"/>
      </w:pPr>
    </w:p>
    <w:p w14:paraId="164AA0C8" w14:textId="09F3E192" w:rsidR="00AA6201" w:rsidRPr="00F918E8" w:rsidRDefault="00AA6201" w:rsidP="00F918E8">
      <w:pPr>
        <w:jc w:val="left"/>
        <w:rPr>
          <w:iCs/>
        </w:rPr>
      </w:pPr>
      <w:r w:rsidRPr="00103A8F">
        <w:rPr>
          <w:i/>
        </w:rPr>
        <w:t>(3S,4R)-3-cyclopropyl-4-((1R,5S)-3-(7-(8-ethynyl-7-fluoro-3-hydroxynaphthalen-1-yl)-8-fluoro-2-(((2R,7aS)-2-fluorotetrahydro-1H-pyrrolizin-7a(5H)-yl)methoxy)pyrido[4,3-d]pyrimidin-4-yl)-3,8-diazabicyclo[3.2.1]octane-8-carbonyl)-3-methyloxetan-2-one</w:t>
      </w:r>
      <w:r w:rsidR="00231F70">
        <w:rPr>
          <w:i/>
        </w:rPr>
        <w:t xml:space="preserve"> (3S,4R)-</w:t>
      </w:r>
      <w:r w:rsidR="00661A0F" w:rsidRPr="00661A0F">
        <w:rPr>
          <w:b/>
          <w:bCs/>
          <w:i/>
        </w:rPr>
        <w:t>10</w:t>
      </w:r>
      <w:r w:rsidRPr="00F918E8">
        <w:rPr>
          <w:iCs/>
        </w:rPr>
        <w:t xml:space="preserve"> </w:t>
      </w:r>
    </w:p>
    <w:p w14:paraId="4806DDF7" w14:textId="17179762" w:rsidR="00AA6201" w:rsidRPr="00F918E8" w:rsidRDefault="00002B5F" w:rsidP="00FB03F2">
      <w:pPr>
        <w:jc w:val="left"/>
        <w:rPr>
          <w:i/>
        </w:rPr>
      </w:pPr>
      <w:r w:rsidRPr="00F918E8">
        <w:object w:dxaOrig="7251" w:dyaOrig="3898" w14:anchorId="101581BB">
          <v:shape id="_x0000_i1090" type="#_x0000_t75" style="width:292.5pt;height:156.75pt" o:ole="">
            <v:imagedata r:id="rId169" o:title=""/>
          </v:shape>
          <o:OLEObject Type="Embed" ProgID="ChemDraw_x64.Document.6.0" ShapeID="_x0000_i1090" DrawAspect="Content" ObjectID="_1802575470" r:id="rId170"/>
        </w:object>
      </w:r>
    </w:p>
    <w:p w14:paraId="4A7E273E" w14:textId="3E35C849" w:rsidR="00AA6201" w:rsidRPr="00F918E8" w:rsidRDefault="00AA6201" w:rsidP="00F918E8">
      <w:pPr>
        <w:jc w:val="left"/>
      </w:pPr>
      <w:r w:rsidRPr="00F918E8">
        <w:t>To a solution of (</w:t>
      </w:r>
      <w:r w:rsidRPr="00F918E8">
        <w:rPr>
          <w:i/>
          <w:iCs/>
        </w:rPr>
        <w:t>2R,3S</w:t>
      </w:r>
      <w:r w:rsidRPr="00F918E8">
        <w:t xml:space="preserve">)-3-cyclopropyl-3-methyl-4-oxooxetane-2-carboxylic acid (30 mg, 176 </w:t>
      </w:r>
      <w:proofErr w:type="spellStart"/>
      <w:r w:rsidRPr="00F918E8">
        <w:t>μmol</w:t>
      </w:r>
      <w:proofErr w:type="spellEnd"/>
      <w:r w:rsidRPr="00F918E8">
        <w:t xml:space="preserve">) in DMF (1 mL) was added COMU (83 mg, 194 </w:t>
      </w:r>
      <w:proofErr w:type="spellStart"/>
      <w:r w:rsidRPr="00F918E8">
        <w:t>μmol</w:t>
      </w:r>
      <w:proofErr w:type="spellEnd"/>
      <w:r w:rsidRPr="00F918E8">
        <w:t xml:space="preserve">) and 2,6-lutidine (113 mg, 123 </w:t>
      </w:r>
      <w:proofErr w:type="spellStart"/>
      <w:r w:rsidRPr="00F918E8">
        <w:t>μL</w:t>
      </w:r>
      <w:proofErr w:type="spellEnd"/>
      <w:r w:rsidRPr="00F918E8">
        <w:t>, 1.06 mmol) at -5 °C. The mixture was stirred at -5 °C for 15 min. A solution of 4-(4-((1R,5S)-3,8-diazabicyclo[3.2.1]octan-3-yl)-8-fluoro-2-(((2R,7aS)-2-fluorotetrahydro-1H-pyrrolizin-7a(5H)-yl)methoxy)pyrido[4,3-d]pyrimidin-7-yl)-5-ethynyl-6-fluoronaphthalen-2-ol (</w:t>
      </w:r>
      <w:r w:rsidR="00B512F8">
        <w:t xml:space="preserve">MRTX1133, </w:t>
      </w:r>
      <w:r w:rsidRPr="00F918E8">
        <w:t xml:space="preserve">106 mg, 176 </w:t>
      </w:r>
      <w:proofErr w:type="spellStart"/>
      <w:r w:rsidRPr="00F918E8">
        <w:t>μmol</w:t>
      </w:r>
      <w:proofErr w:type="spellEnd"/>
      <w:r w:rsidRPr="00F918E8">
        <w:t>) in DMF (1 mL) was added to the mixture at -5 °C and stirred at -5 °C for 15 min. The reaction mixture was diluted with a saturated solution of NaHCO</w:t>
      </w:r>
      <w:r w:rsidRPr="00F918E8">
        <w:rPr>
          <w:vertAlign w:val="subscript"/>
        </w:rPr>
        <w:t>3</w:t>
      </w:r>
      <w:r w:rsidRPr="00F918E8">
        <w:t>, extracted with EtOAc. The combined organic phase was washed with brine and 10% aqueous solution of LiCl, dried over Na</w:t>
      </w:r>
      <w:r w:rsidRPr="00F918E8">
        <w:rPr>
          <w:vertAlign w:val="subscript"/>
        </w:rPr>
        <w:t>2</w:t>
      </w:r>
      <w:r w:rsidRPr="00F918E8">
        <w:t>SO</w:t>
      </w:r>
      <w:r w:rsidRPr="00F918E8">
        <w:rPr>
          <w:vertAlign w:val="subscript"/>
        </w:rPr>
        <w:t>4</w:t>
      </w:r>
      <w:r w:rsidRPr="00F918E8">
        <w:t xml:space="preserve">, filtered and concentrated to give a residue. The residue was purified by reversed phase flash silica gel chromatography (48 g of </w:t>
      </w:r>
      <w:proofErr w:type="spellStart"/>
      <w:r w:rsidRPr="00F918E8">
        <w:t>SepaFlash</w:t>
      </w:r>
      <w:proofErr w:type="spellEnd"/>
      <w:r w:rsidRPr="00F918E8">
        <w:t xml:space="preserve">® Spherical C18,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0 - 100% in 20 min, flow rate: 60 mL/min; column temperature: R.T. Wavelength: 220 nm/254 nm). The eluent was collected and concentrated, neutralized with NaHCO</w:t>
      </w:r>
      <w:r w:rsidRPr="00F918E8">
        <w:rPr>
          <w:vertAlign w:val="subscript"/>
        </w:rPr>
        <w:t>3</w:t>
      </w:r>
      <w:r w:rsidRPr="00F918E8">
        <w:t>, extracted with DCM. The combined organic phase was dried over Na</w:t>
      </w:r>
      <w:r w:rsidRPr="00F918E8">
        <w:rPr>
          <w:vertAlign w:val="subscript"/>
        </w:rPr>
        <w:t>2</w:t>
      </w:r>
      <w:r w:rsidRPr="00F918E8">
        <w:t>SO</w:t>
      </w:r>
      <w:r w:rsidRPr="00F918E8">
        <w:rPr>
          <w:vertAlign w:val="subscript"/>
        </w:rPr>
        <w:t>4</w:t>
      </w:r>
      <w:r w:rsidRPr="00F918E8">
        <w:t xml:space="preserve">, filtered and concentrated to give the title compound as a yellow solid (42 mg, 53.19 </w:t>
      </w:r>
      <w:proofErr w:type="spellStart"/>
      <w:r w:rsidRPr="00F918E8">
        <w:t>μmol</w:t>
      </w:r>
      <w:proofErr w:type="spellEnd"/>
      <w:r w:rsidRPr="00F918E8">
        <w:t xml:space="preserve">, 30% yield). </w:t>
      </w:r>
    </w:p>
    <w:p w14:paraId="7EF46D83" w14:textId="77777777" w:rsidR="00736D79" w:rsidRPr="00F918E8" w:rsidRDefault="00736D79" w:rsidP="00F918E8">
      <w:pPr>
        <w:jc w:val="left"/>
      </w:pPr>
    </w:p>
    <w:p w14:paraId="64B45F8C" w14:textId="7583B54B" w:rsidR="00AA6201" w:rsidRPr="00F918E8" w:rsidRDefault="00AA6201" w:rsidP="00F918E8">
      <w:pPr>
        <w:jc w:val="left"/>
      </w:pPr>
    </w:p>
    <w:p w14:paraId="7D342E39" w14:textId="625D5E6A" w:rsidR="008E6ECE" w:rsidRPr="00F918E8" w:rsidRDefault="008E6ECE" w:rsidP="00F918E8">
      <w:pPr>
        <w:jc w:val="left"/>
      </w:pPr>
      <w:r w:rsidRPr="008E6ECE">
        <w:rPr>
          <w:noProof/>
        </w:rPr>
        <w:drawing>
          <wp:inline distT="0" distB="0" distL="0" distR="0" wp14:anchorId="32FBF5FB" wp14:editId="0903816E">
            <wp:extent cx="5943600" cy="4140835"/>
            <wp:effectExtent l="0" t="0" r="0" b="0"/>
            <wp:docPr id="650166635" name="Picture 1">
              <a:extLst xmlns:a="http://schemas.openxmlformats.org/drawingml/2006/main">
                <a:ext uri="{FF2B5EF4-FFF2-40B4-BE49-F238E27FC236}">
                  <a16:creationId xmlns:a16="http://schemas.microsoft.com/office/drawing/2014/main" id="{94A19CFE-3747-B477-E636-9400B3BE41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4A19CFE-3747-B477-E636-9400B3BE41BC}"/>
                        </a:ext>
                      </a:extLst>
                    </pic:cNvPr>
                    <pic:cNvPicPr>
                      <a:picLocks noChangeAspect="1"/>
                    </pic:cNvPicPr>
                  </pic:nvPicPr>
                  <pic:blipFill>
                    <a:blip r:embed="rId171"/>
                    <a:stretch>
                      <a:fillRect/>
                    </a:stretch>
                  </pic:blipFill>
                  <pic:spPr>
                    <a:xfrm>
                      <a:off x="0" y="0"/>
                      <a:ext cx="5943600" cy="4140835"/>
                    </a:xfrm>
                    <a:prstGeom prst="rect">
                      <a:avLst/>
                    </a:prstGeom>
                  </pic:spPr>
                </pic:pic>
              </a:graphicData>
            </a:graphic>
          </wp:inline>
        </w:drawing>
      </w:r>
    </w:p>
    <w:p w14:paraId="76C25885" w14:textId="77777777" w:rsidR="00AA6201" w:rsidRPr="00F918E8" w:rsidRDefault="00AA6201" w:rsidP="00F918E8">
      <w:pPr>
        <w:jc w:val="left"/>
      </w:pPr>
      <w:r w:rsidRPr="00736D79">
        <w:rPr>
          <w:vertAlign w:val="superscript"/>
        </w:rPr>
        <w:t>1</w:t>
      </w:r>
      <w:r w:rsidRPr="00F918E8">
        <w:t>H NMR (600 MHz, DMSO) δ 10.18 (s, 1 H), 9.01 - 9.17 (m, 1H), 7.98 (dd, J=9.20, 5.90 Hz, 1 H), 7.46 (t, J=9.03, 1 H), 7.40 (d, J=2.5 Hz, 1 H), 7.16 - 7.20 (m, 1 H), 5.41 - 5.55 (m, 1 H), 5.28 (d, 53.9 Hz, 1 H), 4.76 - 4.88 (m, 1 H), 4.42 - 4.73 (m, 2 H), 4.31 - 4.41 (m, 1 H), 4.10 - 4.16 (m, 1 H), 4.01 - 4.07 (m, 1 H), 3.92 - 3.98 (m, 1 H), 3.46 - 3.88 (m, 2 H), 3.00 - 3.13 (m, 3 H), 2.80 - 2.87 (m, 1 H), 2.06 - 2.17 (m, 2 H), 1.98 - 2.04 (m, 2 H), 1.71 - 1.95 (m, 6 H), 1.39 - 1.51 (m, 1H), 1.09 - 1.39 (m, 3 H), 0.49 - 0.72 (m, 3H), 0.34 - 0.43 (m, 1H)</w:t>
      </w:r>
    </w:p>
    <w:p w14:paraId="3EB5F7D3" w14:textId="6FB3886B" w:rsidR="0072597B" w:rsidRDefault="0072597B" w:rsidP="00F918E8">
      <w:pPr>
        <w:jc w:val="left"/>
      </w:pPr>
    </w:p>
    <w:p w14:paraId="1DE2EF88" w14:textId="6ED4D6E4" w:rsidR="0072597B" w:rsidRPr="00F918E8" w:rsidRDefault="0072597B" w:rsidP="00F918E8">
      <w:pPr>
        <w:jc w:val="left"/>
      </w:pPr>
      <w:r w:rsidRPr="0072597B">
        <w:rPr>
          <w:noProof/>
        </w:rPr>
        <w:drawing>
          <wp:inline distT="0" distB="0" distL="0" distR="0" wp14:anchorId="7644D22D" wp14:editId="15EC38C8">
            <wp:extent cx="5943600" cy="4064635"/>
            <wp:effectExtent l="0" t="0" r="0" b="0"/>
            <wp:docPr id="1518613833" name="Picture 1">
              <a:extLst xmlns:a="http://schemas.openxmlformats.org/drawingml/2006/main">
                <a:ext uri="{FF2B5EF4-FFF2-40B4-BE49-F238E27FC236}">
                  <a16:creationId xmlns:a16="http://schemas.microsoft.com/office/drawing/2014/main" id="{C4A982C8-6FAF-9C0E-277E-AAB3542985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4A982C8-6FAF-9C0E-277E-AAB3542985CB}"/>
                        </a:ext>
                      </a:extLst>
                    </pic:cNvPr>
                    <pic:cNvPicPr>
                      <a:picLocks noChangeAspect="1"/>
                    </pic:cNvPicPr>
                  </pic:nvPicPr>
                  <pic:blipFill>
                    <a:blip r:embed="rId172"/>
                    <a:stretch>
                      <a:fillRect/>
                    </a:stretch>
                  </pic:blipFill>
                  <pic:spPr>
                    <a:xfrm>
                      <a:off x="0" y="0"/>
                      <a:ext cx="5943600" cy="4064635"/>
                    </a:xfrm>
                    <a:prstGeom prst="rect">
                      <a:avLst/>
                    </a:prstGeom>
                  </pic:spPr>
                </pic:pic>
              </a:graphicData>
            </a:graphic>
          </wp:inline>
        </w:drawing>
      </w:r>
    </w:p>
    <w:p w14:paraId="18CADE48" w14:textId="77777777" w:rsidR="00AA6201" w:rsidRPr="00F918E8" w:rsidRDefault="00AA6201" w:rsidP="00F918E8">
      <w:pPr>
        <w:jc w:val="left"/>
      </w:pPr>
      <w:r w:rsidRPr="00734703">
        <w:rPr>
          <w:vertAlign w:val="superscript"/>
        </w:rPr>
        <w:t>13</w:t>
      </w:r>
      <w:r w:rsidRPr="00F918E8">
        <w:t>C NMR (150 MHz, DMSO-d6) δ ppm 171.93 (m, 1 C), 165.20 (m, 1 C), 163.60 (m, 1 C), 161.99 (d, J=247.1 Hz, 1 C), 161.37 (m, 1 C), 154.11 (m, 1 C), 150.22 (m, 1 C), 147.86 (</w:t>
      </w:r>
      <w:proofErr w:type="spellStart"/>
      <w:r w:rsidRPr="00F918E8">
        <w:t>br</w:t>
      </w:r>
      <w:proofErr w:type="spellEnd"/>
      <w:r w:rsidRPr="00F918E8">
        <w:t xml:space="preserve"> d, J=11.6 Hz, 1 C), 145.00 (</w:t>
      </w:r>
      <w:proofErr w:type="spellStart"/>
      <w:r w:rsidRPr="00F918E8">
        <w:t>br</w:t>
      </w:r>
      <w:proofErr w:type="spellEnd"/>
      <w:r w:rsidRPr="00F918E8">
        <w:t xml:space="preserve"> d, J=13.40 Hz, 1 C), 144.09 (m, 1 C), 133.93 (s, 1 C), 132.48 (s, 1 C), 130.53 (</w:t>
      </w:r>
      <w:proofErr w:type="spellStart"/>
      <w:r w:rsidRPr="00F918E8">
        <w:t>br</w:t>
      </w:r>
      <w:proofErr w:type="spellEnd"/>
      <w:r w:rsidRPr="00F918E8">
        <w:t xml:space="preserve"> d, J=9.5 Hz, 1 C), 125.11 (d, J=10.8 Hz, 1 C), 122.86 (s, 1 C), 115.98 (</w:t>
      </w:r>
      <w:proofErr w:type="spellStart"/>
      <w:r w:rsidRPr="00F918E8">
        <w:t>br</w:t>
      </w:r>
      <w:proofErr w:type="spellEnd"/>
      <w:r w:rsidRPr="00F918E8">
        <w:t xml:space="preserve"> d, J=25.8 Hz, 1 C), 111.57 (s, 1 C), 111.13 (m, 1 C), 103.82 (</w:t>
      </w:r>
      <w:proofErr w:type="spellStart"/>
      <w:r w:rsidRPr="00F918E8">
        <w:t>br</w:t>
      </w:r>
      <w:proofErr w:type="spellEnd"/>
      <w:r w:rsidRPr="00F918E8">
        <w:t xml:space="preserve"> d, J=16.50 Hz, 1 C), 97.87 (</w:t>
      </w:r>
      <w:proofErr w:type="spellStart"/>
      <w:r w:rsidRPr="00F918E8">
        <w:t>br</w:t>
      </w:r>
      <w:proofErr w:type="spellEnd"/>
      <w:r w:rsidRPr="00F918E8">
        <w:t xml:space="preserve"> d, J=174.1 Hz, 1 C), 91.54 (m, 1 C), 76.1 (m, 1 C), 74.81 (m, 1 C), 73.24 (s, 1 C), 71.85 (s, 1 C), 60.91 (m, 1 C), 59.74 (m, 1 C), 56.35 (s, 1C), 55.10 (m, 1C), 53.70 (m, 2C), 51.67 (m, 1 C), 42.39 (m, 1 C), 35.60 (s, 1 C), 27.31 (m, 1 C), 25.58 (m, 1 C), 25.10 (s, 1 C), 15.29 (m, 1 C), 14.37 (m, 1C), 2.19 (m, 1C), 1.44 (m, 1C)</w:t>
      </w:r>
    </w:p>
    <w:p w14:paraId="39BE1C4A" w14:textId="77777777" w:rsidR="00AA6201" w:rsidRPr="00F918E8" w:rsidRDefault="00AA6201" w:rsidP="00F918E8">
      <w:pPr>
        <w:jc w:val="left"/>
      </w:pPr>
      <w:r w:rsidRPr="00F918E8">
        <w:rPr>
          <w:vertAlign w:val="superscript"/>
        </w:rPr>
        <w:t>19</w:t>
      </w:r>
      <w:r w:rsidRPr="00F918E8">
        <w:t>F NMR (376 MHz, DMSO) δ -110.12 – -111.20 (m), -139.35 – -140.58 (m), -171.21 – -173.02 (m).</w:t>
      </w:r>
    </w:p>
    <w:p w14:paraId="4D501C32" w14:textId="286E00FE" w:rsidR="00AA6201" w:rsidRPr="00F918E8" w:rsidRDefault="00AA6201" w:rsidP="00F918E8">
      <w:pPr>
        <w:jc w:val="left"/>
        <w:rPr>
          <w:lang w:val="de-CH"/>
        </w:rPr>
      </w:pPr>
      <w:r w:rsidRPr="00F918E8">
        <w:rPr>
          <w:lang w:val="de-CH"/>
        </w:rPr>
        <w:t>Rt = 0.503 min; MS m/z [M+H]</w:t>
      </w:r>
      <w:r w:rsidRPr="00F918E8">
        <w:rPr>
          <w:vertAlign w:val="superscript"/>
          <w:lang w:val="de-CH"/>
        </w:rPr>
        <w:t>+</w:t>
      </w:r>
      <w:r w:rsidRPr="00F918E8">
        <w:rPr>
          <w:lang w:val="de-CH"/>
        </w:rPr>
        <w:t>: 753.4</w:t>
      </w:r>
    </w:p>
    <w:p w14:paraId="155697C9" w14:textId="0DA06783" w:rsidR="00AA6201" w:rsidRPr="00F918E8" w:rsidRDefault="00AA6201" w:rsidP="00F918E8">
      <w:pPr>
        <w:jc w:val="left"/>
        <w:rPr>
          <w:lang w:val="de-CH"/>
        </w:rPr>
      </w:pPr>
      <w:r w:rsidRPr="00F918E8">
        <w:rPr>
          <w:lang w:val="de-CH"/>
        </w:rPr>
        <w:t>Rt = 1.345 min; purity: 97%;</w:t>
      </w:r>
    </w:p>
    <w:p w14:paraId="3609C9E5" w14:textId="7E22F4FE" w:rsidR="00AA6201" w:rsidRPr="00F918E8" w:rsidRDefault="00AA6201" w:rsidP="00F918E8">
      <w:pPr>
        <w:jc w:val="left"/>
        <w:rPr>
          <w:lang w:val="de-CH"/>
        </w:rPr>
      </w:pPr>
      <w:r w:rsidRPr="00F918E8">
        <w:rPr>
          <w:lang w:val="de-CH"/>
        </w:rPr>
        <w:t>Rt = 2.017 min;</w:t>
      </w:r>
      <w:r w:rsidR="00564599">
        <w:rPr>
          <w:lang w:val="de-CH"/>
        </w:rPr>
        <w:t>100 %</w:t>
      </w:r>
      <w:r w:rsidRPr="00F918E8">
        <w:rPr>
          <w:lang w:val="de-CH"/>
        </w:rPr>
        <w:t xml:space="preserve"> ee</w:t>
      </w:r>
    </w:p>
    <w:p w14:paraId="2E1D9787" w14:textId="77777777" w:rsidR="00AA6201" w:rsidRPr="00F918E8" w:rsidRDefault="00AA6201" w:rsidP="00F918E8">
      <w:pPr>
        <w:jc w:val="left"/>
        <w:rPr>
          <w:lang w:val="de-CH"/>
        </w:rPr>
      </w:pPr>
    </w:p>
    <w:p w14:paraId="4A1EDEA1" w14:textId="77777777" w:rsidR="00AA6201" w:rsidRPr="00F918E8" w:rsidRDefault="00AA6201" w:rsidP="00F918E8">
      <w:pPr>
        <w:jc w:val="left"/>
        <w:rPr>
          <w:lang w:val="de-CH"/>
        </w:rPr>
      </w:pPr>
    </w:p>
    <w:p w14:paraId="7D5034E1" w14:textId="77777777" w:rsidR="00AA6201" w:rsidRPr="00F918E8" w:rsidRDefault="00AA6201" w:rsidP="00F918E8">
      <w:pPr>
        <w:jc w:val="left"/>
        <w:rPr>
          <w:lang w:val="de-CH"/>
        </w:rPr>
      </w:pPr>
    </w:p>
    <w:p w14:paraId="095D9A56" w14:textId="77777777" w:rsidR="00AA6201" w:rsidRPr="00F918E8" w:rsidRDefault="00AA6201" w:rsidP="00F918E8">
      <w:pPr>
        <w:jc w:val="left"/>
        <w:rPr>
          <w:lang w:val="de-CH"/>
        </w:rPr>
      </w:pPr>
    </w:p>
    <w:p w14:paraId="17F27F71" w14:textId="77777777" w:rsidR="00AA6201" w:rsidRPr="00F918E8" w:rsidRDefault="00AA6201" w:rsidP="00F918E8">
      <w:pPr>
        <w:jc w:val="left"/>
        <w:rPr>
          <w:lang w:val="de-CH"/>
        </w:rPr>
      </w:pPr>
    </w:p>
    <w:p w14:paraId="09703375" w14:textId="34D60D1D" w:rsidR="00A214A6" w:rsidRPr="00F918E8" w:rsidRDefault="00A214A6" w:rsidP="00D37792">
      <w:pPr>
        <w:pStyle w:val="Heading2"/>
        <w:rPr>
          <w:rStyle w:val="Heading2Char"/>
          <w:rFonts w:cs="Arial"/>
          <w:szCs w:val="20"/>
          <w:lang w:val="de-CH"/>
        </w:rPr>
      </w:pPr>
      <w:bookmarkStart w:id="49" w:name="_Toc191374879"/>
      <w:r w:rsidRPr="00F918E8">
        <w:rPr>
          <w:rStyle w:val="Heading2Char"/>
          <w:rFonts w:cs="Arial"/>
          <w:szCs w:val="20"/>
          <w:lang w:val="de-CH"/>
        </w:rPr>
        <w:t>(3S,4R)-3-cyclobutyl-4-((1R,5S)-3-(7-(8-ethynyl-7-fluoro-3-hydroxynaphthalen-1-yl)-8-fluoro-2-(((2R,7aS)-2-fluorotetrahydro-1H-pyrrolizin-7a(5H)-yl)methoxy)pyrido[4,3-d]pyrimidin-4-yl)-3,8-diazabicyclo[3.2.1]octane-8-carbonyl)-3-methyloxetan-2-one</w:t>
      </w:r>
      <w:r w:rsidR="005B647E" w:rsidRPr="00F918E8">
        <w:rPr>
          <w:rStyle w:val="Heading2Char"/>
          <w:rFonts w:cs="Arial"/>
          <w:szCs w:val="20"/>
          <w:lang w:val="de-CH"/>
        </w:rPr>
        <w:t xml:space="preserve"> </w:t>
      </w:r>
      <w:r w:rsidR="00C16189">
        <w:rPr>
          <w:rStyle w:val="Heading2Char"/>
          <w:rFonts w:cs="Arial"/>
          <w:szCs w:val="20"/>
          <w:lang w:val="de-CH"/>
        </w:rPr>
        <w:t>(3S,4R)-</w:t>
      </w:r>
      <w:r w:rsidR="00626814" w:rsidRPr="00626814">
        <w:rPr>
          <w:rStyle w:val="Heading2Char"/>
          <w:rFonts w:cs="Arial"/>
          <w:b/>
          <w:bCs/>
          <w:szCs w:val="20"/>
          <w:lang w:val="de-CH"/>
        </w:rPr>
        <w:t>11</w:t>
      </w:r>
      <w:bookmarkEnd w:id="49"/>
    </w:p>
    <w:p w14:paraId="583FF7F2" w14:textId="26A4186B" w:rsidR="009C05CD" w:rsidRPr="00F918E8" w:rsidRDefault="00770EF8" w:rsidP="00F918E8">
      <w:pPr>
        <w:jc w:val="center"/>
      </w:pPr>
      <w:r w:rsidRPr="00F918E8">
        <w:object w:dxaOrig="3022" w:dyaOrig="3652" w14:anchorId="377E6AFF">
          <v:shape id="_x0000_i1091" type="#_x0000_t75" style="width:122.25pt;height:2in" o:ole="">
            <v:imagedata r:id="rId173" o:title=""/>
          </v:shape>
          <o:OLEObject Type="Embed" ProgID="ChemDraw_x64.Document.6.0" ShapeID="_x0000_i1091" DrawAspect="Content" ObjectID="_1802575471" r:id="rId174"/>
        </w:object>
      </w:r>
    </w:p>
    <w:p w14:paraId="131121D7" w14:textId="0DCAF5CE" w:rsidR="00787F60" w:rsidRPr="00F918E8" w:rsidRDefault="00FF3DC4" w:rsidP="00F918E8">
      <w:r w:rsidRPr="00F918E8">
        <w:object w:dxaOrig="10344" w:dyaOrig="12830" w14:anchorId="1755B153">
          <v:shape id="_x0000_i1092" type="#_x0000_t75" style="width:466.5pt;height:580.5pt" o:ole="">
            <v:imagedata r:id="rId175" o:title=""/>
          </v:shape>
          <o:OLEObject Type="Embed" ProgID="ChemDraw_x64.Document.6.0" ShapeID="_x0000_i1092" DrawAspect="Content" ObjectID="_1802575472" r:id="rId176"/>
        </w:object>
      </w:r>
    </w:p>
    <w:p w14:paraId="530B46DD" w14:textId="77777777" w:rsidR="00787F60" w:rsidRPr="00F918E8" w:rsidRDefault="00787F60" w:rsidP="00F918E8">
      <w:pPr>
        <w:jc w:val="left"/>
      </w:pPr>
      <w:r w:rsidRPr="00F918E8">
        <w:br w:type="page"/>
      </w:r>
    </w:p>
    <w:p w14:paraId="2712864A" w14:textId="77777777" w:rsidR="00787F60" w:rsidRPr="00F918E8" w:rsidRDefault="00787F60" w:rsidP="00F918E8"/>
    <w:p w14:paraId="69CB27A1" w14:textId="38F7DEBD" w:rsidR="00A44B60" w:rsidRPr="00F918E8" w:rsidRDefault="00A44B60" w:rsidP="00F918E8">
      <w:pPr>
        <w:pStyle w:val="NoSpacing"/>
      </w:pPr>
      <w:r w:rsidRPr="00F918E8">
        <w:rPr>
          <w:lang w:eastAsia="zh-CN"/>
        </w:rPr>
        <w:t>E</w:t>
      </w:r>
      <w:r w:rsidRPr="00F918E8">
        <w:t>thyl 2-cyclobutylidenepropanoate</w:t>
      </w:r>
    </w:p>
    <w:p w14:paraId="65A412C2" w14:textId="7A4D1146" w:rsidR="00B12011" w:rsidRPr="00F918E8" w:rsidRDefault="006940C1" w:rsidP="00F918E8">
      <w:pPr>
        <w:autoSpaceDE w:val="0"/>
        <w:autoSpaceDN w:val="0"/>
        <w:adjustRightInd w:val="0"/>
        <w:spacing w:before="240" w:after="0"/>
        <w:jc w:val="center"/>
        <w:rPr>
          <w:color w:val="002060"/>
        </w:rPr>
      </w:pPr>
      <w:r w:rsidRPr="00F918E8">
        <w:object w:dxaOrig="4512" w:dyaOrig="1836" w14:anchorId="523B27E7">
          <v:shape id="_x0000_i1093" type="#_x0000_t75" style="width:228.75pt;height:90.75pt" o:ole="">
            <v:imagedata r:id="rId177" o:title=""/>
          </v:shape>
          <o:OLEObject Type="Embed" ProgID="ChemDraw_x64.Document.6.0" ShapeID="_x0000_i1093" DrawAspect="Content" ObjectID="_1802575473" r:id="rId178"/>
        </w:object>
      </w:r>
    </w:p>
    <w:p w14:paraId="31BC3690" w14:textId="367F4656" w:rsidR="00A44B60" w:rsidRPr="00F918E8" w:rsidRDefault="00A44B60" w:rsidP="00F918E8">
      <w:r w:rsidRPr="00F918E8">
        <w:t>To a solution of ethyl 2-(</w:t>
      </w:r>
      <w:proofErr w:type="spellStart"/>
      <w:proofErr w:type="gramStart"/>
      <w:r w:rsidRPr="00F918E8">
        <w:t>diethoxyphosphoryl</w:t>
      </w:r>
      <w:proofErr w:type="spellEnd"/>
      <w:r w:rsidRPr="00F918E8">
        <w:t>)propanoate</w:t>
      </w:r>
      <w:proofErr w:type="gramEnd"/>
      <w:r w:rsidRPr="00F918E8">
        <w:t xml:space="preserve"> (</w:t>
      </w:r>
      <w:r w:rsidRPr="00F918E8">
        <w:rPr>
          <w:lang w:eastAsia="zh-CN"/>
        </w:rPr>
        <w:t>CAS[</w:t>
      </w:r>
      <w:r w:rsidRPr="00F918E8">
        <w:rPr>
          <w:shd w:val="clear" w:color="auto" w:fill="FFFFFF"/>
        </w:rPr>
        <w:t xml:space="preserve">3699-66-9], </w:t>
      </w:r>
      <w:r w:rsidRPr="00F918E8">
        <w:t xml:space="preserve">18.35 g, 77.04 mmol) in THF (180.0 mL) was added </w:t>
      </w:r>
      <w:proofErr w:type="spellStart"/>
      <w:r w:rsidRPr="00F918E8">
        <w:t>NaH</w:t>
      </w:r>
      <w:proofErr w:type="spellEnd"/>
      <w:r w:rsidRPr="00F918E8">
        <w:t xml:space="preserve"> (5.14 g, 60% </w:t>
      </w:r>
      <w:proofErr w:type="spellStart"/>
      <w:r w:rsidRPr="00F918E8">
        <w:t>Wt</w:t>
      </w:r>
      <w:proofErr w:type="spellEnd"/>
      <w:r w:rsidRPr="00F918E8">
        <w:t>, 128.4 mmol) in portions at 0°C, the mixture was stirred for 30 min at 0 °C. Then cyclobutanone (</w:t>
      </w:r>
      <w:proofErr w:type="gramStart"/>
      <w:r w:rsidRPr="00F918E8">
        <w:rPr>
          <w:lang w:eastAsia="zh-CN"/>
        </w:rPr>
        <w:t>CAS[</w:t>
      </w:r>
      <w:proofErr w:type="gramEnd"/>
      <w:r w:rsidRPr="00F918E8">
        <w:rPr>
          <w:shd w:val="clear" w:color="auto" w:fill="FFFFFF"/>
        </w:rPr>
        <w:t xml:space="preserve">1191-95-3], </w:t>
      </w:r>
      <w:r w:rsidRPr="00F918E8">
        <w:t>4.5 g, 64.20 mmol) was added dropwise, the reaction mixture was stirred for 1 hour at 25 °C. The reaction mixture was quenched with saturated solution of NH</w:t>
      </w:r>
      <w:r w:rsidRPr="00F918E8">
        <w:rPr>
          <w:vertAlign w:val="subscript"/>
        </w:rPr>
        <w:t>4</w:t>
      </w:r>
      <w:r w:rsidRPr="00F918E8">
        <w:t>Cl. The resulting solution was extracted with EA. The organic layer was dried over Na</w:t>
      </w:r>
      <w:r w:rsidRPr="00F918E8">
        <w:rPr>
          <w:vertAlign w:val="subscript"/>
        </w:rPr>
        <w:t>2</w:t>
      </w:r>
      <w:r w:rsidRPr="00F918E8">
        <w:t>SO</w:t>
      </w:r>
      <w:r w:rsidRPr="00F918E8">
        <w:rPr>
          <w:vertAlign w:val="subscript"/>
        </w:rPr>
        <w:t>4</w:t>
      </w:r>
      <w:r w:rsidRPr="00F918E8">
        <w:t xml:space="preserve"> and concentrated under vacuum to give a residue. The residue was purified by flash silica gel chromatography (ISCO®; 220 g </w:t>
      </w:r>
      <w:proofErr w:type="spellStart"/>
      <w:r w:rsidRPr="00F918E8">
        <w:t>SepaFlash</w:t>
      </w:r>
      <w:proofErr w:type="spellEnd"/>
      <w:r w:rsidRPr="00F918E8">
        <w:t xml:space="preserve">® Silica Flash Column, Eluent of 0-10% EA/PE) and the eluent was concentrated to give the title compound as colorless oil (8.0 g, 81% yield). </w:t>
      </w:r>
      <w:r w:rsidR="00AA5F07" w:rsidRPr="00F918E8">
        <w:t>Rf = 0.7 (silica, petroleum ether: EtOAc 5: 1)</w:t>
      </w:r>
      <w:r w:rsidR="00AA5F07" w:rsidRPr="00F918E8">
        <w:rPr>
          <w:color w:val="7030A0"/>
        </w:rPr>
        <w:t xml:space="preserve"> </w:t>
      </w:r>
    </w:p>
    <w:p w14:paraId="2B8057D1" w14:textId="697D01C0" w:rsidR="005A7D36" w:rsidRPr="00F918E8" w:rsidRDefault="005A7D36" w:rsidP="00F918E8">
      <w:r w:rsidRPr="00F918E8">
        <w:rPr>
          <w:vertAlign w:val="superscript"/>
        </w:rPr>
        <w:t>1</w:t>
      </w:r>
      <w:r w:rsidRPr="00F918E8">
        <w:t>H NMR (400 MHz, CDCl</w:t>
      </w:r>
      <w:r w:rsidRPr="00F918E8">
        <w:rPr>
          <w:vertAlign w:val="subscript"/>
        </w:rPr>
        <w:t>3</w:t>
      </w:r>
      <w:r w:rsidRPr="00F918E8">
        <w:t xml:space="preserve">) δ 4.15 (q, </w:t>
      </w:r>
      <w:r w:rsidRPr="00F918E8">
        <w:rPr>
          <w:i/>
          <w:iCs/>
        </w:rPr>
        <w:t>J</w:t>
      </w:r>
      <w:r w:rsidRPr="00F918E8">
        <w:t xml:space="preserve"> = 7.1 Hz, 2H), 3.19 – 2.97 (m, 2H), 2.86 – 2.64 (m, 2H), 2.01 (p, </w:t>
      </w:r>
      <w:r w:rsidRPr="00F918E8">
        <w:rPr>
          <w:i/>
          <w:iCs/>
        </w:rPr>
        <w:t>J</w:t>
      </w:r>
      <w:r w:rsidRPr="00F918E8">
        <w:t xml:space="preserve"> = 8.0 Hz, 2H), 1.77 – 1.64 (m, 3H), 1.27 (t, </w:t>
      </w:r>
      <w:r w:rsidRPr="00F918E8">
        <w:rPr>
          <w:i/>
          <w:iCs/>
        </w:rPr>
        <w:t>J</w:t>
      </w:r>
      <w:r w:rsidRPr="00F918E8">
        <w:t xml:space="preserve"> = 7.1 Hz, 3H).</w:t>
      </w:r>
    </w:p>
    <w:p w14:paraId="1C85FB72" w14:textId="0753C889" w:rsidR="00A44B60" w:rsidRPr="00F918E8" w:rsidRDefault="00A44B60" w:rsidP="00F918E8"/>
    <w:p w14:paraId="76CFA4E0" w14:textId="436AE944" w:rsidR="00A44B60" w:rsidRPr="00F918E8" w:rsidRDefault="00A44B60" w:rsidP="00F918E8">
      <w:pPr>
        <w:pStyle w:val="NoSpacing"/>
      </w:pPr>
      <w:r w:rsidRPr="00F918E8">
        <w:t>Ethyl 2-cyclobutylpropanoate</w:t>
      </w:r>
      <w:r w:rsidRPr="00F918E8">
        <w:rPr>
          <w:b/>
        </w:rPr>
        <w:t xml:space="preserve"> </w:t>
      </w:r>
    </w:p>
    <w:p w14:paraId="2394092D" w14:textId="6EA977F1" w:rsidR="00E0408A" w:rsidRPr="00F918E8" w:rsidRDefault="00C10B3B" w:rsidP="00F918E8">
      <w:pPr>
        <w:autoSpaceDE w:val="0"/>
        <w:autoSpaceDN w:val="0"/>
        <w:adjustRightInd w:val="0"/>
        <w:spacing w:before="240" w:after="0"/>
        <w:jc w:val="center"/>
        <w:rPr>
          <w:color w:val="002060"/>
        </w:rPr>
      </w:pPr>
      <w:r w:rsidRPr="00F918E8">
        <w:object w:dxaOrig="4550" w:dyaOrig="1199" w14:anchorId="6246008B">
          <v:shape id="_x0000_i1094" type="#_x0000_t75" style="width:227.25pt;height:57.75pt" o:ole="">
            <v:imagedata r:id="rId179" o:title=""/>
          </v:shape>
          <o:OLEObject Type="Embed" ProgID="ChemDraw_x64.Document.6.0" ShapeID="_x0000_i1094" DrawAspect="Content" ObjectID="_1802575474" r:id="rId180"/>
        </w:object>
      </w:r>
    </w:p>
    <w:p w14:paraId="16F51326" w14:textId="186CD4E1" w:rsidR="00A44B60" w:rsidRPr="00F918E8" w:rsidRDefault="00A44B60" w:rsidP="00F918E8">
      <w:pPr>
        <w:rPr>
          <w:color w:val="7030A0"/>
        </w:rPr>
      </w:pPr>
      <w:r w:rsidRPr="00F918E8">
        <w:t xml:space="preserve">To a suspension of Pd/C (800 mg, 10% </w:t>
      </w:r>
      <w:proofErr w:type="spellStart"/>
      <w:r w:rsidRPr="00F918E8">
        <w:t>Wt</w:t>
      </w:r>
      <w:proofErr w:type="spellEnd"/>
      <w:r w:rsidRPr="00F918E8">
        <w:t>) in THF (80 mL) under N</w:t>
      </w:r>
      <w:r w:rsidRPr="00F918E8">
        <w:rPr>
          <w:vertAlign w:val="subscript"/>
        </w:rPr>
        <w:t>2</w:t>
      </w:r>
      <w:r w:rsidRPr="00F918E8">
        <w:t xml:space="preserve"> was added ethyl 2-cyclobutylidene propanoate (8.0 g, 51.88 mmol) in THF (80.00 mL) at 25°C. The suspension was degassed under vacuum and purged with H</w:t>
      </w:r>
      <w:r w:rsidRPr="00F918E8">
        <w:rPr>
          <w:vertAlign w:val="subscript"/>
        </w:rPr>
        <w:t xml:space="preserve">2 </w:t>
      </w:r>
      <w:r w:rsidRPr="00F918E8">
        <w:t>for three times and stirred at 25 °C for 12 hours under H</w:t>
      </w:r>
      <w:r w:rsidRPr="00F918E8">
        <w:rPr>
          <w:vertAlign w:val="subscript"/>
        </w:rPr>
        <w:t>2</w:t>
      </w:r>
      <w:r w:rsidR="0076166E" w:rsidRPr="00F918E8">
        <w:rPr>
          <w:vertAlign w:val="subscript"/>
        </w:rPr>
        <w:t xml:space="preserve"> </w:t>
      </w:r>
      <w:r w:rsidRPr="00F918E8">
        <w:t>(15 psi) atmosphere. The mixture</w:t>
      </w:r>
      <w:r w:rsidR="0076166E" w:rsidRPr="00F918E8">
        <w:t xml:space="preserve"> was</w:t>
      </w:r>
      <w:r w:rsidRPr="00F918E8">
        <w:t xml:space="preserve"> filtered over Celite pad, the filter cake was washed with THF, and the combined filter liquor was concentrated to give the title compound as colorless oil (8.0 g, 99% yield). </w:t>
      </w:r>
      <w:r w:rsidR="004A1966" w:rsidRPr="00F918E8">
        <w:t>Rf = 0.7 (silica, petroleum ether: EtOAc 5: 1, revealed by KMnO</w:t>
      </w:r>
      <w:r w:rsidR="004A1966" w:rsidRPr="00F918E8">
        <w:rPr>
          <w:vertAlign w:val="subscript"/>
        </w:rPr>
        <w:t>4</w:t>
      </w:r>
      <w:r w:rsidR="004A1966" w:rsidRPr="00F918E8">
        <w:t>)</w:t>
      </w:r>
      <w:r w:rsidR="00732F26" w:rsidRPr="00F918E8">
        <w:t>.</w:t>
      </w:r>
      <w:r w:rsidR="004A1966" w:rsidRPr="00F918E8">
        <w:rPr>
          <w:color w:val="7030A0"/>
        </w:rPr>
        <w:t xml:space="preserve"> </w:t>
      </w:r>
    </w:p>
    <w:p w14:paraId="4ED270D8" w14:textId="5E9B8406" w:rsidR="00A44B60" w:rsidRPr="00F918E8" w:rsidRDefault="005A7D36" w:rsidP="00F918E8">
      <w:pPr>
        <w:rPr>
          <w:color w:val="7030A0"/>
          <w:lang w:eastAsia="zh-CN"/>
        </w:rPr>
      </w:pPr>
      <w:r w:rsidRPr="00F918E8">
        <w:rPr>
          <w:color w:val="7030A0"/>
          <w:vertAlign w:val="superscript"/>
          <w:lang w:eastAsia="zh-CN"/>
        </w:rPr>
        <w:t>1</w:t>
      </w:r>
      <w:r w:rsidRPr="00F918E8">
        <w:rPr>
          <w:color w:val="7030A0"/>
          <w:lang w:eastAsia="zh-CN"/>
        </w:rPr>
        <w:t>H NMR (400 MHz, CDCl</w:t>
      </w:r>
      <w:r w:rsidRPr="00F918E8">
        <w:rPr>
          <w:color w:val="7030A0"/>
          <w:vertAlign w:val="subscript"/>
          <w:lang w:eastAsia="zh-CN"/>
        </w:rPr>
        <w:t>3</w:t>
      </w:r>
      <w:r w:rsidRPr="00F918E8">
        <w:rPr>
          <w:color w:val="7030A0"/>
          <w:lang w:eastAsia="zh-CN"/>
        </w:rPr>
        <w:t xml:space="preserve">) δ 4.22 – 3.98 (m, 2H), 2.51 – 2.29 (m, 2H), 2.11 – 1.94 (m, 2H), 1.89 – 1.69 (m, 4H), 1.23 (t, </w:t>
      </w:r>
      <w:r w:rsidRPr="00F918E8">
        <w:rPr>
          <w:i/>
          <w:iCs/>
          <w:color w:val="7030A0"/>
          <w:lang w:eastAsia="zh-CN"/>
        </w:rPr>
        <w:t>J</w:t>
      </w:r>
      <w:r w:rsidRPr="00F918E8">
        <w:rPr>
          <w:color w:val="7030A0"/>
          <w:lang w:eastAsia="zh-CN"/>
        </w:rPr>
        <w:t xml:space="preserve"> = 7.1 Hz, 3H), 1.04 (d, </w:t>
      </w:r>
      <w:r w:rsidRPr="00F918E8">
        <w:rPr>
          <w:i/>
          <w:iCs/>
          <w:color w:val="7030A0"/>
          <w:lang w:eastAsia="zh-CN"/>
        </w:rPr>
        <w:t>J</w:t>
      </w:r>
      <w:r w:rsidRPr="00F918E8">
        <w:rPr>
          <w:color w:val="7030A0"/>
          <w:lang w:eastAsia="zh-CN"/>
        </w:rPr>
        <w:t xml:space="preserve"> = 6.4 Hz, 3H).</w:t>
      </w:r>
    </w:p>
    <w:p w14:paraId="01D3E3F6" w14:textId="32D1E122" w:rsidR="00A44B60" w:rsidRPr="00F918E8" w:rsidRDefault="00A44B60" w:rsidP="00F918E8">
      <w:pPr>
        <w:pStyle w:val="NoSpacing"/>
      </w:pPr>
      <w:r w:rsidRPr="00F918E8">
        <w:t>Diethyl 2-cyclobutyl-3-hydroxy-2-methylsuccinate</w:t>
      </w:r>
    </w:p>
    <w:p w14:paraId="7FB9E383" w14:textId="6293BE9E" w:rsidR="00567EF2" w:rsidRPr="00F918E8" w:rsidRDefault="002C2807" w:rsidP="00F918E8">
      <w:pPr>
        <w:autoSpaceDE w:val="0"/>
        <w:autoSpaceDN w:val="0"/>
        <w:adjustRightInd w:val="0"/>
        <w:spacing w:before="240" w:after="0"/>
        <w:jc w:val="center"/>
        <w:rPr>
          <w:color w:val="002060"/>
        </w:rPr>
      </w:pPr>
      <w:r w:rsidRPr="00F918E8">
        <w:object w:dxaOrig="5035" w:dyaOrig="1855" w14:anchorId="34D4CB9B">
          <v:shape id="_x0000_i1095" type="#_x0000_t75" style="width:252.75pt;height:95.25pt" o:ole="">
            <v:imagedata r:id="rId181" o:title=""/>
          </v:shape>
          <o:OLEObject Type="Embed" ProgID="ChemDraw_x64.Document.6.0" ShapeID="_x0000_i1095" DrawAspect="Content" ObjectID="_1802575475" r:id="rId182"/>
        </w:object>
      </w:r>
    </w:p>
    <w:p w14:paraId="38DCFB8E" w14:textId="6CCC02DD" w:rsidR="00A44B60" w:rsidRPr="00F918E8" w:rsidRDefault="00A44B60" w:rsidP="00F918E8">
      <w:r w:rsidRPr="00F918E8">
        <w:t>To a solution of ethyl 2-cyclobutylpropanoate (8.0 g, 51.21 mmol) in THF (80 mL) was added dropwise LDA (51.21 mL, 102.4 mmol, 2M in mixture of THF and heptane) at -65</w:t>
      </w:r>
      <w:r w:rsidR="005F7E5E" w:rsidRPr="00F918E8">
        <w:t xml:space="preserve"> </w:t>
      </w:r>
      <w:r w:rsidRPr="00F918E8">
        <w:t>°C under N</w:t>
      </w:r>
      <w:r w:rsidRPr="00F918E8">
        <w:rPr>
          <w:vertAlign w:val="subscript"/>
        </w:rPr>
        <w:t>2</w:t>
      </w:r>
      <w:r w:rsidRPr="00F918E8">
        <w:t>. The solution was stirred at 25</w:t>
      </w:r>
      <w:r w:rsidR="005F7E5E" w:rsidRPr="00F918E8">
        <w:t xml:space="preserve"> </w:t>
      </w:r>
      <w:r w:rsidRPr="00F918E8">
        <w:t>°C for 1 hour. Then a solution of ethyl 2-oxoacetate (</w:t>
      </w:r>
      <w:r w:rsidRPr="00F918E8">
        <w:rPr>
          <w:lang w:eastAsia="zh-CN"/>
        </w:rPr>
        <w:t>CAS</w:t>
      </w:r>
      <w:r w:rsidRPr="00F918E8">
        <w:t xml:space="preserve"> </w:t>
      </w:r>
      <w:r w:rsidRPr="00F918E8">
        <w:rPr>
          <w:lang w:eastAsia="zh-CN"/>
        </w:rPr>
        <w:t>[</w:t>
      </w:r>
      <w:r w:rsidRPr="00F918E8">
        <w:rPr>
          <w:shd w:val="clear" w:color="auto" w:fill="FFFFFF"/>
        </w:rPr>
        <w:t xml:space="preserve">924-44-7], </w:t>
      </w:r>
      <w:r w:rsidRPr="00F918E8">
        <w:t>31.37 g, 50% in toluene, 153.6 mmol) in THF (20 mL) was added dropwise to above solution at -65</w:t>
      </w:r>
      <w:r w:rsidR="005F7E5E" w:rsidRPr="00F918E8">
        <w:t xml:space="preserve"> </w:t>
      </w:r>
      <w:r w:rsidRPr="00F918E8">
        <w:t>°C slowly. The mixture was warmed to 25°C slowly and stirred for 12 hours under N</w:t>
      </w:r>
      <w:r w:rsidRPr="00F918E8">
        <w:rPr>
          <w:vertAlign w:val="subscript"/>
        </w:rPr>
        <w:t>2</w:t>
      </w:r>
      <w:r w:rsidRPr="00F918E8">
        <w:t>. The reaction mixture was quenched with saturated solution of NH</w:t>
      </w:r>
      <w:r w:rsidRPr="00F918E8">
        <w:rPr>
          <w:vertAlign w:val="subscript"/>
        </w:rPr>
        <w:t>4</w:t>
      </w:r>
      <w:r w:rsidRPr="00F918E8">
        <w:t xml:space="preserve">Cl, extracted with </w:t>
      </w:r>
      <w:r w:rsidR="006659A2">
        <w:t>EtOAc</w:t>
      </w:r>
      <w:r w:rsidRPr="00F918E8">
        <w:t>. The combined organic phase</w:t>
      </w:r>
      <w:r w:rsidR="000239F7" w:rsidRPr="00F918E8">
        <w:t xml:space="preserve"> was</w:t>
      </w:r>
      <w:r w:rsidRPr="00F918E8">
        <w:t xml:space="preserve"> dried over anhydrous Na</w:t>
      </w:r>
      <w:r w:rsidRPr="00F918E8">
        <w:rPr>
          <w:vertAlign w:val="subscript"/>
        </w:rPr>
        <w:t>2</w:t>
      </w:r>
      <w:r w:rsidRPr="00F918E8">
        <w:t>SO</w:t>
      </w:r>
      <w:r w:rsidRPr="00F918E8">
        <w:rPr>
          <w:vertAlign w:val="subscript"/>
        </w:rPr>
        <w:t>4</w:t>
      </w:r>
      <w:r w:rsidRPr="00F918E8">
        <w:t>, filtered and concentrated in vacuum. The residue was purified by flash</w:t>
      </w:r>
      <w:r w:rsidR="000239F7" w:rsidRPr="00F918E8">
        <w:t xml:space="preserve"> column chromatography</w:t>
      </w:r>
      <w:r w:rsidRPr="00F918E8">
        <w:t xml:space="preserve"> (ISCO®; 220 g </w:t>
      </w:r>
      <w:proofErr w:type="spellStart"/>
      <w:r w:rsidRPr="00F918E8">
        <w:t>SepaFlash</w:t>
      </w:r>
      <w:proofErr w:type="spellEnd"/>
      <w:r w:rsidRPr="00F918E8">
        <w:t xml:space="preserve">® Silica Flash Column, Eluent of 0-50% </w:t>
      </w:r>
      <w:r w:rsidR="006659A2">
        <w:t>EtOAc</w:t>
      </w:r>
      <w:r w:rsidRPr="00F918E8">
        <w:t xml:space="preserve"> / </w:t>
      </w:r>
      <w:r w:rsidR="006659A2">
        <w:t>petroleum ether</w:t>
      </w:r>
      <w:r w:rsidRPr="00F918E8">
        <w:t xml:space="preserve">) and the eluent was concentrated under reduce pressure to give the title compound as yellow oil (8.0 g, 60% yield). </w:t>
      </w:r>
      <w:r w:rsidR="000239F7" w:rsidRPr="00F918E8">
        <w:rPr>
          <w:color w:val="7030A0"/>
        </w:rPr>
        <w:t>No LC-MS.</w:t>
      </w:r>
      <w:r w:rsidR="000239F7" w:rsidRPr="00F918E8">
        <w:t xml:space="preserve"> </w:t>
      </w:r>
      <w:r w:rsidR="000239F7" w:rsidRPr="00F918E8">
        <w:rPr>
          <w:color w:val="7030A0"/>
        </w:rPr>
        <w:t>Rf = 0.</w:t>
      </w:r>
      <w:r w:rsidR="000239F7" w:rsidRPr="00F918E8">
        <w:rPr>
          <w:color w:val="7030A0"/>
          <w:lang w:eastAsia="zh-CN"/>
        </w:rPr>
        <w:t>5</w:t>
      </w:r>
      <w:r w:rsidR="000239F7" w:rsidRPr="00F918E8">
        <w:rPr>
          <w:color w:val="7030A0"/>
        </w:rPr>
        <w:t xml:space="preserve"> (silica, petroleum ether: EtOAc</w:t>
      </w:r>
      <w:r w:rsidR="000239F7" w:rsidRPr="00F918E8">
        <w:rPr>
          <w:color w:val="7030A0"/>
          <w:lang w:eastAsia="zh-CN"/>
        </w:rPr>
        <w:t xml:space="preserve"> 5</w:t>
      </w:r>
      <w:r w:rsidR="000239F7" w:rsidRPr="00F918E8">
        <w:rPr>
          <w:color w:val="7030A0"/>
        </w:rPr>
        <w:t xml:space="preserve">: 1) </w:t>
      </w:r>
    </w:p>
    <w:p w14:paraId="1B8DB641" w14:textId="48757F98" w:rsidR="00DD17F3" w:rsidRPr="00F918E8" w:rsidRDefault="00DD17F3" w:rsidP="00F918E8">
      <w:r w:rsidRPr="00F918E8">
        <w:rPr>
          <w:vertAlign w:val="superscript"/>
        </w:rPr>
        <w:t>1</w:t>
      </w:r>
      <w:r w:rsidRPr="00F918E8">
        <w:t>H NMR (400 MHz, CDCl</w:t>
      </w:r>
      <w:r w:rsidRPr="00F918E8">
        <w:rPr>
          <w:vertAlign w:val="subscript"/>
        </w:rPr>
        <w:t>3</w:t>
      </w:r>
      <w:r w:rsidRPr="00F918E8">
        <w:t xml:space="preserve">) δ 4.31 – 4.02 (m, 5H), 3.40 (d, </w:t>
      </w:r>
      <w:r w:rsidRPr="00F918E8">
        <w:rPr>
          <w:i/>
          <w:iCs/>
        </w:rPr>
        <w:t>J</w:t>
      </w:r>
      <w:r w:rsidRPr="00F918E8">
        <w:t xml:space="preserve"> = 8.5 Hz, 1H), 2.88 – 2.68 (m, 1H), 2.17 – 1.97 (m, 1H), 1.97 – 1.73 (m, 4H), 1.73 – 1.62 (m, 1H), 1.33 – 1.24 (m, 6H), 1.17 – 0.89 (m, 3H).</w:t>
      </w:r>
    </w:p>
    <w:p w14:paraId="17366E68" w14:textId="2AEC0E52" w:rsidR="00A44B60" w:rsidRPr="00F918E8" w:rsidRDefault="00A44B60" w:rsidP="00F918E8">
      <w:pPr>
        <w:autoSpaceDE w:val="0"/>
        <w:autoSpaceDN w:val="0"/>
        <w:adjustRightInd w:val="0"/>
        <w:spacing w:before="240" w:after="0"/>
        <w:rPr>
          <w:color w:val="002060"/>
        </w:rPr>
      </w:pPr>
    </w:p>
    <w:p w14:paraId="2156A1F6" w14:textId="42128AB1" w:rsidR="00A44B60" w:rsidRPr="00F918E8" w:rsidRDefault="00A44B60" w:rsidP="00F918E8">
      <w:pPr>
        <w:pStyle w:val="NoSpacing"/>
      </w:pPr>
      <w:r w:rsidRPr="00F918E8">
        <w:t>2-cyclobutyl-3-hydroxy-2-methylsuccinic acid</w:t>
      </w:r>
    </w:p>
    <w:p w14:paraId="3091D0FC" w14:textId="66D30D3B" w:rsidR="00AC38A4" w:rsidRPr="00F918E8" w:rsidRDefault="00012407" w:rsidP="00F918E8">
      <w:pPr>
        <w:autoSpaceDE w:val="0"/>
        <w:autoSpaceDN w:val="0"/>
        <w:adjustRightInd w:val="0"/>
        <w:spacing w:before="240" w:after="0"/>
        <w:jc w:val="center"/>
        <w:rPr>
          <w:color w:val="002060"/>
        </w:rPr>
      </w:pPr>
      <w:r w:rsidRPr="00F918E8">
        <w:object w:dxaOrig="5249" w:dyaOrig="1332" w14:anchorId="10DBB1EB">
          <v:shape id="_x0000_i1096" type="#_x0000_t75" style="width:246.75pt;height:64.5pt" o:ole="">
            <v:imagedata r:id="rId183" o:title=""/>
          </v:shape>
          <o:OLEObject Type="Embed" ProgID="ChemDraw_x64.Document.6.0" ShapeID="_x0000_i1096" DrawAspect="Content" ObjectID="_1802575476" r:id="rId184"/>
        </w:object>
      </w:r>
    </w:p>
    <w:p w14:paraId="13902992" w14:textId="4F37EA86" w:rsidR="00A44B60" w:rsidRPr="00F918E8" w:rsidRDefault="00A44B60" w:rsidP="00F918E8">
      <w:r w:rsidRPr="00F918E8">
        <w:t>The solution of diethyl 2-cyclobutyl-3-hydroxy-2-methylsuccinate (6.0 g, 0.02 mol) in concentrated HCl (60 mL) was stirred at 100 °C for 16 hours. The reaction mixture was concentrated in vacuum to get a residue. The residue was dissolved in EA and then dried over anhydrous Na</w:t>
      </w:r>
      <w:r w:rsidRPr="00F918E8">
        <w:rPr>
          <w:vertAlign w:val="subscript"/>
        </w:rPr>
        <w:t>2</w:t>
      </w:r>
      <w:r w:rsidRPr="00F918E8">
        <w:t>SO</w:t>
      </w:r>
      <w:r w:rsidRPr="00F918E8">
        <w:rPr>
          <w:vertAlign w:val="subscript"/>
        </w:rPr>
        <w:t>4</w:t>
      </w:r>
      <w:r w:rsidRPr="00F918E8">
        <w:t>, filtered and concentrated to get the title compound as a brown solid (5.0 g, 100% yield).</w:t>
      </w:r>
      <w:r w:rsidRPr="00F918E8">
        <w:rPr>
          <w:color w:val="7030A0"/>
        </w:rPr>
        <w:t xml:space="preserve"> LCMS-</w:t>
      </w:r>
      <w:r w:rsidRPr="00F918E8">
        <w:rPr>
          <w:color w:val="7030A0"/>
          <w:lang w:eastAsia="zh-CN"/>
        </w:rPr>
        <w:t>6</w:t>
      </w:r>
      <w:r w:rsidRPr="00F918E8">
        <w:rPr>
          <w:color w:val="7030A0"/>
        </w:rPr>
        <w:t xml:space="preserve">: Rt = </w:t>
      </w:r>
      <w:r w:rsidRPr="00F918E8">
        <w:rPr>
          <w:color w:val="7030A0"/>
          <w:lang w:eastAsia="zh-CN"/>
        </w:rPr>
        <w:t>0.078</w:t>
      </w:r>
      <w:r w:rsidRPr="00F918E8">
        <w:rPr>
          <w:color w:val="7030A0"/>
        </w:rPr>
        <w:t xml:space="preserve"> min; MS: m/z (M</w:t>
      </w:r>
      <w:r w:rsidRPr="00F918E8">
        <w:rPr>
          <w:color w:val="7030A0"/>
          <w:lang w:eastAsia="zh-CN"/>
        </w:rPr>
        <w:t>-</w:t>
      </w:r>
      <w:proofErr w:type="gramStart"/>
      <w:r w:rsidRPr="00F918E8">
        <w:rPr>
          <w:color w:val="7030A0"/>
        </w:rPr>
        <w:t>H)</w:t>
      </w:r>
      <w:r w:rsidRPr="00F918E8">
        <w:rPr>
          <w:color w:val="7030A0"/>
          <w:vertAlign w:val="superscript"/>
        </w:rPr>
        <w:t>+</w:t>
      </w:r>
      <w:proofErr w:type="gramEnd"/>
      <w:r w:rsidRPr="00F918E8">
        <w:rPr>
          <w:color w:val="7030A0"/>
        </w:rPr>
        <w:t xml:space="preserve">: </w:t>
      </w:r>
      <w:r w:rsidRPr="00F918E8">
        <w:rPr>
          <w:color w:val="7030A0"/>
          <w:lang w:eastAsia="zh-CN"/>
        </w:rPr>
        <w:t>201.0</w:t>
      </w:r>
      <w:r w:rsidRPr="00F918E8">
        <w:rPr>
          <w:color w:val="7030A0"/>
        </w:rPr>
        <w:t>;</w:t>
      </w:r>
      <w:r w:rsidRPr="00F918E8">
        <w:t xml:space="preserve"> </w:t>
      </w:r>
    </w:p>
    <w:p w14:paraId="7A14EF02" w14:textId="38AE888F" w:rsidR="00A44B60" w:rsidRPr="00F918E8" w:rsidRDefault="00DF1A55" w:rsidP="00F918E8">
      <w:r w:rsidRPr="00F918E8">
        <w:rPr>
          <w:vertAlign w:val="superscript"/>
        </w:rPr>
        <w:t>1</w:t>
      </w:r>
      <w:r w:rsidRPr="00F918E8">
        <w:t>H NMR (400 MHz, DMSO) δ 12.19 (s, 1H), 5.23 (s, 1H), 4.30 – 4.12 (m, 1H), 2.71 – 2.52 (m, 1H), 2.10 – 1.87 (m, 3H), 1.90 – 1.64 (m, 4H), 1.63 – 1.47 (m, 1H), 1.01 – 0.89 (m, 3H).</w:t>
      </w:r>
    </w:p>
    <w:p w14:paraId="5C9E4391" w14:textId="5F399DD4" w:rsidR="00AC38A4" w:rsidRPr="00F918E8" w:rsidRDefault="00A44B60" w:rsidP="00F918E8">
      <w:pPr>
        <w:pStyle w:val="NoSpacing"/>
      </w:pPr>
      <w:r w:rsidRPr="00F918E8">
        <w:t>4-(benzyloxy)-2-cyclobutyl-3-hydroxy-2-methyl-4-oxobutanoic acid</w:t>
      </w:r>
      <w:r w:rsidR="002659B8" w:rsidRPr="00F918E8">
        <w:t xml:space="preserve"> </w:t>
      </w:r>
    </w:p>
    <w:p w14:paraId="33894987" w14:textId="19137D91" w:rsidR="00E60D04" w:rsidRPr="00F918E8" w:rsidRDefault="00FD563C" w:rsidP="00F918E8">
      <w:pPr>
        <w:autoSpaceDE w:val="0"/>
        <w:autoSpaceDN w:val="0"/>
        <w:adjustRightInd w:val="0"/>
        <w:spacing w:before="240" w:after="0"/>
        <w:jc w:val="center"/>
      </w:pPr>
      <w:r w:rsidRPr="00F918E8">
        <w:object w:dxaOrig="5829" w:dyaOrig="4644" w14:anchorId="6B0387E3">
          <v:shape id="_x0000_i1097" type="#_x0000_t75" style="width:269.25pt;height:3in" o:ole="">
            <v:imagedata r:id="rId185" o:title=""/>
          </v:shape>
          <o:OLEObject Type="Embed" ProgID="ChemDraw_x64.Document.6.0" ShapeID="_x0000_i1097" DrawAspect="Content" ObjectID="_1802575477" r:id="rId186"/>
        </w:object>
      </w:r>
    </w:p>
    <w:p w14:paraId="2885D919" w14:textId="7CDAF728" w:rsidR="00A44B60" w:rsidRPr="00F918E8" w:rsidRDefault="00A44B60" w:rsidP="00F918E8">
      <w:r w:rsidRPr="00F918E8">
        <w:t>2-</w:t>
      </w:r>
      <w:r w:rsidR="00153CF8" w:rsidRPr="00F918E8">
        <w:t>c</w:t>
      </w:r>
      <w:r w:rsidRPr="00F918E8">
        <w:t>yclobutyl-3-hydroxy-2-methylsuccinic acid (5.0 g, 24.73 mmol) was placed in a round-bottomed flask and cooled in an ice bath. Then TFAA (15.58 g, 10.48 mL, 74.18 mmol) was added dropwise at 0 °C under nitrogen atmosphere. The mixture was stirred at 0 °C for 0.5 hour and at 25 °C for 2.5 hours. The mixture was evaporated under vacuum at 25 °C to remove TFA and excess TFAA. Then benzyl alcohol (10.70 g, 10.25 mL, 98.91 mmol) was added to the mixture under N</w:t>
      </w:r>
      <w:r w:rsidRPr="00F918E8">
        <w:rPr>
          <w:vertAlign w:val="subscript"/>
        </w:rPr>
        <w:t>2</w:t>
      </w:r>
      <w:r w:rsidRPr="00F918E8">
        <w:t xml:space="preserve">. The reaction mixture was stirred at 25 °C </w:t>
      </w:r>
      <w:r w:rsidRPr="00F918E8">
        <w:rPr>
          <w:lang w:eastAsia="zh-CN"/>
        </w:rPr>
        <w:t>for</w:t>
      </w:r>
      <w:r w:rsidRPr="00F918E8">
        <w:t xml:space="preserve"> 12 hours. The mixture was purified by reverse</w:t>
      </w:r>
      <w:r w:rsidR="00153CF8" w:rsidRPr="00F918E8">
        <w:t>-</w:t>
      </w:r>
      <w:r w:rsidRPr="00F918E8">
        <w:t xml:space="preserve">phase preparative HPLC (300 g) of </w:t>
      </w:r>
      <w:proofErr w:type="spellStart"/>
      <w:r w:rsidRPr="00F918E8">
        <w:t>SepaFlash</w:t>
      </w:r>
      <w:proofErr w:type="spellEnd"/>
      <w:r w:rsidRPr="00F918E8">
        <w:t xml:space="preserve">® Spherical C18, 20 - 45 </w:t>
      </w:r>
      <w:proofErr w:type="spellStart"/>
      <w:r w:rsidRPr="00F918E8">
        <w:t>μm</w:t>
      </w:r>
      <w:proofErr w:type="spellEnd"/>
      <w:r w:rsidRPr="00F918E8">
        <w:t xml:space="preserve">,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30- 50% in 30 min, flow rate: 100 mL/min; column temperature: RT, wavelength: 220 nm/254 nm) to give the diastereomers as first eluting peak (yellow solid, 1.5 g, 1</w:t>
      </w:r>
      <w:r w:rsidR="00716724" w:rsidRPr="00F918E8">
        <w:t>6</w:t>
      </w:r>
      <w:r w:rsidRPr="00F918E8">
        <w:t>% yield). LCMS-1: Rt = 0. 465 min; MS m/z [</w:t>
      </w:r>
      <w:proofErr w:type="spellStart"/>
      <w:r w:rsidRPr="00F918E8">
        <w:t>M+</w:t>
      </w:r>
      <w:proofErr w:type="gramStart"/>
      <w:r w:rsidRPr="00F918E8">
        <w:t>Na</w:t>
      </w:r>
      <w:proofErr w:type="spellEnd"/>
      <w:r w:rsidRPr="00F918E8">
        <w:t>]</w:t>
      </w:r>
      <w:r w:rsidRPr="00F918E8">
        <w:rPr>
          <w:vertAlign w:val="superscript"/>
        </w:rPr>
        <w:t>+</w:t>
      </w:r>
      <w:proofErr w:type="gramEnd"/>
      <w:r w:rsidRPr="00F918E8">
        <w:t xml:space="preserve">: 315.1; purity: 86%. </w:t>
      </w:r>
      <w:r w:rsidR="00DF1A55" w:rsidRPr="00F918E8">
        <w:rPr>
          <w:vertAlign w:val="superscript"/>
        </w:rPr>
        <w:t>1</w:t>
      </w:r>
      <w:r w:rsidR="00DF1A55" w:rsidRPr="00F918E8">
        <w:t>H NMR (400 MHz, CDCl</w:t>
      </w:r>
      <w:r w:rsidR="00DF1A55" w:rsidRPr="00F918E8">
        <w:rPr>
          <w:vertAlign w:val="subscript"/>
        </w:rPr>
        <w:t>3</w:t>
      </w:r>
      <w:r w:rsidR="00DF1A55" w:rsidRPr="00F918E8">
        <w:t>) δ 7.41 – 7.29 (m, 5H), 5.25 – 5.14 (m, 2H), 4.52 (s, 1H), 3.03 (s, 1H), 2.88 – 2.67 (m, 1H), 2.18 – 1.98 (m, 2H), 1.97 – 1.71 (m, 4H), 1.71 – 1.59 (m, 1H), 1.19 – 0.96 (m, 3H).</w:t>
      </w:r>
      <w:r w:rsidRPr="00F918E8">
        <w:t xml:space="preserve"> The other diastereomers as the second eluting peak (yellow solid, 1.4 g, </w:t>
      </w:r>
      <w:r w:rsidR="00716724" w:rsidRPr="00F918E8">
        <w:t>20</w:t>
      </w:r>
      <w:r w:rsidRPr="00F918E8">
        <w:t>% yield). LCMS-1: Rt = 0.482 min; MS m/z [</w:t>
      </w:r>
      <w:proofErr w:type="spellStart"/>
      <w:r w:rsidRPr="00F918E8">
        <w:t>M+Na</w:t>
      </w:r>
      <w:proofErr w:type="spellEnd"/>
      <w:r w:rsidRPr="00F918E8">
        <w:t>]</w:t>
      </w:r>
      <w:r w:rsidRPr="00F918E8">
        <w:rPr>
          <w:vertAlign w:val="superscript"/>
        </w:rPr>
        <w:t>+</w:t>
      </w:r>
      <w:r w:rsidRPr="00F918E8">
        <w:t xml:space="preserve">: 315.0; purity: 97%; </w:t>
      </w:r>
      <w:r w:rsidR="00DF1A55" w:rsidRPr="00F918E8">
        <w:rPr>
          <w:vertAlign w:val="superscript"/>
        </w:rPr>
        <w:t>1</w:t>
      </w:r>
      <w:r w:rsidR="00DF1A55" w:rsidRPr="00F918E8">
        <w:t>H NMR (400 MHz, CDCl</w:t>
      </w:r>
      <w:r w:rsidR="00DF1A55" w:rsidRPr="00F918E8">
        <w:rPr>
          <w:vertAlign w:val="subscript"/>
        </w:rPr>
        <w:t>3</w:t>
      </w:r>
      <w:r w:rsidR="00DF1A55" w:rsidRPr="00F918E8">
        <w:t>) δ 7.47 – 7.32 (m, 5H), 5.29 – 5.17 (m, 2H), 4.31 (s, 1H), 3.38 (s, 1H), 2.90 – 2.68 (m, 1H), 2.12 – 1.98 (m, 2H), 1.94 – 1.74 (m, 4H), 1.74 – 1.63 (m, 1H), 1.16 (s, 3H).</w:t>
      </w:r>
    </w:p>
    <w:p w14:paraId="00B855B6" w14:textId="2D8611D0" w:rsidR="00A44B60" w:rsidRPr="00F918E8" w:rsidRDefault="00A44B60" w:rsidP="00F918E8">
      <w:pPr>
        <w:rPr>
          <w:b/>
        </w:rPr>
      </w:pPr>
      <w:r w:rsidRPr="00F918E8">
        <w:t xml:space="preserve">  </w:t>
      </w:r>
    </w:p>
    <w:p w14:paraId="6AF4D7FA" w14:textId="48C4E8B4" w:rsidR="00E24E12" w:rsidRPr="00F918E8" w:rsidRDefault="00A214A6" w:rsidP="00F918E8">
      <w:pPr>
        <w:pStyle w:val="NoSpacing"/>
      </w:pPr>
      <w:r w:rsidRPr="00F918E8">
        <w:t>Benzyl (2R,3S)-3-cyclobutyl-3-methyl-4-oxooxetane-2-carboxylate</w:t>
      </w:r>
    </w:p>
    <w:p w14:paraId="15B232A0" w14:textId="77777777" w:rsidR="00A60B9F" w:rsidRPr="00F918E8" w:rsidRDefault="00A60B9F" w:rsidP="00F918E8">
      <w:pPr>
        <w:pStyle w:val="NoSpacing"/>
      </w:pPr>
    </w:p>
    <w:p w14:paraId="680DCB24" w14:textId="38F29E2B" w:rsidR="00AC38A4" w:rsidRPr="00F918E8" w:rsidRDefault="00BC73B7" w:rsidP="00F918E8">
      <w:pPr>
        <w:autoSpaceDE w:val="0"/>
        <w:autoSpaceDN w:val="0"/>
        <w:adjustRightInd w:val="0"/>
        <w:ind w:left="100" w:hangingChars="50" w:hanging="100"/>
        <w:jc w:val="center"/>
        <w:rPr>
          <w:i/>
          <w:color w:val="002060"/>
        </w:rPr>
      </w:pPr>
      <w:r w:rsidRPr="00F918E8">
        <w:object w:dxaOrig="5688" w:dyaOrig="1984" w14:anchorId="7E08B34B">
          <v:shape id="_x0000_i1098" type="#_x0000_t75" style="width:266.25pt;height:93.75pt" o:ole="">
            <v:imagedata r:id="rId187" o:title=""/>
          </v:shape>
          <o:OLEObject Type="Embed" ProgID="ChemDraw_x64.Document.6.0" ShapeID="_x0000_i1098" DrawAspect="Content" ObjectID="_1802575478" r:id="rId188"/>
        </w:object>
      </w:r>
    </w:p>
    <w:p w14:paraId="1FA77A7D" w14:textId="44D0B3C4" w:rsidR="00D67775" w:rsidRPr="00F918E8" w:rsidRDefault="00A214A6" w:rsidP="00F918E8">
      <w:pPr>
        <w:rPr>
          <w:lang w:eastAsia="zh-CN"/>
        </w:rPr>
      </w:pPr>
      <w:r w:rsidRPr="00F918E8">
        <w:t xml:space="preserve">To a solution of 4-(benzyloxy)-2-cyclobutyl-3-hydroxy-2-methyl-4-oxobutanoic acid (second eluting peak, 1.4 g, 4.8 mmol) in DCM (70 mL) was added TEA (1.5 g, 2.0 mL, 14 mmol) and </w:t>
      </w:r>
      <w:proofErr w:type="spellStart"/>
      <w:r w:rsidRPr="00F918E8">
        <w:t>PyBOP</w:t>
      </w:r>
      <w:proofErr w:type="spellEnd"/>
      <w:r w:rsidRPr="00F918E8">
        <w:t xml:space="preserve"> (3.7 g, 7.2 mmol) at 0 °C. After 5 minutes at 0 °C, the mixture was warmed up to 25°C and stirred for another 1 hour. The reaction mixture was concentrated to give a residue. The residue was purified by flash silica gel chromatography (ISCO®; 40 g </w:t>
      </w:r>
      <w:proofErr w:type="spellStart"/>
      <w:r w:rsidRPr="00F918E8">
        <w:t>SepaFlash</w:t>
      </w:r>
      <w:proofErr w:type="spellEnd"/>
      <w:r w:rsidRPr="00F918E8">
        <w:t xml:space="preserve">® Silica Flash Column, Eluent of 10-30% EA/PE) and the eluent was concentrated to give the trans-diastereomers as yellow oil (350 mg, 1.28 mmol, 27 % yield). </w:t>
      </w:r>
      <w:r w:rsidR="002608EB" w:rsidRPr="00F918E8">
        <w:t xml:space="preserve">Rf = 0.8 (silica, petroleum ether: EtOAc 1: 1). </w:t>
      </w:r>
      <w:r w:rsidRPr="00F918E8">
        <w:t xml:space="preserve">Rt (SFC-10) = 0.962 </w:t>
      </w:r>
      <w:r w:rsidRPr="00F918E8">
        <w:rPr>
          <w:lang w:eastAsia="zh-CN"/>
        </w:rPr>
        <w:t>min</w:t>
      </w:r>
      <w:r w:rsidRPr="00F918E8">
        <w:t>, 1.207 min</w:t>
      </w:r>
      <w:r w:rsidRPr="00F70068">
        <w:t>; The structure was confirmed by 2D</w:t>
      </w:r>
      <w:r w:rsidR="00091D6F" w:rsidRPr="00F70068">
        <w:t xml:space="preserve"> </w:t>
      </w:r>
      <w:r w:rsidRPr="00F70068">
        <w:t>NMR(NOESY)</w:t>
      </w:r>
      <w:r w:rsidRPr="00F70068">
        <w:rPr>
          <w:lang w:eastAsia="zh-CN"/>
        </w:rPr>
        <w:t>.</w:t>
      </w:r>
      <w:r w:rsidRPr="00F918E8">
        <w:rPr>
          <w:lang w:eastAsia="zh-CN"/>
        </w:rPr>
        <w:t xml:space="preserve"> </w:t>
      </w:r>
    </w:p>
    <w:p w14:paraId="77F014CC" w14:textId="5C831E6F" w:rsidR="00C80F47" w:rsidRPr="00F918E8" w:rsidRDefault="00C80F47" w:rsidP="00F918E8">
      <w:pPr>
        <w:rPr>
          <w:lang w:eastAsia="zh-CN"/>
        </w:rPr>
      </w:pPr>
      <w:r w:rsidRPr="00F918E8">
        <w:rPr>
          <w:vertAlign w:val="superscript"/>
          <w:lang w:eastAsia="zh-CN"/>
        </w:rPr>
        <w:t>1</w:t>
      </w:r>
      <w:r w:rsidRPr="00F918E8">
        <w:rPr>
          <w:lang w:eastAsia="zh-CN"/>
        </w:rPr>
        <w:t>H NMR (400 MHz, CDCl</w:t>
      </w:r>
      <w:r w:rsidRPr="00F918E8">
        <w:rPr>
          <w:vertAlign w:val="subscript"/>
          <w:lang w:eastAsia="zh-CN"/>
        </w:rPr>
        <w:t>3</w:t>
      </w:r>
      <w:r w:rsidRPr="00F918E8">
        <w:rPr>
          <w:lang w:eastAsia="zh-CN"/>
        </w:rPr>
        <w:t xml:space="preserve">) δ 7.44 – 7.32 (m, 5H), 5.27 (s, 2H), 4.71 (s, 1H), 2.64 (p, </w:t>
      </w:r>
      <w:r w:rsidRPr="00F918E8">
        <w:rPr>
          <w:i/>
          <w:iCs/>
          <w:lang w:eastAsia="zh-CN"/>
        </w:rPr>
        <w:t>J</w:t>
      </w:r>
      <w:r w:rsidRPr="00F918E8">
        <w:rPr>
          <w:lang w:eastAsia="zh-CN"/>
        </w:rPr>
        <w:t xml:space="preserve"> = 8.4 Hz, 1H), 2.22 – 1.75 (m, 6H), 1.09 (s, 3H).</w:t>
      </w:r>
    </w:p>
    <w:p w14:paraId="7F4F3E94" w14:textId="79B09F93" w:rsidR="00E34087" w:rsidRPr="00F918E8" w:rsidRDefault="00E34087" w:rsidP="00F918E8">
      <w:pPr>
        <w:rPr>
          <w:lang w:eastAsia="zh-CN"/>
        </w:rPr>
      </w:pPr>
    </w:p>
    <w:p w14:paraId="799F50AD" w14:textId="125ADCFF" w:rsidR="007B33BA" w:rsidRPr="00F918E8" w:rsidRDefault="007B33BA" w:rsidP="00F918E8">
      <w:pPr>
        <w:jc w:val="center"/>
      </w:pPr>
      <w:r w:rsidRPr="00F918E8">
        <w:object w:dxaOrig="5427" w:dyaOrig="4545" w14:anchorId="21BE088D">
          <v:shape id="_x0000_i1099" type="#_x0000_t75" style="width:267.75pt;height:227.25pt" o:ole="">
            <v:imagedata r:id="rId189" o:title=""/>
          </v:shape>
          <o:OLEObject Type="Embed" ProgID="ChemDraw_x64.Document.6.0" ShapeID="_x0000_i1099" DrawAspect="Content" ObjectID="_1802575479" r:id="rId190"/>
        </w:object>
      </w:r>
    </w:p>
    <w:p w14:paraId="21863D4A" w14:textId="34196DD8" w:rsidR="00A214A6" w:rsidRPr="00F918E8" w:rsidRDefault="00A214A6" w:rsidP="00F918E8">
      <w:r w:rsidRPr="00F918E8">
        <w:t xml:space="preserve">The </w:t>
      </w:r>
      <w:r w:rsidR="00BF0CB5" w:rsidRPr="00F918E8">
        <w:t xml:space="preserve">enantiomer pair </w:t>
      </w:r>
      <w:r w:rsidRPr="00F918E8">
        <w:t>were separated by</w:t>
      </w:r>
      <w:r w:rsidR="00BF0CB5" w:rsidRPr="00F918E8">
        <w:t xml:space="preserve"> chiral</w:t>
      </w:r>
      <w:r w:rsidRPr="00F918E8">
        <w:t xml:space="preserve"> SFC (column: Daicel </w:t>
      </w:r>
      <w:proofErr w:type="spellStart"/>
      <w:r w:rsidRPr="00F918E8">
        <w:t>Chiralpak</w:t>
      </w:r>
      <w:proofErr w:type="spellEnd"/>
      <w:r w:rsidRPr="00F918E8">
        <w:t xml:space="preserve"> IG 10 µm; 250 x 50 mm; flow rate: 80 mL/min; column temperature: 40°C; back pressure: 100 bars; mobile phase: CO</w:t>
      </w:r>
      <w:r w:rsidRPr="00F918E8">
        <w:rPr>
          <w:vertAlign w:val="subscript"/>
        </w:rPr>
        <w:t>2</w:t>
      </w:r>
      <w:r w:rsidRPr="00F918E8">
        <w:t>/isopropanol 75/25), after purification, then the eluent was concentrated to give the title</w:t>
      </w:r>
      <w:r w:rsidR="00BF0CB5" w:rsidRPr="00F918E8">
        <w:t xml:space="preserve"> compound</w:t>
      </w:r>
      <w:r w:rsidRPr="00F918E8">
        <w:t xml:space="preserve"> as the second eluting peak (yellow oil, 150 mg, 43% yield). </w:t>
      </w:r>
      <w:r w:rsidRPr="00F918E8">
        <w:rPr>
          <w:rFonts w:eastAsia="Times New Roman"/>
        </w:rPr>
        <w:t>Rt (</w:t>
      </w:r>
      <w:r w:rsidRPr="00F918E8">
        <w:t xml:space="preserve">SFC-10): 1.202 min, </w:t>
      </w:r>
      <w:proofErr w:type="spellStart"/>
      <w:r w:rsidRPr="00F918E8">
        <w:t>ee</w:t>
      </w:r>
      <w:proofErr w:type="spellEnd"/>
      <w:r w:rsidRPr="00F918E8">
        <w:t xml:space="preserve">: 100%; </w:t>
      </w:r>
      <w:r w:rsidRPr="00F918E8">
        <w:rPr>
          <w:bCs/>
        </w:rPr>
        <w:t>[α]</w:t>
      </w:r>
      <w:r w:rsidRPr="00F918E8">
        <w:rPr>
          <w:bCs/>
          <w:vertAlign w:val="superscript"/>
        </w:rPr>
        <w:t>25</w:t>
      </w:r>
      <w:r w:rsidRPr="00F918E8">
        <w:rPr>
          <w:bCs/>
          <w:vertAlign w:val="subscript"/>
        </w:rPr>
        <w:t>D</w:t>
      </w:r>
      <w:r w:rsidRPr="00F918E8">
        <w:rPr>
          <w:bCs/>
        </w:rPr>
        <w:t xml:space="preserve"> = -19.136° (C = 0.2038</w:t>
      </w:r>
      <w:r w:rsidRPr="00F918E8">
        <w:t xml:space="preserve"> g/100 mL</w:t>
      </w:r>
      <w:r w:rsidRPr="00F918E8">
        <w:rPr>
          <w:bCs/>
        </w:rPr>
        <w:t>, acetone);</w:t>
      </w:r>
      <w:r w:rsidRPr="00F918E8">
        <w:t xml:space="preserve"> </w:t>
      </w:r>
      <w:r w:rsidR="00C80F47" w:rsidRPr="00F918E8">
        <w:rPr>
          <w:vertAlign w:val="superscript"/>
        </w:rPr>
        <w:t>1</w:t>
      </w:r>
      <w:r w:rsidR="00C80F47" w:rsidRPr="00F918E8">
        <w:t>H NMR (400 MHz, CDCl</w:t>
      </w:r>
      <w:r w:rsidR="00C80F47" w:rsidRPr="00F918E8">
        <w:rPr>
          <w:vertAlign w:val="subscript"/>
        </w:rPr>
        <w:t>3</w:t>
      </w:r>
      <w:r w:rsidR="00C80F47" w:rsidRPr="00F918E8">
        <w:t>) δ 7.47 – 7.31 (m, 5H), 5.27 (s, 2H), 4.71 (s, 1H), 2.74 – 2.57 (m, 1H), 2.22 – 1.75 (m, 7H), 1.09 (s, 3H).</w:t>
      </w:r>
      <w:r w:rsidRPr="00F918E8">
        <w:t xml:space="preserve">The </w:t>
      </w:r>
      <w:r w:rsidR="00AE02CE" w:rsidRPr="00F918E8">
        <w:t xml:space="preserve">first eluting peak was the non-desired </w:t>
      </w:r>
      <w:r w:rsidR="00AE02CE" w:rsidRPr="00F70068">
        <w:t xml:space="preserve">enantiomer, </w:t>
      </w:r>
      <w:r w:rsidR="00AE02CE" w:rsidRPr="00F70068">
        <w:rPr>
          <w:b/>
          <w:bCs/>
        </w:rPr>
        <w:t>XX</w:t>
      </w:r>
      <w:r w:rsidRPr="00F70068">
        <w:t xml:space="preserve"> (yellow oil, 150.0 mg, 43% yield). </w:t>
      </w:r>
      <w:r w:rsidRPr="00F70068">
        <w:rPr>
          <w:rFonts w:eastAsia="Times New Roman"/>
        </w:rPr>
        <w:t>Rt (</w:t>
      </w:r>
      <w:r w:rsidRPr="00F70068">
        <w:t xml:space="preserve">SFC-10): 0.961 min, </w:t>
      </w:r>
      <w:proofErr w:type="spellStart"/>
      <w:r w:rsidRPr="00F70068">
        <w:t>ee</w:t>
      </w:r>
      <w:proofErr w:type="spellEnd"/>
      <w:r w:rsidRPr="00F70068">
        <w:t xml:space="preserve">: 100%; </w:t>
      </w:r>
      <w:r w:rsidRPr="00F70068">
        <w:rPr>
          <w:bCs/>
        </w:rPr>
        <w:t>[α]</w:t>
      </w:r>
      <w:r w:rsidRPr="00F70068">
        <w:rPr>
          <w:bCs/>
          <w:vertAlign w:val="superscript"/>
        </w:rPr>
        <w:t>25</w:t>
      </w:r>
      <w:r w:rsidRPr="00F70068">
        <w:rPr>
          <w:bCs/>
          <w:vertAlign w:val="subscript"/>
        </w:rPr>
        <w:t>D</w:t>
      </w:r>
      <w:r w:rsidRPr="00F70068">
        <w:rPr>
          <w:bCs/>
        </w:rPr>
        <w:t xml:space="preserve"> = +18.191° (C = 0.2034</w:t>
      </w:r>
      <w:r w:rsidRPr="00F70068">
        <w:t xml:space="preserve"> g/100 mL</w:t>
      </w:r>
      <w:r w:rsidRPr="00F70068">
        <w:rPr>
          <w:bCs/>
        </w:rPr>
        <w:t>, acetone);</w:t>
      </w:r>
      <w:r w:rsidR="00C80F47" w:rsidRPr="00F70068">
        <w:rPr>
          <w:color w:val="000000"/>
          <w:vertAlign w:val="superscript"/>
        </w:rPr>
        <w:t xml:space="preserve"> </w:t>
      </w:r>
      <w:r w:rsidR="00C80F47" w:rsidRPr="00F70068">
        <w:rPr>
          <w:vertAlign w:val="superscript"/>
        </w:rPr>
        <w:t>1</w:t>
      </w:r>
      <w:r w:rsidR="00C80F47" w:rsidRPr="00F70068">
        <w:t>H NMR (400 MHz, CDCl</w:t>
      </w:r>
      <w:r w:rsidR="00C80F47" w:rsidRPr="00F70068">
        <w:rPr>
          <w:vertAlign w:val="subscript"/>
        </w:rPr>
        <w:t>3</w:t>
      </w:r>
      <w:r w:rsidR="00C80F47" w:rsidRPr="00F70068">
        <w:t>) δ 7.48 – 7.31 (m, 5H), 5.26 (s, 2H), 4.71 (s, 1H), 2.81 – 2.52 (m, 1H), 2.19 – 1.76 (m, 8H), 1.09 (s, 3H).</w:t>
      </w:r>
    </w:p>
    <w:p w14:paraId="5BAD641D" w14:textId="1A3056B7" w:rsidR="006001F1" w:rsidRPr="00F918E8" w:rsidRDefault="00A214A6" w:rsidP="00F918E8">
      <w:pPr>
        <w:pStyle w:val="NoSpacing"/>
      </w:pPr>
      <w:r w:rsidRPr="00F918E8">
        <w:t>(2R,3S)-3-cyclobutyl-3-methyl-4-oxooxetane-2-carboxylic acid</w:t>
      </w:r>
    </w:p>
    <w:p w14:paraId="565A76FA" w14:textId="77777777" w:rsidR="00F81916" w:rsidRPr="00F918E8" w:rsidRDefault="00F81916" w:rsidP="00F918E8">
      <w:pPr>
        <w:pStyle w:val="NoSpacing"/>
      </w:pPr>
    </w:p>
    <w:p w14:paraId="28E70FF9" w14:textId="7E2A6C1A" w:rsidR="00EA39D6" w:rsidRPr="00F918E8" w:rsidRDefault="00EA39D6" w:rsidP="00F918E8">
      <w:pPr>
        <w:autoSpaceDE w:val="0"/>
        <w:autoSpaceDN w:val="0"/>
        <w:adjustRightInd w:val="0"/>
        <w:jc w:val="center"/>
        <w:rPr>
          <w:color w:val="002060"/>
        </w:rPr>
      </w:pPr>
      <w:r w:rsidRPr="00F918E8">
        <w:object w:dxaOrig="5115" w:dyaOrig="2299" w14:anchorId="1DF5EA4E">
          <v:shape id="_x0000_i1100" type="#_x0000_t75" style="width:251.25pt;height:114pt" o:ole="">
            <v:imagedata r:id="rId191" o:title=""/>
          </v:shape>
          <o:OLEObject Type="Embed" ProgID="ChemDraw_x64.Document.6.0" ShapeID="_x0000_i1100" DrawAspect="Content" ObjectID="_1802575480" r:id="rId192"/>
        </w:object>
      </w:r>
    </w:p>
    <w:p w14:paraId="6CADF0A2" w14:textId="458DD056" w:rsidR="00A214A6" w:rsidRPr="00F918E8" w:rsidRDefault="00A214A6" w:rsidP="00F918E8">
      <w:r w:rsidRPr="00F918E8">
        <w:t xml:space="preserve">To a suspension of Pd/C (30 mg, 10% </w:t>
      </w:r>
      <w:proofErr w:type="spellStart"/>
      <w:r w:rsidR="00091D6F" w:rsidRPr="00F918E8">
        <w:t>w</w:t>
      </w:r>
      <w:r w:rsidRPr="00F918E8">
        <w:t>t</w:t>
      </w:r>
      <w:proofErr w:type="spellEnd"/>
      <w:r w:rsidRPr="00F918E8">
        <w:t xml:space="preserve">) in THF (3 mL) was added benzyl (2R,3S)-3-cyclobutyl-3-methyl-4-oxooxetane-2-carboxylate (150 mg, 547 </w:t>
      </w:r>
      <w:proofErr w:type="spellStart"/>
      <w:r w:rsidRPr="00F918E8">
        <w:t>μmol</w:t>
      </w:r>
      <w:proofErr w:type="spellEnd"/>
      <w:r w:rsidRPr="00F918E8">
        <w:t>) in THF (1 mL) under N</w:t>
      </w:r>
      <w:r w:rsidRPr="00F918E8">
        <w:rPr>
          <w:vertAlign w:val="subscript"/>
        </w:rPr>
        <w:t xml:space="preserve">2 </w:t>
      </w:r>
      <w:r w:rsidRPr="00F918E8">
        <w:t>at 25 °C. The suspension was degassed under vacuum and purged with H</w:t>
      </w:r>
      <w:r w:rsidRPr="00F918E8">
        <w:rPr>
          <w:vertAlign w:val="subscript"/>
        </w:rPr>
        <w:t>2</w:t>
      </w:r>
      <w:r w:rsidRPr="00F918E8">
        <w:t xml:space="preserve"> three times and then stirred at 25 °C for 1 hour under H</w:t>
      </w:r>
      <w:r w:rsidRPr="00F918E8">
        <w:rPr>
          <w:vertAlign w:val="subscript"/>
        </w:rPr>
        <w:t xml:space="preserve">2 </w:t>
      </w:r>
      <w:r w:rsidRPr="00F918E8">
        <w:t xml:space="preserve">(15 psi) atmosphere. The mixture filtered over Celite pad, the filter cake was washed with THF, and the combined filter liquor was concentrated to give the title compound as colorless oil (90 mg, 89% yield). </w:t>
      </w:r>
    </w:p>
    <w:p w14:paraId="711197A1" w14:textId="6AB73C75" w:rsidR="00C80F47" w:rsidRPr="00F918E8" w:rsidRDefault="00C80F47" w:rsidP="00F918E8">
      <w:r w:rsidRPr="00F918E8">
        <w:rPr>
          <w:vertAlign w:val="superscript"/>
        </w:rPr>
        <w:t>1</w:t>
      </w:r>
      <w:r w:rsidRPr="00F918E8">
        <w:t>H NMR (400 MHz, CDCl</w:t>
      </w:r>
      <w:r w:rsidRPr="00F918E8">
        <w:rPr>
          <w:vertAlign w:val="subscript"/>
        </w:rPr>
        <w:t>3</w:t>
      </w:r>
      <w:r w:rsidRPr="00F918E8">
        <w:t xml:space="preserve">) δ 4.74 (s, 1H), 2.69 (p, </w:t>
      </w:r>
      <w:r w:rsidRPr="00F918E8">
        <w:rPr>
          <w:i/>
          <w:iCs/>
        </w:rPr>
        <w:t>J</w:t>
      </w:r>
      <w:r w:rsidRPr="00F918E8">
        <w:t xml:space="preserve"> = 8.3 Hz, 1H), 2.23 – 1.88 (m, 6H), 1.28 (s, 4H).</w:t>
      </w:r>
    </w:p>
    <w:p w14:paraId="18743349" w14:textId="77777777" w:rsidR="00BA7A38" w:rsidRPr="00F918E8" w:rsidRDefault="00BA7A38" w:rsidP="00F918E8"/>
    <w:p w14:paraId="67F56358" w14:textId="77777777" w:rsidR="00A214A6" w:rsidRPr="00F918E8" w:rsidRDefault="00A214A6" w:rsidP="00F918E8">
      <w:pPr>
        <w:pStyle w:val="NoSpacing"/>
      </w:pPr>
      <w:r w:rsidRPr="00F918E8">
        <w:t>(3S,4R)-3-cyclobutyl-4-((1R,5S)-3-(7-(8-ethynyl-7-fluoro-3-hydroxynaphthalen-1-yl)-8-fluoro-2-(((2R,7aS)-2-fluorotetrahydro-1H-pyrrolizin-7a(5H)-</w:t>
      </w:r>
      <w:proofErr w:type="gramStart"/>
      <w:r w:rsidRPr="00F918E8">
        <w:t>yl)methoxy</w:t>
      </w:r>
      <w:proofErr w:type="gramEnd"/>
      <w:r w:rsidRPr="00F918E8">
        <w:t>)pyrido[4,3-d]pyrimidin-4-yl)-3,8-diazabicyclo[3.2.1]octane-8-carbonyl)-3-methyloxetan-2-one</w:t>
      </w:r>
    </w:p>
    <w:p w14:paraId="2BAE5A3D" w14:textId="2AF3570F" w:rsidR="005214E0" w:rsidRPr="00F918E8" w:rsidRDefault="005214E0" w:rsidP="00F918E8">
      <w:pPr>
        <w:autoSpaceDE w:val="0"/>
        <w:autoSpaceDN w:val="0"/>
        <w:adjustRightInd w:val="0"/>
        <w:jc w:val="center"/>
      </w:pPr>
    </w:p>
    <w:p w14:paraId="4E7B0129" w14:textId="5CCCF966" w:rsidR="009E7264" w:rsidRPr="00F918E8" w:rsidRDefault="00811EF5" w:rsidP="00F918E8">
      <w:pPr>
        <w:autoSpaceDE w:val="0"/>
        <w:autoSpaceDN w:val="0"/>
        <w:adjustRightInd w:val="0"/>
        <w:rPr>
          <w:i/>
          <w:color w:val="002060"/>
        </w:rPr>
      </w:pPr>
      <w:r w:rsidRPr="00F918E8">
        <w:object w:dxaOrig="10349" w:dyaOrig="3706" w14:anchorId="0B1340AA">
          <v:shape id="_x0000_i1101" type="#_x0000_t75" style="width:466.5pt;height:167.25pt" o:ole="">
            <v:imagedata r:id="rId193" o:title=""/>
          </v:shape>
          <o:OLEObject Type="Embed" ProgID="ChemDraw_x64.Document.6.0" ShapeID="_x0000_i1101" DrawAspect="Content" ObjectID="_1802575481" r:id="rId194"/>
        </w:object>
      </w:r>
    </w:p>
    <w:p w14:paraId="4BF127C5" w14:textId="554E0378" w:rsidR="00A214A6" w:rsidRPr="00F918E8" w:rsidRDefault="00A214A6" w:rsidP="00F918E8">
      <w:r w:rsidRPr="00F918E8">
        <w:t xml:space="preserve">To the mixture of (2R,3S)-3-cyclobutyl-3-methyl-4-oxooxetane-2-carboxylic acid (30 mg, 163 </w:t>
      </w:r>
      <w:proofErr w:type="spellStart"/>
      <w:r w:rsidRPr="00F918E8">
        <w:t>μmol</w:t>
      </w:r>
      <w:proofErr w:type="spellEnd"/>
      <w:r w:rsidRPr="00F918E8">
        <w:t xml:space="preserve">) in DMF (0.5 mL) was added 2,6-Lutidine (105 mg, 114 </w:t>
      </w:r>
      <w:proofErr w:type="spellStart"/>
      <w:r w:rsidRPr="00F918E8">
        <w:t>μL</w:t>
      </w:r>
      <w:proofErr w:type="spellEnd"/>
      <w:r w:rsidRPr="00F918E8">
        <w:t xml:space="preserve">, 977 </w:t>
      </w:r>
      <w:proofErr w:type="spellStart"/>
      <w:r w:rsidRPr="00F918E8">
        <w:t>μmol</w:t>
      </w:r>
      <w:proofErr w:type="spellEnd"/>
      <w:r w:rsidRPr="00F918E8">
        <w:t>) and COMU (70 mg, 16</w:t>
      </w:r>
      <w:r w:rsidRPr="00F918E8">
        <w:rPr>
          <w:lang w:eastAsia="zh-CN"/>
        </w:rPr>
        <w:t>3</w:t>
      </w:r>
      <w:r w:rsidRPr="00F918E8">
        <w:t xml:space="preserve"> </w:t>
      </w:r>
      <w:proofErr w:type="spellStart"/>
      <w:r w:rsidRPr="00F918E8">
        <w:t>μmol</w:t>
      </w:r>
      <w:proofErr w:type="spellEnd"/>
      <w:r w:rsidRPr="00F918E8">
        <w:t xml:space="preserve">) at -5°C, the mixture was stirred at -5°C for 15 min, then 4-(4-((1R,5S)-3,8-diazabicyclo[3.2.1]octan-3-yl)-8-fluoro-2-(((2R,7aS)-2-fluorotetrahydro-1H-pyrrolizin-7a(5H)-yl)methoxy)pyrido[4,3-d]pyrimidin -7-yl)-5-ethynyl-6-fluoronaphthalen-2-ol (98 mg, 163 </w:t>
      </w:r>
      <w:proofErr w:type="spellStart"/>
      <w:r w:rsidRPr="00F918E8">
        <w:t>μmol</w:t>
      </w:r>
      <w:proofErr w:type="spellEnd"/>
      <w:r w:rsidRPr="00F918E8">
        <w:t>) in DMF (0.5 mL) was added. The reaction mixture was stirred at -5°C for 15 min. The reaction mixture was quenched with a saturated solution of NaHCO</w:t>
      </w:r>
      <w:r w:rsidRPr="00F918E8">
        <w:rPr>
          <w:vertAlign w:val="subscript"/>
        </w:rPr>
        <w:t>3</w:t>
      </w:r>
      <w:r w:rsidRPr="00F918E8">
        <w:t xml:space="preserve"> and extracted with EA. The organic layer was washed with brine, 10% aqueous solution of LiCl, dried over anhydrous Na</w:t>
      </w:r>
      <w:r w:rsidRPr="00F918E8">
        <w:rPr>
          <w:vertAlign w:val="subscript"/>
        </w:rPr>
        <w:t>2</w:t>
      </w:r>
      <w:r w:rsidRPr="00F918E8">
        <w:t>SO</w:t>
      </w:r>
      <w:r w:rsidRPr="00F918E8">
        <w:rPr>
          <w:vertAlign w:val="subscript"/>
        </w:rPr>
        <w:t>4</w:t>
      </w:r>
      <w:r w:rsidRPr="00F918E8">
        <w:t xml:space="preserve">, filtered and concentrated to afford crude product. The crude residue was purified by reversed phase preparative HPLC (48 g) of </w:t>
      </w:r>
      <w:proofErr w:type="spellStart"/>
      <w:r w:rsidRPr="00F918E8">
        <w:t>SepaFlash</w:t>
      </w:r>
      <w:proofErr w:type="spellEnd"/>
      <w:r w:rsidRPr="00F918E8">
        <w:t xml:space="preserve">® Spherical C18, 20 - 45 </w:t>
      </w:r>
      <w:proofErr w:type="spellStart"/>
      <w:r w:rsidRPr="00F918E8">
        <w:t>μm</w:t>
      </w:r>
      <w:proofErr w:type="spellEnd"/>
      <w:r w:rsidRPr="00F918E8">
        <w:t xml:space="preserve">,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30- 50% in 30 min, flow rate: 40 mL/min; column temperature: RT, wavelength: 220 nm/254 nm). The desired eluting solution was neutr</w:t>
      </w:r>
      <w:r w:rsidR="00091D6F" w:rsidRPr="00F918E8">
        <w:t>a</w:t>
      </w:r>
      <w:r w:rsidRPr="00F918E8">
        <w:t>lized with a saturated solution of NaHCO</w:t>
      </w:r>
      <w:r w:rsidRPr="00F918E8">
        <w:rPr>
          <w:vertAlign w:val="subscript"/>
        </w:rPr>
        <w:t>3</w:t>
      </w:r>
      <w:r w:rsidRPr="00F918E8">
        <w:t>, extracted with EA. The organic phase was dried by anhydrous Na</w:t>
      </w:r>
      <w:r w:rsidRPr="00F918E8">
        <w:rPr>
          <w:vertAlign w:val="subscript"/>
        </w:rPr>
        <w:t>2</w:t>
      </w:r>
      <w:r w:rsidRPr="00F918E8">
        <w:t>SO</w:t>
      </w:r>
      <w:r w:rsidRPr="00F918E8">
        <w:rPr>
          <w:vertAlign w:val="subscript"/>
        </w:rPr>
        <w:t>4</w:t>
      </w:r>
      <w:r w:rsidRPr="00F918E8">
        <w:t xml:space="preserve">, filtered and concentrated to give (3S,4R)-3-cyclobutyl-4-((1R,5S)-3-(7-(8-ethynyl-7-fluoro-3-hydroxynaphthalen-1-yl)-8-fluoro-2-(((2R,7aS)-2-fluorotetrahydro-1H-pyrrolizin-7a(5H)-yl)methoxy) pyrido[4,3-d]pyrimidin-4-yl)-3,8-diazabicyclo[3.2.1]octane-8-carbonyl)-3-methyloxetan-2-one as a yellow solid (50.31 mg, 65 </w:t>
      </w:r>
      <w:proofErr w:type="spellStart"/>
      <w:r w:rsidRPr="00F918E8">
        <w:t>μmol</w:t>
      </w:r>
      <w:proofErr w:type="spellEnd"/>
      <w:r w:rsidRPr="00F918E8">
        <w:t>, 40% yield). LCMS-1: Rt = 0.494 min; MS m/z [M+</w:t>
      </w:r>
      <w:proofErr w:type="gramStart"/>
      <w:r w:rsidRPr="00F918E8">
        <w:t>H]</w:t>
      </w:r>
      <w:r w:rsidRPr="00F918E8">
        <w:rPr>
          <w:vertAlign w:val="superscript"/>
        </w:rPr>
        <w:t>+</w:t>
      </w:r>
      <w:proofErr w:type="gramEnd"/>
      <w:r w:rsidRPr="00F918E8">
        <w:t xml:space="preserve">: 767.4; HPLC-1: Rt = 2.194 min; purity: 96%. </w:t>
      </w:r>
      <w:r w:rsidRPr="00F918E8">
        <w:rPr>
          <w:rFonts w:eastAsia="Times New Roman"/>
        </w:rPr>
        <w:t>Rt (</w:t>
      </w:r>
      <w:r w:rsidRPr="00F918E8">
        <w:t xml:space="preserve">SFC-11) = 0.683 min, </w:t>
      </w:r>
      <w:proofErr w:type="spellStart"/>
      <w:r w:rsidRPr="00F918E8">
        <w:t>ee</w:t>
      </w:r>
      <w:proofErr w:type="spellEnd"/>
      <w:r w:rsidRPr="00F918E8">
        <w:t xml:space="preserve">: </w:t>
      </w:r>
      <w:proofErr w:type="gramStart"/>
      <w:r w:rsidRPr="00F918E8">
        <w:t>100%;</w:t>
      </w:r>
      <w:proofErr w:type="gramEnd"/>
      <w:r w:rsidRPr="00F918E8">
        <w:t xml:space="preserve"> </w:t>
      </w:r>
    </w:p>
    <w:p w14:paraId="4B3618FD" w14:textId="1A414868" w:rsidR="00F14037" w:rsidRDefault="004E74DD" w:rsidP="00F918E8">
      <w:r w:rsidRPr="004E74DD">
        <w:rPr>
          <w:noProof/>
        </w:rPr>
        <w:drawing>
          <wp:inline distT="0" distB="0" distL="0" distR="0" wp14:anchorId="55837A66" wp14:editId="548E1B4E">
            <wp:extent cx="5943600" cy="4146550"/>
            <wp:effectExtent l="0" t="0" r="0" b="6350"/>
            <wp:docPr id="1352695126" name="Picture 1">
              <a:extLst xmlns:a="http://schemas.openxmlformats.org/drawingml/2006/main">
                <a:ext uri="{FF2B5EF4-FFF2-40B4-BE49-F238E27FC236}">
                  <a16:creationId xmlns:a16="http://schemas.microsoft.com/office/drawing/2014/main" id="{5A3B882E-9FB1-91EA-96CF-3F3712A90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A3B882E-9FB1-91EA-96CF-3F3712A9070F}"/>
                        </a:ext>
                      </a:extLst>
                    </pic:cNvPr>
                    <pic:cNvPicPr>
                      <a:picLocks noChangeAspect="1"/>
                    </pic:cNvPicPr>
                  </pic:nvPicPr>
                  <pic:blipFill>
                    <a:blip r:embed="rId195"/>
                    <a:stretch>
                      <a:fillRect/>
                    </a:stretch>
                  </pic:blipFill>
                  <pic:spPr>
                    <a:xfrm>
                      <a:off x="0" y="0"/>
                      <a:ext cx="5943600" cy="4146550"/>
                    </a:xfrm>
                    <a:prstGeom prst="rect">
                      <a:avLst/>
                    </a:prstGeom>
                  </pic:spPr>
                </pic:pic>
              </a:graphicData>
            </a:graphic>
          </wp:inline>
        </w:drawing>
      </w:r>
    </w:p>
    <w:p w14:paraId="2395D2D7" w14:textId="41F410D2" w:rsidR="00D245FD" w:rsidRPr="00F918E8" w:rsidRDefault="00D245FD" w:rsidP="00F918E8">
      <w:r w:rsidRPr="004E74DD">
        <w:rPr>
          <w:vertAlign w:val="superscript"/>
        </w:rPr>
        <w:t>1</w:t>
      </w:r>
      <w:r w:rsidRPr="00F918E8">
        <w:t>H NMR (600 MHz, DMSO) δ 10.17 (s, 1 H),9.00 - 9.15 (m, 1H), 7.98 (dd, J=9.20, 5.90 Hz, 1 H), 7.47 (t, J=9.00 , 1 H), 7.40 (d, J=2.5 Hz, 1 H), 7.15 - 7.22 (m, 1 H), 5.28 (d, J=52.7 Hz, 1 H), 4.75 - 4.88 (m, 1H), 4.64 - 4.74 (m, 1 H), 4.44 - 4.64 (m, 1 H), 4.25 - 4.38 (m, 1H), 4.10 - 4.15 (m, 1H), 4.01 - 4.07 (m, 1 H), 3.90 - 3.98 (m, 1 H), 3.66 - 3.86 (m, 1 H), 3.44 - 3.66 (m, 1H), 2.99 - 3.13 (m, 3 H), 2.74 - 2.87 (m, 2 H), 2.20 - 2.26 (m, 1 H), 2.07 - 2.14 (m, 2 H), 1.95 - 2.06 (m, 3 H), 1.83 - 1.94 (m, 4H), 1.72 - 1.82 (m, 6H), 10.99 - 1.26 (m, 3 H)</w:t>
      </w:r>
    </w:p>
    <w:p w14:paraId="38B64101" w14:textId="5787DCA3" w:rsidR="004E74DD" w:rsidRPr="00F918E8" w:rsidRDefault="00B00069" w:rsidP="00F918E8">
      <w:r w:rsidRPr="00B00069">
        <w:rPr>
          <w:noProof/>
        </w:rPr>
        <w:drawing>
          <wp:inline distT="0" distB="0" distL="0" distR="0" wp14:anchorId="12284A70" wp14:editId="447453B3">
            <wp:extent cx="5943600" cy="4146550"/>
            <wp:effectExtent l="0" t="0" r="0" b="6350"/>
            <wp:docPr id="630209269" name="Picture 1">
              <a:extLst xmlns:a="http://schemas.openxmlformats.org/drawingml/2006/main">
                <a:ext uri="{FF2B5EF4-FFF2-40B4-BE49-F238E27FC236}">
                  <a16:creationId xmlns:a16="http://schemas.microsoft.com/office/drawing/2014/main" id="{5082F216-E403-67F4-A2A3-07295D8A4C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082F216-E403-67F4-A2A3-07295D8A4C86}"/>
                        </a:ext>
                      </a:extLst>
                    </pic:cNvPr>
                    <pic:cNvPicPr>
                      <a:picLocks noChangeAspect="1"/>
                    </pic:cNvPicPr>
                  </pic:nvPicPr>
                  <pic:blipFill>
                    <a:blip r:embed="rId196"/>
                    <a:stretch>
                      <a:fillRect/>
                    </a:stretch>
                  </pic:blipFill>
                  <pic:spPr>
                    <a:xfrm>
                      <a:off x="0" y="0"/>
                      <a:ext cx="5943600" cy="4146550"/>
                    </a:xfrm>
                    <a:prstGeom prst="rect">
                      <a:avLst/>
                    </a:prstGeom>
                  </pic:spPr>
                </pic:pic>
              </a:graphicData>
            </a:graphic>
          </wp:inline>
        </w:drawing>
      </w:r>
    </w:p>
    <w:p w14:paraId="43798D83" w14:textId="6D13E570" w:rsidR="00D245FD" w:rsidRPr="00F918E8" w:rsidRDefault="00D245FD" w:rsidP="00F918E8">
      <w:r w:rsidRPr="004E74DD">
        <w:rPr>
          <w:vertAlign w:val="superscript"/>
        </w:rPr>
        <w:t>13</w:t>
      </w:r>
      <w:r w:rsidRPr="00F918E8">
        <w:t>C NMR (150 MHz, DMSO-d6) δ ppm 172.78 (m, 1 C), 165.17 (m, 1 C), 163.61 (m, 1 C), 162.00 (d, J=247.0 Hz, 1 C), 161.68 (m, 1 C), 154.11 (m, 1 C), 150.51 (d, J=259.2 Hz, 1 C), 147.90 (m, 1 C), 145.00 (m, 1 C), 144.10 (m, 1 C), 133.91 (m, 1 C), 132.48 (s, 1 C), 130.54 (m, 1 C), 125.11 (m, 1 C), 122.85 (s, 1 C), 115.99 (d, J=25.6 Hz, 1 C), 111.57 (s, 1 C), 111.13 (m, 1 C), 103.81 (d, J=16.2, 1 C), 97.79 (d, J = 173.8, 1 C), 91.47 (m, 1 C), 74.82 (m, 1 C), 73.33 (m, 1 C), 72.35 (m, 1 C), 71.85 (m, 1 C), 63.00 (m, 1 C), 59.76 (d, J=18.7 Hz, 1 C), 56.35 (s, 1C), 54.74 (m, 1C), 53.67 (m, 2 C), 51.73 (m, 1 C), 42.41 (m, 1 C), 38.32 (m, 1 C), 35.61 (s, 1 C), 27.95 (m, 1 C), 25.64 (m, 1 C), 25.10 (s, 1 C), 24.16 (m, 1C), 23.19 (m, 1C), 16.58 (m, 1 C), 13.10 (m, 1C)</w:t>
      </w:r>
    </w:p>
    <w:p w14:paraId="3EF89FC9" w14:textId="1F70E979" w:rsidR="00BB2C4C" w:rsidRPr="00F918E8" w:rsidRDefault="0052765E" w:rsidP="00F918E8">
      <w:pPr>
        <w:jc w:val="left"/>
      </w:pPr>
      <w:r w:rsidRPr="00F918E8">
        <w:br w:type="page"/>
      </w:r>
    </w:p>
    <w:p w14:paraId="5EF4F75D" w14:textId="28908B0A" w:rsidR="00AA6201" w:rsidRPr="00F918E8" w:rsidRDefault="00AA6201" w:rsidP="00D37792">
      <w:pPr>
        <w:pStyle w:val="Heading2"/>
      </w:pPr>
      <w:bookmarkStart w:id="50" w:name="_Toc191374880"/>
      <w:r w:rsidRPr="00F918E8">
        <w:t xml:space="preserve">(3S,4R)-3-cyclopentyl-4-((1R,5S)-3-(7-(8-ethynyl-7-fluoro-3-hydroxynaphthalen-1-yl)-8-fluoro-2-(((2R,7aS)-2-fluorotetrahydro-1H-pyrrolizin-7a(5H)-yl)methoxy)pyrido[4,3-d]pyrimidin-4-yl)-3,8-diazabicyclo[3.2.1]octane-8-carbonyl)-3-methyloxetan-2-one </w:t>
      </w:r>
      <w:r w:rsidR="00A834EB" w:rsidRPr="00715B2C">
        <w:rPr>
          <w:rFonts w:cs="Arial"/>
          <w:sz w:val="18"/>
          <w:szCs w:val="18"/>
        </w:rPr>
        <w:t>(3</w:t>
      </w:r>
      <w:r w:rsidR="00A834EB" w:rsidRPr="00F4635A">
        <w:rPr>
          <w:rFonts w:cs="Arial"/>
          <w:iCs/>
          <w:sz w:val="18"/>
          <w:szCs w:val="18"/>
        </w:rPr>
        <w:t>S</w:t>
      </w:r>
      <w:r w:rsidR="00A834EB" w:rsidRPr="00715B2C">
        <w:rPr>
          <w:rFonts w:cs="Arial"/>
          <w:sz w:val="18"/>
          <w:szCs w:val="18"/>
        </w:rPr>
        <w:t>,4</w:t>
      </w:r>
      <w:r w:rsidR="00A834EB" w:rsidRPr="00715B2C">
        <w:rPr>
          <w:rFonts w:cs="Arial"/>
          <w:iCs/>
          <w:sz w:val="18"/>
          <w:szCs w:val="18"/>
        </w:rPr>
        <w:t>R</w:t>
      </w:r>
      <w:r w:rsidR="00A834EB" w:rsidRPr="00715B2C">
        <w:rPr>
          <w:rFonts w:cs="Arial"/>
          <w:sz w:val="18"/>
          <w:szCs w:val="18"/>
        </w:rPr>
        <w:t>)-</w:t>
      </w:r>
      <w:r w:rsidR="00A834EB">
        <w:rPr>
          <w:rFonts w:cs="Arial"/>
          <w:b/>
          <w:bCs/>
          <w:sz w:val="18"/>
          <w:szCs w:val="18"/>
        </w:rPr>
        <w:t>12</w:t>
      </w:r>
      <w:bookmarkEnd w:id="50"/>
    </w:p>
    <w:p w14:paraId="76C290AF" w14:textId="77777777" w:rsidR="00AA6201" w:rsidRPr="00F918E8" w:rsidRDefault="00AA6201" w:rsidP="00F918E8">
      <w:pPr>
        <w:spacing w:after="240"/>
        <w:jc w:val="center"/>
        <w:rPr>
          <w:color w:val="002060"/>
        </w:rPr>
      </w:pPr>
      <w:r w:rsidRPr="00F918E8">
        <w:rPr>
          <w:color w:val="002060"/>
        </w:rPr>
        <w:object w:dxaOrig="3307" w:dyaOrig="3262" w14:anchorId="7D5041DA">
          <v:shape id="_x0000_i1102" type="#_x0000_t75" style="width:107.25pt;height:107.25pt" o:ole="">
            <v:imagedata r:id="rId197" o:title=""/>
          </v:shape>
          <o:OLEObject Type="Embed" ProgID="ChemDraw_x64.Document.6.0" ShapeID="_x0000_i1102" DrawAspect="Content" ObjectID="_1802575482" r:id="rId198"/>
        </w:object>
      </w:r>
    </w:p>
    <w:p w14:paraId="21358AFA" w14:textId="1135F892" w:rsidR="00AA6201" w:rsidRPr="00F918E8" w:rsidRDefault="00732F26" w:rsidP="00F918E8">
      <w:pPr>
        <w:spacing w:after="240"/>
        <w:jc w:val="center"/>
        <w:rPr>
          <w:color w:val="002060"/>
        </w:rPr>
      </w:pPr>
      <w:r w:rsidRPr="00F918E8">
        <w:object w:dxaOrig="11974" w:dyaOrig="9898" w14:anchorId="0AFB40AF">
          <v:shape id="_x0000_i1103" type="#_x0000_t75" style="width:5in;height:300pt" o:ole="">
            <v:imagedata r:id="rId199" o:title=""/>
          </v:shape>
          <o:OLEObject Type="Embed" ProgID="ChemDraw_x64.Document.6.0" ShapeID="_x0000_i1103" DrawAspect="Content" ObjectID="_1802575483" r:id="rId200"/>
        </w:object>
      </w:r>
    </w:p>
    <w:p w14:paraId="1E2166F9" w14:textId="092F3F5E" w:rsidR="00AA6201" w:rsidRPr="00D37792" w:rsidRDefault="00AA6201" w:rsidP="00F918E8">
      <w:pPr>
        <w:spacing w:before="240" w:after="0"/>
        <w:rPr>
          <w:i/>
          <w:color w:val="002060"/>
        </w:rPr>
      </w:pPr>
      <w:r w:rsidRPr="00D37792">
        <w:rPr>
          <w:i/>
        </w:rPr>
        <w:t>ethyl 2-cyclopentylidenepropanoate</w:t>
      </w:r>
      <w:r w:rsidRPr="00D37792">
        <w:rPr>
          <w:rStyle w:val="EndnoteReference"/>
          <w:i/>
        </w:rPr>
        <w:endnoteReference w:id="5"/>
      </w:r>
      <w:r w:rsidRPr="00D37792">
        <w:rPr>
          <w:i/>
          <w:lang w:eastAsia="zh-CN"/>
        </w:rPr>
        <w:t xml:space="preserve"> </w:t>
      </w:r>
    </w:p>
    <w:p w14:paraId="0278233F" w14:textId="77777777" w:rsidR="00AA6201" w:rsidRPr="00F918E8" w:rsidRDefault="00AA6201" w:rsidP="00F918E8">
      <w:pPr>
        <w:spacing w:before="240" w:after="0"/>
        <w:jc w:val="center"/>
        <w:rPr>
          <w:i/>
          <w:color w:val="002060"/>
        </w:rPr>
      </w:pPr>
      <w:r w:rsidRPr="00F918E8">
        <w:object w:dxaOrig="4281" w:dyaOrig="1919" w14:anchorId="63ED300C">
          <v:shape id="_x0000_i1104" type="#_x0000_t75" style="width:180.75pt;height:78.75pt" o:ole="">
            <v:imagedata r:id="rId201" o:title=""/>
          </v:shape>
          <o:OLEObject Type="Embed" ProgID="ChemDraw_x64.Document.6.0" ShapeID="_x0000_i1104" DrawAspect="Content" ObjectID="_1802575484" r:id="rId202"/>
        </w:object>
      </w:r>
    </w:p>
    <w:p w14:paraId="55ECD19F" w14:textId="77777777" w:rsidR="00AA6201" w:rsidRPr="00F918E8" w:rsidRDefault="00AA6201" w:rsidP="00F918E8">
      <w:pPr>
        <w:spacing w:after="0"/>
      </w:pPr>
      <w:r w:rsidRPr="00F918E8">
        <w:t>To a solution of ethyl 2-(</w:t>
      </w:r>
      <w:proofErr w:type="spellStart"/>
      <w:proofErr w:type="gramStart"/>
      <w:r w:rsidRPr="00F918E8">
        <w:t>diethoxyphosphoryl</w:t>
      </w:r>
      <w:proofErr w:type="spellEnd"/>
      <w:r w:rsidRPr="00F918E8">
        <w:t>)</w:t>
      </w:r>
      <w:r w:rsidRPr="00F918E8">
        <w:rPr>
          <w:i/>
        </w:rPr>
        <w:t>propanoate</w:t>
      </w:r>
      <w:proofErr w:type="gramEnd"/>
      <w:r w:rsidRPr="00F918E8">
        <w:t xml:space="preserve"> (</w:t>
      </w:r>
      <w:r w:rsidRPr="00F918E8">
        <w:rPr>
          <w:iCs/>
        </w:rPr>
        <w:t>CAS[</w:t>
      </w:r>
      <w:r w:rsidRPr="00F918E8">
        <w:t>3699-66-9</w:t>
      </w:r>
      <w:r w:rsidRPr="00F918E8">
        <w:rPr>
          <w:iCs/>
        </w:rPr>
        <w:t>]</w:t>
      </w:r>
      <w:r w:rsidRPr="00F918E8">
        <w:t xml:space="preserve">, 33.98 g, 142.7 mmol) in THF (340.0 mL) was added </w:t>
      </w:r>
      <w:proofErr w:type="spellStart"/>
      <w:r w:rsidRPr="00F918E8">
        <w:t>NaH</w:t>
      </w:r>
      <w:proofErr w:type="spellEnd"/>
      <w:r w:rsidRPr="00F918E8">
        <w:t xml:space="preserve"> (9.51 g, 60% </w:t>
      </w:r>
      <w:proofErr w:type="spellStart"/>
      <w:r w:rsidRPr="00F918E8">
        <w:t>Wt</w:t>
      </w:r>
      <w:proofErr w:type="spellEnd"/>
      <w:r w:rsidRPr="00F918E8">
        <w:t>, 237.8 mmol) in portions at 0°C under N</w:t>
      </w:r>
      <w:r w:rsidRPr="00F918E8">
        <w:rPr>
          <w:vertAlign w:val="subscript"/>
        </w:rPr>
        <w:t>2</w:t>
      </w:r>
      <w:r w:rsidRPr="00F918E8">
        <w:t>, the mixture was stirred at 0 °C for 30 min. Then cyclopentanone (</w:t>
      </w:r>
      <w:proofErr w:type="gramStart"/>
      <w:r w:rsidRPr="00F918E8">
        <w:rPr>
          <w:iCs/>
        </w:rPr>
        <w:t>CAS[</w:t>
      </w:r>
      <w:proofErr w:type="gramEnd"/>
      <w:r w:rsidRPr="00F918E8">
        <w:t>120-92-3</w:t>
      </w:r>
      <w:r w:rsidRPr="00F918E8">
        <w:rPr>
          <w:iCs/>
        </w:rPr>
        <w:t xml:space="preserve">], </w:t>
      </w:r>
      <w:r w:rsidRPr="00F918E8">
        <w:t>10.00 g, 118.9 mmol) was added dropwise and the mixture was stirred at 25 °C for 1 hour. The reaction mixture was quenched with a saturated solution of NH</w:t>
      </w:r>
      <w:r w:rsidRPr="00F918E8">
        <w:rPr>
          <w:vertAlign w:val="subscript"/>
        </w:rPr>
        <w:t>4</w:t>
      </w:r>
      <w:r w:rsidRPr="00F918E8">
        <w:t>Cl and then extracted with EtOAc. The organic layers were dried over Na</w:t>
      </w:r>
      <w:r w:rsidRPr="00F918E8">
        <w:rPr>
          <w:vertAlign w:val="subscript"/>
        </w:rPr>
        <w:t>2</w:t>
      </w:r>
      <w:r w:rsidRPr="00F918E8">
        <w:t>SO</w:t>
      </w:r>
      <w:r w:rsidRPr="00F918E8">
        <w:rPr>
          <w:vertAlign w:val="subscript"/>
        </w:rPr>
        <w:t>4</w:t>
      </w:r>
      <w:r w:rsidRPr="00F918E8">
        <w:t xml:space="preserve"> and concentrated under vacuum to give a crude residue. The crude product was purified by flash silica gel chromatography (ISCO®; 220 g </w:t>
      </w:r>
      <w:proofErr w:type="spellStart"/>
      <w:r w:rsidRPr="00F918E8">
        <w:t>SepaFlash</w:t>
      </w:r>
      <w:proofErr w:type="spellEnd"/>
      <w:r w:rsidRPr="00F918E8">
        <w:t>® Silica Flash Column, eluent of 0-10% EtOAc / petroleum ether) and the product containing fractions were concentrated to give the title compound as colorless oil (9.0 g, 53.5 mmol, 45 % yield).</w:t>
      </w:r>
    </w:p>
    <w:p w14:paraId="7932A145" w14:textId="77777777" w:rsidR="00AA6201" w:rsidRPr="00F918E8" w:rsidRDefault="00AA6201" w:rsidP="00F918E8">
      <w:pPr>
        <w:spacing w:after="0"/>
      </w:pPr>
      <w:r w:rsidRPr="00F918E8">
        <w:t>Rf = 0.</w:t>
      </w:r>
      <w:r w:rsidRPr="00F918E8">
        <w:rPr>
          <w:lang w:eastAsia="zh-CN"/>
        </w:rPr>
        <w:t>7</w:t>
      </w:r>
      <w:r w:rsidRPr="00F918E8">
        <w:t xml:space="preserve"> (silica, petroleum ether: EtOAc</w:t>
      </w:r>
      <w:r w:rsidRPr="00F918E8">
        <w:rPr>
          <w:lang w:eastAsia="zh-CN"/>
        </w:rPr>
        <w:t xml:space="preserve"> 5</w:t>
      </w:r>
      <w:r w:rsidRPr="00F918E8">
        <w:t>: 1)</w:t>
      </w:r>
    </w:p>
    <w:p w14:paraId="0F86EA82" w14:textId="6265877D" w:rsidR="00AA6201" w:rsidRDefault="00AA6201" w:rsidP="00F918E8">
      <w:pPr>
        <w:spacing w:after="0"/>
      </w:pPr>
      <w:r w:rsidRPr="00F918E8">
        <w:rPr>
          <w:vertAlign w:val="superscript"/>
        </w:rPr>
        <w:t>1</w:t>
      </w:r>
      <w:r w:rsidRPr="00F918E8">
        <w:t>H NMR (400 MHz, CDCl</w:t>
      </w:r>
      <w:r w:rsidRPr="00F918E8">
        <w:rPr>
          <w:vertAlign w:val="subscript"/>
        </w:rPr>
        <w:t>3</w:t>
      </w:r>
      <w:r w:rsidRPr="00F918E8">
        <w:t xml:space="preserve">) δ 4.17 (q, </w:t>
      </w:r>
      <w:r w:rsidRPr="00F918E8">
        <w:rPr>
          <w:i/>
          <w:iCs/>
        </w:rPr>
        <w:t>J</w:t>
      </w:r>
      <w:r w:rsidRPr="00F918E8">
        <w:t xml:space="preserve"> = 7.1 Hz, 2H), 2.82 – 2.60 (m, 2H), 2.42 – 2.31 (m, 2H), 1.87 – 1.83 (m, 3H), 1.76 – 1.61 (m, 4H), 1.29 (t, </w:t>
      </w:r>
      <w:r w:rsidRPr="00F918E8">
        <w:rPr>
          <w:i/>
          <w:iCs/>
        </w:rPr>
        <w:t>J</w:t>
      </w:r>
      <w:r w:rsidRPr="00F918E8">
        <w:t xml:space="preserve"> = 7.1 Hz, 3H).</w:t>
      </w:r>
    </w:p>
    <w:p w14:paraId="6FB851EC" w14:textId="77777777" w:rsidR="00111385" w:rsidRDefault="00111385" w:rsidP="00F918E8">
      <w:pPr>
        <w:spacing w:after="0"/>
      </w:pPr>
    </w:p>
    <w:p w14:paraId="6DE88706" w14:textId="77777777" w:rsidR="006B1882" w:rsidRDefault="006B1882" w:rsidP="00F918E8">
      <w:pPr>
        <w:spacing w:after="0"/>
      </w:pPr>
    </w:p>
    <w:p w14:paraId="2F834E9C" w14:textId="77777777" w:rsidR="006B1882" w:rsidRPr="00F918E8" w:rsidRDefault="006B1882" w:rsidP="00F918E8">
      <w:pPr>
        <w:spacing w:after="0"/>
      </w:pPr>
    </w:p>
    <w:p w14:paraId="45DF2ED4" w14:textId="35F6E5A8" w:rsidR="00AA6201" w:rsidRPr="001E69C1" w:rsidRDefault="00AA6201" w:rsidP="00F918E8">
      <w:pPr>
        <w:spacing w:after="100" w:afterAutospacing="1"/>
        <w:rPr>
          <w:rFonts w:eastAsia="MS Gothic"/>
          <w:iCs/>
          <w:lang w:eastAsia="zh-CN"/>
        </w:rPr>
      </w:pPr>
      <w:r w:rsidRPr="00F918E8">
        <w:rPr>
          <w:iCs/>
        </w:rPr>
        <w:t>ethyl 2-cyclopentylpropanoate</w:t>
      </w:r>
      <w:r w:rsidRPr="00F918E8">
        <w:rPr>
          <w:rStyle w:val="EndnoteReference"/>
          <w:iCs/>
        </w:rPr>
        <w:endnoteReference w:id="6"/>
      </w:r>
    </w:p>
    <w:p w14:paraId="370346A4" w14:textId="77777777" w:rsidR="006E619F" w:rsidRDefault="00AA6201" w:rsidP="00F918E8">
      <w:pPr>
        <w:spacing w:before="240" w:after="0"/>
        <w:jc w:val="center"/>
      </w:pPr>
      <w:r w:rsidRPr="00F918E8">
        <w:object w:dxaOrig="4209" w:dyaOrig="1625" w14:anchorId="7E0310B4">
          <v:shape id="_x0000_i1105" type="#_x0000_t75" style="width:162.75pt;height:59.25pt" o:ole="">
            <v:imagedata r:id="rId203" o:title=""/>
          </v:shape>
          <o:OLEObject Type="Embed" ProgID="ChemDraw_x64.Document.6.0" ShapeID="_x0000_i1105" DrawAspect="Content" ObjectID="_1802575485" r:id="rId204"/>
        </w:object>
      </w:r>
    </w:p>
    <w:p w14:paraId="44E6C8B2" w14:textId="77777777" w:rsidR="00F86352" w:rsidRDefault="00F86352" w:rsidP="00F918E8">
      <w:pPr>
        <w:spacing w:before="240" w:after="0"/>
        <w:jc w:val="center"/>
      </w:pPr>
    </w:p>
    <w:p w14:paraId="12A5062E" w14:textId="77777777" w:rsidR="00F86352" w:rsidRPr="00F86352" w:rsidRDefault="00F86352" w:rsidP="00F86352">
      <w:pPr>
        <w:spacing w:after="100" w:afterAutospacing="1"/>
        <w:rPr>
          <w:iCs/>
          <w:lang w:val="de-CH"/>
        </w:rPr>
      </w:pPr>
      <w:r w:rsidRPr="00F86352">
        <w:rPr>
          <w:iCs/>
          <w:lang w:val="de-CH"/>
        </w:rPr>
        <w:t>diethyl 2-cyclopentyl-3-hydroxy-2-methylsuccinate</w:t>
      </w:r>
    </w:p>
    <w:p w14:paraId="0954BB60" w14:textId="77777777" w:rsidR="00F86352" w:rsidRDefault="00F86352" w:rsidP="00F918E8">
      <w:pPr>
        <w:spacing w:before="240" w:after="0"/>
        <w:jc w:val="center"/>
      </w:pPr>
    </w:p>
    <w:p w14:paraId="39D3C870" w14:textId="1E5523B9" w:rsidR="00AA6201" w:rsidRPr="00F918E8" w:rsidRDefault="00F86352" w:rsidP="00F918E8">
      <w:pPr>
        <w:spacing w:before="240" w:after="0"/>
        <w:jc w:val="center"/>
        <w:rPr>
          <w:i/>
          <w:iCs/>
        </w:rPr>
      </w:pPr>
      <w:r w:rsidRPr="00F918E8">
        <w:object w:dxaOrig="5030" w:dyaOrig="1646" w14:anchorId="0B57F813">
          <v:shape id="_x0000_i1106" type="#_x0000_t75" style="width:197.25pt;height:67.5pt" o:ole="">
            <v:imagedata r:id="rId205" o:title=""/>
          </v:shape>
          <o:OLEObject Type="Embed" ProgID="ChemDraw_x64.Document.6.0" ShapeID="_x0000_i1106" DrawAspect="Content" ObjectID="_1802575486" r:id="rId206"/>
        </w:object>
      </w:r>
    </w:p>
    <w:p w14:paraId="0CBD44FC" w14:textId="79DB37CB" w:rsidR="00AA6201" w:rsidRPr="00F918E8" w:rsidRDefault="00AA6201" w:rsidP="00F918E8">
      <w:pPr>
        <w:spacing w:after="0"/>
        <w:rPr>
          <w:lang w:eastAsia="zh-CN"/>
        </w:rPr>
      </w:pPr>
      <w:r w:rsidRPr="00F918E8">
        <w:t xml:space="preserve">To a solution of </w:t>
      </w:r>
      <w:r w:rsidRPr="00F918E8">
        <w:rPr>
          <w:iCs/>
        </w:rPr>
        <w:t>ethyl 2-cyclopentylidenepropanoate</w:t>
      </w:r>
      <w:r w:rsidRPr="00F918E8">
        <w:rPr>
          <w:i/>
          <w:lang w:eastAsia="zh-CN"/>
        </w:rPr>
        <w:t xml:space="preserve"> </w:t>
      </w:r>
      <w:r w:rsidRPr="00F918E8">
        <w:t>(5.5 g, 32.3 mmol) in THF (35 mL) was added LDA (CAS [4111-54-0],</w:t>
      </w:r>
      <w:r w:rsidRPr="00F918E8">
        <w:rPr>
          <w:lang w:eastAsia="zh-CN"/>
        </w:rPr>
        <w:t xml:space="preserve"> </w:t>
      </w:r>
      <w:r w:rsidRPr="00F918E8">
        <w:t>32.3 mL, 64.6 mmol, 2M in mixture of THF and heptane) at -65 °C under N</w:t>
      </w:r>
      <w:r w:rsidRPr="00F918E8">
        <w:rPr>
          <w:vertAlign w:val="subscript"/>
        </w:rPr>
        <w:t>2</w:t>
      </w:r>
      <w:r w:rsidRPr="00F918E8">
        <w:t xml:space="preserve">. The solution was stirred at 25 °C for 1 hour. Then a solution of </w:t>
      </w:r>
      <w:r w:rsidRPr="00F918E8">
        <w:rPr>
          <w:lang w:eastAsia="zh-CN"/>
        </w:rPr>
        <w:t xml:space="preserve">ethyl 2-oxoacetate </w:t>
      </w:r>
      <w:r w:rsidRPr="00F918E8">
        <w:t xml:space="preserve">(CAS [924-44-7]19.8 g, 96.9 mmol, 50% in toluene) in THF (20 mL) was added </w:t>
      </w:r>
      <w:r w:rsidRPr="00F918E8">
        <w:rPr>
          <w:lang w:eastAsia="zh-CN"/>
        </w:rPr>
        <w:t>dropwise</w:t>
      </w:r>
      <w:r w:rsidRPr="00F918E8">
        <w:t xml:space="preserve"> to </w:t>
      </w:r>
      <w:r w:rsidRPr="00F918E8">
        <w:rPr>
          <w:lang w:eastAsia="zh-CN"/>
        </w:rPr>
        <w:t>the</w:t>
      </w:r>
      <w:r w:rsidRPr="00F918E8">
        <w:t xml:space="preserve"> above solution at -65 °C. After completion of the addition the mixture was allowed to warm to 25 °C and stirred for 12 hours </w:t>
      </w:r>
      <w:r w:rsidRPr="00F918E8">
        <w:rPr>
          <w:lang w:eastAsia="zh-CN"/>
        </w:rPr>
        <w:t>under</w:t>
      </w:r>
      <w:r w:rsidRPr="00F918E8">
        <w:t xml:space="preserve"> N</w:t>
      </w:r>
      <w:r w:rsidRPr="00F918E8">
        <w:rPr>
          <w:vertAlign w:val="subscript"/>
        </w:rPr>
        <w:t>2</w:t>
      </w:r>
      <w:r w:rsidRPr="00F918E8">
        <w:t xml:space="preserve">, quenched with </w:t>
      </w:r>
      <w:r w:rsidRPr="00F918E8">
        <w:rPr>
          <w:lang w:eastAsia="zh-CN"/>
        </w:rPr>
        <w:t>saturated</w:t>
      </w:r>
      <w:r w:rsidRPr="00F918E8">
        <w:t xml:space="preserve"> </w:t>
      </w:r>
      <w:r w:rsidRPr="00F918E8">
        <w:rPr>
          <w:lang w:eastAsia="zh-CN"/>
        </w:rPr>
        <w:t>solution</w:t>
      </w:r>
      <w:r w:rsidRPr="00F918E8">
        <w:t xml:space="preserve"> </w:t>
      </w:r>
      <w:r w:rsidRPr="00F918E8">
        <w:rPr>
          <w:lang w:eastAsia="zh-CN"/>
        </w:rPr>
        <w:t>of</w:t>
      </w:r>
      <w:r w:rsidRPr="00F918E8">
        <w:t xml:space="preserve"> NH</w:t>
      </w:r>
      <w:r w:rsidRPr="00F918E8">
        <w:rPr>
          <w:vertAlign w:val="subscript"/>
        </w:rPr>
        <w:t>4</w:t>
      </w:r>
      <w:r w:rsidRPr="00F918E8">
        <w:t>Cl and extracted with EtOAc. The combined organic phase was dried over anhydrous Na</w:t>
      </w:r>
      <w:r w:rsidRPr="00F918E8">
        <w:rPr>
          <w:vertAlign w:val="subscript"/>
        </w:rPr>
        <w:t>2</w:t>
      </w:r>
      <w:r w:rsidRPr="00F918E8">
        <w:t>SO</w:t>
      </w:r>
      <w:r w:rsidRPr="00F918E8">
        <w:rPr>
          <w:vertAlign w:val="subscript"/>
        </w:rPr>
        <w:t>4</w:t>
      </w:r>
      <w:r w:rsidRPr="00F918E8">
        <w:t xml:space="preserve">, filtered and concentrated in vacuum. The residue was purified by flash chromatography (ISCO®; 120 g </w:t>
      </w:r>
      <w:proofErr w:type="spellStart"/>
      <w:r w:rsidRPr="00F918E8">
        <w:t>SepaFlash</w:t>
      </w:r>
      <w:proofErr w:type="spellEnd"/>
      <w:r w:rsidRPr="00F918E8">
        <w:t xml:space="preserve">® Silica Flash Column, Eluent of 0-50% EtOAc / petroleum ether) and the product containing fractions were concentrated under reduced pressure to give </w:t>
      </w:r>
      <w:r w:rsidRPr="00F918E8">
        <w:rPr>
          <w:lang w:eastAsia="zh-CN"/>
        </w:rPr>
        <w:t>the</w:t>
      </w:r>
      <w:r w:rsidRPr="00F918E8">
        <w:t xml:space="preserve"> </w:t>
      </w:r>
      <w:r w:rsidRPr="00F918E8">
        <w:rPr>
          <w:lang w:eastAsia="zh-CN"/>
        </w:rPr>
        <w:t>title</w:t>
      </w:r>
      <w:r w:rsidRPr="00F918E8">
        <w:t xml:space="preserve"> </w:t>
      </w:r>
      <w:r w:rsidRPr="00F918E8">
        <w:rPr>
          <w:lang w:eastAsia="zh-CN"/>
        </w:rPr>
        <w:t>compound</w:t>
      </w:r>
      <w:r w:rsidRPr="00F918E8">
        <w:t xml:space="preserve"> as yellow oil (4.50 g, 16.5 mmol, 51% </w:t>
      </w:r>
      <w:r w:rsidRPr="00F918E8">
        <w:rPr>
          <w:lang w:eastAsia="zh-CN"/>
        </w:rPr>
        <w:t>yield</w:t>
      </w:r>
      <w:r w:rsidRPr="00F918E8">
        <w:t>)</w:t>
      </w:r>
      <w:r w:rsidRPr="00F918E8">
        <w:rPr>
          <w:lang w:eastAsia="zh-CN"/>
        </w:rPr>
        <w:t xml:space="preserve">. </w:t>
      </w:r>
    </w:p>
    <w:p w14:paraId="540C3849" w14:textId="77777777" w:rsidR="00AA6201" w:rsidRPr="00F918E8" w:rsidRDefault="00AA6201" w:rsidP="00F918E8">
      <w:pPr>
        <w:spacing w:after="0"/>
      </w:pPr>
      <w:r w:rsidRPr="00F918E8">
        <w:t>Rf = 0.</w:t>
      </w:r>
      <w:r w:rsidRPr="00F918E8">
        <w:rPr>
          <w:lang w:eastAsia="zh-CN"/>
        </w:rPr>
        <w:t>6</w:t>
      </w:r>
      <w:r w:rsidRPr="00F918E8">
        <w:t xml:space="preserve"> (silica, petroleum ether: EtOAc</w:t>
      </w:r>
      <w:r w:rsidRPr="00F918E8">
        <w:rPr>
          <w:lang w:eastAsia="zh-CN"/>
        </w:rPr>
        <w:t xml:space="preserve"> 3</w:t>
      </w:r>
      <w:r w:rsidRPr="00F918E8">
        <w:t>: 1)</w:t>
      </w:r>
    </w:p>
    <w:p w14:paraId="73D81FF5" w14:textId="5A78E2DB" w:rsidR="00AA6201" w:rsidRPr="00F918E8" w:rsidRDefault="00AA6201" w:rsidP="00F918E8">
      <w:pPr>
        <w:spacing w:after="0"/>
      </w:pPr>
      <w:r w:rsidRPr="00F918E8">
        <w:rPr>
          <w:vertAlign w:val="superscript"/>
        </w:rPr>
        <w:t>1</w:t>
      </w:r>
      <w:r w:rsidRPr="00F918E8">
        <w:t>H NMR (400 MHz, CDCl</w:t>
      </w:r>
      <w:r w:rsidRPr="00F918E8">
        <w:rPr>
          <w:vertAlign w:val="subscript"/>
        </w:rPr>
        <w:t>3</w:t>
      </w:r>
      <w:r w:rsidRPr="00F918E8">
        <w:t xml:space="preserve">) δ 4.57 (d, </w:t>
      </w:r>
      <w:r w:rsidRPr="00F918E8">
        <w:rPr>
          <w:i/>
          <w:iCs/>
        </w:rPr>
        <w:t>J</w:t>
      </w:r>
      <w:r w:rsidRPr="00F918E8">
        <w:t xml:space="preserve"> = 5.3 Hz, 1H), 4.30 – 4.06 (m, 4H), 3.04 (d, </w:t>
      </w:r>
      <w:r w:rsidRPr="00F918E8">
        <w:rPr>
          <w:i/>
          <w:iCs/>
        </w:rPr>
        <w:t>J</w:t>
      </w:r>
      <w:r w:rsidRPr="00F918E8">
        <w:t xml:space="preserve"> = 5.3 Hz, 1H), 2.30 – 2.15 (m, 1H), 1.87 – 1.35 (m, 6H), 1.35 – 1.23 (m, 8H), 1.06 (s, 3H). (1:1 mixture of diastereomers)</w:t>
      </w:r>
    </w:p>
    <w:p w14:paraId="6FC14552" w14:textId="2B4404B5" w:rsidR="00AA6201" w:rsidRPr="00F918E8" w:rsidRDefault="00AA6201" w:rsidP="00F918E8">
      <w:pPr>
        <w:spacing w:before="240" w:after="0"/>
        <w:rPr>
          <w:color w:val="FF0000"/>
        </w:rPr>
      </w:pPr>
    </w:p>
    <w:p w14:paraId="648D47A8" w14:textId="3F4B0DBB" w:rsidR="00AA6201" w:rsidRPr="00F918E8" w:rsidRDefault="00AA6201" w:rsidP="00F918E8">
      <w:pPr>
        <w:spacing w:before="240" w:after="0"/>
        <w:rPr>
          <w:i/>
          <w:iCs/>
        </w:rPr>
      </w:pPr>
      <w:r w:rsidRPr="00F918E8">
        <w:rPr>
          <w:i/>
          <w:iCs/>
        </w:rPr>
        <w:t xml:space="preserve">2-cyclopentyl-3-hydroxy-2-methylsuccinic acid </w:t>
      </w:r>
    </w:p>
    <w:p w14:paraId="1B02F564" w14:textId="77777777" w:rsidR="00AA6201" w:rsidRPr="00F918E8" w:rsidRDefault="00AA6201" w:rsidP="00F918E8">
      <w:pPr>
        <w:spacing w:before="240" w:after="0"/>
        <w:jc w:val="center"/>
      </w:pPr>
      <w:r w:rsidRPr="00F918E8">
        <w:object w:dxaOrig="5928" w:dyaOrig="1639" w14:anchorId="219604B2">
          <v:shape id="_x0000_i1107" type="#_x0000_t75" style="width:212.25pt;height:57.75pt" o:ole="">
            <v:imagedata r:id="rId207" o:title=""/>
          </v:shape>
          <o:OLEObject Type="Embed" ProgID="ChemDraw_x64.Document.6.0" ShapeID="_x0000_i1107" DrawAspect="Content" ObjectID="_1802575487" r:id="rId208"/>
        </w:object>
      </w:r>
    </w:p>
    <w:p w14:paraId="5B8CAC62" w14:textId="77777777" w:rsidR="00AA6201" w:rsidRPr="00F918E8" w:rsidRDefault="00AA6201" w:rsidP="00F918E8">
      <w:pPr>
        <w:spacing w:before="240" w:after="0"/>
        <w:rPr>
          <w:lang w:eastAsia="zh-CN"/>
        </w:rPr>
      </w:pPr>
      <w:r w:rsidRPr="00F918E8">
        <w:t>T</w:t>
      </w:r>
      <w:r w:rsidRPr="00F918E8">
        <w:rPr>
          <w:lang w:eastAsia="zh-CN"/>
        </w:rPr>
        <w:t>he</w:t>
      </w:r>
      <w:r w:rsidRPr="00F918E8">
        <w:t xml:space="preserve"> solution of (diethyl 2-cyclopentyl-3-hydroxy-2-methylsuccinate (4.5 g, 16.5 mmol) in conc</w:t>
      </w:r>
      <w:r w:rsidRPr="00F918E8">
        <w:rPr>
          <w:lang w:eastAsia="zh-CN"/>
        </w:rPr>
        <w:t>entrated</w:t>
      </w:r>
      <w:r w:rsidRPr="00F918E8">
        <w:t xml:space="preserve"> HCl (45 mL) was stirred at 100 °C for 48 h</w:t>
      </w:r>
      <w:r w:rsidRPr="00F918E8">
        <w:rPr>
          <w:lang w:eastAsia="zh-CN"/>
        </w:rPr>
        <w:t>ou</w:t>
      </w:r>
      <w:r w:rsidRPr="00F918E8">
        <w:t xml:space="preserve">rs. The </w:t>
      </w:r>
      <w:r w:rsidRPr="00F918E8">
        <w:rPr>
          <w:lang w:eastAsia="zh-CN"/>
        </w:rPr>
        <w:t>reaction</w:t>
      </w:r>
      <w:r w:rsidRPr="00F918E8">
        <w:t xml:space="preserve"> mixture was concentrated in vacuum. The residue was diluted with EtOAc and dried over anhydrous Na</w:t>
      </w:r>
      <w:r w:rsidRPr="00F918E8">
        <w:rPr>
          <w:vertAlign w:val="subscript"/>
        </w:rPr>
        <w:t>2</w:t>
      </w:r>
      <w:r w:rsidRPr="00F918E8">
        <w:t>SO</w:t>
      </w:r>
      <w:r w:rsidRPr="00F918E8">
        <w:rPr>
          <w:vertAlign w:val="subscript"/>
        </w:rPr>
        <w:t>4</w:t>
      </w:r>
      <w:r w:rsidRPr="00F918E8">
        <w:t xml:space="preserve">, filtered and concentrated to get </w:t>
      </w:r>
      <w:r w:rsidRPr="00F918E8">
        <w:rPr>
          <w:lang w:eastAsia="zh-CN"/>
        </w:rPr>
        <w:t>the</w:t>
      </w:r>
      <w:r w:rsidRPr="00F918E8">
        <w:t xml:space="preserve"> crude </w:t>
      </w:r>
      <w:r w:rsidRPr="00F918E8">
        <w:rPr>
          <w:lang w:eastAsia="zh-CN"/>
        </w:rPr>
        <w:t>title</w:t>
      </w:r>
      <w:r w:rsidRPr="00F918E8">
        <w:t xml:space="preserve"> </w:t>
      </w:r>
      <w:r w:rsidRPr="00F918E8">
        <w:rPr>
          <w:lang w:eastAsia="zh-CN"/>
        </w:rPr>
        <w:t>compound</w:t>
      </w:r>
      <w:r w:rsidRPr="00F918E8">
        <w:t xml:space="preserve"> as a brown solid (3.0 g, 13.8 mmol, 8</w:t>
      </w:r>
      <w:r w:rsidRPr="00F918E8">
        <w:rPr>
          <w:lang w:eastAsia="zh-CN"/>
        </w:rPr>
        <w:t>4</w:t>
      </w:r>
      <w:r w:rsidRPr="00F918E8">
        <w:t xml:space="preserve"> % </w:t>
      </w:r>
      <w:r w:rsidRPr="00F918E8">
        <w:rPr>
          <w:lang w:eastAsia="zh-CN"/>
        </w:rPr>
        <w:t>yield</w:t>
      </w:r>
      <w:r w:rsidRPr="00F918E8">
        <w:t>)</w:t>
      </w:r>
      <w:r w:rsidRPr="00F918E8">
        <w:rPr>
          <w:lang w:eastAsia="zh-CN"/>
        </w:rPr>
        <w:t>.</w:t>
      </w:r>
    </w:p>
    <w:p w14:paraId="3EBE0823" w14:textId="1F0C8B5C" w:rsidR="00AA6201" w:rsidRPr="00F918E8" w:rsidRDefault="00AA6201" w:rsidP="00F918E8">
      <w:pPr>
        <w:spacing w:before="240" w:after="0"/>
        <w:rPr>
          <w:lang w:val="de-CH"/>
        </w:rPr>
      </w:pPr>
      <w:r w:rsidRPr="000E4CD5">
        <w:rPr>
          <w:color w:val="002060"/>
          <w:lang w:val="de-CH" w:eastAsia="zh-CN"/>
        </w:rPr>
        <w:t xml:space="preserve"> </w:t>
      </w:r>
      <w:r w:rsidRPr="00F918E8">
        <w:rPr>
          <w:lang w:val="de-CH"/>
        </w:rPr>
        <w:t xml:space="preserve">LCMS-6: Rt = 0.250 min; MS m/z [M-H]+: 215.2 </w:t>
      </w:r>
    </w:p>
    <w:p w14:paraId="1B4B0D12" w14:textId="77777777" w:rsidR="00AA6201" w:rsidRPr="00F918E8" w:rsidRDefault="00AA6201" w:rsidP="00F918E8">
      <w:pPr>
        <w:spacing w:before="240" w:after="0"/>
      </w:pPr>
      <w:r w:rsidRPr="00F918E8">
        <w:rPr>
          <w:vertAlign w:val="superscript"/>
        </w:rPr>
        <w:t>1</w:t>
      </w:r>
      <w:r w:rsidRPr="00F918E8">
        <w:t>H NMR (400 MHz, DMSO) δ 12.28 (s, 2H), 5.28 (s, 1H), 4.27 (s, 1H), 2.16 – 1.94 (m, 1H), 1.85 – 1.33 (m, 7H), 1.23 – 1.07 (m, 1H), 1.00 (s, 3H).</w:t>
      </w:r>
    </w:p>
    <w:p w14:paraId="294123A9" w14:textId="609F9B45" w:rsidR="00AA6201" w:rsidRPr="00F918E8" w:rsidRDefault="00AA6201" w:rsidP="00F918E8">
      <w:pPr>
        <w:spacing w:before="240" w:after="0"/>
        <w:rPr>
          <w:color w:val="00B050"/>
        </w:rPr>
      </w:pPr>
    </w:p>
    <w:p w14:paraId="5F6D65D7" w14:textId="602A122F" w:rsidR="00AA6201" w:rsidRPr="00F918E8" w:rsidRDefault="00AA6201" w:rsidP="00F918E8">
      <w:pPr>
        <w:spacing w:before="240" w:after="0"/>
        <w:rPr>
          <w:color w:val="FF0000"/>
        </w:rPr>
      </w:pPr>
    </w:p>
    <w:p w14:paraId="02E8CFE9" w14:textId="11F589DA" w:rsidR="00AA6201" w:rsidRPr="00F918E8" w:rsidRDefault="00AA6201" w:rsidP="00F918E8">
      <w:pPr>
        <w:spacing w:before="240" w:after="0"/>
        <w:rPr>
          <w:i/>
          <w:iCs/>
          <w:color w:val="002060"/>
        </w:rPr>
      </w:pPr>
      <w:r w:rsidRPr="00F918E8">
        <w:rPr>
          <w:i/>
        </w:rPr>
        <w:t xml:space="preserve">4-(benzyloxy)-2-cyclopentyl-3-hydroxy-2-methyl-4-oxobutanoic acid (diastereomers): </w:t>
      </w:r>
    </w:p>
    <w:p w14:paraId="387CD937" w14:textId="663EB389" w:rsidR="00AA6201" w:rsidRPr="00F918E8" w:rsidRDefault="000E4CD5" w:rsidP="00F918E8">
      <w:pPr>
        <w:spacing w:before="240" w:after="0"/>
        <w:jc w:val="center"/>
        <w:rPr>
          <w:i/>
          <w:color w:val="002060"/>
        </w:rPr>
      </w:pPr>
      <w:r w:rsidRPr="00F918E8">
        <w:object w:dxaOrig="10079" w:dyaOrig="4759" w14:anchorId="0453FF0B">
          <v:shape id="_x0000_i1108" type="#_x0000_t75" style="width:375.75pt;height:181.5pt" o:ole="">
            <v:imagedata r:id="rId209" o:title=""/>
          </v:shape>
          <o:OLEObject Type="Embed" ProgID="ChemDraw_x64.Document.6.0" ShapeID="_x0000_i1108" DrawAspect="Content" ObjectID="_1802575488" r:id="rId210"/>
        </w:object>
      </w:r>
    </w:p>
    <w:p w14:paraId="28A5D5F8" w14:textId="77777777" w:rsidR="00AA6201" w:rsidRPr="00F918E8" w:rsidRDefault="00AA6201" w:rsidP="00F918E8">
      <w:pPr>
        <w:spacing w:before="240" w:after="0"/>
        <w:rPr>
          <w:iCs/>
          <w:lang w:eastAsia="zh-CN"/>
        </w:rPr>
      </w:pPr>
      <w:r w:rsidRPr="00F918E8">
        <w:rPr>
          <w:iCs/>
        </w:rPr>
        <w:t xml:space="preserve">2-cyclopentyl-3-hydroxy-2-methylsuccinic acid (3.0 g, 13.9 mmol) was placed in a round-bottomed flask and cooled in an ice bath. Then TFAA (8.74 g, 5.82 mL, 41.62 mmol) was added dropwise at 0 °C under nitrogen atmosphere. The mixture was stirred 0.5 hours at 0 °C and then at 25 °C for 3 hours. Excess TFAA and trifluoroacetic acid (TFA) were evaporated under vacuum at 25 °C. Benzyl alcohol (6.0 g, 5.75 mL, 55.50 mmol) was added to the intermediate anhydride. The reaction mixture was allowed to stir at 25 °C for 12 hours. The reaction was concentrated by evaporation of all volatiles under reduced pressure. The crude product was purified by reversed phase preparative HPLC (300 g of </w:t>
      </w:r>
      <w:proofErr w:type="spellStart"/>
      <w:r w:rsidRPr="00F918E8">
        <w:rPr>
          <w:iCs/>
        </w:rPr>
        <w:t>SepaFlash</w:t>
      </w:r>
      <w:proofErr w:type="spellEnd"/>
      <w:r w:rsidRPr="00F918E8">
        <w:rPr>
          <w:iCs/>
        </w:rPr>
        <w:t xml:space="preserve">® Spherical C18, 20 - 45 </w:t>
      </w:r>
      <w:proofErr w:type="spellStart"/>
      <w:r w:rsidRPr="00F918E8">
        <w:rPr>
          <w:iCs/>
        </w:rPr>
        <w:t>μm</w:t>
      </w:r>
      <w:proofErr w:type="spellEnd"/>
      <w:r w:rsidRPr="00F918E8">
        <w:rPr>
          <w:iCs/>
        </w:rPr>
        <w:t xml:space="preserve">, 100 </w:t>
      </w:r>
      <w:r w:rsidRPr="00F918E8">
        <w:rPr>
          <w:rFonts w:ascii="Cambria Math" w:hAnsi="Cambria Math" w:cs="Cambria Math"/>
          <w:iCs/>
        </w:rPr>
        <w:t>Å</w:t>
      </w:r>
      <w:r w:rsidRPr="00F918E8">
        <w:rPr>
          <w:iCs/>
        </w:rPr>
        <w:t>; mobile phase: A for H</w:t>
      </w:r>
      <w:r w:rsidRPr="00F918E8">
        <w:rPr>
          <w:iCs/>
          <w:vertAlign w:val="subscript"/>
        </w:rPr>
        <w:t>2</w:t>
      </w:r>
      <w:r w:rsidRPr="00F918E8">
        <w:rPr>
          <w:iCs/>
        </w:rPr>
        <w:t xml:space="preserve">O + 0.1% FA and B for acetonitrile; gradient: B 30- 50% in 30 min, flow rate: 100 mL/min; column temperature: RT, wavelength: 220 nm/254 nm). After concentration of product containing fractions two diastereomeric products were isolated: </w:t>
      </w:r>
      <w:r w:rsidRPr="00F918E8">
        <w:t>First eluting peak:</w:t>
      </w:r>
      <w:r w:rsidRPr="00F918E8">
        <w:rPr>
          <w:iCs/>
        </w:rPr>
        <w:t xml:space="preserve"> (1.30 g, 2.8 mmol, 19.9 %</w:t>
      </w:r>
      <w:r w:rsidRPr="00F918E8">
        <w:rPr>
          <w:iCs/>
          <w:lang w:eastAsia="zh-CN"/>
        </w:rPr>
        <w:t xml:space="preserve">, </w:t>
      </w:r>
      <w:r w:rsidRPr="00F918E8">
        <w:rPr>
          <w:iCs/>
        </w:rPr>
        <w:t xml:space="preserve">yellow solid). </w:t>
      </w:r>
    </w:p>
    <w:p w14:paraId="7D0E6468" w14:textId="63A5D22E" w:rsidR="00AA6201" w:rsidRPr="00F918E8" w:rsidRDefault="00AA6201" w:rsidP="00F918E8">
      <w:pPr>
        <w:spacing w:before="240" w:after="0"/>
        <w:rPr>
          <w:color w:val="002060"/>
        </w:rPr>
      </w:pPr>
      <w:r w:rsidRPr="00F918E8">
        <w:t>LCMS-1: Rt = 0.505 min; MS m/z [</w:t>
      </w:r>
      <w:proofErr w:type="spellStart"/>
      <w:r w:rsidRPr="00F918E8">
        <w:t>M+</w:t>
      </w:r>
      <w:proofErr w:type="gramStart"/>
      <w:r w:rsidRPr="00F918E8">
        <w:t>Na</w:t>
      </w:r>
      <w:proofErr w:type="spellEnd"/>
      <w:r w:rsidRPr="00F918E8">
        <w:t>]</w:t>
      </w:r>
      <w:r w:rsidRPr="00F918E8">
        <w:rPr>
          <w:vertAlign w:val="superscript"/>
        </w:rPr>
        <w:t>+</w:t>
      </w:r>
      <w:proofErr w:type="gramEnd"/>
      <w:r w:rsidRPr="00F918E8">
        <w:t>: 329.1</w:t>
      </w:r>
      <w:r w:rsidRPr="00F918E8">
        <w:rPr>
          <w:color w:val="002060"/>
        </w:rPr>
        <w:t xml:space="preserve">; </w:t>
      </w:r>
      <w:r w:rsidRPr="00BF2028">
        <w:rPr>
          <w:color w:val="002060"/>
        </w:rPr>
        <w:t>purity: 65</w:t>
      </w:r>
      <w:r w:rsidRPr="00BF2028">
        <w:rPr>
          <w:color w:val="002060"/>
          <w:lang w:eastAsia="zh-CN"/>
        </w:rPr>
        <w:t xml:space="preserve"> </w:t>
      </w:r>
      <w:r w:rsidRPr="00BF2028">
        <w:rPr>
          <w:color w:val="002060"/>
        </w:rPr>
        <w:t>%;</w:t>
      </w:r>
    </w:p>
    <w:p w14:paraId="2C2ED767" w14:textId="77777777" w:rsidR="00AA6201" w:rsidRPr="00F918E8" w:rsidRDefault="00AA6201" w:rsidP="00F918E8">
      <w:pPr>
        <w:spacing w:before="240" w:after="0"/>
        <w:rPr>
          <w:color w:val="002060"/>
        </w:rPr>
      </w:pPr>
      <w:r w:rsidRPr="00F918E8">
        <w:rPr>
          <w:color w:val="002060"/>
          <w:vertAlign w:val="superscript"/>
        </w:rPr>
        <w:t>1</w:t>
      </w:r>
      <w:r w:rsidRPr="00F918E8">
        <w:rPr>
          <w:color w:val="002060"/>
        </w:rPr>
        <w:t>H NMR (400 MHz, CDCl</w:t>
      </w:r>
      <w:r w:rsidRPr="00F918E8">
        <w:rPr>
          <w:color w:val="002060"/>
          <w:vertAlign w:val="subscript"/>
        </w:rPr>
        <w:t>3</w:t>
      </w:r>
      <w:r w:rsidRPr="00F918E8">
        <w:rPr>
          <w:color w:val="002060"/>
        </w:rPr>
        <w:t xml:space="preserve">) δ 7.40 – 7.28 (m, 5H), 5.22 (d, </w:t>
      </w:r>
      <w:r w:rsidRPr="00F918E8">
        <w:rPr>
          <w:i/>
          <w:iCs/>
          <w:color w:val="002060"/>
        </w:rPr>
        <w:t>J</w:t>
      </w:r>
      <w:r w:rsidRPr="00F918E8">
        <w:rPr>
          <w:color w:val="002060"/>
        </w:rPr>
        <w:t xml:space="preserve"> = 12.1 Hz, 1H), 5.17 (d, </w:t>
      </w:r>
      <w:r w:rsidRPr="00F918E8">
        <w:rPr>
          <w:i/>
          <w:iCs/>
          <w:color w:val="002060"/>
        </w:rPr>
        <w:t>J</w:t>
      </w:r>
      <w:r w:rsidRPr="00F918E8">
        <w:rPr>
          <w:color w:val="002060"/>
        </w:rPr>
        <w:t xml:space="preserve"> = 12.1 Hz, 1H), 4.60 (s, 1H), 3.09 (s, 1H), 2.30 – 2.17 (m, 1H), 1.86 – 1.37 (m, 7H), 1.24 – 1.13 (m, 1H), 1.05 (s, 3H).</w:t>
      </w:r>
    </w:p>
    <w:p w14:paraId="1C0A5A5E" w14:textId="77777777" w:rsidR="00AA6201" w:rsidRPr="00F918E8" w:rsidRDefault="00AA6201" w:rsidP="00F918E8">
      <w:pPr>
        <w:spacing w:before="240" w:after="0"/>
        <w:rPr>
          <w:iCs/>
        </w:rPr>
      </w:pPr>
      <w:r w:rsidRPr="00F918E8">
        <w:rPr>
          <w:iCs/>
        </w:rPr>
        <w:t xml:space="preserve">Second eluting peak (600 mg, 1.9 mmol, 14.1 % yield, yellow solid). </w:t>
      </w:r>
    </w:p>
    <w:p w14:paraId="54399AB8" w14:textId="6CC26E72" w:rsidR="00AA6201" w:rsidRPr="00F918E8" w:rsidRDefault="00AA6201" w:rsidP="00F918E8">
      <w:pPr>
        <w:spacing w:before="240" w:after="0"/>
      </w:pPr>
      <w:r w:rsidRPr="00F918E8">
        <w:t>LCMS-1: Rt = 0.520 min; MS m/z [</w:t>
      </w:r>
      <w:proofErr w:type="spellStart"/>
      <w:r w:rsidRPr="00F918E8">
        <w:t>M+</w:t>
      </w:r>
      <w:proofErr w:type="gramStart"/>
      <w:r w:rsidRPr="00F918E8">
        <w:t>Na</w:t>
      </w:r>
      <w:proofErr w:type="spellEnd"/>
      <w:r w:rsidRPr="00F918E8">
        <w:t>]</w:t>
      </w:r>
      <w:r w:rsidRPr="00F918E8">
        <w:rPr>
          <w:vertAlign w:val="superscript"/>
        </w:rPr>
        <w:t>+</w:t>
      </w:r>
      <w:proofErr w:type="gramEnd"/>
      <w:r w:rsidRPr="00F918E8">
        <w:t xml:space="preserve">: 329.1; </w:t>
      </w:r>
      <w:r w:rsidRPr="00BF2028">
        <w:t>purity: 9</w:t>
      </w:r>
      <w:r w:rsidRPr="00BF2028">
        <w:rPr>
          <w:lang w:eastAsia="zh-CN"/>
        </w:rPr>
        <w:t xml:space="preserve">5 </w:t>
      </w:r>
      <w:r w:rsidRPr="00BF2028">
        <w:t>%;</w:t>
      </w:r>
      <w:r w:rsidRPr="00F918E8">
        <w:t xml:space="preserve"> </w:t>
      </w:r>
    </w:p>
    <w:p w14:paraId="40F16520" w14:textId="77777777" w:rsidR="00AA6201" w:rsidRPr="00F918E8" w:rsidRDefault="00AA6201" w:rsidP="00F918E8">
      <w:pPr>
        <w:spacing w:before="240" w:after="0"/>
      </w:pPr>
      <w:r w:rsidRPr="00F918E8">
        <w:rPr>
          <w:vertAlign w:val="superscript"/>
        </w:rPr>
        <w:t>1</w:t>
      </w:r>
      <w:r w:rsidRPr="00F918E8">
        <w:t>H NMR (400 MHz, CDCl</w:t>
      </w:r>
      <w:r w:rsidRPr="00F918E8">
        <w:rPr>
          <w:vertAlign w:val="subscript"/>
        </w:rPr>
        <w:t>3</w:t>
      </w:r>
      <w:r w:rsidRPr="00F918E8">
        <w:t>) δ 7.45 – 7.28 (m, 5H), 5.29 – 5.10 (m, 2H), 4.29 (s, 1H), 3.67 (s, 1H), 2.51 – 2.30 (m, 1H), 1.86 – 1.35 (m, 7H), 1.24 – 1.16 (m, 1H), 1.08 (s, 3H).</w:t>
      </w:r>
    </w:p>
    <w:p w14:paraId="07C16621" w14:textId="77777777" w:rsidR="00AA6201" w:rsidRPr="00F918E8" w:rsidRDefault="00AA6201" w:rsidP="00F918E8">
      <w:pPr>
        <w:spacing w:before="240" w:after="0"/>
        <w:rPr>
          <w:color w:val="002060"/>
        </w:rPr>
      </w:pPr>
    </w:p>
    <w:p w14:paraId="4BCD2903" w14:textId="4A89335F" w:rsidR="00AA6201" w:rsidRPr="00F918E8" w:rsidRDefault="00AA6201" w:rsidP="00F918E8">
      <w:pPr>
        <w:spacing w:before="240" w:after="0"/>
        <w:rPr>
          <w:iCs/>
          <w:color w:val="002060"/>
        </w:rPr>
      </w:pPr>
    </w:p>
    <w:p w14:paraId="18AB2425" w14:textId="2D4E7035" w:rsidR="00AA6201" w:rsidRPr="00F918E8" w:rsidRDefault="00AA6201" w:rsidP="00F918E8">
      <w:pPr>
        <w:spacing w:before="240" w:after="0"/>
        <w:rPr>
          <w:iCs/>
        </w:rPr>
      </w:pPr>
      <w:bookmarkStart w:id="51" w:name="_Hlk175758707"/>
      <w:r w:rsidRPr="00F918E8">
        <w:rPr>
          <w:iCs/>
          <w:color w:val="002060"/>
        </w:rPr>
        <w:t xml:space="preserve">benzyl </w:t>
      </w:r>
      <w:r w:rsidRPr="00F918E8">
        <w:rPr>
          <w:iCs/>
        </w:rPr>
        <w:t>(</w:t>
      </w:r>
      <w:r w:rsidRPr="00BF2028">
        <w:rPr>
          <w:i/>
        </w:rPr>
        <w:t>trans</w:t>
      </w:r>
      <w:r w:rsidRPr="00F918E8">
        <w:rPr>
          <w:iCs/>
        </w:rPr>
        <w:t>-2R*,3S*)-</w:t>
      </w:r>
      <w:r w:rsidRPr="00F918E8">
        <w:rPr>
          <w:iCs/>
          <w:color w:val="002060"/>
        </w:rPr>
        <w:t>3-cyclopentyl-3-methyl-4-oxooxetane-2-carboxylat</w:t>
      </w:r>
    </w:p>
    <w:p w14:paraId="789660ED" w14:textId="77777777" w:rsidR="00AA6201" w:rsidRPr="00F918E8" w:rsidRDefault="00AA6201" w:rsidP="00F918E8">
      <w:pPr>
        <w:spacing w:before="240" w:after="0"/>
        <w:jc w:val="center"/>
        <w:rPr>
          <w:i/>
        </w:rPr>
      </w:pPr>
      <w:r w:rsidRPr="00F918E8">
        <w:object w:dxaOrig="5513" w:dyaOrig="1853" w14:anchorId="2E1FC6EC">
          <v:shape id="_x0000_i1109" type="#_x0000_t75" style="width:204.75pt;height:71.25pt" o:ole="">
            <v:imagedata r:id="rId211" o:title=""/>
          </v:shape>
          <o:OLEObject Type="Embed" ProgID="ChemDraw_x64.Document.6.0" ShapeID="_x0000_i1109" DrawAspect="Content" ObjectID="_1802575489" r:id="rId212"/>
        </w:object>
      </w:r>
    </w:p>
    <w:p w14:paraId="3C115ADC" w14:textId="239885B7" w:rsidR="00AA6201" w:rsidRPr="00F918E8" w:rsidRDefault="00AA6201" w:rsidP="00F918E8">
      <w:pPr>
        <w:spacing w:after="0"/>
        <w:rPr>
          <w:iCs/>
          <w:lang w:eastAsia="zh-CN"/>
        </w:rPr>
      </w:pPr>
      <w:r w:rsidRPr="00F918E8">
        <w:rPr>
          <w:iCs/>
        </w:rPr>
        <w:t xml:space="preserve">To the solution of 4-(benzyloxy)-2-cyclopentyl-3-hydroxy-2-methyl-4-oxobutanoic acid (800 mg, 2.61 mmol, </w:t>
      </w:r>
      <w:r w:rsidRPr="00F918E8">
        <w:rPr>
          <w:iCs/>
          <w:lang w:eastAsia="zh-CN"/>
        </w:rPr>
        <w:t>95%</w:t>
      </w:r>
      <w:r w:rsidRPr="00F918E8">
        <w:rPr>
          <w:iCs/>
        </w:rPr>
        <w:t xml:space="preserve"> </w:t>
      </w:r>
      <w:r w:rsidRPr="00F918E8">
        <w:rPr>
          <w:iCs/>
          <w:lang w:eastAsia="zh-CN"/>
        </w:rPr>
        <w:t>purity</w:t>
      </w:r>
      <w:r w:rsidRPr="00F918E8">
        <w:rPr>
          <w:iCs/>
        </w:rPr>
        <w:t xml:space="preserve">) in DCM (40 mL) was added TEA (793 mg, 1.09 mL, 7.83 mmol) and </w:t>
      </w:r>
      <w:proofErr w:type="spellStart"/>
      <w:r w:rsidRPr="00F918E8">
        <w:rPr>
          <w:iCs/>
        </w:rPr>
        <w:t>PyBOP</w:t>
      </w:r>
      <w:proofErr w:type="spellEnd"/>
      <w:r w:rsidRPr="00F918E8">
        <w:rPr>
          <w:iCs/>
        </w:rPr>
        <w:t xml:space="preserve"> (CAS[128625-52-5], 2.04 g, 3.92 mmol) at 0 °C, </w:t>
      </w:r>
      <w:r w:rsidRPr="00F918E8">
        <w:rPr>
          <w:iCs/>
          <w:lang w:eastAsia="zh-CN"/>
        </w:rPr>
        <w:t>stirred</w:t>
      </w:r>
      <w:r w:rsidRPr="00F918E8">
        <w:rPr>
          <w:iCs/>
        </w:rPr>
        <w:t xml:space="preserve"> </w:t>
      </w:r>
      <w:r w:rsidRPr="00F918E8">
        <w:rPr>
          <w:iCs/>
          <w:lang w:eastAsia="zh-CN"/>
        </w:rPr>
        <w:t>for</w:t>
      </w:r>
      <w:r w:rsidRPr="00F918E8">
        <w:rPr>
          <w:iCs/>
        </w:rPr>
        <w:t xml:space="preserve"> 5 min</w:t>
      </w:r>
      <w:r w:rsidRPr="00F918E8">
        <w:rPr>
          <w:iCs/>
          <w:lang w:eastAsia="zh-CN"/>
        </w:rPr>
        <w:t>s</w:t>
      </w:r>
      <w:r w:rsidRPr="00F918E8">
        <w:rPr>
          <w:iCs/>
        </w:rPr>
        <w:t xml:space="preserve"> at 0 °C, and then allowed to warm to 25°C and stirred for </w:t>
      </w:r>
      <w:r w:rsidRPr="00F918E8">
        <w:rPr>
          <w:iCs/>
          <w:lang w:eastAsia="zh-CN"/>
        </w:rPr>
        <w:t>another</w:t>
      </w:r>
      <w:r w:rsidRPr="00F918E8">
        <w:rPr>
          <w:iCs/>
        </w:rPr>
        <w:t xml:space="preserve"> 1 h</w:t>
      </w:r>
      <w:r w:rsidRPr="00F918E8">
        <w:rPr>
          <w:iCs/>
          <w:lang w:eastAsia="zh-CN"/>
        </w:rPr>
        <w:t>ou</w:t>
      </w:r>
      <w:r w:rsidRPr="00F918E8">
        <w:rPr>
          <w:iCs/>
        </w:rPr>
        <w:t>r</w:t>
      </w:r>
      <w:r w:rsidRPr="00F918E8">
        <w:t>.</w:t>
      </w:r>
      <w:r w:rsidRPr="00F918E8">
        <w:rPr>
          <w:iCs/>
        </w:rPr>
        <w:t xml:space="preserve"> The reaction mixture was </w:t>
      </w:r>
      <w:proofErr w:type="gramStart"/>
      <w:r w:rsidRPr="00F918E8">
        <w:rPr>
          <w:iCs/>
        </w:rPr>
        <w:t>concentrated</w:t>
      </w:r>
      <w:proofErr w:type="gramEnd"/>
      <w:r w:rsidRPr="00F918E8">
        <w:rPr>
          <w:iCs/>
        </w:rPr>
        <w:t xml:space="preserve"> and the crude product was purified by flash silica gel chromatography (ISCO®; 40 g </w:t>
      </w:r>
      <w:proofErr w:type="spellStart"/>
      <w:r w:rsidRPr="00F918E8">
        <w:rPr>
          <w:iCs/>
        </w:rPr>
        <w:t>SepaFlash</w:t>
      </w:r>
      <w:proofErr w:type="spellEnd"/>
      <w:r w:rsidRPr="00F918E8">
        <w:rPr>
          <w:iCs/>
        </w:rPr>
        <w:t xml:space="preserve">® Silica Flash Column, eluent: 10-30% </w:t>
      </w:r>
      <w:r w:rsidRPr="00F918E8">
        <w:t>EtOAc</w:t>
      </w:r>
      <w:r w:rsidRPr="00F918E8">
        <w:rPr>
          <w:iCs/>
        </w:rPr>
        <w:t xml:space="preserve"> /PE). The eluent was concentrated to give </w:t>
      </w:r>
      <w:r w:rsidRPr="00F918E8">
        <w:rPr>
          <w:iCs/>
          <w:lang w:eastAsia="zh-CN"/>
        </w:rPr>
        <w:t>the</w:t>
      </w:r>
      <w:r w:rsidRPr="00F918E8">
        <w:rPr>
          <w:iCs/>
        </w:rPr>
        <w:t xml:space="preserve"> </w:t>
      </w:r>
      <w:r w:rsidRPr="00F918E8">
        <w:rPr>
          <w:iCs/>
          <w:lang w:eastAsia="zh-CN"/>
        </w:rPr>
        <w:t xml:space="preserve">title compound </w:t>
      </w:r>
      <w:r w:rsidRPr="00F918E8">
        <w:rPr>
          <w:iCs/>
        </w:rPr>
        <w:t xml:space="preserve">as colorless oil (440 mg, 1.5 mmol, 58.4 % </w:t>
      </w:r>
      <w:r w:rsidRPr="00F918E8">
        <w:rPr>
          <w:iCs/>
          <w:lang w:eastAsia="zh-CN"/>
        </w:rPr>
        <w:t>yield</w:t>
      </w:r>
      <w:r w:rsidRPr="00F918E8">
        <w:rPr>
          <w:iCs/>
        </w:rPr>
        <w:t>)</w:t>
      </w:r>
      <w:r w:rsidRPr="00F918E8">
        <w:rPr>
          <w:iCs/>
          <w:lang w:eastAsia="zh-CN"/>
        </w:rPr>
        <w:t>.</w:t>
      </w:r>
    </w:p>
    <w:p w14:paraId="00D78005" w14:textId="77777777" w:rsidR="00AA6201" w:rsidRPr="00F918E8" w:rsidRDefault="00AA6201" w:rsidP="00F918E8">
      <w:pPr>
        <w:spacing w:after="0"/>
        <w:rPr>
          <w:lang w:eastAsia="zh-CN"/>
        </w:rPr>
      </w:pPr>
      <w:r w:rsidRPr="00F918E8">
        <w:t>Rf = 0.</w:t>
      </w:r>
      <w:r w:rsidRPr="00F918E8">
        <w:rPr>
          <w:lang w:eastAsia="zh-CN"/>
        </w:rPr>
        <w:t>8</w:t>
      </w:r>
      <w:r w:rsidRPr="00F918E8">
        <w:t xml:space="preserve"> (silica, petroleum ether: EtOAc</w:t>
      </w:r>
      <w:r w:rsidRPr="00F918E8">
        <w:rPr>
          <w:lang w:eastAsia="zh-CN"/>
        </w:rPr>
        <w:t xml:space="preserve"> 1</w:t>
      </w:r>
      <w:r w:rsidRPr="00F918E8">
        <w:t>: 1)</w:t>
      </w:r>
    </w:p>
    <w:p w14:paraId="6656E7FA" w14:textId="6EBB11D3" w:rsidR="00AA6201" w:rsidRPr="00F918E8" w:rsidRDefault="00AA6201" w:rsidP="00F918E8">
      <w:pPr>
        <w:spacing w:after="0"/>
      </w:pPr>
      <w:r w:rsidRPr="00BF2028">
        <w:t>LCMS-1</w:t>
      </w:r>
      <w:r w:rsidRPr="00F918E8">
        <w:t>: Rt = 0.582 min; MS m/z [M+</w:t>
      </w:r>
      <w:proofErr w:type="gramStart"/>
      <w:r w:rsidRPr="00F918E8">
        <w:t>H]+</w:t>
      </w:r>
      <w:proofErr w:type="gramEnd"/>
      <w:r w:rsidRPr="00F918E8">
        <w:t>: N/A [no M+]</w:t>
      </w:r>
    </w:p>
    <w:p w14:paraId="2F0E4973" w14:textId="70F48F5C" w:rsidR="00AA6201" w:rsidRPr="00246573" w:rsidRDefault="00AA6201" w:rsidP="00F918E8">
      <w:pPr>
        <w:spacing w:after="0"/>
        <w:rPr>
          <w:iCs/>
          <w:lang w:val="de-CH"/>
        </w:rPr>
      </w:pPr>
      <w:r w:rsidRPr="00246573">
        <w:rPr>
          <w:rFonts w:eastAsia="Times New Roman"/>
          <w:lang w:val="de-CH"/>
        </w:rPr>
        <w:t>SFC-5 Rt</w:t>
      </w:r>
      <w:r w:rsidRPr="00246573">
        <w:rPr>
          <w:lang w:val="de-CH"/>
        </w:rPr>
        <w:t xml:space="preserve"> = </w:t>
      </w:r>
      <w:r w:rsidRPr="00246573">
        <w:rPr>
          <w:lang w:val="de-CH" w:eastAsia="zh-CN"/>
        </w:rPr>
        <w:t xml:space="preserve">1.241 </w:t>
      </w:r>
      <w:r w:rsidRPr="00246573">
        <w:rPr>
          <w:lang w:val="de-CH"/>
        </w:rPr>
        <w:t>min, 1.581 min</w:t>
      </w:r>
      <w:r w:rsidRPr="00246573">
        <w:rPr>
          <w:iCs/>
          <w:lang w:val="de-CH" w:eastAsia="zh-CN"/>
        </w:rPr>
        <w:t>;</w:t>
      </w:r>
      <w:r w:rsidRPr="00246573">
        <w:rPr>
          <w:iCs/>
          <w:lang w:val="de-CH"/>
        </w:rPr>
        <w:t xml:space="preserve"> </w:t>
      </w:r>
    </w:p>
    <w:p w14:paraId="522487BC" w14:textId="77777777" w:rsidR="00AA6201" w:rsidRPr="00F918E8" w:rsidRDefault="00AA6201" w:rsidP="00F918E8">
      <w:pPr>
        <w:spacing w:after="0"/>
        <w:rPr>
          <w:iCs/>
        </w:rPr>
      </w:pPr>
      <w:r w:rsidRPr="00F918E8">
        <w:rPr>
          <w:iCs/>
          <w:vertAlign w:val="superscript"/>
        </w:rPr>
        <w:t>1</w:t>
      </w:r>
      <w:r w:rsidRPr="00F918E8">
        <w:rPr>
          <w:iCs/>
        </w:rPr>
        <w:t>H NMR (400 MHz, CDCl</w:t>
      </w:r>
      <w:r w:rsidRPr="00F918E8">
        <w:rPr>
          <w:iCs/>
          <w:vertAlign w:val="subscript"/>
        </w:rPr>
        <w:t>3</w:t>
      </w:r>
      <w:r w:rsidRPr="00F918E8">
        <w:rPr>
          <w:iCs/>
        </w:rPr>
        <w:t>) δ 7.47 – 7.31 (m, 5H), 5.27 (s, 2H), 4.71 (s, 1H), 2.28 – 2.12 (m, 1H), 1.98 – 1.75 (m, 2H), 1.74 – 1.56 (m, 4H), 1.49 – 1.37 (m, 1H), 1.36 – 1.23 (m, 1H), 1.20 (s, 3H).</w:t>
      </w:r>
    </w:p>
    <w:p w14:paraId="5E7811A9" w14:textId="77777777" w:rsidR="00AA6201" w:rsidRPr="00F918E8" w:rsidRDefault="00AA6201" w:rsidP="00F918E8">
      <w:pPr>
        <w:spacing w:after="0"/>
      </w:pPr>
      <w:r w:rsidRPr="00F918E8">
        <w:rPr>
          <w:iCs/>
          <w:lang w:eastAsia="zh-CN"/>
        </w:rPr>
        <w:t>2D NMR (NOESY)</w:t>
      </w:r>
    </w:p>
    <w:p w14:paraId="56D81AB4" w14:textId="4C97A8F5" w:rsidR="00AA6201" w:rsidRPr="00F918E8" w:rsidRDefault="00AA6201" w:rsidP="00F918E8">
      <w:pPr>
        <w:spacing w:before="240" w:after="0"/>
        <w:rPr>
          <w:iCs/>
          <w:color w:val="FF0000"/>
          <w:lang w:eastAsia="zh-CN"/>
        </w:rPr>
      </w:pPr>
    </w:p>
    <w:p w14:paraId="16C6F6AC" w14:textId="4169732C" w:rsidR="00AA6201" w:rsidRPr="00F918E8" w:rsidRDefault="00AA6201" w:rsidP="00F918E8">
      <w:pPr>
        <w:spacing w:before="240" w:after="0"/>
        <w:rPr>
          <w:b/>
        </w:rPr>
      </w:pPr>
    </w:p>
    <w:p w14:paraId="69F1F4E1" w14:textId="454F14BA" w:rsidR="00AA6201" w:rsidRPr="00D37792" w:rsidRDefault="00AA6201" w:rsidP="00F918E8">
      <w:pPr>
        <w:spacing w:before="240" w:after="0"/>
        <w:rPr>
          <w:b/>
          <w:i/>
        </w:rPr>
      </w:pPr>
      <w:r w:rsidRPr="00D37792">
        <w:rPr>
          <w:i/>
        </w:rPr>
        <w:t xml:space="preserve">benzyl </w:t>
      </w:r>
      <w:r w:rsidRPr="00BF2028">
        <w:rPr>
          <w:i/>
        </w:rPr>
        <w:t>(cis-2R*,3R*)</w:t>
      </w:r>
      <w:r w:rsidRPr="00D37792">
        <w:rPr>
          <w:i/>
        </w:rPr>
        <w:t xml:space="preserve">-3-cyclopentyl-3-methyl-4-oxooxetane-2-carboxylate </w:t>
      </w:r>
    </w:p>
    <w:p w14:paraId="024C5820" w14:textId="77777777" w:rsidR="00AA6201" w:rsidRPr="00F918E8" w:rsidRDefault="00AA6201" w:rsidP="00F918E8">
      <w:pPr>
        <w:spacing w:before="240" w:after="0"/>
        <w:jc w:val="center"/>
      </w:pPr>
      <w:r w:rsidRPr="00F918E8">
        <w:object w:dxaOrig="5512" w:dyaOrig="1852" w14:anchorId="27164021">
          <v:shape id="_x0000_i1110" type="#_x0000_t75" style="width:204pt;height:71.25pt" o:ole="">
            <v:imagedata r:id="rId213" o:title=""/>
          </v:shape>
          <o:OLEObject Type="Embed" ProgID="ChemDraw_x64.Document.6.0" ShapeID="_x0000_i1110" DrawAspect="Content" ObjectID="_1802575490" r:id="rId214"/>
        </w:object>
      </w:r>
    </w:p>
    <w:p w14:paraId="45DD64D1" w14:textId="77777777" w:rsidR="00AA6201" w:rsidRPr="00F918E8" w:rsidRDefault="00AA6201" w:rsidP="00F918E8">
      <w:pPr>
        <w:spacing w:before="240" w:after="0"/>
      </w:pPr>
    </w:p>
    <w:p w14:paraId="74EE6BF7" w14:textId="77777777" w:rsidR="00AA6201" w:rsidRPr="00F918E8" w:rsidRDefault="00AA6201" w:rsidP="00F918E8">
      <w:pPr>
        <w:spacing w:before="240" w:after="0"/>
      </w:pPr>
      <w:r w:rsidRPr="00F918E8">
        <w:t xml:space="preserve">The first eluting product </w:t>
      </w:r>
      <w:r w:rsidRPr="00F918E8">
        <w:rPr>
          <w:b/>
          <w:bCs/>
        </w:rPr>
        <w:t>Xa</w:t>
      </w:r>
      <w:r w:rsidRPr="00F918E8">
        <w:t xml:space="preserve"> (100 mg, 0.4 mmol) from the previous step was treated as described for </w:t>
      </w:r>
      <w:proofErr w:type="spellStart"/>
      <w:r w:rsidRPr="00F918E8">
        <w:rPr>
          <w:b/>
          <w:bCs/>
        </w:rPr>
        <w:t>Xb</w:t>
      </w:r>
      <w:proofErr w:type="spellEnd"/>
      <w:r w:rsidRPr="00F918E8">
        <w:t xml:space="preserve"> to give the second isomer of the title compound (50 mg, 0.32 mmol, 53 % yield, white solid. </w:t>
      </w:r>
    </w:p>
    <w:p w14:paraId="79B0E5ED" w14:textId="746EF4C9" w:rsidR="00AA6201" w:rsidRPr="00F918E8" w:rsidRDefault="00AA6201" w:rsidP="00F918E8">
      <w:pPr>
        <w:spacing w:after="0"/>
      </w:pPr>
      <w:r w:rsidRPr="00F918E8">
        <w:t>Rt = 0.579 min; MS m/z [M+</w:t>
      </w:r>
      <w:proofErr w:type="gramStart"/>
      <w:r w:rsidRPr="00F918E8">
        <w:t>H]+</w:t>
      </w:r>
      <w:proofErr w:type="gramEnd"/>
      <w:r w:rsidRPr="00F918E8">
        <w:t>: N/A [no M+]</w:t>
      </w:r>
    </w:p>
    <w:p w14:paraId="1271B767" w14:textId="33CEC3CB" w:rsidR="00AA6201" w:rsidRPr="009D27E7" w:rsidRDefault="00AA6201" w:rsidP="00F918E8">
      <w:pPr>
        <w:spacing w:after="0"/>
      </w:pPr>
      <w:r w:rsidRPr="009D27E7">
        <w:rPr>
          <w:rFonts w:eastAsia="Times New Roman"/>
        </w:rPr>
        <w:t>SFC-5 Rt</w:t>
      </w:r>
      <w:r w:rsidRPr="009D27E7">
        <w:t xml:space="preserve"> = </w:t>
      </w:r>
      <w:r w:rsidRPr="009D27E7">
        <w:rPr>
          <w:lang w:eastAsia="zh-CN"/>
        </w:rPr>
        <w:t xml:space="preserve">1.043 </w:t>
      </w:r>
      <w:r w:rsidRPr="009D27E7">
        <w:t xml:space="preserve">min, 1.055 </w:t>
      </w:r>
      <w:proofErr w:type="gramStart"/>
      <w:r w:rsidRPr="009D27E7">
        <w:t>min</w:t>
      </w:r>
      <w:r w:rsidRPr="009D27E7">
        <w:rPr>
          <w:lang w:eastAsia="zh-CN"/>
        </w:rPr>
        <w:t>;</w:t>
      </w:r>
      <w:proofErr w:type="gramEnd"/>
      <w:r w:rsidRPr="009D27E7">
        <w:t xml:space="preserve"> </w:t>
      </w:r>
    </w:p>
    <w:p w14:paraId="191F3425" w14:textId="77777777" w:rsidR="00AA6201" w:rsidRPr="009D27E7" w:rsidRDefault="00AA6201" w:rsidP="00F918E8">
      <w:pPr>
        <w:spacing w:after="0"/>
        <w:rPr>
          <w:color w:val="002060"/>
        </w:rPr>
      </w:pPr>
      <w:r w:rsidRPr="009D27E7">
        <w:rPr>
          <w:color w:val="002060"/>
          <w:vertAlign w:val="superscript"/>
        </w:rPr>
        <w:t>1</w:t>
      </w:r>
      <w:r w:rsidRPr="009D27E7">
        <w:rPr>
          <w:color w:val="002060"/>
        </w:rPr>
        <w:t>H NMR (400 MHz, CDCl</w:t>
      </w:r>
      <w:r w:rsidRPr="009D27E7">
        <w:rPr>
          <w:color w:val="002060"/>
          <w:vertAlign w:val="subscript"/>
        </w:rPr>
        <w:t>3</w:t>
      </w:r>
      <w:r w:rsidRPr="009D27E7">
        <w:rPr>
          <w:color w:val="002060"/>
        </w:rPr>
        <w:t xml:space="preserve">) </w:t>
      </w:r>
      <w:r w:rsidRPr="00F918E8">
        <w:rPr>
          <w:iCs/>
          <w:color w:val="002060"/>
        </w:rPr>
        <w:t>δ</w:t>
      </w:r>
      <w:r w:rsidRPr="009D27E7">
        <w:rPr>
          <w:color w:val="002060"/>
        </w:rPr>
        <w:t xml:space="preserve"> 7.46 – 7.30 (m, 5H), 5.29 (d, </w:t>
      </w:r>
      <w:r w:rsidRPr="009D27E7">
        <w:rPr>
          <w:i/>
          <w:color w:val="002060"/>
        </w:rPr>
        <w:t>J</w:t>
      </w:r>
      <w:r w:rsidRPr="009D27E7">
        <w:rPr>
          <w:color w:val="002060"/>
        </w:rPr>
        <w:t xml:space="preserve"> = 12.0 Hz, 1H), 5.21 (d, </w:t>
      </w:r>
      <w:r w:rsidRPr="009D27E7">
        <w:rPr>
          <w:i/>
          <w:color w:val="002060"/>
        </w:rPr>
        <w:t>J</w:t>
      </w:r>
      <w:r w:rsidRPr="009D27E7">
        <w:rPr>
          <w:color w:val="002060"/>
        </w:rPr>
        <w:t xml:space="preserve"> = 11.9 Hz, 1H), 4.62 (s, 1H), 2.21 (p, </w:t>
      </w:r>
      <w:r w:rsidRPr="009D27E7">
        <w:rPr>
          <w:i/>
          <w:color w:val="002060"/>
        </w:rPr>
        <w:t>J</w:t>
      </w:r>
      <w:r w:rsidRPr="009D27E7">
        <w:rPr>
          <w:color w:val="002060"/>
        </w:rPr>
        <w:t xml:space="preserve"> = 8.2 Hz, 1H), 1.75 – 1.13 (m, 11H).</w:t>
      </w:r>
    </w:p>
    <w:p w14:paraId="341F2C19" w14:textId="77777777" w:rsidR="00AA6201" w:rsidRPr="00F918E8" w:rsidRDefault="00AA6201" w:rsidP="00F918E8">
      <w:pPr>
        <w:spacing w:after="0"/>
        <w:rPr>
          <w:iCs/>
          <w:color w:val="002060"/>
        </w:rPr>
      </w:pPr>
      <w:r w:rsidRPr="00F918E8">
        <w:rPr>
          <w:iCs/>
          <w:color w:val="002060"/>
          <w:vertAlign w:val="superscript"/>
        </w:rPr>
        <w:t>1</w:t>
      </w:r>
      <w:r w:rsidRPr="00F918E8">
        <w:rPr>
          <w:iCs/>
          <w:color w:val="002060"/>
        </w:rPr>
        <w:t>H NMR (400 MHz, CDCl</w:t>
      </w:r>
      <w:r w:rsidRPr="00F918E8">
        <w:rPr>
          <w:iCs/>
          <w:color w:val="002060"/>
          <w:vertAlign w:val="subscript"/>
        </w:rPr>
        <w:t>3</w:t>
      </w:r>
      <w:r w:rsidRPr="00F918E8">
        <w:rPr>
          <w:iCs/>
          <w:color w:val="002060"/>
        </w:rPr>
        <w:t>) δ 7.47 – 7.31 (m, 5H), 5.27 (s, 2H), 4.71 (s, 1H), 2.28 – 2.12 (m, 1H), 1.98 – 1.75 (m, 2H), 1.74 – 1.56 (m, 4H), 1.49 – 1.37 (m, 1H), 1.36 – 1.23 (m, 1H), 1.20 (s, 3H).</w:t>
      </w:r>
    </w:p>
    <w:p w14:paraId="2AEB820A" w14:textId="77777777" w:rsidR="00AA6201" w:rsidRPr="00F918E8" w:rsidRDefault="00AA6201" w:rsidP="00F918E8">
      <w:pPr>
        <w:spacing w:after="0"/>
        <w:rPr>
          <w:iCs/>
          <w:color w:val="002060"/>
        </w:rPr>
      </w:pPr>
    </w:p>
    <w:p w14:paraId="27E89400" w14:textId="6D907DAB" w:rsidR="00AA6201" w:rsidRPr="00F918E8" w:rsidRDefault="00AA6201" w:rsidP="00F918E8">
      <w:pPr>
        <w:spacing w:after="0"/>
        <w:rPr>
          <w:iCs/>
          <w:color w:val="002060"/>
        </w:rPr>
      </w:pPr>
    </w:p>
    <w:bookmarkEnd w:id="51"/>
    <w:p w14:paraId="208279BA" w14:textId="77777777" w:rsidR="00AA6201" w:rsidRPr="00F918E8" w:rsidRDefault="00AA6201" w:rsidP="00F918E8">
      <w:pPr>
        <w:spacing w:before="240" w:after="0"/>
        <w:jc w:val="center"/>
        <w:rPr>
          <w:iCs/>
          <w:color w:val="002060"/>
          <w:lang w:eastAsia="zh-CN"/>
        </w:rPr>
      </w:pPr>
      <w:r w:rsidRPr="00F918E8">
        <w:object w:dxaOrig="5558" w:dyaOrig="4744" w14:anchorId="6E90D6D7">
          <v:shape id="_x0000_i1111" type="#_x0000_t75" style="width:207.75pt;height:174pt" o:ole="">
            <v:imagedata r:id="rId215" o:title=""/>
          </v:shape>
          <o:OLEObject Type="Embed" ProgID="ChemDraw_x64.Document.6.0" ShapeID="_x0000_i1111" DrawAspect="Content" ObjectID="_1802575491" r:id="rId216"/>
        </w:object>
      </w:r>
    </w:p>
    <w:p w14:paraId="4884911D" w14:textId="77777777" w:rsidR="00AA6201" w:rsidRPr="00F918E8" w:rsidRDefault="00AA6201" w:rsidP="00F918E8">
      <w:pPr>
        <w:spacing w:before="240" w:after="0"/>
      </w:pPr>
      <w:r w:rsidRPr="00F918E8">
        <w:t xml:space="preserve">The </w:t>
      </w:r>
      <w:r w:rsidRPr="00F918E8">
        <w:rPr>
          <w:i/>
          <w:iCs/>
        </w:rPr>
        <w:t>trans</w:t>
      </w:r>
      <w:r w:rsidRPr="00F918E8">
        <w:t xml:space="preserve"> isomer (</w:t>
      </w:r>
      <w:proofErr w:type="spellStart"/>
      <w:r w:rsidRPr="00F918E8">
        <w:rPr>
          <w:b/>
          <w:bCs/>
        </w:rPr>
        <w:t>Xbb</w:t>
      </w:r>
      <w:proofErr w:type="spellEnd"/>
      <w:r w:rsidRPr="00F918E8">
        <w:t>) was separated by preparative chiral SFC</w:t>
      </w:r>
      <w:r w:rsidRPr="00F918E8">
        <w:rPr>
          <w:iCs/>
        </w:rPr>
        <w:t xml:space="preserve"> </w:t>
      </w:r>
      <w:r w:rsidRPr="00F918E8">
        <w:t xml:space="preserve">(column: </w:t>
      </w:r>
      <w:r w:rsidRPr="00F918E8">
        <w:rPr>
          <w:iCs/>
        </w:rPr>
        <w:t xml:space="preserve">Daicel </w:t>
      </w:r>
      <w:proofErr w:type="spellStart"/>
      <w:r w:rsidRPr="00F918E8">
        <w:rPr>
          <w:iCs/>
        </w:rPr>
        <w:t>Chiralpak</w:t>
      </w:r>
      <w:proofErr w:type="spellEnd"/>
      <w:r w:rsidRPr="00F918E8">
        <w:rPr>
          <w:iCs/>
        </w:rPr>
        <w:t xml:space="preserve"> IC</w:t>
      </w:r>
      <w:r w:rsidRPr="00F918E8">
        <w:t xml:space="preserve"> 10 µm; 250 x 50 mm; flow rate: 150 g/min; column temperature: </w:t>
      </w:r>
      <w:r w:rsidRPr="00F918E8">
        <w:rPr>
          <w:lang w:eastAsia="zh-CN"/>
        </w:rPr>
        <w:t>35</w:t>
      </w:r>
      <w:r w:rsidRPr="00F918E8">
        <w:t>°C; back pressure: 80 bar; mobile phase: 25% IPA in Supercritical CO</w:t>
      </w:r>
      <w:r w:rsidRPr="00F918E8">
        <w:rPr>
          <w:vertAlign w:val="subscript"/>
        </w:rPr>
        <w:t>2</w:t>
      </w:r>
      <w:r w:rsidRPr="00F918E8">
        <w:t>) to give single enantiomers of the title compound: second eluting peak (colorless oil, 220.0 mg, 0.76 mmol, 46 % yield).</w:t>
      </w:r>
    </w:p>
    <w:p w14:paraId="7DFEE79F" w14:textId="4AD9EA55" w:rsidR="001811E9" w:rsidRDefault="00AA6201" w:rsidP="00F918E8">
      <w:pPr>
        <w:spacing w:before="240" w:after="0"/>
        <w:rPr>
          <w:lang w:val="de-CH"/>
        </w:rPr>
      </w:pPr>
      <w:r w:rsidRPr="00F918E8">
        <w:rPr>
          <w:lang w:val="de-CH"/>
        </w:rPr>
        <w:t xml:space="preserve">LCMS-1: Rt = 0.594 min; MS m/z [M+Na]+: 311.2 </w:t>
      </w:r>
    </w:p>
    <w:p w14:paraId="7A904710" w14:textId="02792EA3" w:rsidR="00AA6201" w:rsidRPr="00F918E8" w:rsidRDefault="00AA6201" w:rsidP="00F918E8">
      <w:pPr>
        <w:spacing w:before="240" w:after="0"/>
        <w:rPr>
          <w:lang w:val="de-CH"/>
        </w:rPr>
      </w:pPr>
      <w:r w:rsidRPr="00F918E8">
        <w:rPr>
          <w:rFonts w:eastAsia="Times New Roman"/>
          <w:lang w:val="de-CH"/>
        </w:rPr>
        <w:t>SFC-</w:t>
      </w:r>
      <w:r w:rsidRPr="00F918E8">
        <w:rPr>
          <w:lang w:val="de-CH" w:eastAsia="zh-CN"/>
        </w:rPr>
        <w:t>5</w:t>
      </w:r>
      <w:r w:rsidRPr="00F918E8">
        <w:rPr>
          <w:rFonts w:eastAsia="Times New Roman"/>
          <w:lang w:val="de-CH"/>
        </w:rPr>
        <w:t xml:space="preserve"> Rt</w:t>
      </w:r>
      <w:r w:rsidRPr="00F918E8">
        <w:rPr>
          <w:lang w:val="de-CH"/>
        </w:rPr>
        <w:t xml:space="preserve"> = 1.560 min, ee: </w:t>
      </w:r>
      <w:r w:rsidRPr="00F918E8">
        <w:rPr>
          <w:lang w:val="de-CH" w:eastAsia="zh-CN"/>
        </w:rPr>
        <w:t>100</w:t>
      </w:r>
      <w:r w:rsidRPr="00F918E8">
        <w:rPr>
          <w:lang w:val="de-CH"/>
        </w:rPr>
        <w:t xml:space="preserve">%; </w:t>
      </w:r>
    </w:p>
    <w:p w14:paraId="0C032C5F" w14:textId="77777777" w:rsidR="00AA6201" w:rsidRPr="00F918E8" w:rsidRDefault="00AA6201" w:rsidP="00F918E8">
      <w:pPr>
        <w:spacing w:before="240" w:after="0"/>
      </w:pPr>
      <w:r w:rsidRPr="00F918E8">
        <w:rPr>
          <w:vertAlign w:val="superscript"/>
        </w:rPr>
        <w:t>1</w:t>
      </w:r>
      <w:r w:rsidRPr="00F918E8">
        <w:t>H NMR (400 MHz, CDCl</w:t>
      </w:r>
      <w:r w:rsidRPr="00F918E8">
        <w:rPr>
          <w:vertAlign w:val="subscript"/>
        </w:rPr>
        <w:t>3</w:t>
      </w:r>
      <w:r w:rsidRPr="00F918E8">
        <w:t>) δ 7.48 – 7.30 (m, 5H), 5.27 (s, 2H), 4.71 (s, 1H), 2.28 – 2.12 (m, 1H), 1.95 – 1.75 (m, 2H), 1.75 – 1.54 (m, 4H), 1.47 – 1.36 (m, 1H), 1.36 – 1.24 (m, 1H), 1.20 (s, 3H).</w:t>
      </w:r>
    </w:p>
    <w:p w14:paraId="70CA0037" w14:textId="77777777" w:rsidR="00AA6201" w:rsidRPr="00F918E8" w:rsidRDefault="00AA6201" w:rsidP="00F918E8">
      <w:pPr>
        <w:spacing w:before="240" w:after="0"/>
      </w:pPr>
      <w:r w:rsidRPr="00F918E8">
        <w:t xml:space="preserve">first eluting peak (colorless oil,180 mg, 0.74 mmol, 45% yield). </w:t>
      </w:r>
    </w:p>
    <w:p w14:paraId="107737AB" w14:textId="54BC1152" w:rsidR="00AA6201" w:rsidRPr="00F918E8" w:rsidRDefault="00AA6201" w:rsidP="00F918E8">
      <w:pPr>
        <w:spacing w:before="240" w:after="0"/>
        <w:rPr>
          <w:lang w:val="de-CH"/>
        </w:rPr>
      </w:pPr>
      <w:r w:rsidRPr="00F918E8">
        <w:rPr>
          <w:lang w:val="de-CH"/>
        </w:rPr>
        <w:t xml:space="preserve">LCMS-1: Rt = 0.594 min; MS m/z [M+Na]+: 311.2 </w:t>
      </w:r>
    </w:p>
    <w:p w14:paraId="489F4DFF" w14:textId="1FE80656" w:rsidR="00AA6201" w:rsidRPr="00F918E8" w:rsidRDefault="00AA6201" w:rsidP="00F918E8">
      <w:pPr>
        <w:spacing w:before="240" w:after="0"/>
        <w:rPr>
          <w:lang w:val="de-CH" w:eastAsia="zh-CN"/>
        </w:rPr>
      </w:pPr>
      <w:r w:rsidRPr="00F918E8">
        <w:rPr>
          <w:rFonts w:eastAsia="Times New Roman"/>
          <w:lang w:val="de-CH"/>
        </w:rPr>
        <w:t>SFC-</w:t>
      </w:r>
      <w:r w:rsidRPr="00F918E8">
        <w:rPr>
          <w:lang w:val="de-CH" w:eastAsia="zh-CN"/>
        </w:rPr>
        <w:t>5</w:t>
      </w:r>
      <w:r w:rsidRPr="00F918E8">
        <w:rPr>
          <w:rFonts w:eastAsia="Times New Roman"/>
          <w:lang w:val="de-CH"/>
        </w:rPr>
        <w:t>: Rt</w:t>
      </w:r>
      <w:r w:rsidRPr="00F918E8">
        <w:rPr>
          <w:lang w:val="de-CH"/>
        </w:rPr>
        <w:t xml:space="preserve"> = </w:t>
      </w:r>
      <w:r w:rsidRPr="00F918E8">
        <w:rPr>
          <w:lang w:val="de-CH" w:eastAsia="zh-CN"/>
        </w:rPr>
        <w:t>1.261</w:t>
      </w:r>
      <w:r w:rsidRPr="00F918E8">
        <w:rPr>
          <w:lang w:val="de-CH"/>
        </w:rPr>
        <w:t xml:space="preserve"> min, ee: </w:t>
      </w:r>
      <w:r w:rsidRPr="00F918E8">
        <w:rPr>
          <w:lang w:val="de-CH" w:eastAsia="zh-CN"/>
        </w:rPr>
        <w:t>100</w:t>
      </w:r>
      <w:r w:rsidRPr="00F918E8">
        <w:rPr>
          <w:lang w:val="de-CH"/>
        </w:rPr>
        <w:t>%;</w:t>
      </w:r>
      <w:r w:rsidRPr="00F918E8">
        <w:rPr>
          <w:lang w:val="de-CH" w:eastAsia="zh-CN"/>
        </w:rPr>
        <w:t xml:space="preserve"> </w:t>
      </w:r>
    </w:p>
    <w:p w14:paraId="2280164A" w14:textId="77777777" w:rsidR="00AA6201" w:rsidRPr="00F918E8" w:rsidRDefault="00AA6201" w:rsidP="00F918E8">
      <w:pPr>
        <w:spacing w:before="240" w:after="0"/>
        <w:rPr>
          <w:lang w:eastAsia="zh-CN"/>
        </w:rPr>
      </w:pPr>
      <w:r w:rsidRPr="00F918E8">
        <w:rPr>
          <w:vertAlign w:val="superscript"/>
          <w:lang w:eastAsia="zh-CN"/>
        </w:rPr>
        <w:t>1</w:t>
      </w:r>
      <w:r w:rsidRPr="00F918E8">
        <w:rPr>
          <w:lang w:eastAsia="zh-CN"/>
        </w:rPr>
        <w:t>H NMR (400 MHz, CDCl</w:t>
      </w:r>
      <w:r w:rsidRPr="00F918E8">
        <w:rPr>
          <w:vertAlign w:val="subscript"/>
          <w:lang w:eastAsia="zh-CN"/>
        </w:rPr>
        <w:t>3</w:t>
      </w:r>
      <w:r w:rsidRPr="00F918E8">
        <w:rPr>
          <w:lang w:eastAsia="zh-CN"/>
        </w:rPr>
        <w:t xml:space="preserve">) δ 7.38 (d, </w:t>
      </w:r>
      <w:r w:rsidRPr="00F918E8">
        <w:rPr>
          <w:i/>
          <w:iCs/>
          <w:lang w:eastAsia="zh-CN"/>
        </w:rPr>
        <w:t>J</w:t>
      </w:r>
      <w:r w:rsidRPr="00F918E8">
        <w:rPr>
          <w:lang w:eastAsia="zh-CN"/>
        </w:rPr>
        <w:t xml:space="preserve"> = 3.0 Hz, 5H), 5.27 (s, 2H), 4.71 (s, 1H), 2.28 – 2.10 (m, 1H), 1.96 – 1.75 (m, 2H), 1.74 – 1.57 (m, 4H), 1.48 – 1.36 (m, 1H), 1.36 – 1.24 (m, 1H), 1.20 (s, 3H).</w:t>
      </w:r>
    </w:p>
    <w:p w14:paraId="0028D9D2" w14:textId="77777777" w:rsidR="00AA6201" w:rsidRPr="00F918E8" w:rsidRDefault="00AA6201" w:rsidP="00F918E8">
      <w:pPr>
        <w:spacing w:before="240" w:after="0"/>
        <w:rPr>
          <w:i/>
          <w:color w:val="7030A0"/>
          <w:lang w:eastAsia="zh-CN"/>
        </w:rPr>
      </w:pPr>
    </w:p>
    <w:p w14:paraId="3A390F14" w14:textId="77777777" w:rsidR="00AA6201" w:rsidRPr="00D37792" w:rsidRDefault="00AA6201" w:rsidP="00F918E8">
      <w:pPr>
        <w:spacing w:before="240" w:after="0"/>
        <w:rPr>
          <w:i/>
        </w:rPr>
      </w:pPr>
      <w:r w:rsidRPr="00D37792">
        <w:rPr>
          <w:i/>
        </w:rPr>
        <w:t xml:space="preserve">(2R,3S)-3-cyclopentyl-3-methyl-4-oxooxetane-2-carboxylic acid </w:t>
      </w:r>
    </w:p>
    <w:p w14:paraId="3A04382D" w14:textId="77777777" w:rsidR="00AA6201" w:rsidRPr="00F918E8" w:rsidRDefault="00AA6201" w:rsidP="00F918E8">
      <w:pPr>
        <w:spacing w:before="240" w:after="0"/>
        <w:jc w:val="center"/>
        <w:rPr>
          <w:iCs/>
          <w:color w:val="002060"/>
        </w:rPr>
      </w:pPr>
      <w:r w:rsidRPr="00F918E8">
        <w:rPr>
          <w:color w:val="00B050"/>
        </w:rPr>
        <w:object w:dxaOrig="5042" w:dyaOrig="2074" w14:anchorId="78A15F78">
          <v:shape id="_x0000_i1112" type="#_x0000_t75" style="width:182.25pt;height:72.75pt" o:ole="">
            <v:imagedata r:id="rId217" o:title=""/>
          </v:shape>
          <o:OLEObject Type="Embed" ProgID="ChemDraw_x64.Document.6.0" ShapeID="_x0000_i1112" DrawAspect="Content" ObjectID="_1802575492" r:id="rId218"/>
        </w:object>
      </w:r>
    </w:p>
    <w:p w14:paraId="4EEBEA44" w14:textId="6272B445" w:rsidR="00AA6201" w:rsidRPr="00F918E8" w:rsidRDefault="00AA6201" w:rsidP="00F918E8">
      <w:pPr>
        <w:spacing w:after="0"/>
        <w:rPr>
          <w:lang w:eastAsia="zh-CN"/>
        </w:rPr>
      </w:pPr>
      <w:r w:rsidRPr="00F918E8">
        <w:rPr>
          <w:iCs/>
        </w:rPr>
        <w:t>To the solution of (2R,3S)-benzyl-3-cyclopentyl-3-methyl-4-oxooxetane-2-carboxylate (second eluting peak from previous step; 220.0</w:t>
      </w:r>
      <w:r w:rsidRPr="00F918E8">
        <w:t xml:space="preserve"> mg, 0.76 mmol</w:t>
      </w:r>
      <w:r w:rsidRPr="00F918E8">
        <w:rPr>
          <w:iCs/>
        </w:rPr>
        <w:t xml:space="preserve">) in THF (6.0 mL) was added Pd/C (30 mg, 10% </w:t>
      </w:r>
      <w:proofErr w:type="spellStart"/>
      <w:r w:rsidRPr="00F918E8">
        <w:rPr>
          <w:iCs/>
        </w:rPr>
        <w:t>Wt</w:t>
      </w:r>
      <w:proofErr w:type="spellEnd"/>
      <w:r w:rsidRPr="00F918E8">
        <w:rPr>
          <w:iCs/>
        </w:rPr>
        <w:t>) under N</w:t>
      </w:r>
      <w:r w:rsidRPr="00F918E8">
        <w:rPr>
          <w:iCs/>
          <w:vertAlign w:val="subscript"/>
        </w:rPr>
        <w:t>2</w:t>
      </w:r>
      <w:r w:rsidRPr="00F918E8">
        <w:rPr>
          <w:iCs/>
        </w:rPr>
        <w:t>. The suspension was degassed under vacuum and purged with H</w:t>
      </w:r>
      <w:r w:rsidRPr="00F918E8">
        <w:rPr>
          <w:iCs/>
          <w:vertAlign w:val="subscript"/>
        </w:rPr>
        <w:t>2</w:t>
      </w:r>
      <w:r w:rsidRPr="00F918E8">
        <w:rPr>
          <w:iCs/>
        </w:rPr>
        <w:t xml:space="preserve"> three times and then stirred at 25 °C for 1 hour under H</w:t>
      </w:r>
      <w:r w:rsidRPr="00F918E8">
        <w:rPr>
          <w:iCs/>
          <w:vertAlign w:val="subscript"/>
        </w:rPr>
        <w:t>2</w:t>
      </w:r>
      <w:r w:rsidRPr="00F918E8">
        <w:rPr>
          <w:iCs/>
        </w:rPr>
        <w:t xml:space="preserve"> (15 psi). The reaction mixture filtered over Celite pad, the filter cake was washed with </w:t>
      </w:r>
      <w:proofErr w:type="gramStart"/>
      <w:r w:rsidRPr="00F918E8">
        <w:rPr>
          <w:iCs/>
        </w:rPr>
        <w:t>EtOAc</w:t>
      </w:r>
      <w:proofErr w:type="gramEnd"/>
      <w:r w:rsidRPr="00F918E8">
        <w:rPr>
          <w:iCs/>
        </w:rPr>
        <w:t xml:space="preserve"> and the combined filter liquor was concentrated to give the title compound as pink oil (140 mg, 0.071 mmol, 92 % yield). </w:t>
      </w:r>
    </w:p>
    <w:p w14:paraId="4B871D53" w14:textId="77777777" w:rsidR="00AA6201" w:rsidRPr="00F918E8" w:rsidRDefault="00AA6201" w:rsidP="00F918E8">
      <w:pPr>
        <w:spacing w:before="240" w:after="0"/>
        <w:rPr>
          <w:iCs/>
        </w:rPr>
      </w:pPr>
      <w:r w:rsidRPr="00F918E8">
        <w:rPr>
          <w:iCs/>
        </w:rPr>
        <w:t>[α]</w:t>
      </w:r>
      <w:r w:rsidRPr="00F918E8">
        <w:rPr>
          <w:iCs/>
          <w:vertAlign w:val="superscript"/>
        </w:rPr>
        <w:t>25</w:t>
      </w:r>
      <w:r w:rsidRPr="00F918E8">
        <w:rPr>
          <w:iCs/>
          <w:vertAlign w:val="subscript"/>
        </w:rPr>
        <w:t>D</w:t>
      </w:r>
      <w:r w:rsidRPr="00F918E8">
        <w:rPr>
          <w:iCs/>
          <w:vertAlign w:val="superscript"/>
        </w:rPr>
        <w:t xml:space="preserve"> </w:t>
      </w:r>
      <w:r w:rsidRPr="00F918E8">
        <w:rPr>
          <w:iCs/>
        </w:rPr>
        <w:t>= -34.244° (C = 0.1244</w:t>
      </w:r>
      <w:r w:rsidRPr="00F918E8">
        <w:t xml:space="preserve"> g/100 mL</w:t>
      </w:r>
      <w:r w:rsidRPr="00F918E8">
        <w:rPr>
          <w:iCs/>
        </w:rPr>
        <w:t>, acetone)</w:t>
      </w:r>
    </w:p>
    <w:p w14:paraId="4093546B" w14:textId="5214AFC9" w:rsidR="00AA6201" w:rsidRDefault="00AA6201" w:rsidP="00F918E8">
      <w:pPr>
        <w:spacing w:before="240" w:after="0"/>
        <w:rPr>
          <w:iCs/>
        </w:rPr>
      </w:pPr>
      <w:r w:rsidRPr="00F918E8">
        <w:rPr>
          <w:iCs/>
          <w:vertAlign w:val="superscript"/>
        </w:rPr>
        <w:t>1</w:t>
      </w:r>
      <w:r w:rsidRPr="00F918E8">
        <w:rPr>
          <w:iCs/>
        </w:rPr>
        <w:t>H NMR (400 MHz, CDCl</w:t>
      </w:r>
      <w:r w:rsidRPr="00F918E8">
        <w:rPr>
          <w:iCs/>
          <w:vertAlign w:val="subscript"/>
        </w:rPr>
        <w:t>3</w:t>
      </w:r>
      <w:r w:rsidRPr="00F918E8">
        <w:rPr>
          <w:iCs/>
        </w:rPr>
        <w:t>) δ 4.75 (s, 1H), 2.36 – 2.18 (m, 1H), 2.01 – 1.78 (m, 2H), 1.78 – 1.57 (m, 4H), 1.53 – 1.21 (m, 5H).</w:t>
      </w:r>
    </w:p>
    <w:p w14:paraId="21A8C3F8" w14:textId="77777777" w:rsidR="002E3FF3" w:rsidRPr="002E3FF3" w:rsidRDefault="002E3FF3" w:rsidP="00F918E8">
      <w:pPr>
        <w:spacing w:before="240" w:after="0"/>
        <w:rPr>
          <w:iCs/>
        </w:rPr>
      </w:pPr>
    </w:p>
    <w:p w14:paraId="6F1A6895" w14:textId="00FA9A5F" w:rsidR="00AA6201" w:rsidRPr="00F918E8" w:rsidRDefault="00AA6201" w:rsidP="00F918E8">
      <w:pPr>
        <w:spacing w:before="240" w:after="0"/>
        <w:rPr>
          <w:iCs/>
        </w:rPr>
      </w:pPr>
      <w:r w:rsidRPr="00F918E8">
        <w:rPr>
          <w:iCs/>
        </w:rPr>
        <w:t>(3S,4R)-3-cyclopentyl-4-((1R,5S)-3-(7-(8-ethynyl-7-fluoro-3-hydroxynaphthalen-1-yl)-8-fluoro-2-(((2R,7aS)-2-fluorotetrahydro-1H-pyrrolizin-7a(5H)-yl)methoxy)pyrido[4,3-d]pyrimidin-4-yl)-3,8-diazabicyclo[3.2.1]octane-8-carbonyl)-3-methyloxetan-2-</w:t>
      </w:r>
      <w:r w:rsidRPr="002E3FF3">
        <w:rPr>
          <w:iCs/>
        </w:rPr>
        <w:t xml:space="preserve">one </w:t>
      </w:r>
      <w:r w:rsidR="00D60DEF" w:rsidRPr="002E3FF3">
        <w:t>(3</w:t>
      </w:r>
      <w:r w:rsidR="00D60DEF" w:rsidRPr="002E3FF3">
        <w:rPr>
          <w:i/>
          <w:iCs/>
        </w:rPr>
        <w:t>S</w:t>
      </w:r>
      <w:r w:rsidR="00D60DEF" w:rsidRPr="002E3FF3">
        <w:t>,4</w:t>
      </w:r>
      <w:r w:rsidR="00D60DEF" w:rsidRPr="002E3FF3">
        <w:rPr>
          <w:i/>
          <w:iCs/>
        </w:rPr>
        <w:t>R</w:t>
      </w:r>
      <w:r w:rsidR="00D60DEF" w:rsidRPr="002E3FF3">
        <w:t>)-</w:t>
      </w:r>
      <w:r w:rsidR="00D60DEF" w:rsidRPr="002E3FF3">
        <w:rPr>
          <w:b/>
          <w:bCs/>
        </w:rPr>
        <w:t>13</w:t>
      </w:r>
      <w:r w:rsidR="00D60DEF" w:rsidRPr="00F918E8">
        <w:rPr>
          <w:iCs/>
          <w:highlight w:val="yellow"/>
        </w:rPr>
        <w:t xml:space="preserve"> </w:t>
      </w:r>
    </w:p>
    <w:p w14:paraId="632B028E" w14:textId="77777777" w:rsidR="00AA6201" w:rsidRPr="00F918E8" w:rsidRDefault="00AA6201" w:rsidP="00F918E8">
      <w:pPr>
        <w:spacing w:after="0"/>
        <w:jc w:val="center"/>
      </w:pPr>
      <w:r w:rsidRPr="00F918E8">
        <w:object w:dxaOrig="8160" w:dyaOrig="3679" w14:anchorId="59A30B4A">
          <v:shape id="_x0000_i1113" type="#_x0000_t75" style="width:276pt;height:123.75pt" o:ole="">
            <v:imagedata r:id="rId219" o:title=""/>
          </v:shape>
          <o:OLEObject Type="Embed" ProgID="ChemDraw_x64.Document.6.0" ShapeID="_x0000_i1113" DrawAspect="Content" ObjectID="_1802575493" r:id="rId220"/>
        </w:object>
      </w:r>
    </w:p>
    <w:p w14:paraId="040DE71E" w14:textId="77777777" w:rsidR="00AA6201" w:rsidRPr="00F918E8" w:rsidRDefault="00AA6201" w:rsidP="00F918E8">
      <w:pPr>
        <w:spacing w:after="0"/>
        <w:rPr>
          <w:iCs/>
        </w:rPr>
      </w:pPr>
      <w:r w:rsidRPr="00F918E8">
        <w:t xml:space="preserve">To the solution of (2R,3S)-3-cyclopentyl-3-methyl-4-oxooxetane-2-carboxylic acid (40 mg, 202 </w:t>
      </w:r>
      <w:proofErr w:type="spellStart"/>
      <w:r w:rsidRPr="00F918E8">
        <w:t>μmol</w:t>
      </w:r>
      <w:proofErr w:type="spellEnd"/>
      <w:r w:rsidRPr="00F918E8">
        <w:t xml:space="preserve">) in DMF (0.5 mL) was added 2,6-lutidine (130 mg, 141 </w:t>
      </w:r>
      <w:proofErr w:type="spellStart"/>
      <w:r w:rsidRPr="00F918E8">
        <w:t>μL</w:t>
      </w:r>
      <w:proofErr w:type="spellEnd"/>
      <w:r w:rsidRPr="00F918E8">
        <w:t>, 1.21 mmol) and COMU (</w:t>
      </w:r>
      <w:r w:rsidRPr="00F918E8">
        <w:rPr>
          <w:iCs/>
        </w:rPr>
        <w:t xml:space="preserve">CAS[1075198-30-9], </w:t>
      </w:r>
      <w:r w:rsidRPr="00F918E8">
        <w:t xml:space="preserve">86 mg, 202 </w:t>
      </w:r>
      <w:proofErr w:type="spellStart"/>
      <w:r w:rsidRPr="00F918E8">
        <w:t>μmol</w:t>
      </w:r>
      <w:proofErr w:type="spellEnd"/>
      <w:r w:rsidRPr="00F918E8">
        <w:t xml:space="preserve">) at -5°C, the reaction mixture was stirred at -5°C for 15 min, then </w:t>
      </w:r>
      <w:bookmarkStart w:id="52" w:name="_Hlk154755786"/>
      <w:r w:rsidRPr="00F918E8">
        <w:t>4-(4-((1R,5S)-3,8-diazabicyclo[3.2.1]octan-3-yl)-8-fluoro-2-(((2R,7aS)-2-fluorotetrahydro-1H-pyrrolizin-7a(5H)-yl)methoxy)pyrido[4,3-d]pyrimidin-7-yl)-5-ethynyl-6-fluoronaphthalen-2-ol (</w:t>
      </w:r>
      <w:bookmarkEnd w:id="52"/>
      <w:r w:rsidRPr="00F918E8">
        <w:t xml:space="preserve">121 mg, 202 </w:t>
      </w:r>
      <w:proofErr w:type="spellStart"/>
      <w:r w:rsidRPr="00F918E8">
        <w:t>μmol</w:t>
      </w:r>
      <w:proofErr w:type="spellEnd"/>
      <w:r w:rsidRPr="00F918E8">
        <w:t>) in DMF (1 mL) was added into the reaction mixture. The reaction mixture was stirred at -5 °C for 15 min. The reaction mixture was quenched with a saturated solution of NaHCO</w:t>
      </w:r>
      <w:r w:rsidRPr="00F918E8">
        <w:rPr>
          <w:vertAlign w:val="subscript"/>
        </w:rPr>
        <w:t>3</w:t>
      </w:r>
      <w:r w:rsidRPr="00F918E8">
        <w:t>, diluted with H</w:t>
      </w:r>
      <w:r w:rsidRPr="00F918E8">
        <w:rPr>
          <w:vertAlign w:val="subscript"/>
        </w:rPr>
        <w:t>2</w:t>
      </w:r>
      <w:r w:rsidRPr="00F918E8">
        <w:t>O and extracted with EtOAc. The combined organic layers were washed with brine and 10% aqueous solution of LiCl, dried with anhydrous Na</w:t>
      </w:r>
      <w:r w:rsidRPr="00F918E8">
        <w:rPr>
          <w:vertAlign w:val="subscript"/>
        </w:rPr>
        <w:t>2</w:t>
      </w:r>
      <w:r w:rsidRPr="00F918E8">
        <w:t>SO</w:t>
      </w:r>
      <w:r w:rsidRPr="00F918E8">
        <w:rPr>
          <w:vertAlign w:val="subscript"/>
        </w:rPr>
        <w:t>4</w:t>
      </w:r>
      <w:r w:rsidRPr="00F918E8">
        <w:t xml:space="preserve">, filtered through a sintered glass funnel and concentrated. The crude product was purified by reversed phase preparative HPLC (48 g of </w:t>
      </w:r>
      <w:proofErr w:type="spellStart"/>
      <w:r w:rsidRPr="00F918E8">
        <w:t>SepaFlash</w:t>
      </w:r>
      <w:proofErr w:type="spellEnd"/>
      <w:r w:rsidRPr="00F918E8">
        <w:t xml:space="preserve">® Spherical C18, 20 - 45 </w:t>
      </w:r>
      <w:proofErr w:type="spellStart"/>
      <w:r w:rsidRPr="00F918E8">
        <w:t>μm</w:t>
      </w:r>
      <w:proofErr w:type="spellEnd"/>
      <w:r w:rsidRPr="00F918E8">
        <w:t xml:space="preserve">,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30- 50% in 30 min, flow rate: 40 mL/min; column temperature: RT, wavelength: 220 nm/254 nm), after purification, the eluent was collected, then neutralized with saturated aqueous solution of NaHCO</w:t>
      </w:r>
      <w:r w:rsidRPr="00F918E8">
        <w:rPr>
          <w:vertAlign w:val="subscript"/>
        </w:rPr>
        <w:t>3</w:t>
      </w:r>
      <w:r w:rsidRPr="00F918E8">
        <w:t xml:space="preserve">, extracted with dichloromethane and concentrated at 25 °C. The product was dried by lyophilization to give the title compound as a yellow solid (63.53 mg, 81μmol, 40 % yield).  </w:t>
      </w:r>
    </w:p>
    <w:p w14:paraId="24682219" w14:textId="717FA44D" w:rsidR="00AA6201" w:rsidRPr="00F918E8" w:rsidRDefault="00AA6201" w:rsidP="00F918E8">
      <w:pPr>
        <w:spacing w:after="0"/>
        <w:rPr>
          <w:lang w:val="de-CH"/>
        </w:rPr>
      </w:pPr>
      <w:r w:rsidRPr="00F918E8">
        <w:rPr>
          <w:lang w:val="de-CH"/>
        </w:rPr>
        <w:t>LCMS-</w:t>
      </w:r>
      <w:r w:rsidRPr="00F918E8">
        <w:rPr>
          <w:lang w:val="de-CH" w:eastAsia="zh-CN"/>
        </w:rPr>
        <w:t>1</w:t>
      </w:r>
      <w:r w:rsidRPr="00F918E8">
        <w:rPr>
          <w:lang w:val="de-CH"/>
        </w:rPr>
        <w:t>: Rt = 0.528 min; MS m/z [M+H]</w:t>
      </w:r>
      <w:r w:rsidRPr="00F918E8">
        <w:rPr>
          <w:vertAlign w:val="superscript"/>
          <w:lang w:val="de-CH"/>
        </w:rPr>
        <w:t>+</w:t>
      </w:r>
      <w:r w:rsidRPr="00F918E8">
        <w:rPr>
          <w:lang w:val="de-CH"/>
        </w:rPr>
        <w:t>: 781.3;</w:t>
      </w:r>
    </w:p>
    <w:p w14:paraId="49F0D566" w14:textId="57ACF61A" w:rsidR="00AA6201" w:rsidRPr="00F918E8" w:rsidRDefault="00AA6201" w:rsidP="00F918E8">
      <w:pPr>
        <w:spacing w:after="0"/>
        <w:rPr>
          <w:lang w:val="de-CH"/>
        </w:rPr>
      </w:pPr>
      <w:r w:rsidRPr="00F918E8">
        <w:rPr>
          <w:lang w:val="de-CH"/>
        </w:rPr>
        <w:t>HPLC-2: R</w:t>
      </w:r>
      <w:r w:rsidRPr="00F918E8">
        <w:rPr>
          <w:lang w:val="de-CH" w:eastAsia="zh-CN"/>
        </w:rPr>
        <w:t>t</w:t>
      </w:r>
      <w:r w:rsidRPr="00F918E8">
        <w:rPr>
          <w:lang w:val="de-CH"/>
        </w:rPr>
        <w:t xml:space="preserve"> </w:t>
      </w:r>
      <w:r w:rsidRPr="00F918E8">
        <w:rPr>
          <w:lang w:val="de-CH" w:eastAsia="zh-CN"/>
        </w:rPr>
        <w:t>=</w:t>
      </w:r>
      <w:r w:rsidRPr="00F918E8">
        <w:rPr>
          <w:lang w:val="de-CH"/>
        </w:rPr>
        <w:t xml:space="preserve"> </w:t>
      </w:r>
      <w:r w:rsidRPr="00F918E8">
        <w:rPr>
          <w:lang w:val="de-CH" w:eastAsia="zh-CN"/>
        </w:rPr>
        <w:t>1.496</w:t>
      </w:r>
      <w:r w:rsidRPr="00F918E8">
        <w:rPr>
          <w:lang w:val="de-CH"/>
        </w:rPr>
        <w:t xml:space="preserve"> </w:t>
      </w:r>
      <w:r w:rsidRPr="00F918E8">
        <w:rPr>
          <w:lang w:val="de-CH" w:eastAsia="zh-CN"/>
        </w:rPr>
        <w:t xml:space="preserve">min, </w:t>
      </w:r>
      <w:r w:rsidRPr="00F918E8">
        <w:rPr>
          <w:lang w:val="de-CH"/>
        </w:rPr>
        <w:t>purity: 98%;</w:t>
      </w:r>
    </w:p>
    <w:p w14:paraId="37378C5D" w14:textId="216A1A70" w:rsidR="00AA6201" w:rsidRPr="00F918E8" w:rsidRDefault="00AA6201" w:rsidP="00F918E8">
      <w:pPr>
        <w:spacing w:after="0"/>
        <w:rPr>
          <w:lang w:val="de-CH"/>
        </w:rPr>
      </w:pPr>
      <w:r w:rsidRPr="00F918E8">
        <w:rPr>
          <w:rFonts w:eastAsia="Times New Roman"/>
          <w:lang w:val="de-CH"/>
        </w:rPr>
        <w:t>SFC-6: Rt</w:t>
      </w:r>
      <w:r w:rsidRPr="00F918E8">
        <w:rPr>
          <w:lang w:val="de-CH"/>
        </w:rPr>
        <w:t xml:space="preserve"> = </w:t>
      </w:r>
      <w:r w:rsidRPr="00F918E8">
        <w:rPr>
          <w:lang w:val="de-CH" w:eastAsia="zh-CN"/>
        </w:rPr>
        <w:t xml:space="preserve">1.676 </w:t>
      </w:r>
      <w:r w:rsidRPr="00F918E8">
        <w:rPr>
          <w:lang w:val="de-CH"/>
        </w:rPr>
        <w:t xml:space="preserve">min, ee: </w:t>
      </w:r>
      <w:r w:rsidRPr="00F918E8">
        <w:rPr>
          <w:lang w:val="de-CH" w:eastAsia="zh-CN"/>
        </w:rPr>
        <w:t xml:space="preserve">100 </w:t>
      </w:r>
      <w:r w:rsidRPr="00F918E8">
        <w:rPr>
          <w:lang w:val="de-CH"/>
        </w:rPr>
        <w:t>%;</w:t>
      </w:r>
    </w:p>
    <w:p w14:paraId="707B7884" w14:textId="282BF1B8" w:rsidR="00A107E3" w:rsidRPr="00F918E8" w:rsidRDefault="00FC6011" w:rsidP="00F918E8">
      <w:pPr>
        <w:spacing w:after="0"/>
        <w:rPr>
          <w:lang w:val="de-CH"/>
        </w:rPr>
      </w:pPr>
      <w:r w:rsidRPr="00FC6011">
        <w:rPr>
          <w:noProof/>
        </w:rPr>
        <w:drawing>
          <wp:inline distT="0" distB="0" distL="0" distR="0" wp14:anchorId="38E4EA2C" wp14:editId="133B5338">
            <wp:extent cx="5943600" cy="4140835"/>
            <wp:effectExtent l="0" t="0" r="0" b="0"/>
            <wp:docPr id="338656614" name="Picture 1">
              <a:extLst xmlns:a="http://schemas.openxmlformats.org/drawingml/2006/main">
                <a:ext uri="{FF2B5EF4-FFF2-40B4-BE49-F238E27FC236}">
                  <a16:creationId xmlns:a16="http://schemas.microsoft.com/office/drawing/2014/main" id="{624F5FBA-B8D8-0F7D-C748-98A67DD135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24F5FBA-B8D8-0F7D-C748-98A67DD13581}"/>
                        </a:ext>
                      </a:extLst>
                    </pic:cNvPr>
                    <pic:cNvPicPr>
                      <a:picLocks noChangeAspect="1"/>
                    </pic:cNvPicPr>
                  </pic:nvPicPr>
                  <pic:blipFill>
                    <a:blip r:embed="rId221"/>
                    <a:stretch>
                      <a:fillRect/>
                    </a:stretch>
                  </pic:blipFill>
                  <pic:spPr>
                    <a:xfrm>
                      <a:off x="0" y="0"/>
                      <a:ext cx="5943600" cy="4140835"/>
                    </a:xfrm>
                    <a:prstGeom prst="rect">
                      <a:avLst/>
                    </a:prstGeom>
                  </pic:spPr>
                </pic:pic>
              </a:graphicData>
            </a:graphic>
          </wp:inline>
        </w:drawing>
      </w:r>
    </w:p>
    <w:p w14:paraId="69108B3F" w14:textId="77777777" w:rsidR="00AA6201" w:rsidRPr="00F918E8" w:rsidRDefault="00AA6201" w:rsidP="00F918E8">
      <w:pPr>
        <w:spacing w:after="0"/>
        <w:rPr>
          <w:lang w:val="de-CH"/>
        </w:rPr>
      </w:pPr>
      <w:r w:rsidRPr="00F918E8">
        <w:rPr>
          <w:vertAlign w:val="superscript"/>
          <w:lang w:val="de-CH"/>
        </w:rPr>
        <w:t>1</w:t>
      </w:r>
      <w:r w:rsidRPr="00F918E8">
        <w:rPr>
          <w:lang w:val="de-CH"/>
        </w:rPr>
        <w:t xml:space="preserve">H NMR (600 MHz, DMSO) </w:t>
      </w:r>
      <w:r w:rsidRPr="00F918E8">
        <w:t>δ</w:t>
      </w:r>
      <w:r w:rsidRPr="00F918E8">
        <w:rPr>
          <w:lang w:val="de-CH"/>
        </w:rPr>
        <w:t xml:space="preserve"> 10.18 (s, 1 H), 9.01 - 9.16 (m, 1H), 7.98 (dd, J=9.20, 5.90 Hz, 1 H), 7.46 (t, J=9.00, 1 H), 7.40 (d, J=2.6 Hz, 1 H), 7.16 - 7.20 (m, 1 H), 5.39 - 5.48 (m, 1 H), 5.29 (d, 53.8 Hz, 1 H), 4.75 - 4.88 (m, 1H), 4.65 - 4.72 (m, 1 H), 4.45 - 4.62 (m, 1 H), 4.34 (s, 1 H), 4.11 - 4.16 (m, 1H), 4.01 - 4.07 (m, 1 H), 3.91 - 3.97 (m, 1 H), 3.65 - 3.84 (m, 1 H), 3.47 - 3.64 (m, 1H), 3.00 - 3.13 (m, 3 H), 2.80 - 2.87 (m, 1 H), 2.23 - 2.34 (m, 1H), 2.06 - 2.15 (m, 2 H), 1.98 - 2.05 (m, 3H), 1.74 - 1.94 (m, 8 H), 1.63 - 1.70 (m, 2H), 1.51 - 1.63 (m, 1H), 1.42 - 1.51 (m, 1H), 1.20 - 1.29 (m, 1H) 1.12 - 1.38 (m, 3H)</w:t>
      </w:r>
    </w:p>
    <w:p w14:paraId="42AC46AE" w14:textId="00B5AA1D" w:rsidR="0099552A" w:rsidRPr="00F918E8" w:rsidRDefault="0099552A" w:rsidP="00F918E8">
      <w:pPr>
        <w:spacing w:after="0"/>
        <w:rPr>
          <w:lang w:val="de-CH"/>
        </w:rPr>
      </w:pPr>
      <w:r w:rsidRPr="0099552A">
        <w:rPr>
          <w:noProof/>
        </w:rPr>
        <w:drawing>
          <wp:inline distT="0" distB="0" distL="0" distR="0" wp14:anchorId="544BD341" wp14:editId="3C7BB601">
            <wp:extent cx="5943600" cy="4146550"/>
            <wp:effectExtent l="0" t="0" r="0" b="6350"/>
            <wp:docPr id="1588255847" name="Picture 1">
              <a:extLst xmlns:a="http://schemas.openxmlformats.org/drawingml/2006/main">
                <a:ext uri="{FF2B5EF4-FFF2-40B4-BE49-F238E27FC236}">
                  <a16:creationId xmlns:a16="http://schemas.microsoft.com/office/drawing/2014/main" id="{87A04423-815B-F123-2003-4CAD5D5201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7A04423-815B-F123-2003-4CAD5D520163}"/>
                        </a:ext>
                      </a:extLst>
                    </pic:cNvPr>
                    <pic:cNvPicPr>
                      <a:picLocks noChangeAspect="1"/>
                    </pic:cNvPicPr>
                  </pic:nvPicPr>
                  <pic:blipFill>
                    <a:blip r:embed="rId222"/>
                    <a:stretch>
                      <a:fillRect/>
                    </a:stretch>
                  </pic:blipFill>
                  <pic:spPr>
                    <a:xfrm>
                      <a:off x="0" y="0"/>
                      <a:ext cx="5943600" cy="4146550"/>
                    </a:xfrm>
                    <a:prstGeom prst="rect">
                      <a:avLst/>
                    </a:prstGeom>
                  </pic:spPr>
                </pic:pic>
              </a:graphicData>
            </a:graphic>
          </wp:inline>
        </w:drawing>
      </w:r>
    </w:p>
    <w:p w14:paraId="3ABAEA52" w14:textId="77777777" w:rsidR="00AA6201" w:rsidRPr="00F918E8" w:rsidRDefault="00AA6201" w:rsidP="00F918E8">
      <w:pPr>
        <w:spacing w:after="0"/>
        <w:rPr>
          <w:lang w:val="de-CH"/>
        </w:rPr>
      </w:pPr>
    </w:p>
    <w:p w14:paraId="2FBC1DFD" w14:textId="77777777" w:rsidR="00AA6201" w:rsidRPr="00F918E8" w:rsidRDefault="00AA6201" w:rsidP="00F918E8">
      <w:pPr>
        <w:spacing w:after="0"/>
      </w:pPr>
      <w:r w:rsidRPr="00F918E8">
        <w:rPr>
          <w:vertAlign w:val="superscript"/>
        </w:rPr>
        <w:t>13</w:t>
      </w:r>
      <w:r w:rsidRPr="00F918E8">
        <w:t>C NMR (150 MHz, DMSO-d6) δ ppm 173.20 (m, 1 C), 165.20 (m, 1 C), 163.61 (m, 1 C), 162.02 (d, J=247.0 Hz, 1 C),161.92 (m, 1 C), 154.13 m, 1 C), 150.54 (m, 1 C), 147.85 (m, 1 C), 145.02 (m, 1 C), 144.10 (m, 1 C), 133.94 (m, 1 C), 132.50 (s, 1 C), 130.56 (d, J=9.3 Hz, 1 C), 125.14 (m, 1 C), 122.87 (m, 1 C), 116.00 (d, J=25.8 Hz, 1 C), 111.59 (s, 1 C), 111.15 (m, 1 C), 103.80 (m, 1 C), 97.88 (d, J = 170.5, 1 C), 91.56 (m, 1 C), 74.75 (m, 1 C), 73.77 (m, 1 C), 73.23 (m, 1 C), 71.91 (s, 1 C), 62.87 (m, 1 C), 59.76 (dd, J=19.1, 4.8 Hz, 1 C), 56.38 (s, 1C), 54.89 (m, 1C), 54.08 (m, 1C), 53.76 (m, 1 C), 51.74 (m, 1 C), 43.72 (s, 1C), 42.40 (dd, J = 20.0, 5.5 Hz, 1 C), 35.62 (s, 1 C), 27.88 (m, 1 C), 27.36 (m, 2 C), 25.56 (m, 1 C), 25.011 (s, 1 C), 24.69 (m, 2 C), 14.69 (m, 1C)</w:t>
      </w:r>
    </w:p>
    <w:p w14:paraId="5ED7305A" w14:textId="77777777" w:rsidR="00AA6201" w:rsidRPr="00F918E8" w:rsidRDefault="00AA6201" w:rsidP="00F918E8">
      <w:pPr>
        <w:spacing w:after="0"/>
      </w:pPr>
      <w:r w:rsidRPr="00F918E8">
        <w:rPr>
          <w:vertAlign w:val="superscript"/>
        </w:rPr>
        <w:t>19</w:t>
      </w:r>
      <w:r w:rsidRPr="00F918E8">
        <w:t>F NMR (376 MHz, DMSO) δ -109.89 – -111.34 (m), -138.34 – -141.08 (m), -171.07 – -172.92 (m).</w:t>
      </w:r>
    </w:p>
    <w:p w14:paraId="0CC2D09A" w14:textId="77777777" w:rsidR="00AA6201" w:rsidRPr="00F918E8" w:rsidRDefault="00AA6201" w:rsidP="00F918E8">
      <w:pPr>
        <w:jc w:val="left"/>
      </w:pPr>
    </w:p>
    <w:p w14:paraId="5BAB8FFC" w14:textId="77777777" w:rsidR="00AA6201" w:rsidRPr="00F918E8" w:rsidRDefault="00AA6201" w:rsidP="00F918E8">
      <w:pPr>
        <w:jc w:val="left"/>
      </w:pPr>
    </w:p>
    <w:p w14:paraId="13FF5992" w14:textId="29B1E219" w:rsidR="00AA6201" w:rsidRPr="00F918E8" w:rsidRDefault="00AA6201" w:rsidP="00D37792">
      <w:pPr>
        <w:pStyle w:val="Heading2"/>
      </w:pPr>
      <w:bookmarkStart w:id="53" w:name="_Toc191374881"/>
      <w:r w:rsidRPr="00F918E8">
        <w:t>(</w:t>
      </w:r>
      <w:r w:rsidRPr="00F918E8">
        <w:rPr>
          <w:iCs/>
        </w:rPr>
        <w:t>3S,4R</w:t>
      </w:r>
      <w:r w:rsidRPr="00F918E8">
        <w:t>)-3-(cyclopent-1-en-1-yl)-4-((1R,5S)-3-(7-(8-ethynyl-7-fluoro-3-hydroxynaphthalen-1-yl)-8-fluoro-2-(((2R,7aS)-2-fluorotetrahydro-1H-pyrrolizin-7a(5H)-yl)methoxy)pyrido[4,3-d]pyrimidin-4-yl)-3,8-diazabicyclo[3.2.1]octane-8-carbonyl)-3-methyloxetan-2-one</w:t>
      </w:r>
      <w:r w:rsidR="00BF524A">
        <w:t xml:space="preserve"> </w:t>
      </w:r>
      <w:r w:rsidR="00BF524A" w:rsidRPr="00715B2C">
        <w:rPr>
          <w:rFonts w:cs="Arial"/>
          <w:sz w:val="18"/>
          <w:szCs w:val="18"/>
        </w:rPr>
        <w:t>(3</w:t>
      </w:r>
      <w:r w:rsidR="00BF524A" w:rsidRPr="00F4635A">
        <w:rPr>
          <w:rFonts w:cs="Arial"/>
          <w:iCs/>
          <w:sz w:val="18"/>
          <w:szCs w:val="18"/>
        </w:rPr>
        <w:t>S</w:t>
      </w:r>
      <w:r w:rsidR="00BF524A" w:rsidRPr="00715B2C">
        <w:rPr>
          <w:rFonts w:cs="Arial"/>
          <w:sz w:val="18"/>
          <w:szCs w:val="18"/>
        </w:rPr>
        <w:t>,4</w:t>
      </w:r>
      <w:r w:rsidR="00BF524A" w:rsidRPr="00715B2C">
        <w:rPr>
          <w:rFonts w:cs="Arial"/>
          <w:iCs/>
          <w:sz w:val="18"/>
          <w:szCs w:val="18"/>
        </w:rPr>
        <w:t>R</w:t>
      </w:r>
      <w:r w:rsidR="00BF524A" w:rsidRPr="00715B2C">
        <w:rPr>
          <w:rFonts w:cs="Arial"/>
          <w:sz w:val="18"/>
          <w:szCs w:val="18"/>
        </w:rPr>
        <w:t>)-</w:t>
      </w:r>
      <w:r w:rsidR="00BF524A">
        <w:rPr>
          <w:rFonts w:cs="Arial"/>
          <w:b/>
          <w:bCs/>
          <w:sz w:val="18"/>
          <w:szCs w:val="18"/>
        </w:rPr>
        <w:t>13</w:t>
      </w:r>
      <w:r w:rsidRPr="00F918E8">
        <w:t xml:space="preserve"> </w:t>
      </w:r>
      <w:bookmarkEnd w:id="53"/>
    </w:p>
    <w:p w14:paraId="461BE5EB" w14:textId="77777777" w:rsidR="00AA6201" w:rsidRPr="00F918E8" w:rsidRDefault="00AA6201" w:rsidP="00F918E8">
      <w:pPr>
        <w:jc w:val="left"/>
      </w:pPr>
      <w:r w:rsidRPr="00F918E8">
        <w:object w:dxaOrig="2595" w:dyaOrig="2610" w14:anchorId="580D464D">
          <v:shape id="_x0000_i1114" type="#_x0000_t75" style="width:129.75pt;height:132pt" o:ole="">
            <v:imagedata r:id="rId223" o:title=""/>
          </v:shape>
          <o:OLEObject Type="Embed" ProgID="ChemDraw_x64.Document.6.0" ShapeID="_x0000_i1114" DrawAspect="Content" ObjectID="_1802575494" r:id="rId224"/>
        </w:object>
      </w:r>
    </w:p>
    <w:p w14:paraId="375044D5" w14:textId="77777777" w:rsidR="00AA6201" w:rsidRPr="00F918E8" w:rsidRDefault="00AA6201" w:rsidP="00F918E8">
      <w:pPr>
        <w:jc w:val="left"/>
      </w:pPr>
      <w:r w:rsidRPr="00F918E8">
        <w:object w:dxaOrig="8940" w:dyaOrig="6045" w14:anchorId="104ED842">
          <v:shape id="_x0000_i1115" type="#_x0000_t75" style="width:447.75pt;height:302.25pt" o:ole="">
            <v:imagedata r:id="rId225" o:title=""/>
          </v:shape>
          <o:OLEObject Type="Embed" ProgID="ChemDraw_x64.Document.6.0" ShapeID="_x0000_i1115" DrawAspect="Content" ObjectID="_1802575495" r:id="rId226"/>
        </w:object>
      </w:r>
    </w:p>
    <w:p w14:paraId="1D6D7EC4" w14:textId="77777777" w:rsidR="00AA6201" w:rsidRPr="00F918E8" w:rsidRDefault="00AA6201" w:rsidP="00F918E8">
      <w:pPr>
        <w:jc w:val="left"/>
      </w:pPr>
      <w:r w:rsidRPr="00F918E8">
        <w:object w:dxaOrig="4860" w:dyaOrig="2985" w14:anchorId="3BCB1F1D">
          <v:shape id="_x0000_i1116" type="#_x0000_t75" style="width:243.75pt;height:149.25pt" o:ole="">
            <v:imagedata r:id="rId227" o:title=""/>
          </v:shape>
          <o:OLEObject Type="Embed" ProgID="ChemDraw_x64.Document.6.0" ShapeID="_x0000_i1116" DrawAspect="Content" ObjectID="_1802575496" r:id="rId228"/>
        </w:object>
      </w:r>
    </w:p>
    <w:p w14:paraId="0CA4E173" w14:textId="77777777" w:rsidR="00AA6201" w:rsidRPr="00D37792" w:rsidRDefault="00AA6201" w:rsidP="00F918E8">
      <w:pPr>
        <w:jc w:val="left"/>
        <w:rPr>
          <w:i/>
        </w:rPr>
      </w:pPr>
      <w:r w:rsidRPr="00D37792">
        <w:rPr>
          <w:i/>
        </w:rPr>
        <w:t>ethyl 2-cyclopentylidenepropanoate</w:t>
      </w:r>
      <w:r w:rsidRPr="00D37792">
        <w:rPr>
          <w:i/>
          <w:vertAlign w:val="superscript"/>
        </w:rPr>
        <w:endnoteReference w:id="7"/>
      </w:r>
    </w:p>
    <w:p w14:paraId="2C69ADC1" w14:textId="77777777" w:rsidR="00AA6201" w:rsidRPr="00F918E8" w:rsidRDefault="00AA6201" w:rsidP="00F918E8">
      <w:pPr>
        <w:jc w:val="left"/>
        <w:rPr>
          <w:i/>
        </w:rPr>
      </w:pPr>
    </w:p>
    <w:p w14:paraId="6D3B88B2" w14:textId="77777777" w:rsidR="00AA6201" w:rsidRPr="00F918E8" w:rsidRDefault="00AA6201" w:rsidP="00F918E8">
      <w:pPr>
        <w:jc w:val="left"/>
      </w:pPr>
      <w:r w:rsidRPr="00F918E8">
        <w:object w:dxaOrig="4425" w:dyaOrig="1440" w14:anchorId="7A756BC8">
          <v:shape id="_x0000_i1117" type="#_x0000_t75" style="width:221.25pt;height:1in" o:ole="">
            <v:imagedata r:id="rId229" o:title=""/>
          </v:shape>
          <o:OLEObject Type="Embed" ProgID="ChemDraw_x64.Document.6.0" ShapeID="_x0000_i1117" DrawAspect="Content" ObjectID="_1802575497" r:id="rId230"/>
        </w:object>
      </w:r>
    </w:p>
    <w:p w14:paraId="1FF80EB9" w14:textId="77777777" w:rsidR="00AA6201" w:rsidRPr="00F918E8" w:rsidRDefault="00AA6201" w:rsidP="00F918E8">
      <w:pPr>
        <w:jc w:val="left"/>
      </w:pPr>
      <w:r w:rsidRPr="00F918E8">
        <w:t>To a solution of ethyl 2-(</w:t>
      </w:r>
      <w:proofErr w:type="spellStart"/>
      <w:proofErr w:type="gramStart"/>
      <w:r w:rsidRPr="00F918E8">
        <w:t>diethoxyphosphoryl</w:t>
      </w:r>
      <w:proofErr w:type="spellEnd"/>
      <w:r w:rsidRPr="00F918E8">
        <w:t>)propanoate</w:t>
      </w:r>
      <w:proofErr w:type="gramEnd"/>
      <w:r w:rsidRPr="00F918E8">
        <w:t xml:space="preserve"> (15.58 g, 14.04 mL, 65.38 mmol) in THF (40 mL) was added </w:t>
      </w:r>
      <w:proofErr w:type="spellStart"/>
      <w:r w:rsidRPr="00F918E8">
        <w:t>NaH</w:t>
      </w:r>
      <w:proofErr w:type="spellEnd"/>
      <w:r w:rsidRPr="00F918E8">
        <w:t xml:space="preserve"> (4.76 g, 60% </w:t>
      </w:r>
      <w:proofErr w:type="spellStart"/>
      <w:r w:rsidRPr="00F918E8">
        <w:t>Wt</w:t>
      </w:r>
      <w:proofErr w:type="spellEnd"/>
      <w:r w:rsidRPr="00F918E8">
        <w:t>, 119 mmol) in portions at 0°C under N</w:t>
      </w:r>
      <w:r w:rsidRPr="00F918E8">
        <w:rPr>
          <w:vertAlign w:val="subscript"/>
        </w:rPr>
        <w:t>2</w:t>
      </w:r>
      <w:r w:rsidRPr="00F918E8">
        <w:t>. The reaction solution was stirred at 0 °C for 0.5 hour. Then cyclopentanone (5 g, 59.44 mmol) in THF (100 mL) was added dropwise, the mixture was stirred at 25 °C for 1 hour. The reaction mixture was quenched with saturated solution of NH</w:t>
      </w:r>
      <w:r w:rsidRPr="00F918E8">
        <w:rPr>
          <w:vertAlign w:val="subscript"/>
        </w:rPr>
        <w:t>4</w:t>
      </w:r>
      <w:r w:rsidRPr="00F918E8">
        <w:t>Cl. The resulting solution was extracted with EA. The organic layer was dried over Na</w:t>
      </w:r>
      <w:r w:rsidRPr="00F918E8">
        <w:rPr>
          <w:vertAlign w:val="subscript"/>
        </w:rPr>
        <w:t>2</w:t>
      </w:r>
      <w:r w:rsidRPr="00F918E8">
        <w:t>SO</w:t>
      </w:r>
      <w:r w:rsidRPr="00F918E8">
        <w:rPr>
          <w:vertAlign w:val="subscript"/>
        </w:rPr>
        <w:t>4</w:t>
      </w:r>
      <w:r w:rsidRPr="00F918E8">
        <w:t xml:space="preserve"> and concentrated under vacuum to give a residue. The residue was purified by flash silica gel chromatography (ISCO®; 80 g </w:t>
      </w:r>
      <w:proofErr w:type="spellStart"/>
      <w:r w:rsidRPr="00F918E8">
        <w:t>SepaFlash</w:t>
      </w:r>
      <w:proofErr w:type="spellEnd"/>
      <w:r w:rsidRPr="00F918E8">
        <w:t xml:space="preserve">® Silica Flash Column, Eluent of 0-30% PE/EA) and the eluent was concentrated to give the title compound as colorless oil (5.5 g, 32.7 mmol 50 % yield). </w:t>
      </w:r>
    </w:p>
    <w:p w14:paraId="0A59A501"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4.17 (q, </w:t>
      </w:r>
      <w:r w:rsidRPr="00F918E8">
        <w:rPr>
          <w:i/>
          <w:iCs/>
        </w:rPr>
        <w:t>J</w:t>
      </w:r>
      <w:r w:rsidRPr="00F918E8">
        <w:t xml:space="preserve"> = 7.1 Hz, 2H), 2.81 – 2.63 (m, 2H), 2.41 – 2.32 (m, 2H), 1.90 – 1.82 (m, 3H), 1.76 – 1.62 (m, 4H), 1.29 (t, </w:t>
      </w:r>
      <w:r w:rsidRPr="00F918E8">
        <w:rPr>
          <w:i/>
          <w:iCs/>
        </w:rPr>
        <w:t>J</w:t>
      </w:r>
      <w:r w:rsidRPr="00F918E8">
        <w:t xml:space="preserve"> = 7.1 Hz, 3H).</w:t>
      </w:r>
    </w:p>
    <w:p w14:paraId="2C1BCA04" w14:textId="77777777" w:rsidR="00AA6201" w:rsidRPr="00F918E8" w:rsidRDefault="00AA6201" w:rsidP="00F918E8">
      <w:pPr>
        <w:jc w:val="left"/>
      </w:pPr>
      <w:r w:rsidRPr="00F918E8">
        <w:t xml:space="preserve">No LC-MS. </w:t>
      </w:r>
    </w:p>
    <w:p w14:paraId="4121CD33" w14:textId="77777777" w:rsidR="00AA6201" w:rsidRPr="00F918E8" w:rsidRDefault="00AA6201" w:rsidP="00F918E8">
      <w:pPr>
        <w:jc w:val="left"/>
      </w:pPr>
    </w:p>
    <w:p w14:paraId="48C9FDE3" w14:textId="77777777" w:rsidR="00AA6201" w:rsidRPr="00F918E8" w:rsidRDefault="00AA6201" w:rsidP="00F918E8">
      <w:pPr>
        <w:jc w:val="left"/>
      </w:pPr>
      <w:r w:rsidRPr="00F918E8">
        <w:t>Rf = 0.6 (silica, petroleum ether: EtOAc 5: 1).</w:t>
      </w:r>
    </w:p>
    <w:p w14:paraId="081DB793" w14:textId="4CFEF5CB" w:rsidR="00AA6201" w:rsidRPr="00F918E8" w:rsidRDefault="00AA6201" w:rsidP="00F918E8">
      <w:pPr>
        <w:jc w:val="left"/>
        <w:rPr>
          <w:b/>
          <w:bCs/>
        </w:rPr>
      </w:pPr>
    </w:p>
    <w:p w14:paraId="7718282A" w14:textId="77777777" w:rsidR="00AA6201" w:rsidRPr="00F918E8" w:rsidRDefault="00AA6201" w:rsidP="00F918E8">
      <w:pPr>
        <w:jc w:val="left"/>
        <w:rPr>
          <w:iCs/>
        </w:rPr>
      </w:pPr>
      <w:r w:rsidRPr="00F918E8">
        <w:rPr>
          <w:iCs/>
        </w:rPr>
        <w:t xml:space="preserve">diethyl 2-(cyclopent-1-en-1-yl)-3-hydroxy-2-methylsuccinate </w:t>
      </w:r>
    </w:p>
    <w:p w14:paraId="74C9C213" w14:textId="77777777" w:rsidR="00AA6201" w:rsidRPr="00F918E8" w:rsidRDefault="00AA6201" w:rsidP="00F918E8">
      <w:pPr>
        <w:jc w:val="left"/>
      </w:pPr>
      <w:r w:rsidRPr="00F918E8">
        <w:object w:dxaOrig="5310" w:dyaOrig="1710" w14:anchorId="16292C44">
          <v:shape id="_x0000_i1118" type="#_x0000_t75" style="width:266.25pt;height:84pt" o:ole="">
            <v:imagedata r:id="rId231" o:title=""/>
          </v:shape>
          <o:OLEObject Type="Embed" ProgID="ChemDraw_x64.Document.6.0" ShapeID="_x0000_i1118" DrawAspect="Content" ObjectID="_1802575498" r:id="rId232"/>
        </w:object>
      </w:r>
    </w:p>
    <w:p w14:paraId="7B27459D" w14:textId="77777777" w:rsidR="00AA6201" w:rsidRPr="00F918E8" w:rsidRDefault="00AA6201" w:rsidP="00F918E8">
      <w:pPr>
        <w:jc w:val="left"/>
      </w:pPr>
      <w:r w:rsidRPr="00F918E8">
        <w:t>To a solution of ethyl 2-cyclopentylidenepropanoate (8 g, 47.55 mmol) in THF (80 mL) was added LDA (47.55 mL, 95.10 mmol, 2M in mixture of THF and heptane) dropwise at -70 °C under N</w:t>
      </w:r>
      <w:r w:rsidRPr="00F918E8">
        <w:rPr>
          <w:vertAlign w:val="subscript"/>
        </w:rPr>
        <w:t>2</w:t>
      </w:r>
      <w:r w:rsidRPr="00F918E8">
        <w:t xml:space="preserve"> atmosphere. The reaction solution was stirred at -70 °C for 0.5 hour. Then ethyl 2-oxoacetate (14.56 g, 50% </w:t>
      </w:r>
      <w:proofErr w:type="spellStart"/>
      <w:r w:rsidRPr="00F918E8">
        <w:t>Wt</w:t>
      </w:r>
      <w:proofErr w:type="spellEnd"/>
      <w:r w:rsidRPr="00F918E8">
        <w:t xml:space="preserve"> in toluene, 71.33 mmol) was added dropwise at -70 °C. The reaction mixture was stirred at -70 °C for 2 hours and then the reaction solution was warmed to 25 °C and stirred for 12 hours. The mixture was quenched with saturated solution of NH</w:t>
      </w:r>
      <w:r w:rsidRPr="00F918E8">
        <w:rPr>
          <w:vertAlign w:val="subscript"/>
        </w:rPr>
        <w:t>4</w:t>
      </w:r>
      <w:r w:rsidRPr="00F918E8">
        <w:t>Cl and extracted with EtOAc, the combined organic extracts were washed with brine, dried over Na</w:t>
      </w:r>
      <w:r w:rsidRPr="00F918E8">
        <w:rPr>
          <w:vertAlign w:val="subscript"/>
        </w:rPr>
        <w:t>2</w:t>
      </w:r>
      <w:r w:rsidRPr="00F918E8">
        <w:t>SO</w:t>
      </w:r>
      <w:r w:rsidRPr="00F918E8">
        <w:rPr>
          <w:vertAlign w:val="subscript"/>
        </w:rPr>
        <w:t>4</w:t>
      </w:r>
      <w:r w:rsidRPr="00F918E8">
        <w:t xml:space="preserve">, filtered and concentrated. The residue was purified by flash (ISCO®; 80 g </w:t>
      </w:r>
      <w:proofErr w:type="spellStart"/>
      <w:r w:rsidRPr="00F918E8">
        <w:t>SepaFlash</w:t>
      </w:r>
      <w:proofErr w:type="spellEnd"/>
      <w:r w:rsidRPr="00F918E8">
        <w:t>® Silica Flash Column, eluent of 0-60% petroleum ether/EtOAc) and the eluent was concentrated under reduce pressure to give the title compound as red oil (4.5 g, 16.65 mmol, 35 % yield).</w:t>
      </w:r>
    </w:p>
    <w:p w14:paraId="2CA69BD6" w14:textId="77777777" w:rsidR="00AA6201" w:rsidRPr="00F918E8" w:rsidRDefault="00AA6201" w:rsidP="00F918E8">
      <w:pPr>
        <w:jc w:val="left"/>
      </w:pPr>
    </w:p>
    <w:p w14:paraId="0EB527B4"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5.71 – 5.56 (m, 1H), 4.80 – 4.59 (m, 1H), 4.36 – 3.99 (m, 4H), 3.57 – 2.97 (m, 1H), 2.60 – 2.22 (m, 4H), 1.93 – 1.77 (m, 2H), 1.38 – 1.31 (m, 3H), 1.30 – 1.22 (m, 6H).</w:t>
      </w:r>
    </w:p>
    <w:p w14:paraId="56C0D864" w14:textId="77777777" w:rsidR="00AA6201" w:rsidRPr="00F918E8" w:rsidRDefault="00AA6201" w:rsidP="00F918E8">
      <w:pPr>
        <w:jc w:val="left"/>
      </w:pPr>
      <w:r w:rsidRPr="00F918E8">
        <w:t xml:space="preserve">No LC-MS. </w:t>
      </w:r>
    </w:p>
    <w:p w14:paraId="3F3A506A" w14:textId="77777777" w:rsidR="00AA6201" w:rsidRPr="00F918E8" w:rsidRDefault="00AA6201" w:rsidP="00F918E8">
      <w:pPr>
        <w:jc w:val="left"/>
      </w:pPr>
      <w:r w:rsidRPr="00F918E8">
        <w:t>Rf = 0.5 (silica, petroleum ether: EtOAc 3: 1).</w:t>
      </w:r>
    </w:p>
    <w:p w14:paraId="3B2BD56A" w14:textId="0E5EBA60" w:rsidR="00AA6201" w:rsidRPr="00F918E8" w:rsidRDefault="00AA6201" w:rsidP="00F918E8">
      <w:pPr>
        <w:jc w:val="left"/>
      </w:pPr>
    </w:p>
    <w:p w14:paraId="1BA7145C" w14:textId="6907D8A3" w:rsidR="00AA6201" w:rsidRPr="00D37792" w:rsidRDefault="00AA6201" w:rsidP="00F918E8">
      <w:pPr>
        <w:jc w:val="left"/>
        <w:rPr>
          <w:i/>
        </w:rPr>
      </w:pPr>
      <w:r w:rsidRPr="00D37792">
        <w:rPr>
          <w:i/>
        </w:rPr>
        <w:t xml:space="preserve">2-(cyclopent-1-en-1-yl)-3-hydroxy-2-methylsuccinic acid </w:t>
      </w:r>
    </w:p>
    <w:p w14:paraId="73C4C085" w14:textId="77777777" w:rsidR="00AA6201" w:rsidRPr="00F918E8" w:rsidRDefault="00AA6201" w:rsidP="00F918E8">
      <w:pPr>
        <w:jc w:val="left"/>
      </w:pPr>
      <w:r w:rsidRPr="00F918E8">
        <w:object w:dxaOrig="6360" w:dyaOrig="1725" w14:anchorId="11DD91E3">
          <v:shape id="_x0000_i1119" type="#_x0000_t75" style="width:318pt;height:87.75pt" o:ole="">
            <v:imagedata r:id="rId233" o:title=""/>
          </v:shape>
          <o:OLEObject Type="Embed" ProgID="ChemDraw_x64.Document.6.0" ShapeID="_x0000_i1119" DrawAspect="Content" ObjectID="_1802575499" r:id="rId234"/>
        </w:object>
      </w:r>
    </w:p>
    <w:p w14:paraId="5E1AA9DF" w14:textId="77777777" w:rsidR="00AA6201" w:rsidRPr="00F918E8" w:rsidRDefault="00AA6201" w:rsidP="00F918E8">
      <w:pPr>
        <w:jc w:val="left"/>
      </w:pPr>
      <w:r w:rsidRPr="00F918E8">
        <w:t>To a solution of diethyl 2-(cyclopent-1-en-1-yl)-3-hydroxy-2-methylsuccinate (3.35 g, 12.39 mmol) in THF (13.4 mL) and MeOH (13.4 mL) was added a solution of LiOH•H</w:t>
      </w:r>
      <w:r w:rsidRPr="00F918E8">
        <w:rPr>
          <w:vertAlign w:val="subscript"/>
        </w:rPr>
        <w:t>2</w:t>
      </w:r>
      <w:r w:rsidRPr="00F918E8">
        <w:t>O (2.08 g, 49.57 mmol) in H</w:t>
      </w:r>
      <w:r w:rsidRPr="00F918E8">
        <w:rPr>
          <w:vertAlign w:val="subscript"/>
        </w:rPr>
        <w:t>2</w:t>
      </w:r>
      <w:r w:rsidRPr="00F918E8">
        <w:t>O (6.7 mL). The mixture was stirred at 25 °C for 16 hours. The reaction mixture was acidified by concentrated HCl and concentrated to give a residue. The residue was washed with EtOAc, the combined organic phase was dried over Na</w:t>
      </w:r>
      <w:r w:rsidRPr="00F918E8">
        <w:rPr>
          <w:vertAlign w:val="subscript"/>
        </w:rPr>
        <w:t>2</w:t>
      </w:r>
      <w:r w:rsidRPr="00F918E8">
        <w:t>SO</w:t>
      </w:r>
      <w:r w:rsidRPr="00F918E8">
        <w:rPr>
          <w:vertAlign w:val="subscript"/>
        </w:rPr>
        <w:t>4</w:t>
      </w:r>
      <w:r w:rsidRPr="00F918E8">
        <w:t xml:space="preserve">, then filtered and concentrated under reduced pressure to the title compound as yellow oil (2.5 g, 11.67 mmol 94.1 % yield). </w:t>
      </w:r>
    </w:p>
    <w:p w14:paraId="3FF3BE15" w14:textId="77777777" w:rsidR="00AA6201" w:rsidRPr="00F918E8" w:rsidRDefault="00AA6201" w:rsidP="00F918E8">
      <w:pPr>
        <w:jc w:val="left"/>
      </w:pPr>
    </w:p>
    <w:p w14:paraId="04CFFEF4"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5.84 – 5.65 (m, 1H), 5.59 (s, 1H), 4.88 – 4.59 (m, 1H), 2.61 – 2.24 (m, 4H), 1.97 – 1.78 (m, 2H), 1.53 – 1.40 (m, 3H).</w:t>
      </w:r>
    </w:p>
    <w:p w14:paraId="3A748985" w14:textId="05A4A408" w:rsidR="00AA6201" w:rsidRPr="00F918E8" w:rsidRDefault="00AA6201" w:rsidP="00F918E8">
      <w:pPr>
        <w:jc w:val="left"/>
        <w:rPr>
          <w:lang w:val="de-CH"/>
        </w:rPr>
      </w:pPr>
      <w:r w:rsidRPr="00F918E8">
        <w:rPr>
          <w:lang w:val="de-CH"/>
        </w:rPr>
        <w:t>LCMS-6: Rt = 0.063 min; MS m/z [M-H]</w:t>
      </w:r>
      <w:r w:rsidRPr="00F918E8">
        <w:rPr>
          <w:vertAlign w:val="superscript"/>
          <w:lang w:val="de-CH"/>
        </w:rPr>
        <w:t>+</w:t>
      </w:r>
      <w:r w:rsidRPr="00F918E8">
        <w:rPr>
          <w:lang w:val="de-CH"/>
        </w:rPr>
        <w:t>: 213.2</w:t>
      </w:r>
    </w:p>
    <w:p w14:paraId="23CC739B" w14:textId="6F68B653" w:rsidR="00AA6201" w:rsidRPr="00F918E8" w:rsidRDefault="00AA6201" w:rsidP="00F918E8">
      <w:pPr>
        <w:jc w:val="left"/>
        <w:rPr>
          <w:lang w:val="de-CH"/>
        </w:rPr>
      </w:pPr>
    </w:p>
    <w:p w14:paraId="757BD54D" w14:textId="77777777" w:rsidR="00AA6201" w:rsidRPr="00F918E8" w:rsidRDefault="00AA6201" w:rsidP="00F918E8">
      <w:pPr>
        <w:jc w:val="left"/>
        <w:rPr>
          <w:lang w:val="de-CH"/>
        </w:rPr>
      </w:pPr>
    </w:p>
    <w:p w14:paraId="2AB2DC91" w14:textId="1D97F111" w:rsidR="00AA6201" w:rsidRPr="00D37792" w:rsidRDefault="00AA6201" w:rsidP="00F918E8">
      <w:pPr>
        <w:jc w:val="left"/>
        <w:rPr>
          <w:i/>
          <w:lang w:val="de-CH"/>
        </w:rPr>
      </w:pPr>
      <w:r w:rsidRPr="00D37792">
        <w:rPr>
          <w:i/>
          <w:lang w:val="de-CH"/>
        </w:rPr>
        <w:t xml:space="preserve">4-(benzyloxy)-2-(cyclopent-1-en-1-yl)-3-hydroxy-2-methyl-4-oxobutanoic acid </w:t>
      </w:r>
    </w:p>
    <w:p w14:paraId="2AC4683D" w14:textId="77777777" w:rsidR="00AA6201" w:rsidRPr="00F918E8" w:rsidRDefault="00AA6201" w:rsidP="00F918E8">
      <w:pPr>
        <w:jc w:val="left"/>
      </w:pPr>
      <w:r w:rsidRPr="00F918E8">
        <w:object w:dxaOrig="4845" w:dyaOrig="3825" w14:anchorId="56887672">
          <v:shape id="_x0000_i1120" type="#_x0000_t75" style="width:242.25pt;height:191.25pt" o:ole="">
            <v:imagedata r:id="rId235" o:title=""/>
          </v:shape>
          <o:OLEObject Type="Embed" ProgID="ChemDraw_x64.Document.6.0" ShapeID="_x0000_i1120" DrawAspect="Content" ObjectID="_1802575500" r:id="rId236"/>
        </w:object>
      </w:r>
    </w:p>
    <w:p w14:paraId="4BDFC387" w14:textId="77777777" w:rsidR="00AA6201" w:rsidRPr="00F918E8" w:rsidRDefault="00AA6201" w:rsidP="00F918E8">
      <w:pPr>
        <w:jc w:val="left"/>
      </w:pPr>
      <w:r w:rsidRPr="00F918E8">
        <w:t xml:space="preserve">To a solution of 2-(cyclopent-1-en-1-yl)-3- hydroxy-2-methylsuccinic acid (2.5 g, 11.6 mmol) in TFAA (7.35 g, 4.94 mL, 35 mmol) was stirred at 0 °C for 0.5 hour and at 25 °C for 2 hours. The mixture was concentrated and benzyl alcohol (5.05 g, 4.83 mL, 46.7 mmol) was added to the mixture. The mixture was stirred at 25 °C for 16 hours. The reaction mixture was purified by reversed phase HPLC (220 g of </w:t>
      </w:r>
      <w:proofErr w:type="spellStart"/>
      <w:r w:rsidRPr="00F918E8">
        <w:t>SepaFlash</w:t>
      </w:r>
      <w:proofErr w:type="spellEnd"/>
      <w:r w:rsidRPr="00F918E8">
        <w:t xml:space="preserve">® Spherical C18, 100 </w:t>
      </w:r>
      <w:r w:rsidRPr="00F918E8">
        <w:rPr>
          <w:rFonts w:ascii="Cambria Math" w:hAnsi="Cambria Math" w:cs="Cambria Math"/>
        </w:rPr>
        <w:t>Å</w:t>
      </w:r>
      <w:r w:rsidRPr="00F918E8">
        <w:t>; mobile phase: A for H</w:t>
      </w:r>
      <w:r w:rsidRPr="00F918E8">
        <w:rPr>
          <w:vertAlign w:val="subscript"/>
        </w:rPr>
        <w:t>2</w:t>
      </w:r>
      <w:r w:rsidRPr="00F918E8">
        <w:t>O + 0.1% TFA and B for acetonitrile; gradient: B 0 - 100% in 20 min, flow rate: 150 mL/min; column temperature: R.T. Wavelength: 220 nm/254 nm). The eluent was concentrated and extracted with EA. The combined organic extracts were dried over Na</w:t>
      </w:r>
      <w:r w:rsidRPr="00F918E8">
        <w:rPr>
          <w:vertAlign w:val="subscript"/>
        </w:rPr>
        <w:t>2</w:t>
      </w:r>
      <w:r w:rsidRPr="00F918E8">
        <w:t>SO</w:t>
      </w:r>
      <w:r w:rsidRPr="00F918E8">
        <w:rPr>
          <w:vertAlign w:val="subscript"/>
        </w:rPr>
        <w:t>4</w:t>
      </w:r>
      <w:r w:rsidRPr="00F918E8">
        <w:t xml:space="preserve">, then filtered and concentrated. </w:t>
      </w:r>
      <w:r w:rsidRPr="00F918E8">
        <w:rPr>
          <w:bCs/>
        </w:rPr>
        <w:t xml:space="preserve">The desired </w:t>
      </w:r>
      <w:proofErr w:type="spellStart"/>
      <w:r w:rsidRPr="00F918E8">
        <w:rPr>
          <w:bCs/>
        </w:rPr>
        <w:t>diastereoisomer</w:t>
      </w:r>
      <w:proofErr w:type="spellEnd"/>
      <w:r w:rsidRPr="00F918E8">
        <w:rPr>
          <w:bCs/>
        </w:rPr>
        <w:t xml:space="preserve"> was obtained as the</w:t>
      </w:r>
      <w:r w:rsidRPr="00F918E8">
        <w:rPr>
          <w:iCs/>
        </w:rPr>
        <w:t xml:space="preserve"> second eluting peak (</w:t>
      </w:r>
      <w:r w:rsidRPr="00F918E8">
        <w:t>yellow oil</w:t>
      </w:r>
      <w:r w:rsidRPr="00F918E8">
        <w:rPr>
          <w:iCs/>
        </w:rPr>
        <w:t xml:space="preserve">, </w:t>
      </w:r>
      <w:r w:rsidRPr="00F918E8">
        <w:t>820 mg, 2.69 mmol, 23.09 % yield</w:t>
      </w:r>
      <w:r w:rsidRPr="00F918E8">
        <w:rPr>
          <w:iCs/>
        </w:rPr>
        <w:t xml:space="preserve">). </w:t>
      </w:r>
    </w:p>
    <w:p w14:paraId="625CE3F0" w14:textId="77777777" w:rsidR="00AA6201" w:rsidRPr="00F918E8" w:rsidRDefault="00AA6201" w:rsidP="00F918E8">
      <w:pPr>
        <w:jc w:val="left"/>
      </w:pPr>
    </w:p>
    <w:p w14:paraId="20A15C7C" w14:textId="7DC4EF00"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7.37 – 7.29 (m, 5H), 5.66 – 5.55 (m, 1H), 5.19 (d, </w:t>
      </w:r>
      <w:r w:rsidRPr="00F918E8">
        <w:rPr>
          <w:i/>
          <w:iCs/>
        </w:rPr>
        <w:t>J</w:t>
      </w:r>
      <w:r w:rsidRPr="00F918E8">
        <w:t xml:space="preserve"> = 12.0 Hz, 1H), 5.11 (d, </w:t>
      </w:r>
      <w:r w:rsidRPr="00F918E8">
        <w:rPr>
          <w:i/>
          <w:iCs/>
        </w:rPr>
        <w:t>J</w:t>
      </w:r>
      <w:r w:rsidRPr="00F918E8">
        <w:t xml:space="preserve"> = 12.1 Hz, 1H), 4.79 (s, 1H), 2.54 – 2.19 (m, 3H), 2.18 – 2.07 (m, 1H), 1.86 – 1.72 (m, 1H), 1.72 – 1.53 (m, 1H), 1.34 (s, 3H).LCMS-1: Rt: 0.519 min, MS m/z [M+H]</w:t>
      </w:r>
      <w:r w:rsidRPr="00F918E8">
        <w:rPr>
          <w:vertAlign w:val="superscript"/>
        </w:rPr>
        <w:t>+</w:t>
      </w:r>
      <w:r w:rsidRPr="00F918E8">
        <w:t>: 305.0; purity: 91 %;</w:t>
      </w:r>
    </w:p>
    <w:p w14:paraId="6965C2E8" w14:textId="77777777" w:rsidR="00AA6201" w:rsidRPr="00F918E8" w:rsidRDefault="00AA6201" w:rsidP="00F918E8">
      <w:pPr>
        <w:jc w:val="left"/>
        <w:rPr>
          <w:iCs/>
        </w:rPr>
      </w:pPr>
      <w:r w:rsidRPr="00F918E8">
        <w:t>The other diastereomer was obtained as the first eluting peak:</w:t>
      </w:r>
      <w:r w:rsidRPr="00F918E8">
        <w:rPr>
          <w:iCs/>
        </w:rPr>
        <w:t xml:space="preserve"> (</w:t>
      </w:r>
      <w:r w:rsidRPr="00F918E8">
        <w:t>yellow oil</w:t>
      </w:r>
      <w:r w:rsidRPr="00F918E8">
        <w:rPr>
          <w:iCs/>
        </w:rPr>
        <w:t xml:space="preserve">, 1.1 g, 1.45 mmol, 31.16% yield contained 58% peak </w:t>
      </w:r>
      <w:proofErr w:type="gramStart"/>
      <w:r w:rsidRPr="00F918E8">
        <w:rPr>
          <w:iCs/>
        </w:rPr>
        <w:t>2;  no</w:t>
      </w:r>
      <w:proofErr w:type="gramEnd"/>
      <w:r w:rsidRPr="00F918E8">
        <w:rPr>
          <w:iCs/>
        </w:rPr>
        <w:t xml:space="preserve"> NMR characterization of mixture). </w:t>
      </w:r>
    </w:p>
    <w:p w14:paraId="7FF33184" w14:textId="5693C77F" w:rsidR="00AA6201" w:rsidRPr="00A16D74" w:rsidRDefault="00AA6201" w:rsidP="00F918E8">
      <w:pPr>
        <w:jc w:val="left"/>
      </w:pPr>
      <w:r w:rsidRPr="00A16D74">
        <w:t>LCMS-1: Rt = 0.502 min, 0.521 min; MS m/z [</w:t>
      </w:r>
      <w:proofErr w:type="spellStart"/>
      <w:r w:rsidRPr="00A16D74">
        <w:t>M+</w:t>
      </w:r>
      <w:proofErr w:type="gramStart"/>
      <w:r w:rsidRPr="00A16D74">
        <w:t>Na</w:t>
      </w:r>
      <w:proofErr w:type="spellEnd"/>
      <w:r w:rsidRPr="00A16D74">
        <w:t>]</w:t>
      </w:r>
      <w:r w:rsidRPr="00A16D74">
        <w:rPr>
          <w:vertAlign w:val="superscript"/>
        </w:rPr>
        <w:t>+</w:t>
      </w:r>
      <w:proofErr w:type="gramEnd"/>
      <w:r w:rsidRPr="00A16D74">
        <w:t>: 327.0; purity: 40%.</w:t>
      </w:r>
    </w:p>
    <w:p w14:paraId="2FBFA318" w14:textId="77777777" w:rsidR="00AA6201" w:rsidRPr="00A16D74" w:rsidRDefault="00AA6201" w:rsidP="00F918E8">
      <w:pPr>
        <w:jc w:val="left"/>
      </w:pPr>
    </w:p>
    <w:p w14:paraId="65E09939" w14:textId="4855828D" w:rsidR="00AA6201" w:rsidRPr="00A16D74" w:rsidRDefault="00AA6201" w:rsidP="00F918E8">
      <w:pPr>
        <w:jc w:val="left"/>
      </w:pPr>
    </w:p>
    <w:p w14:paraId="746300D0" w14:textId="77777777" w:rsidR="00AA6201" w:rsidRPr="00A16D74" w:rsidRDefault="00AA6201" w:rsidP="00F918E8">
      <w:pPr>
        <w:jc w:val="left"/>
      </w:pPr>
    </w:p>
    <w:p w14:paraId="152314FD" w14:textId="0B15AB2D" w:rsidR="00AA6201" w:rsidRPr="00D37792" w:rsidRDefault="00AA6201" w:rsidP="00F918E8">
      <w:pPr>
        <w:jc w:val="left"/>
        <w:rPr>
          <w:i/>
          <w:iCs/>
        </w:rPr>
      </w:pPr>
      <w:r w:rsidRPr="00D37792">
        <w:rPr>
          <w:i/>
          <w:iCs/>
        </w:rPr>
        <w:t xml:space="preserve">benzyl (2R*,3S*)-3-(cyclopent-1-en-1-yl)-3-methyl-4-oxooxetane-2-carboxylate </w:t>
      </w:r>
    </w:p>
    <w:p w14:paraId="7DE8F743" w14:textId="77777777" w:rsidR="00AA6201" w:rsidRPr="00F918E8" w:rsidRDefault="00AA6201" w:rsidP="00F918E8">
      <w:pPr>
        <w:jc w:val="left"/>
      </w:pPr>
      <w:r w:rsidRPr="00F918E8">
        <w:object w:dxaOrig="5325" w:dyaOrig="1725" w14:anchorId="345C9E13">
          <v:shape id="_x0000_i1121" type="#_x0000_t75" style="width:267.75pt;height:87.75pt" o:ole="">
            <v:imagedata r:id="rId237" o:title=""/>
          </v:shape>
          <o:OLEObject Type="Embed" ProgID="ChemDraw_x64.Document.6.0" ShapeID="_x0000_i1121" DrawAspect="Content" ObjectID="_1802575501" r:id="rId238"/>
        </w:object>
      </w:r>
    </w:p>
    <w:p w14:paraId="6D62BEDF" w14:textId="77777777" w:rsidR="00AA6201" w:rsidRPr="00F918E8" w:rsidRDefault="00AA6201" w:rsidP="00F918E8">
      <w:pPr>
        <w:jc w:val="left"/>
      </w:pPr>
      <w:r w:rsidRPr="00F918E8">
        <w:t xml:space="preserve">To a solution of 4-(benzyloxy)-2-(cyclopent-1- en-1-yl)-3-hydroxy-2-methyl-4-oxobutanoic acid (second eluting peak from HPLC separation; 820 mg, 2.69 mmol) in DCM (82 mL) was added TEA (818 mg, 1.13 mL, 8.08 mmol) and </w:t>
      </w:r>
      <w:proofErr w:type="spellStart"/>
      <w:r w:rsidRPr="00F918E8">
        <w:t>PyBOP</w:t>
      </w:r>
      <w:proofErr w:type="spellEnd"/>
      <w:r w:rsidRPr="00F918E8">
        <w:t xml:space="preserve"> (2.10 g, 4.04 mmol) at 25 °C. The mixture was stirred at 25 °C for 1 hour. The reaction mixture was diluted with water and extracted with </w:t>
      </w:r>
      <w:proofErr w:type="gramStart"/>
      <w:r w:rsidRPr="00F918E8">
        <w:t>DCM,</w:t>
      </w:r>
      <w:proofErr w:type="gramEnd"/>
      <w:r w:rsidRPr="00F918E8">
        <w:t xml:space="preserve"> the combined organic phase was concentrated under reduced pressure to give a residue. The residue was purified by flash silica gel chromatography (ISCO®; 40 g </w:t>
      </w:r>
      <w:proofErr w:type="spellStart"/>
      <w:r w:rsidRPr="00F918E8">
        <w:t>SepaFlash</w:t>
      </w:r>
      <w:proofErr w:type="spellEnd"/>
      <w:r w:rsidRPr="00F918E8">
        <w:t xml:space="preserve">® Silica Flash Column, Eluent of 0-30% PE/EA) and the eluent was concentrated to give the title compound as colorless oil (480 mg, 1.68 mmol, 62.22 % yield). </w:t>
      </w:r>
    </w:p>
    <w:p w14:paraId="004162D5" w14:textId="77777777" w:rsidR="00AA6201" w:rsidRPr="00F918E8" w:rsidRDefault="00AA6201" w:rsidP="00F918E8">
      <w:pPr>
        <w:jc w:val="left"/>
      </w:pPr>
      <w:r w:rsidRPr="00F918E8">
        <w:t>the structure was confirmed by 2DNMR.</w:t>
      </w:r>
    </w:p>
    <w:p w14:paraId="6779358E"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7.43 – 7.32 (m, 5H), 5.76 (p, </w:t>
      </w:r>
      <w:r w:rsidRPr="00F918E8">
        <w:rPr>
          <w:i/>
          <w:iCs/>
        </w:rPr>
        <w:t>J</w:t>
      </w:r>
      <w:r w:rsidRPr="00F918E8">
        <w:t xml:space="preserve"> = 2.0 Hz, 1H), 5.28 (s, 2H), 4.85 (s, 1H), 2.52 – 2.24 (m, 4H), 2.00 – 1.86 (m, 2H), 1.32 (s, 3H).</w:t>
      </w:r>
    </w:p>
    <w:p w14:paraId="300880EC" w14:textId="5DC3E33C" w:rsidR="00AA6201" w:rsidRPr="00F918E8" w:rsidRDefault="00AA6201" w:rsidP="00F918E8">
      <w:pPr>
        <w:jc w:val="left"/>
      </w:pPr>
      <w:r w:rsidRPr="00F918E8">
        <w:t xml:space="preserve">HPLC-2: Rt = 1.809 min, purity: </w:t>
      </w:r>
      <w:proofErr w:type="gramStart"/>
      <w:r w:rsidRPr="00F918E8">
        <w:t>96.6%;</w:t>
      </w:r>
      <w:proofErr w:type="gramEnd"/>
    </w:p>
    <w:p w14:paraId="5146BB05" w14:textId="2CEA49AB" w:rsidR="00AA6201" w:rsidRPr="00F918E8" w:rsidRDefault="00AA6201" w:rsidP="00F918E8">
      <w:pPr>
        <w:jc w:val="left"/>
      </w:pPr>
    </w:p>
    <w:p w14:paraId="21818E21" w14:textId="0E0C5B42" w:rsidR="00AA6201" w:rsidRPr="00F918E8" w:rsidRDefault="00AA6201" w:rsidP="00F918E8">
      <w:pPr>
        <w:jc w:val="left"/>
        <w:rPr>
          <w:iCs/>
        </w:rPr>
      </w:pPr>
      <w:r w:rsidRPr="00D37792">
        <w:rPr>
          <w:i/>
        </w:rPr>
        <w:t>benzyl (2R</w:t>
      </w:r>
      <w:proofErr w:type="gramStart"/>
      <w:r w:rsidRPr="00D37792">
        <w:rPr>
          <w:i/>
        </w:rPr>
        <w:t>*,RS</w:t>
      </w:r>
      <w:proofErr w:type="gramEnd"/>
      <w:r w:rsidRPr="00D37792">
        <w:rPr>
          <w:i/>
        </w:rPr>
        <w:t>*)-3-(cyclopent-1-en-1-yl)-3-methyl-4-oxooxetane-2-carboxylate</w:t>
      </w:r>
      <w:r w:rsidRPr="00F918E8">
        <w:rPr>
          <w:iCs/>
        </w:rPr>
        <w:t xml:space="preserve"> </w:t>
      </w:r>
    </w:p>
    <w:p w14:paraId="02363D44" w14:textId="77777777" w:rsidR="00AA6201" w:rsidRPr="00F918E8" w:rsidRDefault="00AA6201" w:rsidP="00F918E8">
      <w:pPr>
        <w:jc w:val="left"/>
      </w:pPr>
    </w:p>
    <w:p w14:paraId="75D912CC" w14:textId="77777777" w:rsidR="00AA6201" w:rsidRPr="00F918E8" w:rsidRDefault="00AA6201" w:rsidP="00F918E8">
      <w:pPr>
        <w:jc w:val="left"/>
      </w:pPr>
      <w:r w:rsidRPr="00F918E8">
        <w:object w:dxaOrig="4440" w:dyaOrig="3780" w14:anchorId="0AB6BEF1">
          <v:shape id="_x0000_i1122" type="#_x0000_t75" style="width:221.25pt;height:189.75pt" o:ole="">
            <v:imagedata r:id="rId239" o:title=""/>
          </v:shape>
          <o:OLEObject Type="Embed" ProgID="ChemDraw_x64.Document.6.0" ShapeID="_x0000_i1122" DrawAspect="Content" ObjectID="_1802575502" r:id="rId240"/>
        </w:object>
      </w:r>
    </w:p>
    <w:p w14:paraId="23B305B0" w14:textId="77777777" w:rsidR="00AA6201" w:rsidRPr="00F918E8" w:rsidRDefault="00AA6201" w:rsidP="00F918E8">
      <w:pPr>
        <w:jc w:val="left"/>
      </w:pPr>
      <w:r w:rsidRPr="00F918E8">
        <w:rPr>
          <w:bCs/>
        </w:rPr>
        <w:t xml:space="preserve">The racemate of </w:t>
      </w:r>
      <w:r w:rsidRPr="00F918E8">
        <w:t xml:space="preserve">benzyl </w:t>
      </w:r>
      <w:r w:rsidRPr="00F918E8">
        <w:rPr>
          <w:i/>
          <w:iCs/>
        </w:rPr>
        <w:t>(2R*,3S</w:t>
      </w:r>
      <w:r w:rsidRPr="00F918E8">
        <w:t>*)-3-(cyclopent-1-en-1-yl)-3-methyl-4-oxooxetane-2-carboxylate</w:t>
      </w:r>
      <w:r w:rsidRPr="00F918E8">
        <w:rPr>
          <w:bCs/>
        </w:rPr>
        <w:t xml:space="preserve"> (480 mg, 1.68 mmol) was separated by preparative chiral SFC </w:t>
      </w:r>
      <w:r w:rsidRPr="00F918E8">
        <w:t>(column: DAICEL CHIRALPAK AD 10 µm; 250 x 30 mm; flow rate: 150 g/min; column temperature: 35 °C; back pressure: 80 bars; mobile phase: 15% IPA in Supercritical CO</w:t>
      </w:r>
      <w:r w:rsidRPr="00F918E8">
        <w:rPr>
          <w:vertAlign w:val="subscript"/>
        </w:rPr>
        <w:t>2</w:t>
      </w:r>
      <w:r w:rsidRPr="00F918E8">
        <w:t xml:space="preserve">) yielding the second eluting peak </w:t>
      </w:r>
      <w:r w:rsidRPr="00F918E8">
        <w:rPr>
          <w:bCs/>
        </w:rPr>
        <w:t>(yellow oil, 220 mg, 0.77 mmol, 45.8% yield)</w:t>
      </w:r>
      <w:r w:rsidRPr="00F918E8">
        <w:t xml:space="preserve">. </w:t>
      </w:r>
    </w:p>
    <w:p w14:paraId="25EDF8CC" w14:textId="77777777" w:rsidR="00AA6201" w:rsidRPr="00F918E8" w:rsidRDefault="00AA6201" w:rsidP="00F918E8">
      <w:pPr>
        <w:jc w:val="left"/>
      </w:pPr>
    </w:p>
    <w:p w14:paraId="356E6501"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δ 7.47 – 7.32 (m, 5H), 5.82 – 5.68 (m, 1H), 5.29 (s, 2H), 4.85 (s, 1H), 2.54 – 2.24 (m, 4H), 2.03 – 1.86 (m, 2H), 1.32 (s, 3H).</w:t>
      </w:r>
    </w:p>
    <w:p w14:paraId="6725A85C" w14:textId="1D0DFF17" w:rsidR="00AA6201" w:rsidRPr="00F918E8" w:rsidRDefault="00AA6201" w:rsidP="00F918E8">
      <w:pPr>
        <w:jc w:val="left"/>
        <w:rPr>
          <w:lang w:val="de-CH"/>
        </w:rPr>
      </w:pPr>
      <w:r w:rsidRPr="00F918E8">
        <w:rPr>
          <w:lang w:val="de-CH"/>
        </w:rPr>
        <w:t xml:space="preserve">SFC-5Rt = 1.379 min, ee: 97.3 %; </w:t>
      </w:r>
    </w:p>
    <w:p w14:paraId="2AB8B8D3" w14:textId="77777777" w:rsidR="00AA6201" w:rsidRPr="00F918E8" w:rsidRDefault="00AA6201" w:rsidP="00F918E8">
      <w:pPr>
        <w:jc w:val="left"/>
      </w:pPr>
      <w:r w:rsidRPr="00F918E8">
        <w:t xml:space="preserve">and the first eluting peak </w:t>
      </w:r>
      <w:r w:rsidRPr="00F918E8">
        <w:rPr>
          <w:bCs/>
        </w:rPr>
        <w:t>(</w:t>
      </w:r>
      <w:r w:rsidRPr="00F918E8">
        <w:t>yellow oil</w:t>
      </w:r>
      <w:r w:rsidRPr="00F918E8">
        <w:rPr>
          <w:bCs/>
        </w:rPr>
        <w:t>, 220 mg, 0.77 mmol, 45.8 % yield)</w:t>
      </w:r>
      <w:r w:rsidRPr="00F918E8">
        <w:t xml:space="preserve">. </w:t>
      </w:r>
    </w:p>
    <w:p w14:paraId="0B97439B" w14:textId="77777777" w:rsidR="00AA6201" w:rsidRPr="00F918E8" w:rsidRDefault="00AA6201" w:rsidP="00F918E8">
      <w:pPr>
        <w:jc w:val="left"/>
      </w:pPr>
      <w:r w:rsidRPr="00F918E8">
        <w:t xml:space="preserve"> </w:t>
      </w:r>
      <w:r w:rsidRPr="00F918E8">
        <w:rPr>
          <w:vertAlign w:val="superscript"/>
        </w:rPr>
        <w:t>1</w:t>
      </w:r>
      <w:r w:rsidRPr="00F918E8">
        <w:t xml:space="preserve">H NMR (400 MHz, CHLOROFORM-d) δ 7.46 - 7.32 (m, 5H), 5.82 - 5.72 (m, 1H), 5.30 (s, 2H), 4.86 (s, 1H), 2.53 - 2.27 (m, 4H), 2.11 - 1.89 (m, 2H), 1.33 (s, 3H). </w:t>
      </w:r>
    </w:p>
    <w:p w14:paraId="450959B0" w14:textId="6AA3C77F"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7.50 – 7.32 (m, 5H), 5.84 – 5.68 (m, 1H), 5.29 (s, 2H), 4.85 (s, 1H), 2.57 – 2.19 (m, 4H), 2.08 – 1.84 (m, 2H), 1.32 (s, 3H). </w:t>
      </w:r>
    </w:p>
    <w:p w14:paraId="12C2A09D" w14:textId="17FC99DF" w:rsidR="00AA6201" w:rsidRPr="00F918E8" w:rsidRDefault="00AA6201" w:rsidP="00F918E8">
      <w:pPr>
        <w:jc w:val="left"/>
        <w:rPr>
          <w:lang w:val="de-CH"/>
        </w:rPr>
      </w:pPr>
      <w:r w:rsidRPr="00F918E8">
        <w:rPr>
          <w:lang w:val="de-CH"/>
        </w:rPr>
        <w:t>SFC-5Rt = 1.158 min, ee: 100%;</w:t>
      </w:r>
    </w:p>
    <w:p w14:paraId="43824E71" w14:textId="138B6E4B" w:rsidR="00AA6201" w:rsidRPr="00F918E8" w:rsidRDefault="00AA6201" w:rsidP="00F918E8">
      <w:pPr>
        <w:jc w:val="left"/>
        <w:rPr>
          <w:iCs/>
        </w:rPr>
      </w:pPr>
      <w:r w:rsidRPr="00F918E8">
        <w:t xml:space="preserve">The first eluting diastereomer of </w:t>
      </w:r>
      <w:r w:rsidRPr="00F918E8">
        <w:rPr>
          <w:iCs/>
        </w:rPr>
        <w:t>was reacted under identical conditions as describe for P2</w:t>
      </w:r>
    </w:p>
    <w:p w14:paraId="79081080" w14:textId="6F2402A7" w:rsidR="00AA6201" w:rsidRPr="00F918E8" w:rsidRDefault="000738AC" w:rsidP="00F918E8">
      <w:pPr>
        <w:jc w:val="left"/>
      </w:pPr>
      <w:r w:rsidRPr="000738AC">
        <w:rPr>
          <w:vertAlign w:val="superscript"/>
        </w:rPr>
        <w:t>1</w:t>
      </w:r>
      <w:r w:rsidRPr="000738AC">
        <w:t>H NMR (400 MHz, CDCl</w:t>
      </w:r>
      <w:r w:rsidRPr="000738AC">
        <w:rPr>
          <w:vertAlign w:val="subscript"/>
        </w:rPr>
        <w:t>3</w:t>
      </w:r>
      <w:r w:rsidRPr="000738AC">
        <w:t xml:space="preserve">) δ 7.37 – 7.29 (m, 5H), 5.66 – 5.55 (m, 1H), 5.19 (d, </w:t>
      </w:r>
      <w:r w:rsidRPr="000738AC">
        <w:rPr>
          <w:i/>
          <w:iCs/>
        </w:rPr>
        <w:t>J</w:t>
      </w:r>
      <w:r w:rsidRPr="000738AC">
        <w:t xml:space="preserve"> = 12.0 Hz, 1H), 5.11 (d, </w:t>
      </w:r>
      <w:r w:rsidRPr="000738AC">
        <w:rPr>
          <w:i/>
          <w:iCs/>
        </w:rPr>
        <w:t>J</w:t>
      </w:r>
      <w:r w:rsidRPr="000738AC">
        <w:t xml:space="preserve"> = 12.1 Hz, 1H), 4.79 (s, 1H), 2.54 – 2.19 (m, 3H), 2.18 – 2.07 (m, 1H), 1.86 – 1.72 (m, 1H), 1.72 – 1.53 (m, 1H), 1.34 (s, 3H).</w:t>
      </w:r>
    </w:p>
    <w:p w14:paraId="456DFB55" w14:textId="5D973D02" w:rsidR="00AA6201" w:rsidRPr="00F918E8" w:rsidRDefault="00AA6201" w:rsidP="00F918E8">
      <w:pPr>
        <w:jc w:val="left"/>
        <w:rPr>
          <w:i/>
        </w:rPr>
      </w:pPr>
      <w:r w:rsidRPr="00F918E8">
        <w:rPr>
          <w:i/>
        </w:rPr>
        <w:t>(2R,3S)-3-(cyclopent-1-en-1-yl)-3-methyl-4-oxooxetane-2-carboxylic acid</w:t>
      </w:r>
      <w:r w:rsidRPr="00F918E8">
        <w:t xml:space="preserve"> </w:t>
      </w:r>
    </w:p>
    <w:p w14:paraId="274FB709" w14:textId="77777777" w:rsidR="00AA6201" w:rsidRPr="00F918E8" w:rsidRDefault="00AA6201" w:rsidP="00F918E8">
      <w:pPr>
        <w:jc w:val="left"/>
      </w:pPr>
      <w:r w:rsidRPr="00F918E8">
        <w:object w:dxaOrig="4515" w:dyaOrig="1575" w14:anchorId="696740AD">
          <v:shape id="_x0000_i1123" type="#_x0000_t75" style="width:225.75pt;height:78.75pt" o:ole="">
            <v:imagedata r:id="rId241" o:title=""/>
          </v:shape>
          <o:OLEObject Type="Embed" ProgID="ChemDraw_x64.Document.6.0" ShapeID="_x0000_i1123" DrawAspect="Content" ObjectID="_1802575503" r:id="rId242"/>
        </w:object>
      </w:r>
    </w:p>
    <w:p w14:paraId="382D8EDD" w14:textId="77777777" w:rsidR="00AA6201" w:rsidRPr="00F918E8" w:rsidRDefault="00AA6201" w:rsidP="00F918E8">
      <w:pPr>
        <w:jc w:val="left"/>
      </w:pPr>
      <w:r w:rsidRPr="00F918E8">
        <w:t xml:space="preserve">To a solution of benzyl (2R,3S)-3-(cyclopent-1-en-1-yl)-3-methyl-4-oxooxetan (peak 2 from chiral SFC separation; 160 mg, 558.8 </w:t>
      </w:r>
      <w:proofErr w:type="spellStart"/>
      <w:r w:rsidRPr="00F918E8">
        <w:t>μmol</w:t>
      </w:r>
      <w:proofErr w:type="spellEnd"/>
      <w:r w:rsidRPr="00F918E8">
        <w:t xml:space="preserve">) in DCM (5 mL) was added TEA (13 </w:t>
      </w:r>
      <w:proofErr w:type="spellStart"/>
      <w:r w:rsidRPr="00F918E8">
        <w:t>μL</w:t>
      </w:r>
      <w:proofErr w:type="spellEnd"/>
      <w:r w:rsidRPr="00F918E8">
        <w:t xml:space="preserve">, 89.41 </w:t>
      </w:r>
      <w:proofErr w:type="spellStart"/>
      <w:r w:rsidRPr="00F918E8">
        <w:t>μmol</w:t>
      </w:r>
      <w:proofErr w:type="spellEnd"/>
      <w:r w:rsidRPr="00F918E8">
        <w:t>), Et</w:t>
      </w:r>
      <w:r w:rsidRPr="00F918E8">
        <w:rPr>
          <w:vertAlign w:val="subscript"/>
        </w:rPr>
        <w:t>3</w:t>
      </w:r>
      <w:r w:rsidRPr="00F918E8">
        <w:t xml:space="preserve">SiH (179 </w:t>
      </w:r>
      <w:proofErr w:type="spellStart"/>
      <w:r w:rsidRPr="00F918E8">
        <w:t>μL</w:t>
      </w:r>
      <w:proofErr w:type="spellEnd"/>
      <w:r w:rsidRPr="00F918E8">
        <w:t xml:space="preserve">, 1.12 mmol) and </w:t>
      </w:r>
      <w:proofErr w:type="gramStart"/>
      <w:r w:rsidRPr="00F918E8">
        <w:t>Pd(</w:t>
      </w:r>
      <w:proofErr w:type="spellStart"/>
      <w:proofErr w:type="gramEnd"/>
      <w:r w:rsidRPr="00F918E8">
        <w:t>OAc</w:t>
      </w:r>
      <w:proofErr w:type="spellEnd"/>
      <w:r w:rsidRPr="00F918E8">
        <w:t>)</w:t>
      </w:r>
      <w:r w:rsidRPr="00F918E8">
        <w:rPr>
          <w:vertAlign w:val="subscript"/>
        </w:rPr>
        <w:t>2</w:t>
      </w:r>
      <w:r w:rsidRPr="00F918E8">
        <w:t xml:space="preserve"> (7 mg, 29 </w:t>
      </w:r>
      <w:proofErr w:type="spellStart"/>
      <w:r w:rsidRPr="00F918E8">
        <w:t>μmol</w:t>
      </w:r>
      <w:proofErr w:type="spellEnd"/>
      <w:r w:rsidRPr="00F918E8">
        <w:t>). The reaction mixture was stirred at 25 °C for 1 hour. The mixture was quenched with saturated solution of NH</w:t>
      </w:r>
      <w:r w:rsidRPr="00F918E8">
        <w:rPr>
          <w:vertAlign w:val="subscript"/>
        </w:rPr>
        <w:t>4</w:t>
      </w:r>
      <w:r w:rsidRPr="00F918E8">
        <w:t>Cl, filtered and extracted with DCM. The combined organic layers were dried over Na</w:t>
      </w:r>
      <w:r w:rsidRPr="00F918E8">
        <w:rPr>
          <w:vertAlign w:val="subscript"/>
        </w:rPr>
        <w:t>2</w:t>
      </w:r>
      <w:r w:rsidRPr="00F918E8">
        <w:t>SO</w:t>
      </w:r>
      <w:r w:rsidRPr="00F918E8">
        <w:rPr>
          <w:vertAlign w:val="subscript"/>
        </w:rPr>
        <w:t>4</w:t>
      </w:r>
      <w:r w:rsidRPr="00F918E8">
        <w:t xml:space="preserve">, then filtered and concentrated at 30 °C to give a crude residue. The residue was purified by preparative reversed phase (48 g of </w:t>
      </w:r>
      <w:proofErr w:type="spellStart"/>
      <w:r w:rsidRPr="00F918E8">
        <w:t>SepaFlash</w:t>
      </w:r>
      <w:proofErr w:type="spellEnd"/>
      <w:r w:rsidRPr="00F918E8">
        <w:t xml:space="preserve">® Spherical C18, 100 </w:t>
      </w:r>
      <w:r w:rsidRPr="00F918E8">
        <w:rPr>
          <w:rFonts w:ascii="Cambria Math" w:hAnsi="Cambria Math" w:cs="Cambria Math"/>
        </w:rPr>
        <w:t>Å</w:t>
      </w:r>
      <w:r w:rsidRPr="00F918E8">
        <w:t>; mobile phase: A for H</w:t>
      </w:r>
      <w:r w:rsidRPr="00F918E8">
        <w:rPr>
          <w:vertAlign w:val="subscript"/>
        </w:rPr>
        <w:t>2</w:t>
      </w:r>
      <w:r w:rsidRPr="00F918E8">
        <w:t>O + 0.1% FA and B for acetonitrile; gradient: B 0 - 40% in 20 min, flow rate: 60 mL/min; column temperature: R.T. Wavelength: 220 nm/254 nm), the eluent was concentrated to remove organic solvents and extracted with DCM, the combined organic phases were dried over anhydrous Na</w:t>
      </w:r>
      <w:r w:rsidRPr="00F918E8">
        <w:rPr>
          <w:vertAlign w:val="subscript"/>
        </w:rPr>
        <w:t>2</w:t>
      </w:r>
      <w:r w:rsidRPr="00F918E8">
        <w:t>SO</w:t>
      </w:r>
      <w:r w:rsidRPr="00F918E8">
        <w:rPr>
          <w:vertAlign w:val="subscript"/>
        </w:rPr>
        <w:t>4</w:t>
      </w:r>
      <w:r w:rsidRPr="00F918E8">
        <w:t xml:space="preserve"> and concentrated at 30°C to give the title compound (light yellow oil, 100 mg, 510 </w:t>
      </w:r>
      <w:proofErr w:type="spellStart"/>
      <w:r w:rsidRPr="00F918E8">
        <w:t>μmol</w:t>
      </w:r>
      <w:proofErr w:type="spellEnd"/>
      <w:r w:rsidRPr="00F918E8">
        <w:t xml:space="preserve">, 91.2% yield). </w:t>
      </w:r>
    </w:p>
    <w:p w14:paraId="46CE8FC6" w14:textId="77777777" w:rsidR="00AA6201" w:rsidRPr="00F918E8" w:rsidRDefault="00AA6201" w:rsidP="00F918E8">
      <w:pPr>
        <w:jc w:val="left"/>
      </w:pPr>
    </w:p>
    <w:p w14:paraId="7D6E7073" w14:textId="77777777" w:rsidR="00AA6201" w:rsidRPr="00F918E8" w:rsidRDefault="00AA6201" w:rsidP="00F918E8">
      <w:pPr>
        <w:jc w:val="left"/>
      </w:pPr>
      <w:r w:rsidRPr="00F918E8">
        <w:rPr>
          <w:vertAlign w:val="superscript"/>
        </w:rPr>
        <w:t>1</w:t>
      </w:r>
      <w:r w:rsidRPr="00F918E8">
        <w:t>H NMR (400 MHz, CDCl</w:t>
      </w:r>
      <w:r w:rsidRPr="00F918E8">
        <w:rPr>
          <w:vertAlign w:val="subscript"/>
        </w:rPr>
        <w:t>3</w:t>
      </w:r>
      <w:r w:rsidRPr="00F918E8">
        <w:t xml:space="preserve">) δ 8.54 (s, 1H), 5.80 (p, </w:t>
      </w:r>
      <w:r w:rsidRPr="00F918E8">
        <w:rPr>
          <w:i/>
          <w:iCs/>
        </w:rPr>
        <w:t>J</w:t>
      </w:r>
      <w:r w:rsidRPr="00F918E8">
        <w:t xml:space="preserve"> = 2.1 Hz, 1H), 4.88 (s, 1H), 2.58 – 2.27 (m, 4H), 2.04 – 1.87 (m, 2H), 1.50 (s, 3H).</w:t>
      </w:r>
    </w:p>
    <w:p w14:paraId="10DCDD99" w14:textId="77777777" w:rsidR="00AA6201" w:rsidRPr="00F918E8" w:rsidRDefault="00AA6201" w:rsidP="00F918E8">
      <w:pPr>
        <w:jc w:val="left"/>
      </w:pPr>
      <w:r w:rsidRPr="00F918E8">
        <w:t xml:space="preserve"> No LC-MS. </w:t>
      </w:r>
    </w:p>
    <w:p w14:paraId="042DE6C4" w14:textId="77777777" w:rsidR="00AA6201" w:rsidRPr="00F918E8" w:rsidRDefault="00AA6201" w:rsidP="00F918E8">
      <w:pPr>
        <w:jc w:val="left"/>
      </w:pPr>
      <w:r w:rsidRPr="00F918E8">
        <w:t>Rf = 0 (silica, petroleum ether: EtOAc 5:1, the educt Rf=0.5 was consumed completely).</w:t>
      </w:r>
    </w:p>
    <w:p w14:paraId="6FFA98CF" w14:textId="77777777" w:rsidR="00AA6201" w:rsidRPr="00F918E8" w:rsidRDefault="00AA6201" w:rsidP="00F918E8">
      <w:pPr>
        <w:jc w:val="left"/>
      </w:pPr>
      <w:r w:rsidRPr="00F918E8">
        <w:t>[α]</w:t>
      </w:r>
      <w:r w:rsidRPr="00F918E8">
        <w:rPr>
          <w:vertAlign w:val="subscript"/>
        </w:rPr>
        <w:t>25</w:t>
      </w:r>
      <w:r w:rsidRPr="00F918E8">
        <w:rPr>
          <w:vertAlign w:val="superscript"/>
        </w:rPr>
        <w:t>D</w:t>
      </w:r>
      <w:r w:rsidRPr="00F918E8">
        <w:t xml:space="preserve"> = - 62.649 ° (C = 0.1344 g/100 mL, acetone</w:t>
      </w:r>
      <w:proofErr w:type="gramStart"/>
      <w:r w:rsidRPr="00F918E8">
        <w:t>);</w:t>
      </w:r>
      <w:proofErr w:type="gramEnd"/>
    </w:p>
    <w:p w14:paraId="7BC53275" w14:textId="3356D433" w:rsidR="00AA6201" w:rsidRPr="00F918E8" w:rsidRDefault="00AA6201" w:rsidP="00F918E8">
      <w:pPr>
        <w:jc w:val="left"/>
      </w:pPr>
    </w:p>
    <w:p w14:paraId="572DBD0C" w14:textId="12D1926C" w:rsidR="00AA6201" w:rsidRPr="00E12302" w:rsidRDefault="00AA6201" w:rsidP="00F918E8">
      <w:pPr>
        <w:jc w:val="left"/>
        <w:rPr>
          <w:i/>
        </w:rPr>
      </w:pPr>
      <w:r w:rsidRPr="00E12302">
        <w:rPr>
          <w:i/>
        </w:rPr>
        <w:t xml:space="preserve">benzyl (3S,4R)-3-(cyclopent-1-en-1-yl)-4-((1R,5S)-3-(7-(8-ethynyl-7-fluoro-3-hydroxynaphthalen-1-yl)-8-fluoro-2-(((2R,7aS)-2-fluorotetrahydro-1H-pyrrolizin-7a(5H)-yl)methoxy)pyrido[4,3-d]pyrimidin-4-yl)-3,8-diazabicyclo[3.2.1]octane-8-carbonyl)-3-methyloxetan-2-one </w:t>
      </w:r>
      <w:r w:rsidR="0032577B" w:rsidRPr="00715B2C">
        <w:rPr>
          <w:sz w:val="18"/>
          <w:szCs w:val="18"/>
        </w:rPr>
        <w:t>(3</w:t>
      </w:r>
      <w:r w:rsidR="0032577B" w:rsidRPr="00F4635A">
        <w:rPr>
          <w:i/>
          <w:iCs/>
          <w:sz w:val="18"/>
          <w:szCs w:val="18"/>
        </w:rPr>
        <w:t>S</w:t>
      </w:r>
      <w:r w:rsidR="0032577B" w:rsidRPr="00715B2C">
        <w:rPr>
          <w:sz w:val="18"/>
          <w:szCs w:val="18"/>
        </w:rPr>
        <w:t>,4</w:t>
      </w:r>
      <w:r w:rsidR="0032577B" w:rsidRPr="00715B2C">
        <w:rPr>
          <w:i/>
          <w:iCs/>
          <w:sz w:val="18"/>
          <w:szCs w:val="18"/>
        </w:rPr>
        <w:t>R</w:t>
      </w:r>
      <w:r w:rsidR="0032577B" w:rsidRPr="00715B2C">
        <w:rPr>
          <w:sz w:val="18"/>
          <w:szCs w:val="18"/>
        </w:rPr>
        <w:t>)-</w:t>
      </w:r>
      <w:r w:rsidR="0032577B">
        <w:rPr>
          <w:b/>
          <w:bCs/>
          <w:sz w:val="18"/>
          <w:szCs w:val="18"/>
        </w:rPr>
        <w:t>13</w:t>
      </w:r>
    </w:p>
    <w:p w14:paraId="10BA49A8" w14:textId="77777777" w:rsidR="00AA6201" w:rsidRPr="00F918E8" w:rsidRDefault="00AA6201" w:rsidP="00F918E8">
      <w:pPr>
        <w:jc w:val="left"/>
      </w:pPr>
      <w:r w:rsidRPr="00F918E8">
        <w:object w:dxaOrig="6315" w:dyaOrig="3735" w14:anchorId="09D037F5">
          <v:shape id="_x0000_i1124" type="#_x0000_t75" style="width:315.75pt;height:186.75pt" o:ole="">
            <v:imagedata r:id="rId243" o:title=""/>
          </v:shape>
          <o:OLEObject Type="Embed" ProgID="ChemDraw_x64.Document.6.0" ShapeID="_x0000_i1124" DrawAspect="Content" ObjectID="_1802575504" r:id="rId244"/>
        </w:object>
      </w:r>
    </w:p>
    <w:p w14:paraId="55A872C5" w14:textId="5E80F805" w:rsidR="00AA6201" w:rsidRPr="00F918E8" w:rsidRDefault="00AA6201" w:rsidP="00F918E8">
      <w:pPr>
        <w:jc w:val="left"/>
      </w:pPr>
      <w:r w:rsidRPr="00F918E8">
        <w:t xml:space="preserve">To a solution of (2R,3S)-3-(cyclopent-1-en-1-yl)-3-methyl-4-oxooxetane-2-carboxylic acid (40 mg, 204 </w:t>
      </w:r>
      <w:proofErr w:type="spellStart"/>
      <w:r w:rsidRPr="00F918E8">
        <w:t>μmol</w:t>
      </w:r>
      <w:proofErr w:type="spellEnd"/>
      <w:r w:rsidRPr="00F918E8">
        <w:t xml:space="preserve">) in DMF (1 mL) was added 2,6- lutidine (131 mg, 142 </w:t>
      </w:r>
      <w:proofErr w:type="spellStart"/>
      <w:r w:rsidRPr="00F918E8">
        <w:t>μL</w:t>
      </w:r>
      <w:proofErr w:type="spellEnd"/>
      <w:r w:rsidRPr="00F918E8">
        <w:t xml:space="preserve">, 1.22 mmol) and COMU (96 mg, 224 </w:t>
      </w:r>
      <w:proofErr w:type="spellStart"/>
      <w:r w:rsidRPr="00F918E8">
        <w:t>μmol</w:t>
      </w:r>
      <w:proofErr w:type="spellEnd"/>
      <w:r w:rsidRPr="00F918E8">
        <w:t>) at -5 °C. The mixture was stirred at -5 °C for 15 min. A solution of 4-(4-((1R,5S)-3,8-diazabicyclo[3.2.1]octan-3-yl)-8-fluoro-2-(((2R,7aS)-2-fluorotetrahydro-1H-pyrrolizin-7a(5H)-yl)methoxy)pyrido[4,3-d]pyrimidin-7-yl)-5-ethynyl-6-fluoronaphthalen-2-ol (</w:t>
      </w:r>
      <w:r w:rsidR="00776EF8">
        <w:t>MRTX1133</w:t>
      </w:r>
      <w:r w:rsidRPr="00F918E8">
        <w:t xml:space="preserve">, 123 mg, 204 </w:t>
      </w:r>
      <w:proofErr w:type="spellStart"/>
      <w:r w:rsidRPr="00F918E8">
        <w:t>μmol</w:t>
      </w:r>
      <w:proofErr w:type="spellEnd"/>
      <w:r w:rsidRPr="00F918E8">
        <w:t xml:space="preserve">) in DMF (1 mL) was added to the mixture at -5 °C. The mixture was stirred at -5 °C for 15 min. </w:t>
      </w:r>
      <w:r w:rsidRPr="00F918E8">
        <w:rPr>
          <w:bCs/>
        </w:rPr>
        <w:t>The reaction mixture was quenched with saturated solution of NaHCO</w:t>
      </w:r>
      <w:r w:rsidRPr="00F918E8">
        <w:rPr>
          <w:bCs/>
          <w:vertAlign w:val="subscript"/>
        </w:rPr>
        <w:t>3</w:t>
      </w:r>
      <w:r w:rsidRPr="00F918E8">
        <w:rPr>
          <w:bCs/>
        </w:rPr>
        <w:t xml:space="preserve"> and extracted with EA. The combined organic layers were washed with brine and 10% aqueous solution of LiCl, then the organic phase was dried over Na</w:t>
      </w:r>
      <w:r w:rsidRPr="00F918E8">
        <w:rPr>
          <w:bCs/>
          <w:vertAlign w:val="subscript"/>
        </w:rPr>
        <w:t>2</w:t>
      </w:r>
      <w:r w:rsidRPr="00F918E8">
        <w:rPr>
          <w:bCs/>
        </w:rPr>
        <w:t>SO</w:t>
      </w:r>
      <w:r w:rsidRPr="00F918E8">
        <w:rPr>
          <w:bCs/>
          <w:vertAlign w:val="subscript"/>
        </w:rPr>
        <w:t>4</w:t>
      </w:r>
      <w:r w:rsidRPr="00F918E8">
        <w:rPr>
          <w:bCs/>
        </w:rPr>
        <w:t>, then filtered and concentrated under vacuum to give a crude residue. The residue was purified by</w:t>
      </w:r>
      <w:r w:rsidRPr="00F918E8">
        <w:rPr>
          <w:bCs/>
          <w:lang w:val="en-GB"/>
        </w:rPr>
        <w:t xml:space="preserve"> </w:t>
      </w:r>
      <w:r w:rsidRPr="00F918E8">
        <w:rPr>
          <w:bCs/>
        </w:rPr>
        <w:t xml:space="preserve">preparative reversed phase chromatography (48 g of </w:t>
      </w:r>
      <w:proofErr w:type="spellStart"/>
      <w:r w:rsidRPr="00F918E8">
        <w:rPr>
          <w:bCs/>
        </w:rPr>
        <w:t>SepaFlash</w:t>
      </w:r>
      <w:proofErr w:type="spellEnd"/>
      <w:r w:rsidRPr="00F918E8">
        <w:rPr>
          <w:bCs/>
        </w:rPr>
        <w:t xml:space="preserve">® Spherical C18, 100 </w:t>
      </w:r>
      <w:r w:rsidRPr="00F918E8">
        <w:rPr>
          <w:rFonts w:ascii="Cambria Math" w:hAnsi="Cambria Math" w:cs="Cambria Math"/>
          <w:bCs/>
        </w:rPr>
        <w:t>Å</w:t>
      </w:r>
      <w:r w:rsidRPr="00F918E8">
        <w:rPr>
          <w:bCs/>
        </w:rPr>
        <w:t>; mobile phase: A for H</w:t>
      </w:r>
      <w:r w:rsidRPr="00F918E8">
        <w:rPr>
          <w:bCs/>
          <w:vertAlign w:val="subscript"/>
        </w:rPr>
        <w:t>2</w:t>
      </w:r>
      <w:r w:rsidRPr="00F918E8">
        <w:rPr>
          <w:bCs/>
        </w:rPr>
        <w:t xml:space="preserve">O + 0.1% FA and B for acetonitrile; gradient: B 0 - 23% in 20 min, flow rate: 60 mL/min; column temperature: R.T. Wavelength: 220 nm/254 nm), the eluent was concentrated to remove organic solvents and lyophilized to give </w:t>
      </w:r>
      <w:r w:rsidRPr="00F918E8">
        <w:t>the title compound</w:t>
      </w:r>
      <w:r w:rsidRPr="00F918E8">
        <w:rPr>
          <w:iCs/>
        </w:rPr>
        <w:t xml:space="preserve"> </w:t>
      </w:r>
      <w:r w:rsidRPr="00F918E8">
        <w:rPr>
          <w:bCs/>
        </w:rPr>
        <w:t>as a yellow solid (</w:t>
      </w:r>
      <w:r w:rsidRPr="00F918E8">
        <w:t>60.93 mg, 38 yield %</w:t>
      </w:r>
      <w:r w:rsidRPr="00F918E8">
        <w:rPr>
          <w:bCs/>
        </w:rPr>
        <w:t>).</w:t>
      </w:r>
      <w:r w:rsidRPr="00F918E8">
        <w:t xml:space="preserve"> </w:t>
      </w:r>
    </w:p>
    <w:p w14:paraId="3A47C702" w14:textId="77777777" w:rsidR="00AA6201" w:rsidRPr="00F918E8" w:rsidRDefault="00AA6201" w:rsidP="00F918E8">
      <w:pPr>
        <w:jc w:val="left"/>
        <w:rPr>
          <w:iCs/>
        </w:rPr>
      </w:pPr>
    </w:p>
    <w:p w14:paraId="6EAA7097" w14:textId="77777777" w:rsidR="00AA6201" w:rsidRPr="00F918E8" w:rsidRDefault="00AA6201" w:rsidP="00F918E8">
      <w:pPr>
        <w:jc w:val="left"/>
        <w:rPr>
          <w:iCs/>
        </w:rPr>
      </w:pPr>
      <w:r w:rsidRPr="00F918E8">
        <w:rPr>
          <w:iCs/>
          <w:vertAlign w:val="superscript"/>
        </w:rPr>
        <w:t>19</w:t>
      </w:r>
      <w:r w:rsidRPr="00F918E8">
        <w:rPr>
          <w:iCs/>
        </w:rPr>
        <w:t>F NMR (376 MHz, DMSO-</w:t>
      </w:r>
      <w:r w:rsidRPr="00F918E8">
        <w:rPr>
          <w:i/>
        </w:rPr>
        <w:t>d</w:t>
      </w:r>
      <w:r w:rsidRPr="00F918E8">
        <w:rPr>
          <w:i/>
          <w:vertAlign w:val="subscript"/>
        </w:rPr>
        <w:t>6</w:t>
      </w:r>
      <w:r w:rsidRPr="00F918E8">
        <w:rPr>
          <w:iCs/>
        </w:rPr>
        <w:t>) δ -110.713, -140.017, -172.101.</w:t>
      </w:r>
    </w:p>
    <w:p w14:paraId="0F818B29" w14:textId="5A11E26B" w:rsidR="00002DFD" w:rsidRPr="00F918E8" w:rsidRDefault="00BC00EB" w:rsidP="00F918E8">
      <w:pPr>
        <w:jc w:val="left"/>
        <w:rPr>
          <w:iCs/>
        </w:rPr>
      </w:pPr>
      <w:r w:rsidRPr="00BC00EB">
        <w:rPr>
          <w:iCs/>
          <w:noProof/>
        </w:rPr>
        <w:drawing>
          <wp:inline distT="0" distB="0" distL="0" distR="0" wp14:anchorId="7B281044" wp14:editId="755FBE1C">
            <wp:extent cx="5943600" cy="4135755"/>
            <wp:effectExtent l="0" t="0" r="0" b="0"/>
            <wp:docPr id="1098093514" name="Picture 1">
              <a:extLst xmlns:a="http://schemas.openxmlformats.org/drawingml/2006/main">
                <a:ext uri="{FF2B5EF4-FFF2-40B4-BE49-F238E27FC236}">
                  <a16:creationId xmlns:a16="http://schemas.microsoft.com/office/drawing/2014/main" id="{032EE3C6-B9FE-1DEA-B905-2E17B7A7A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32EE3C6-B9FE-1DEA-B905-2E17B7A7AA81}"/>
                        </a:ext>
                      </a:extLst>
                    </pic:cNvPr>
                    <pic:cNvPicPr>
                      <a:picLocks noChangeAspect="1"/>
                    </pic:cNvPicPr>
                  </pic:nvPicPr>
                  <pic:blipFill>
                    <a:blip r:embed="rId245"/>
                    <a:stretch>
                      <a:fillRect/>
                    </a:stretch>
                  </pic:blipFill>
                  <pic:spPr>
                    <a:xfrm>
                      <a:off x="0" y="0"/>
                      <a:ext cx="5943600" cy="4135755"/>
                    </a:xfrm>
                    <a:prstGeom prst="rect">
                      <a:avLst/>
                    </a:prstGeom>
                  </pic:spPr>
                </pic:pic>
              </a:graphicData>
            </a:graphic>
          </wp:inline>
        </w:drawing>
      </w:r>
    </w:p>
    <w:p w14:paraId="0371E02F" w14:textId="1570BB83" w:rsidR="00EE6A42" w:rsidRDefault="00EE6A42" w:rsidP="00F918E8">
      <w:pPr>
        <w:jc w:val="left"/>
      </w:pPr>
      <w:r w:rsidRPr="00EE6A42">
        <w:rPr>
          <w:vertAlign w:val="superscript"/>
        </w:rPr>
        <w:t>1</w:t>
      </w:r>
      <w:r w:rsidRPr="00EE6A42">
        <w:t>H NMR (600 MHz, DMSO</w:t>
      </w:r>
      <w:r w:rsidR="004F0E74">
        <w:t>-</w:t>
      </w:r>
      <w:r w:rsidR="004F0E74" w:rsidRPr="004F0E74">
        <w:rPr>
          <w:i/>
          <w:iCs/>
        </w:rPr>
        <w:t>d</w:t>
      </w:r>
      <w:r w:rsidR="004F0E74" w:rsidRPr="004F0E74">
        <w:rPr>
          <w:vertAlign w:val="subscript"/>
        </w:rPr>
        <w:t>6</w:t>
      </w:r>
      <w:r w:rsidRPr="00EE6A42">
        <w:t>) δ 10.18 (s, 1 H), 9.02 - 9.09 (m, 1H), 7.98 (dd, J=9.20, 5.90 Hz, 1 H), 7.46 (t, J=9.00, 1 H), 7.40 (d, J=2.5 Hz, 1 H), 7.15 - 7.21 (m, 1 H), 5.88 - 5.94 (m, 1H), 5.59 - 5.70 (m, 1 H), 5.28 (d, 54.2 Hz, 1 H), 4.77 - 4.91 (m, 1H), 4.55 - 4.72 (m, 1 H), 4.55 - 4.29 (m, 1 H), 4.11 - 4.16 (m, 2 H), 4.01 - 4.06 (m, 1 H), 3.93 - 3.99 (m, 1 H), 3.80 - 3.85 (m, 1 H), 3.43 - 3.72 (m, 1H), 3.01 - 3.13 (m, 3 H), 2.80 - 2.87 (m, 1 H), 2.56 - 2.65 (m, 1H), 2.36 - 2.42 (m, 2H), 2.22 - 2.34 (m, 1H), 2.05 - 2.14 (m, 2 H), 1.98 - 2.04 (m, 2H), 1.91 - 1.98 (m, 2 H), 1.71 - 1.89 (m, 6 H), 1.24 - 1.58 (m, 3H)</w:t>
      </w:r>
    </w:p>
    <w:p w14:paraId="482AE34C" w14:textId="6877A6FA" w:rsidR="00EE6A42" w:rsidRDefault="00107C6E" w:rsidP="00F918E8">
      <w:pPr>
        <w:jc w:val="left"/>
      </w:pPr>
      <w:r w:rsidRPr="00107C6E">
        <w:rPr>
          <w:noProof/>
        </w:rPr>
        <w:drawing>
          <wp:inline distT="0" distB="0" distL="0" distR="0" wp14:anchorId="59D7ED6F" wp14:editId="7581CD41">
            <wp:extent cx="5943600" cy="4144645"/>
            <wp:effectExtent l="0" t="0" r="0" b="8255"/>
            <wp:docPr id="18134779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943600" cy="4144645"/>
                    </a:xfrm>
                    <a:prstGeom prst="rect">
                      <a:avLst/>
                    </a:prstGeom>
                    <a:noFill/>
                    <a:ln>
                      <a:noFill/>
                    </a:ln>
                  </pic:spPr>
                </pic:pic>
              </a:graphicData>
            </a:graphic>
          </wp:inline>
        </w:drawing>
      </w:r>
    </w:p>
    <w:p w14:paraId="3AEEA66D" w14:textId="77777777" w:rsidR="009175ED" w:rsidRDefault="009175ED" w:rsidP="00F918E8">
      <w:pPr>
        <w:jc w:val="left"/>
      </w:pPr>
      <w:r w:rsidRPr="009175ED">
        <w:rPr>
          <w:vertAlign w:val="superscript"/>
        </w:rPr>
        <w:t>13</w:t>
      </w:r>
      <w:r w:rsidRPr="009175ED">
        <w:t>C NMR (150 MHz, DMSO-d6) δ ppm 171.64 (m, 1 C), 165.22 (m, 1 C), 163.60 (m, 1 C), 162.01 (m, 1 C),161.43 (m, 1 C), 154.10 (s, 1 C), 150.54 (m, 1 C), 147.80 (m, 1 C), 145.00 (m, 1 C), 144.02 (m, 1 C), 138.97 (m, 1C), 133.91 (m, 1 C), 132.48 (s, 1 C), 130.54 (</w:t>
      </w:r>
      <w:proofErr w:type="spellStart"/>
      <w:r w:rsidRPr="009175ED">
        <w:t>br</w:t>
      </w:r>
      <w:proofErr w:type="spellEnd"/>
      <w:r w:rsidRPr="009175ED">
        <w:t xml:space="preserve"> d, J=8.7 Hz, 1 C), 128.46 (m, 1 C), 125.10 (m, 1 C), 122.86 (m, 1 C), 115.98 (d, J=25.8 Hz, 1 C), 111.58 (s, 1 C), 111.16 (m, 1 C), 103.83 (m, 1 C), 97.85 (dd, J = 174.1, 8.2 Hz, 1 C), 91.59 (m, 1 C), 74.83 (m, 1 C), 73.80 (m, 1 C), 73.22 (m, 1 C), 71.88 (s, 1 C), 61.11 (m, 1 C), 59.73 (dd, J=19.1, 4.4 Hz, 1 C), 56.35 (s, 1C), 54.52 (m, 1C), 53.72 (m, 2 C), 51.68 (m, 1 C), 42.37 (d, J = 20.4 Hz, 1 C), 35.59 (s, 1 C), 32.14 (m, 1 C), 31.60 (m, 1C), 27.33 (m, 1 C), 25.53 (m, 1 C), 25.09 (s, 1 C), 22.80 (s, 1 C), 14.76 (m, 1C)</w:t>
      </w:r>
    </w:p>
    <w:p w14:paraId="63E088AA" w14:textId="16268714" w:rsidR="00AA6201" w:rsidRPr="00F918E8" w:rsidRDefault="00AA6201" w:rsidP="00F918E8">
      <w:pPr>
        <w:jc w:val="left"/>
        <w:rPr>
          <w:lang w:val="de-CH"/>
        </w:rPr>
      </w:pPr>
      <w:r w:rsidRPr="00F918E8">
        <w:rPr>
          <w:lang w:val="de-CH"/>
        </w:rPr>
        <w:t>LCMS-2: Rt = 0.483 min, MS m/z [M+H]</w:t>
      </w:r>
      <w:r w:rsidRPr="00F918E8">
        <w:rPr>
          <w:vertAlign w:val="superscript"/>
          <w:lang w:val="de-CH"/>
        </w:rPr>
        <w:t>+</w:t>
      </w:r>
      <w:r w:rsidRPr="00F918E8">
        <w:rPr>
          <w:lang w:val="de-CH"/>
        </w:rPr>
        <w:t>: 797.3</w:t>
      </w:r>
    </w:p>
    <w:p w14:paraId="37E7D72C" w14:textId="55D95CC6" w:rsidR="00AA6201" w:rsidRPr="00A16D74" w:rsidRDefault="00AA6201" w:rsidP="00F918E8">
      <w:pPr>
        <w:jc w:val="left"/>
      </w:pPr>
      <w:r w:rsidRPr="00A16D74">
        <w:t xml:space="preserve">HPLC-2: Rt = 1.466 min, purity: 99.2% </w:t>
      </w:r>
    </w:p>
    <w:p w14:paraId="54367EA9" w14:textId="4F61D032" w:rsidR="00AA6201" w:rsidRPr="00A16D74" w:rsidRDefault="00AA6201" w:rsidP="00F918E8">
      <w:pPr>
        <w:jc w:val="left"/>
      </w:pPr>
      <w:r w:rsidRPr="00A16D74">
        <w:t xml:space="preserve">SFC-11: Rt (SFC) = 1.560 </w:t>
      </w:r>
      <w:proofErr w:type="gramStart"/>
      <w:r w:rsidRPr="00A16D74">
        <w:t>min,</w:t>
      </w:r>
      <w:r w:rsidRPr="00A16D74">
        <w:rPr>
          <w:iCs/>
        </w:rPr>
        <w:t xml:space="preserve"> </w:t>
      </w:r>
      <w:r w:rsidRPr="00A16D74">
        <w:t xml:space="preserve"> </w:t>
      </w:r>
      <w:proofErr w:type="spellStart"/>
      <w:r w:rsidRPr="00A16D74">
        <w:t>ee</w:t>
      </w:r>
      <w:proofErr w:type="spellEnd"/>
      <w:proofErr w:type="gramEnd"/>
      <w:r w:rsidRPr="00A16D74">
        <w:t>: 100%;</w:t>
      </w:r>
    </w:p>
    <w:p w14:paraId="7335A299" w14:textId="01776007" w:rsidR="00AA6201" w:rsidRPr="00A16D74" w:rsidRDefault="00AA6201" w:rsidP="00F918E8">
      <w:pPr>
        <w:jc w:val="left"/>
      </w:pPr>
      <w:r w:rsidRPr="00A16D74">
        <w:br w:type="page"/>
      </w:r>
    </w:p>
    <w:p w14:paraId="77C61DE5" w14:textId="3B5A5569" w:rsidR="00A44B60" w:rsidRPr="00F918E8" w:rsidRDefault="00BB2C4C" w:rsidP="00E12302">
      <w:pPr>
        <w:pStyle w:val="Heading2"/>
        <w:rPr>
          <w:rFonts w:cs="Arial"/>
          <w:szCs w:val="20"/>
          <w:lang w:val="de-CH"/>
        </w:rPr>
      </w:pPr>
      <w:bookmarkStart w:id="54" w:name="_Toc191374882"/>
      <w:r w:rsidRPr="00F918E8">
        <w:rPr>
          <w:rFonts w:cs="Arial"/>
          <w:szCs w:val="20"/>
          <w:lang w:val="de-CH"/>
        </w:rPr>
        <w:t xml:space="preserve">(3S,4R)-4-((1R,5S)-3-(7-(8-ethynyl-7-fluoro-3-hydroxynaphthalen-1-yl)-8-fluoro-2-(((2R,7aS)-2-fluorotetrahydro-1H-pyrrolizin-7a(5H)-yl)methoxy)pyrido[4,3-d]pyrimidin-4-yl)-3,8-diazabicyclo[3.2.1]octane-8-carbonyl)-3-methyl-3-((R)-tetrahydrofuran-2-yl)oxetan-2-one </w:t>
      </w:r>
      <w:bookmarkEnd w:id="54"/>
    </w:p>
    <w:p w14:paraId="23251ED4" w14:textId="35B0337C" w:rsidR="00A44B60" w:rsidRPr="00F918E8" w:rsidRDefault="00BB2C4C" w:rsidP="00F918E8">
      <w:pPr>
        <w:jc w:val="center"/>
        <w:rPr>
          <w:lang w:val="de-CH"/>
        </w:rPr>
      </w:pPr>
      <w:r w:rsidRPr="00F918E8">
        <w:rPr>
          <w:lang w:val="de-CH"/>
        </w:rPr>
        <w:t>and</w:t>
      </w:r>
    </w:p>
    <w:p w14:paraId="7A813616" w14:textId="2B246F9A" w:rsidR="00BB2C4C" w:rsidRPr="00C71136" w:rsidRDefault="00BB2C4C" w:rsidP="00E12302">
      <w:pPr>
        <w:pStyle w:val="Heading2"/>
        <w:rPr>
          <w:lang w:val="de-CH"/>
        </w:rPr>
      </w:pPr>
      <w:bookmarkStart w:id="55" w:name="_Toc191374883"/>
      <w:r w:rsidRPr="00C71136">
        <w:rPr>
          <w:rStyle w:val="Heading2Char"/>
          <w:i/>
          <w:lang w:val="de-CH"/>
        </w:rPr>
        <w:t xml:space="preserve">(3S,4R)-4-((1R,5S)-3-(7-(8-ethynyl-7-fluoro-3-hydroxynaphthalen-1-yl)-8-fluoro-2-(((2R,7aS)-2-fluorotetrahydro-1H-pyrrolizin-7a(5H)-yl)methoxy)pyrido[4,3-d]pyrimidin-4-yl)-3,8-diazabicyclo[3.2.1]octane-8-carbonyl)-3-methyl-3-((S)-tetrahydrofuran-2-yl)oxetan-2-one </w:t>
      </w:r>
      <w:bookmarkEnd w:id="55"/>
    </w:p>
    <w:p w14:paraId="70928322" w14:textId="15D0B375" w:rsidR="00520208" w:rsidRPr="00F918E8" w:rsidRDefault="004A044A" w:rsidP="00F918E8">
      <w:pPr>
        <w:spacing w:after="240"/>
        <w:jc w:val="center"/>
        <w:rPr>
          <w:color w:val="000000" w:themeColor="text1"/>
        </w:rPr>
      </w:pPr>
      <w:r w:rsidRPr="00F918E8">
        <w:object w:dxaOrig="7349" w:dyaOrig="3737" w14:anchorId="71D7E510">
          <v:shape id="_x0000_i1125" type="#_x0000_t75" style="width:368.25pt;height:186pt" o:ole="">
            <v:imagedata r:id="rId247" o:title=""/>
          </v:shape>
          <o:OLEObject Type="Embed" ProgID="ChemDraw_x64.Document.6.0" ShapeID="_x0000_i1125" DrawAspect="Content" ObjectID="_1802575505" r:id="rId248"/>
        </w:object>
      </w:r>
    </w:p>
    <w:p w14:paraId="33AA2546" w14:textId="14C41572" w:rsidR="00556187" w:rsidRPr="00F918E8" w:rsidRDefault="00877621" w:rsidP="00F918E8">
      <w:pPr>
        <w:spacing w:after="240"/>
        <w:jc w:val="center"/>
      </w:pPr>
      <w:r w:rsidRPr="00F918E8">
        <w:object w:dxaOrig="10584" w:dyaOrig="13742" w14:anchorId="2C916FA5">
          <v:shape id="_x0000_i1126" type="#_x0000_t75" style="width:469.5pt;height:606pt" o:ole="">
            <v:imagedata r:id="rId249" o:title=""/>
          </v:shape>
          <o:OLEObject Type="Embed" ProgID="ChemDraw_x64.Document.6.0" ShapeID="_x0000_i1126" DrawAspect="Content" ObjectID="_1802575506" r:id="rId250"/>
        </w:object>
      </w:r>
    </w:p>
    <w:p w14:paraId="063FC518" w14:textId="0DBBF591" w:rsidR="001E5B40" w:rsidRPr="00F918E8" w:rsidRDefault="00556187" w:rsidP="00F918E8">
      <w:pPr>
        <w:jc w:val="left"/>
      </w:pPr>
      <w:r w:rsidRPr="00F918E8">
        <w:br w:type="page"/>
      </w:r>
    </w:p>
    <w:p w14:paraId="7E9E337D" w14:textId="680DF3CB" w:rsidR="00833A58" w:rsidRPr="00F918E8" w:rsidRDefault="00BB2C4C" w:rsidP="00F918E8">
      <w:pPr>
        <w:pStyle w:val="NoSpacing"/>
      </w:pPr>
      <w:r w:rsidRPr="00F918E8">
        <w:t>methyl 2-(furan-2-</w:t>
      </w:r>
      <w:proofErr w:type="gramStart"/>
      <w:r w:rsidRPr="00F918E8">
        <w:t>yl)acetate</w:t>
      </w:r>
      <w:proofErr w:type="gramEnd"/>
    </w:p>
    <w:p w14:paraId="14561E67" w14:textId="428BCD85" w:rsidR="00D7152B" w:rsidRPr="00F918E8" w:rsidRDefault="00D7152B" w:rsidP="00F918E8">
      <w:pPr>
        <w:spacing w:beforeLines="50" w:before="120" w:afterLines="50" w:after="120"/>
        <w:jc w:val="center"/>
        <w:rPr>
          <w:rFonts w:eastAsia="SimSun"/>
          <w:i/>
          <w:iCs/>
          <w:color w:val="002060"/>
        </w:rPr>
      </w:pPr>
      <w:r w:rsidRPr="00F918E8">
        <w:object w:dxaOrig="4641" w:dyaOrig="1628" w14:anchorId="6F950272">
          <v:shape id="_x0000_i1127" type="#_x0000_t75" style="width:231pt;height:80.25pt" o:ole="">
            <v:imagedata r:id="rId251" o:title=""/>
          </v:shape>
          <o:OLEObject Type="Embed" ProgID="ChemDraw_x64.Document.6.0" ShapeID="_x0000_i1127" DrawAspect="Content" ObjectID="_1802575507" r:id="rId252"/>
        </w:object>
      </w:r>
    </w:p>
    <w:p w14:paraId="366BD670" w14:textId="405A333B" w:rsidR="00BB2C4C" w:rsidRPr="00F918E8" w:rsidRDefault="00BB2C4C" w:rsidP="00F918E8">
      <w:r w:rsidRPr="00F918E8">
        <w:t>To the mixture of 2-(furan-2-</w:t>
      </w:r>
      <w:proofErr w:type="gramStart"/>
      <w:r w:rsidRPr="00F918E8">
        <w:t>yl)acetic</w:t>
      </w:r>
      <w:proofErr w:type="gramEnd"/>
      <w:r w:rsidRPr="00F918E8">
        <w:t xml:space="preserve"> acid (</w:t>
      </w:r>
      <w:r w:rsidRPr="00F918E8">
        <w:rPr>
          <w:iCs/>
        </w:rPr>
        <w:t>CAS</w:t>
      </w:r>
      <w:r w:rsidRPr="00F918E8">
        <w:t>[2745-26-8], 9.00 g, 71.37 mmol) in DCM (54 mL) and MeOH (27 mL) was added trimethylsilyl)diazomethane solution (16.30 g, , 0.14 mol, 71.37 mL, 2 M in hexane) under N</w:t>
      </w:r>
      <w:r w:rsidRPr="00F918E8">
        <w:rPr>
          <w:vertAlign w:val="subscript"/>
        </w:rPr>
        <w:t>2</w:t>
      </w:r>
      <w:r w:rsidRPr="00F918E8">
        <w:t>. The reaction mixture was stirred at 20 °C for 1 hour under N</w:t>
      </w:r>
      <w:r w:rsidRPr="00F918E8">
        <w:rPr>
          <w:vertAlign w:val="subscript"/>
        </w:rPr>
        <w:t>2</w:t>
      </w:r>
      <w:r w:rsidRPr="00F918E8">
        <w:t xml:space="preserve">. The reaction mixture was quenched with MeOH and stirred at 20 °C for 1 hour. The mixture was concentrated under vacuum. The residue was purified by flash silica gel chromatography (ISCO®; 120 g </w:t>
      </w:r>
      <w:proofErr w:type="spellStart"/>
      <w:r w:rsidRPr="00F918E8">
        <w:t>SepaFlash</w:t>
      </w:r>
      <w:proofErr w:type="spellEnd"/>
      <w:r w:rsidRPr="00F918E8">
        <w:t xml:space="preserve">® Silica Flash Column, Eluent of 0-20% PE/EA) and the eluent was concentrated to give the title compound as yellow oil (9.50 g, 95.0% yield). </w:t>
      </w:r>
    </w:p>
    <w:p w14:paraId="79F32180" w14:textId="194D23D0" w:rsidR="008B4937" w:rsidRPr="00F918E8" w:rsidRDefault="008B4937" w:rsidP="00F918E8">
      <w:r w:rsidRPr="00F918E8">
        <w:rPr>
          <w:vertAlign w:val="superscript"/>
        </w:rPr>
        <w:t>1</w:t>
      </w:r>
      <w:r w:rsidRPr="00F918E8">
        <w:t>H NMR (400 MHz, CDCl</w:t>
      </w:r>
      <w:r w:rsidRPr="00F918E8">
        <w:rPr>
          <w:vertAlign w:val="subscript"/>
        </w:rPr>
        <w:t>3</w:t>
      </w:r>
      <w:r w:rsidRPr="00F918E8">
        <w:t xml:space="preserve">) δ 7.36 (dd, </w:t>
      </w:r>
      <w:r w:rsidRPr="00F918E8">
        <w:rPr>
          <w:i/>
          <w:iCs/>
        </w:rPr>
        <w:t>J</w:t>
      </w:r>
      <w:r w:rsidRPr="00F918E8">
        <w:t xml:space="preserve"> = 2.0, 0.9 Hz, 1H), 6.34 (dd, </w:t>
      </w:r>
      <w:r w:rsidRPr="00F918E8">
        <w:rPr>
          <w:i/>
          <w:iCs/>
        </w:rPr>
        <w:t>J</w:t>
      </w:r>
      <w:r w:rsidRPr="00F918E8">
        <w:t xml:space="preserve"> = 3.3, 1.9 Hz, 1H), 6.23 (dd, </w:t>
      </w:r>
      <w:r w:rsidRPr="00F918E8">
        <w:rPr>
          <w:i/>
          <w:iCs/>
        </w:rPr>
        <w:t>J</w:t>
      </w:r>
      <w:r w:rsidRPr="00F918E8">
        <w:t xml:space="preserve"> = 3.2, 0.9 Hz, 1H), 3.73 (s, 3H), 3.70 (s, 2H).</w:t>
      </w:r>
    </w:p>
    <w:p w14:paraId="5239CAF6" w14:textId="4605538E" w:rsidR="001A370D" w:rsidRPr="00F918E8" w:rsidRDefault="001A370D" w:rsidP="00F918E8">
      <w:pPr>
        <w:rPr>
          <w:color w:val="002060"/>
        </w:rPr>
      </w:pPr>
    </w:p>
    <w:p w14:paraId="271DC711" w14:textId="2E765F4E" w:rsidR="00833A58" w:rsidRPr="00F918E8" w:rsidRDefault="00BB2C4C" w:rsidP="00F918E8">
      <w:pPr>
        <w:pStyle w:val="NoSpacing"/>
      </w:pPr>
      <w:r w:rsidRPr="00F918E8">
        <w:t>methyl 2-(furan-2-</w:t>
      </w:r>
      <w:proofErr w:type="gramStart"/>
      <w:r w:rsidRPr="00F918E8">
        <w:t>yl)propanoate</w:t>
      </w:r>
      <w:proofErr w:type="gramEnd"/>
    </w:p>
    <w:p w14:paraId="355CA6AB" w14:textId="0C2AD716" w:rsidR="00D7152B" w:rsidRPr="00F918E8" w:rsidRDefault="00D7152B" w:rsidP="00F918E8">
      <w:pPr>
        <w:spacing w:beforeLines="50" w:before="120" w:afterLines="50" w:after="120"/>
        <w:jc w:val="center"/>
        <w:rPr>
          <w:rFonts w:eastAsia="SimSun"/>
          <w:color w:val="002060"/>
        </w:rPr>
      </w:pPr>
      <w:r w:rsidRPr="00F918E8">
        <w:object w:dxaOrig="4212" w:dyaOrig="1582" w14:anchorId="2CD89723">
          <v:shape id="_x0000_i1128" type="#_x0000_t75" style="width:210.75pt;height:80.25pt" o:ole="">
            <v:imagedata r:id="rId253" o:title=""/>
          </v:shape>
          <o:OLEObject Type="Embed" ProgID="ChemDraw_x64.Document.6.0" ShapeID="_x0000_i1128" DrawAspect="Content" ObjectID="_1802575508" r:id="rId254"/>
        </w:object>
      </w:r>
    </w:p>
    <w:p w14:paraId="59163531" w14:textId="24FAFB6E" w:rsidR="00BB2C4C" w:rsidRPr="00F918E8" w:rsidRDefault="00BB2C4C" w:rsidP="00F918E8">
      <w:pPr>
        <w:rPr>
          <w:rFonts w:eastAsia="SimSun"/>
        </w:rPr>
      </w:pPr>
      <w:r w:rsidRPr="00F918E8">
        <w:t>To a solution of methyl 2-(furan-2-</w:t>
      </w:r>
      <w:proofErr w:type="gramStart"/>
      <w:r w:rsidRPr="00F918E8">
        <w:t>yl)acetate</w:t>
      </w:r>
      <w:proofErr w:type="gramEnd"/>
      <w:r w:rsidRPr="00F918E8">
        <w:t xml:space="preserve"> (9.50 g, 67.79 mmol) in THF (95 mL) as added dropwise LDA (9.44 g, 44.06 mL, 88.13 mmol, 2M in mixture of THF and heptane) under N</w:t>
      </w:r>
      <w:r w:rsidRPr="00F918E8">
        <w:rPr>
          <w:vertAlign w:val="subscript"/>
        </w:rPr>
        <w:t>2</w:t>
      </w:r>
      <w:r w:rsidRPr="00F918E8">
        <w:t>, the mixture was stirred at -65 °C for 1 hour under N</w:t>
      </w:r>
      <w:r w:rsidRPr="00F918E8">
        <w:rPr>
          <w:vertAlign w:val="subscript"/>
        </w:rPr>
        <w:t>2</w:t>
      </w:r>
      <w:r w:rsidRPr="00F918E8">
        <w:t xml:space="preserve">. Then </w:t>
      </w:r>
      <w:proofErr w:type="spellStart"/>
      <w:r w:rsidRPr="00F918E8">
        <w:t>MeI</w:t>
      </w:r>
      <w:proofErr w:type="spellEnd"/>
      <w:r w:rsidRPr="00F918E8">
        <w:t xml:space="preserve"> (11.55 g, 5.09 mL, 81.35 mmol) was added into the reaction mixture. The mixture was stirred at -65 °C for 2 hours and warmed to 25 °C for 12 hours under N</w:t>
      </w:r>
      <w:r w:rsidRPr="00F918E8">
        <w:rPr>
          <w:vertAlign w:val="subscript"/>
        </w:rPr>
        <w:t>2</w:t>
      </w:r>
      <w:r w:rsidRPr="00F918E8">
        <w:t>. The reaction mixture was diluted with saturated solution of NH</w:t>
      </w:r>
      <w:r w:rsidRPr="00F918E8">
        <w:rPr>
          <w:vertAlign w:val="subscript"/>
        </w:rPr>
        <w:t>4</w:t>
      </w:r>
      <w:r w:rsidRPr="00F918E8">
        <w:t>Cl and extracted with EA, and the combined organic phase was dried over Na</w:t>
      </w:r>
      <w:r w:rsidRPr="00F918E8">
        <w:rPr>
          <w:vertAlign w:val="subscript"/>
        </w:rPr>
        <w:t>2</w:t>
      </w:r>
      <w:r w:rsidRPr="00F918E8">
        <w:t>SO</w:t>
      </w:r>
      <w:r w:rsidRPr="00F918E8">
        <w:rPr>
          <w:vertAlign w:val="subscript"/>
        </w:rPr>
        <w:t>4</w:t>
      </w:r>
      <w:r w:rsidRPr="00F918E8">
        <w:t xml:space="preserve">, filtered and concentrated under vacuum. The residue was purified by flash (ISCO®; 120 g </w:t>
      </w:r>
      <w:proofErr w:type="spellStart"/>
      <w:r w:rsidRPr="00F918E8">
        <w:t>SepaFlash</w:t>
      </w:r>
      <w:proofErr w:type="spellEnd"/>
      <w:r w:rsidRPr="00F918E8">
        <w:t xml:space="preserve">® Silica Flash Column, Eluent of 0-14% EA / PE) and the eluent was concentrated under vacuum to give the title compound as yellow oil (6.5 g, 62.2 % yield). </w:t>
      </w:r>
    </w:p>
    <w:p w14:paraId="41F7C28B" w14:textId="029C6F0F" w:rsidR="008B4937" w:rsidRPr="00F918E8" w:rsidRDefault="008B4937" w:rsidP="00F918E8">
      <w:pPr>
        <w:rPr>
          <w:rFonts w:eastAsia="SimSun"/>
        </w:rPr>
      </w:pPr>
      <w:r w:rsidRPr="00F918E8">
        <w:rPr>
          <w:rFonts w:eastAsia="SimSun"/>
          <w:vertAlign w:val="superscript"/>
        </w:rPr>
        <w:t>1</w:t>
      </w:r>
      <w:r w:rsidRPr="00F918E8">
        <w:rPr>
          <w:rFonts w:eastAsia="SimSun"/>
        </w:rPr>
        <w:t>H NMR (400 MHz, CDCl</w:t>
      </w:r>
      <w:r w:rsidRPr="00F918E8">
        <w:rPr>
          <w:rFonts w:eastAsia="SimSun"/>
          <w:vertAlign w:val="subscript"/>
        </w:rPr>
        <w:t>3</w:t>
      </w:r>
      <w:r w:rsidRPr="00F918E8">
        <w:rPr>
          <w:rFonts w:eastAsia="SimSun"/>
        </w:rPr>
        <w:t xml:space="preserve">) δ 7.35 (dd, </w:t>
      </w:r>
      <w:r w:rsidRPr="00F918E8">
        <w:rPr>
          <w:rFonts w:eastAsia="SimSun"/>
          <w:i/>
          <w:iCs/>
        </w:rPr>
        <w:t>J</w:t>
      </w:r>
      <w:r w:rsidRPr="00F918E8">
        <w:rPr>
          <w:rFonts w:eastAsia="SimSun"/>
        </w:rPr>
        <w:t xml:space="preserve"> = 2.0, 0.9 Hz, 1H), 6.33 (dd, </w:t>
      </w:r>
      <w:r w:rsidRPr="00F918E8">
        <w:rPr>
          <w:rFonts w:eastAsia="SimSun"/>
          <w:i/>
          <w:iCs/>
        </w:rPr>
        <w:t>J</w:t>
      </w:r>
      <w:r w:rsidRPr="00F918E8">
        <w:rPr>
          <w:rFonts w:eastAsia="SimSun"/>
        </w:rPr>
        <w:t xml:space="preserve"> = 3.3, 1.9 Hz, 1H), 6.17 (d, </w:t>
      </w:r>
      <w:r w:rsidRPr="00F918E8">
        <w:rPr>
          <w:rFonts w:eastAsia="SimSun"/>
          <w:i/>
          <w:iCs/>
        </w:rPr>
        <w:t>J</w:t>
      </w:r>
      <w:r w:rsidRPr="00F918E8">
        <w:rPr>
          <w:rFonts w:eastAsia="SimSun"/>
        </w:rPr>
        <w:t xml:space="preserve"> = 3.3 Hz, 1H), 3.83 (q, </w:t>
      </w:r>
      <w:r w:rsidRPr="00F918E8">
        <w:rPr>
          <w:rFonts w:eastAsia="SimSun"/>
          <w:i/>
          <w:iCs/>
        </w:rPr>
        <w:t>J</w:t>
      </w:r>
      <w:r w:rsidRPr="00F918E8">
        <w:rPr>
          <w:rFonts w:eastAsia="SimSun"/>
        </w:rPr>
        <w:t xml:space="preserve"> = 7.3 Hz, 1H), 3.71 (s, 3H), 1.52 (d, </w:t>
      </w:r>
      <w:r w:rsidRPr="00F918E8">
        <w:rPr>
          <w:rFonts w:eastAsia="SimSun"/>
          <w:i/>
          <w:iCs/>
        </w:rPr>
        <w:t>J</w:t>
      </w:r>
      <w:r w:rsidRPr="00F918E8">
        <w:rPr>
          <w:rFonts w:eastAsia="SimSun"/>
        </w:rPr>
        <w:t xml:space="preserve"> = 7.3 Hz, 3H).</w:t>
      </w:r>
    </w:p>
    <w:p w14:paraId="04D55B44" w14:textId="32401FE3" w:rsidR="00397FF9" w:rsidRPr="00F918E8" w:rsidRDefault="00397FF9" w:rsidP="00F918E8">
      <w:pPr>
        <w:rPr>
          <w:rFonts w:eastAsia="SimSun"/>
          <w:color w:val="002060"/>
        </w:rPr>
      </w:pPr>
    </w:p>
    <w:p w14:paraId="44038A18" w14:textId="77777777" w:rsidR="00BB2C4C" w:rsidRPr="00F918E8" w:rsidRDefault="00BB2C4C" w:rsidP="00F918E8">
      <w:pPr>
        <w:rPr>
          <w:rFonts w:eastAsia="SimSun"/>
          <w:color w:val="002060"/>
        </w:rPr>
      </w:pPr>
    </w:p>
    <w:p w14:paraId="2E188194" w14:textId="0848A3A2" w:rsidR="007E5B7B" w:rsidRPr="00F918E8" w:rsidRDefault="00BB2C4C" w:rsidP="00F918E8">
      <w:pPr>
        <w:pStyle w:val="NoSpacing"/>
      </w:pPr>
      <w:r w:rsidRPr="00F918E8">
        <w:t>4-ethyl 1-methyl 2-(furan-2-yl)-3-hydroxy-2-methylsuccinate</w:t>
      </w:r>
    </w:p>
    <w:p w14:paraId="57F1E47E" w14:textId="6F332BB3" w:rsidR="00D7152B" w:rsidRPr="00F918E8" w:rsidRDefault="00D7152B" w:rsidP="00F918E8">
      <w:pPr>
        <w:spacing w:beforeLines="50" w:before="120" w:afterLines="50" w:after="120"/>
        <w:jc w:val="center"/>
        <w:rPr>
          <w:rFonts w:eastAsia="SimSun"/>
          <w:i/>
          <w:iCs/>
          <w:color w:val="002060"/>
        </w:rPr>
      </w:pPr>
      <w:r w:rsidRPr="00F918E8">
        <w:object w:dxaOrig="5059" w:dyaOrig="1891" w14:anchorId="7FA16F2E">
          <v:shape id="_x0000_i1129" type="#_x0000_t75" style="width:253.5pt;height:93.75pt" o:ole="">
            <v:imagedata r:id="rId255" o:title=""/>
          </v:shape>
          <o:OLEObject Type="Embed" ProgID="ChemDraw_x64.Document.6.0" ShapeID="_x0000_i1129" DrawAspect="Content" ObjectID="_1802575509" r:id="rId256"/>
        </w:object>
      </w:r>
    </w:p>
    <w:p w14:paraId="58A01B6A" w14:textId="2999A4D7" w:rsidR="00BB2C4C" w:rsidRPr="00F918E8" w:rsidRDefault="00BB2C4C" w:rsidP="00F918E8">
      <w:r w:rsidRPr="00F918E8">
        <w:t>To a solution of 2-(furan-2-</w:t>
      </w:r>
      <w:proofErr w:type="gramStart"/>
      <w:r w:rsidRPr="00F918E8">
        <w:t>yl)propanoate</w:t>
      </w:r>
      <w:proofErr w:type="gramEnd"/>
      <w:r w:rsidRPr="00F918E8">
        <w:t xml:space="preserve"> (6.50 g, 42.16 mmol) in THF (65 mL) was added dropwise LDA (9.03 g, 42.16 mL, 84.32 mmol, 2M in mixture of THF and heptane) at -65 °C </w:t>
      </w:r>
      <w:r w:rsidR="00EC22C2" w:rsidRPr="00F918E8">
        <w:t xml:space="preserve">and </w:t>
      </w:r>
      <w:r w:rsidR="00F40DE8" w:rsidRPr="00F918E8">
        <w:t>was stirred at -65 °C for</w:t>
      </w:r>
      <w:r w:rsidRPr="00F918E8">
        <w:t xml:space="preserve"> 0.5 hour under N</w:t>
      </w:r>
      <w:r w:rsidRPr="00F918E8">
        <w:rPr>
          <w:vertAlign w:val="subscript"/>
        </w:rPr>
        <w:t>2</w:t>
      </w:r>
      <w:r w:rsidRPr="00F918E8">
        <w:t xml:space="preserve">. Then </w:t>
      </w:r>
      <w:r w:rsidR="00793AD8" w:rsidRPr="00F918E8">
        <w:t xml:space="preserve">ethyl 2-oxoacetate </w:t>
      </w:r>
      <w:r w:rsidRPr="00F918E8">
        <w:t>(25.83 g, 25.30 mL, 126.5 mmol, 50%Wt in toluene) in THF (26 mL) was added dropwise at -65 °C, the mixture was stirred for 2 hours at -65°C and warmed to 20 °C for 12 hours under N</w:t>
      </w:r>
      <w:r w:rsidRPr="00F918E8">
        <w:rPr>
          <w:vertAlign w:val="subscript"/>
        </w:rPr>
        <w:t>2</w:t>
      </w:r>
      <w:r w:rsidRPr="00F918E8">
        <w:t>. The reaction mixture was diluted with saturated solution of NH</w:t>
      </w:r>
      <w:r w:rsidRPr="00F918E8">
        <w:rPr>
          <w:vertAlign w:val="subscript"/>
        </w:rPr>
        <w:t>4</w:t>
      </w:r>
      <w:r w:rsidRPr="00F918E8">
        <w:t>Cl and extracted with EA, and the combined organic phase was dried over Na</w:t>
      </w:r>
      <w:r w:rsidRPr="00F918E8">
        <w:rPr>
          <w:vertAlign w:val="subscript"/>
        </w:rPr>
        <w:t>2</w:t>
      </w:r>
      <w:r w:rsidRPr="00F918E8">
        <w:t>SO</w:t>
      </w:r>
      <w:r w:rsidRPr="00F918E8">
        <w:rPr>
          <w:vertAlign w:val="subscript"/>
        </w:rPr>
        <w:t>4</w:t>
      </w:r>
      <w:r w:rsidRPr="00F918E8">
        <w:t xml:space="preserve">, then filtered and concentrated under vacuum. The residue was purified by flash (ISCO®; 120 g </w:t>
      </w:r>
      <w:proofErr w:type="spellStart"/>
      <w:r w:rsidRPr="00F918E8">
        <w:t>SepaFlash</w:t>
      </w:r>
      <w:proofErr w:type="spellEnd"/>
      <w:r w:rsidRPr="00F918E8">
        <w:t>® Silica Flash Column, Eluent of 0-35% EA / PE) and the eluent was concentrated under vacuum to give the title compound as yellow oil (7 g, 64.8 % yield</w:t>
      </w:r>
      <w:r w:rsidRPr="007D0FBA">
        <w:t xml:space="preserve">). </w:t>
      </w:r>
    </w:p>
    <w:p w14:paraId="5EEE7119" w14:textId="14D40C67" w:rsidR="00560814" w:rsidRPr="00F918E8" w:rsidRDefault="00560814" w:rsidP="00F918E8">
      <w:r w:rsidRPr="00F918E8">
        <w:rPr>
          <w:vertAlign w:val="superscript"/>
        </w:rPr>
        <w:t>1</w:t>
      </w:r>
      <w:r w:rsidRPr="00F918E8">
        <w:t>H NMR (400 MHz, CDCl</w:t>
      </w:r>
      <w:r w:rsidRPr="00F918E8">
        <w:rPr>
          <w:vertAlign w:val="subscript"/>
        </w:rPr>
        <w:t>3</w:t>
      </w:r>
      <w:r w:rsidRPr="00F918E8">
        <w:t xml:space="preserve">) δ 7.38 (dd, </w:t>
      </w:r>
      <w:r w:rsidRPr="00F918E8">
        <w:rPr>
          <w:i/>
          <w:iCs/>
        </w:rPr>
        <w:t>J</w:t>
      </w:r>
      <w:r w:rsidRPr="00F918E8">
        <w:t xml:space="preserve"> = 11.7, 1.8 Hz, 1H), 6.34 (dt, </w:t>
      </w:r>
      <w:r w:rsidRPr="00F918E8">
        <w:rPr>
          <w:i/>
          <w:iCs/>
        </w:rPr>
        <w:t>J</w:t>
      </w:r>
      <w:r w:rsidRPr="00F918E8">
        <w:t xml:space="preserve"> = 5.6, 2.4 Hz, 1H), 6.27 (dd, </w:t>
      </w:r>
      <w:r w:rsidRPr="00F918E8">
        <w:rPr>
          <w:i/>
          <w:iCs/>
        </w:rPr>
        <w:t>J</w:t>
      </w:r>
      <w:r w:rsidRPr="00F918E8">
        <w:t xml:space="preserve"> = 9.3, 3.3 Hz, 1H), 4.99 – 4.84 (m, 1H), 4.30 – 4.04 (m, 2H), 3.78 – 3.73 (m, 3H), 3.33 – 3.12 (m, 1H), 1.63 – 1.57 (m, 3H), 1.27 – 1.06 (m, 3H).</w:t>
      </w:r>
    </w:p>
    <w:p w14:paraId="52FAEAAC" w14:textId="64E4FD63" w:rsidR="00397FF9" w:rsidRPr="00F918E8" w:rsidRDefault="00397FF9" w:rsidP="00F918E8">
      <w:pPr>
        <w:rPr>
          <w:color w:val="002060"/>
        </w:rPr>
      </w:pPr>
    </w:p>
    <w:p w14:paraId="1148A846" w14:textId="77777777" w:rsidR="00BB2C4C" w:rsidRPr="00F918E8" w:rsidRDefault="00BB2C4C" w:rsidP="00F918E8">
      <w:pPr>
        <w:rPr>
          <w:rFonts w:eastAsia="SimSun"/>
          <w:color w:val="000000" w:themeColor="text1"/>
        </w:rPr>
      </w:pPr>
    </w:p>
    <w:p w14:paraId="33A392BE" w14:textId="13018948" w:rsidR="0023337B" w:rsidRPr="00F918E8" w:rsidRDefault="00BB2C4C" w:rsidP="00F918E8">
      <w:pPr>
        <w:pStyle w:val="NoSpacing"/>
      </w:pPr>
      <w:r w:rsidRPr="00F918E8">
        <w:t>2-(furan-2-yl)-3-hydroxy-2-methylsuccinic acid</w:t>
      </w:r>
    </w:p>
    <w:p w14:paraId="32F7CF61" w14:textId="0ADBB1B2" w:rsidR="00A96781" w:rsidRPr="00F918E8" w:rsidRDefault="00A96781" w:rsidP="00F918E8">
      <w:pPr>
        <w:spacing w:beforeLines="50" w:before="120" w:afterLines="50" w:after="120"/>
        <w:jc w:val="center"/>
        <w:rPr>
          <w:rFonts w:eastAsia="SimSun"/>
          <w:i/>
          <w:iCs/>
          <w:color w:val="002060"/>
        </w:rPr>
      </w:pPr>
      <w:r w:rsidRPr="00F918E8">
        <w:object w:dxaOrig="9792" w:dyaOrig="1901" w14:anchorId="64C0C052">
          <v:shape id="_x0000_i1130" type="#_x0000_t75" style="width:468pt;height:90.75pt" o:ole="">
            <v:imagedata r:id="rId257" o:title=""/>
          </v:shape>
          <o:OLEObject Type="Embed" ProgID="ChemDraw_x64.Document.6.0" ShapeID="_x0000_i1130" DrawAspect="Content" ObjectID="_1802575510" r:id="rId258"/>
        </w:object>
      </w:r>
    </w:p>
    <w:p w14:paraId="713D548C" w14:textId="2F0C02C7" w:rsidR="00BB2C4C" w:rsidRPr="00F918E8" w:rsidRDefault="00BB2C4C" w:rsidP="00F918E8">
      <w:r w:rsidRPr="00F918E8">
        <w:t>To a solution of 4-ethyl 1-methyl 2-(furan-2-yl)-3-hydroxy-2-methylsuccinate (7.00 g, 27.32 mmol) in H</w:t>
      </w:r>
      <w:r w:rsidRPr="00F918E8">
        <w:rPr>
          <w:vertAlign w:val="subscript"/>
        </w:rPr>
        <w:t>2</w:t>
      </w:r>
      <w:r w:rsidRPr="00F918E8">
        <w:t>O (70 mL) as added NaOH (4.37 g, 0.11 mol). The mixture was stirred at 100 °C for 2 hours under N</w:t>
      </w:r>
      <w:r w:rsidRPr="00F918E8">
        <w:rPr>
          <w:vertAlign w:val="subscript"/>
        </w:rPr>
        <w:t>2</w:t>
      </w:r>
      <w:r w:rsidRPr="00F918E8">
        <w:t>. The mixture was adjusted to pH = 3-4 with 1N aqueous solution of HCl and added NaCl solid, then extracted with EA. The organic layer was dried over anhydrous Na</w:t>
      </w:r>
      <w:r w:rsidRPr="00F918E8">
        <w:rPr>
          <w:vertAlign w:val="subscript"/>
        </w:rPr>
        <w:t>2</w:t>
      </w:r>
      <w:r w:rsidRPr="00F918E8">
        <w:t>SO</w:t>
      </w:r>
      <w:r w:rsidRPr="00F918E8">
        <w:rPr>
          <w:vertAlign w:val="subscript"/>
        </w:rPr>
        <w:t>4</w:t>
      </w:r>
      <w:r w:rsidRPr="00F918E8">
        <w:t xml:space="preserve"> and filtered. The filtrate was concentrated under vacuum to the title compound as yellow gum (5.7 g, 97.43 % yield</w:t>
      </w:r>
    </w:p>
    <w:p w14:paraId="6CA9DCA3" w14:textId="78F5669E" w:rsidR="0076018B" w:rsidRPr="00F918E8" w:rsidRDefault="0076018B" w:rsidP="00F918E8">
      <w:r w:rsidRPr="00F918E8">
        <w:rPr>
          <w:vertAlign w:val="superscript"/>
        </w:rPr>
        <w:t>1</w:t>
      </w:r>
      <w:r w:rsidRPr="00F918E8">
        <w:t>H NMR (400 MHz, DMSO) δ 12.52 (s, 2H), 7.74 – 7.35 (m, 1H), 6.41 – 6.31 (m, 1H), 6.29 – 6.19 (m, 1H), 5.56 (s, 1H), 4.74 (s, 1H), 1.47 – 1.40 (m, 3H).</w:t>
      </w:r>
    </w:p>
    <w:p w14:paraId="58E16A9B" w14:textId="77777777" w:rsidR="00BB2C4C" w:rsidRPr="00F918E8" w:rsidRDefault="00BB2C4C" w:rsidP="00F918E8">
      <w:pPr>
        <w:rPr>
          <w:rFonts w:eastAsia="SimSun"/>
          <w:color w:val="000000" w:themeColor="text1"/>
        </w:rPr>
      </w:pPr>
    </w:p>
    <w:p w14:paraId="62791B7E" w14:textId="0CD6F50D" w:rsidR="00C75C04" w:rsidRPr="00F918E8" w:rsidRDefault="00BB2C4C" w:rsidP="00F918E8">
      <w:pPr>
        <w:pStyle w:val="NoSpacing"/>
      </w:pPr>
      <w:r w:rsidRPr="00F918E8">
        <w:t>4-(benzyloxy)-2-(furan-2-yl)-3-hydroxy-2-methyl-4-oxobutanoic acid(mixture)</w:t>
      </w:r>
    </w:p>
    <w:p w14:paraId="1D8EF407" w14:textId="3BE80704" w:rsidR="00BB2C4C" w:rsidRPr="00F918E8" w:rsidRDefault="00BB2C4C" w:rsidP="00F918E8">
      <w:r w:rsidRPr="00F918E8">
        <w:t>2-(furan-2-yl)-3-hydroxy-2-methylsuccinic acid (4.90 g, 22.88 mmol) was placed in a round-bottomed flask and cooled in an ice bath. Then TFAA (14.42 g, 9.70 mL, 68.64 mmol) was added dropwise at 0 °C under N</w:t>
      </w:r>
      <w:r w:rsidRPr="00F918E8">
        <w:rPr>
          <w:vertAlign w:val="subscript"/>
        </w:rPr>
        <w:t>2</w:t>
      </w:r>
      <w:r w:rsidRPr="00F918E8">
        <w:t>. The white mixture was stirred 0.5 hour at 0 °C and 2.5 hours at 25°C. TFAA in excess and formed TFA were evaporated under vacuum at 25 °C. Under N</w:t>
      </w:r>
      <w:r w:rsidRPr="00F918E8">
        <w:rPr>
          <w:vertAlign w:val="subscript"/>
        </w:rPr>
        <w:t>2</w:t>
      </w:r>
      <w:r w:rsidRPr="00F918E8">
        <w:t>, the Benzyl alcohol (9.90 g, 9.48 mL, 91.52 mmol) was added to the above residue. The mixture was stirred at 25 °C for 12 hours. The mixture was purified by prep-HPLC (Column: Phenomenex luna C18 10 um, 250 mm*100 mm, mobile phase: A for H</w:t>
      </w:r>
      <w:r w:rsidRPr="00F918E8">
        <w:rPr>
          <w:vertAlign w:val="subscript"/>
        </w:rPr>
        <w:t>2</w:t>
      </w:r>
      <w:r w:rsidRPr="00F918E8">
        <w:t xml:space="preserve">O + 0.1% TFA and B for acetonitrile; gradient: B 25 - 55% in 20 min, flow rate: 140 mL/min; column temperature: R.T. Wavelength: 220 nm/254 nm), after purification, then concentrated to remove </w:t>
      </w:r>
      <w:proofErr w:type="spellStart"/>
      <w:r w:rsidRPr="00F918E8">
        <w:t>MeCN</w:t>
      </w:r>
      <w:proofErr w:type="spellEnd"/>
      <w:r w:rsidRPr="00F918E8">
        <w:t>. The aqueous phase was extracted with EA. The organic layer dried over anhydrous Na</w:t>
      </w:r>
      <w:r w:rsidRPr="00F918E8">
        <w:rPr>
          <w:vertAlign w:val="subscript"/>
        </w:rPr>
        <w:t>2</w:t>
      </w:r>
      <w:r w:rsidRPr="00F918E8">
        <w:t>SO</w:t>
      </w:r>
      <w:r w:rsidRPr="00F918E8">
        <w:rPr>
          <w:vertAlign w:val="subscript"/>
        </w:rPr>
        <w:t>4</w:t>
      </w:r>
      <w:r w:rsidRPr="00F918E8">
        <w:t xml:space="preserve">, was concentrated under vacuum to the title compound as yellow gum (5 g, 71.8 % yield). </w:t>
      </w:r>
    </w:p>
    <w:p w14:paraId="3D526E37" w14:textId="69310860" w:rsidR="00790B67" w:rsidRPr="00F918E8" w:rsidRDefault="00790B67" w:rsidP="00F918E8">
      <w:r w:rsidRPr="00F918E8">
        <w:rPr>
          <w:vertAlign w:val="superscript"/>
        </w:rPr>
        <w:t>1</w:t>
      </w:r>
      <w:r w:rsidRPr="00F918E8">
        <w:t xml:space="preserve">H NMR (400 MHz, DMSO) δ 12.68 (s, 1H), 7.54 – 7.48 (m, 1H), 7.42 – 7.25 (m, 3H), 7.22 – 7.11 (m, 2H), 6.33 (dd, </w:t>
      </w:r>
      <w:r w:rsidRPr="00F918E8">
        <w:rPr>
          <w:i/>
          <w:iCs/>
        </w:rPr>
        <w:t>J</w:t>
      </w:r>
      <w:r w:rsidRPr="00F918E8">
        <w:t xml:space="preserve"> = 3.3, 1.8 Hz, 1H), 6.21 (dd, </w:t>
      </w:r>
      <w:r w:rsidRPr="00F918E8">
        <w:rPr>
          <w:i/>
          <w:iCs/>
        </w:rPr>
        <w:t>J</w:t>
      </w:r>
      <w:r w:rsidRPr="00F918E8">
        <w:t xml:space="preserve"> = 3.3, 0.9 Hz, 1H), 5.75 (s, 1H), 4.99 (d, </w:t>
      </w:r>
      <w:r w:rsidRPr="00F918E8">
        <w:rPr>
          <w:i/>
          <w:iCs/>
        </w:rPr>
        <w:t>J</w:t>
      </w:r>
      <w:r w:rsidRPr="00F918E8">
        <w:t xml:space="preserve"> = 12.5 Hz, 1H), 4.91 (s, 1H), 4.89 – 4.80 (m, 1H), 1.43 (s, 3H).</w:t>
      </w:r>
    </w:p>
    <w:p w14:paraId="3AEC12C3" w14:textId="7702B6A0" w:rsidR="00491D52" w:rsidRPr="00F918E8" w:rsidRDefault="00491D52" w:rsidP="00F918E8"/>
    <w:p w14:paraId="10348358" w14:textId="77777777" w:rsidR="00BB2C4C" w:rsidRPr="00F918E8" w:rsidRDefault="00BB2C4C" w:rsidP="00F918E8">
      <w:pPr>
        <w:pStyle w:val="NoSpacing"/>
      </w:pPr>
    </w:p>
    <w:p w14:paraId="499F6F6E" w14:textId="77777777" w:rsidR="00BB2C4C" w:rsidRPr="00E12302" w:rsidRDefault="00BB2C4C" w:rsidP="00E12302">
      <w:pPr>
        <w:rPr>
          <w:i/>
          <w:iCs/>
        </w:rPr>
      </w:pPr>
      <w:r w:rsidRPr="00E12302">
        <w:rPr>
          <w:i/>
          <w:iCs/>
        </w:rPr>
        <w:t>benzyl (2R,3R)-3-(furan-2-yl)-3-methyl-4-oxooxetane-2-carboxylate &amp; benzyl (2S,3S)-3-(furan-2-yl)-3-methyl-4-oxooxetane-2-carboxylate</w:t>
      </w:r>
    </w:p>
    <w:p w14:paraId="62BA2F90" w14:textId="48021FC3" w:rsidR="005B0A54" w:rsidRPr="00F918E8" w:rsidRDefault="007D0FBA" w:rsidP="00F918E8">
      <w:pPr>
        <w:spacing w:beforeLines="50" w:before="120" w:afterLines="50" w:after="120"/>
        <w:jc w:val="center"/>
        <w:rPr>
          <w:rFonts w:eastAsia="SimSun"/>
          <w:i/>
          <w:iCs/>
          <w:color w:val="002060"/>
        </w:rPr>
      </w:pPr>
      <w:r w:rsidRPr="00F918E8">
        <w:object w:dxaOrig="5129" w:dyaOrig="4339" w14:anchorId="162FEF75">
          <v:shape id="_x0000_i1131" type="#_x0000_t75" style="width:255pt;height:216.75pt" o:ole="">
            <v:imagedata r:id="rId259" o:title=""/>
          </v:shape>
          <o:OLEObject Type="Embed" ProgID="ChemDraw_x64.Document.6.0" ShapeID="_x0000_i1131" DrawAspect="Content" ObjectID="_1802575511" r:id="rId260"/>
        </w:object>
      </w:r>
    </w:p>
    <w:p w14:paraId="1E4B46AD" w14:textId="47598AA4" w:rsidR="00736571" w:rsidRPr="00F918E8" w:rsidRDefault="00BB2C4C" w:rsidP="00F918E8">
      <w:r w:rsidRPr="00F918E8">
        <w:t xml:space="preserve">The mixture of 4-(benzyloxy)-2-(furan-2-yl)-3-hydroxy-2-methyl-4-oxobutanoic acid (5.50 g, 18.07 mmol) in DCM (550 mL) was added triethylamine (5.49 g, 7.56 mL, 54.22 mmol) and </w:t>
      </w:r>
      <w:proofErr w:type="spellStart"/>
      <w:r w:rsidRPr="00F918E8">
        <w:t>PyBOP</w:t>
      </w:r>
      <w:proofErr w:type="spellEnd"/>
      <w:r w:rsidRPr="00F918E8">
        <w:t xml:space="preserve"> (14.11 g, 27.11 mmol) at 25 °C. The mixture was stirred at 25 °C for 2 hours under N</w:t>
      </w:r>
      <w:r w:rsidRPr="00F918E8">
        <w:rPr>
          <w:vertAlign w:val="subscript"/>
        </w:rPr>
        <w:t>2</w:t>
      </w:r>
      <w:r w:rsidRPr="00F918E8">
        <w:t>. The reaction mixture was diluted with water and extracted with DCM and the combined organic phase was dried over Na</w:t>
      </w:r>
      <w:r w:rsidRPr="00F918E8">
        <w:rPr>
          <w:vertAlign w:val="subscript"/>
        </w:rPr>
        <w:t>2</w:t>
      </w:r>
      <w:r w:rsidRPr="00F918E8">
        <w:t>SO</w:t>
      </w:r>
      <w:r w:rsidRPr="00F918E8">
        <w:rPr>
          <w:vertAlign w:val="subscript"/>
        </w:rPr>
        <w:t>4</w:t>
      </w:r>
      <w:r w:rsidRPr="00F918E8">
        <w:t xml:space="preserve">, then filtered and concentrated under vacuum. The residue was purified by flash (ISCO®; 330 g </w:t>
      </w:r>
      <w:proofErr w:type="spellStart"/>
      <w:r w:rsidRPr="00F918E8">
        <w:t>SepaFlash</w:t>
      </w:r>
      <w:proofErr w:type="spellEnd"/>
      <w:r w:rsidRPr="00F918E8">
        <w:t xml:space="preserve">® Silica Flash Column, Eluent of 0-16% EA / PE) and the eluent was </w:t>
      </w:r>
      <w:r w:rsidRPr="007D0FBA">
        <w:t xml:space="preserve">concentrated under vacuum to give the faster peak as title diastereomers (yellow gum, 1.00 g, 19.3 % yield). </w:t>
      </w:r>
      <w:r w:rsidR="00736571" w:rsidRPr="00F918E8">
        <w:rPr>
          <w:vertAlign w:val="superscript"/>
        </w:rPr>
        <w:t>1</w:t>
      </w:r>
      <w:r w:rsidR="00736571" w:rsidRPr="00F918E8">
        <w:t>H NMR (400 MHz, CDCl</w:t>
      </w:r>
      <w:r w:rsidR="00736571" w:rsidRPr="00F918E8">
        <w:rPr>
          <w:vertAlign w:val="subscript"/>
        </w:rPr>
        <w:t>3</w:t>
      </w:r>
      <w:r w:rsidR="00736571" w:rsidRPr="00F918E8">
        <w:t xml:space="preserve">) δ 7.43 (dd, </w:t>
      </w:r>
      <w:r w:rsidR="00736571" w:rsidRPr="00F918E8">
        <w:rPr>
          <w:i/>
          <w:iCs/>
        </w:rPr>
        <w:t>J</w:t>
      </w:r>
      <w:r w:rsidR="00736571" w:rsidRPr="00F918E8">
        <w:t xml:space="preserve"> = 1.7, 0.8 Hz, 1H), 7.42 – 7.33 (m, 5H), 6.38 (dd, </w:t>
      </w:r>
      <w:r w:rsidR="00736571" w:rsidRPr="00F918E8">
        <w:rPr>
          <w:i/>
          <w:iCs/>
        </w:rPr>
        <w:t>J</w:t>
      </w:r>
      <w:r w:rsidR="00736571" w:rsidRPr="00F918E8">
        <w:t xml:space="preserve"> = 3.4, 1.9 Hz, 1H), 6.32 (dd, </w:t>
      </w:r>
      <w:r w:rsidR="00736571" w:rsidRPr="00F918E8">
        <w:rPr>
          <w:i/>
          <w:iCs/>
        </w:rPr>
        <w:t>J</w:t>
      </w:r>
      <w:r w:rsidR="00736571" w:rsidRPr="00F918E8">
        <w:t xml:space="preserve"> = 3.4, 0.9 Hz, 1H), 5.30 (s, 2H), 5.20 (s, 1H), 1.54 (s, 3H).</w:t>
      </w:r>
    </w:p>
    <w:p w14:paraId="08796DAB" w14:textId="264FF4DE" w:rsidR="00736571" w:rsidRPr="00F918E8" w:rsidRDefault="00BB2C4C" w:rsidP="00F918E8">
      <w:r w:rsidRPr="007D0FBA">
        <w:t>the structure was confirmed by 2D NMR(NOESY)</w:t>
      </w:r>
      <w:r w:rsidRPr="00F918E8">
        <w:t xml:space="preserve">. The </w:t>
      </w:r>
      <w:r w:rsidRPr="00F918E8">
        <w:rPr>
          <w:lang w:eastAsia="zh-CN"/>
        </w:rPr>
        <w:t>other</w:t>
      </w:r>
      <w:r w:rsidRPr="00F918E8">
        <w:t xml:space="preserve"> </w:t>
      </w:r>
      <w:r w:rsidRPr="00F918E8">
        <w:rPr>
          <w:lang w:eastAsia="zh-CN"/>
        </w:rPr>
        <w:t>diastereomers</w:t>
      </w:r>
      <w:r w:rsidRPr="00F918E8">
        <w:t xml:space="preserve"> were obtained </w:t>
      </w:r>
      <w:r w:rsidRPr="00F918E8">
        <w:rPr>
          <w:lang w:eastAsia="zh-CN"/>
        </w:rPr>
        <w:t>as</w:t>
      </w:r>
      <w:r w:rsidRPr="00F918E8">
        <w:t xml:space="preserve"> </w:t>
      </w:r>
      <w:r w:rsidRPr="00F918E8">
        <w:rPr>
          <w:lang w:eastAsia="zh-CN"/>
        </w:rPr>
        <w:t>slower</w:t>
      </w:r>
      <w:r w:rsidRPr="00F918E8">
        <w:t xml:space="preserve"> </w:t>
      </w:r>
      <w:r w:rsidRPr="00F918E8">
        <w:rPr>
          <w:lang w:eastAsia="zh-CN"/>
        </w:rPr>
        <w:t>peak</w:t>
      </w:r>
      <w:r w:rsidRPr="00F918E8">
        <w:t xml:space="preserve"> (</w:t>
      </w:r>
      <w:r w:rsidRPr="00F918E8">
        <w:rPr>
          <w:lang w:eastAsia="zh-CN"/>
        </w:rPr>
        <w:t>yellow</w:t>
      </w:r>
      <w:r w:rsidRPr="00F918E8">
        <w:t xml:space="preserve"> </w:t>
      </w:r>
      <w:r w:rsidRPr="00F918E8">
        <w:rPr>
          <w:lang w:eastAsia="zh-CN"/>
        </w:rPr>
        <w:t>solid</w:t>
      </w:r>
      <w:r w:rsidRPr="00F918E8">
        <w:t xml:space="preserve">, 1.8 g, 34 % yield). </w:t>
      </w:r>
      <w:r w:rsidR="00736571" w:rsidRPr="00F918E8">
        <w:rPr>
          <w:vertAlign w:val="superscript"/>
        </w:rPr>
        <w:t>1</w:t>
      </w:r>
      <w:r w:rsidR="00736571" w:rsidRPr="00F918E8">
        <w:t>H NMR (400 MHz, CDCl</w:t>
      </w:r>
      <w:r w:rsidR="00736571" w:rsidRPr="00F918E8">
        <w:rPr>
          <w:vertAlign w:val="subscript"/>
        </w:rPr>
        <w:t>3</w:t>
      </w:r>
      <w:r w:rsidR="00736571" w:rsidRPr="00F918E8">
        <w:t xml:space="preserve">) δ 7.38 – 7.31 (m, 3H), 7.25 – 7.20 (m, 2H), 7.19 (dd, </w:t>
      </w:r>
      <w:r w:rsidR="00736571" w:rsidRPr="00F918E8">
        <w:rPr>
          <w:i/>
          <w:iCs/>
        </w:rPr>
        <w:t>J</w:t>
      </w:r>
      <w:r w:rsidR="00736571" w:rsidRPr="00F918E8">
        <w:t xml:space="preserve"> = 1.9, 0.8 Hz, 1H), 6.31 (dd, </w:t>
      </w:r>
      <w:r w:rsidR="00736571" w:rsidRPr="00F918E8">
        <w:rPr>
          <w:i/>
          <w:iCs/>
        </w:rPr>
        <w:t>J</w:t>
      </w:r>
      <w:r w:rsidR="00736571" w:rsidRPr="00F918E8">
        <w:t xml:space="preserve"> = 3.4, 0.8 Hz, 1H), 6.27 (dd, </w:t>
      </w:r>
      <w:r w:rsidR="00736571" w:rsidRPr="00F918E8">
        <w:rPr>
          <w:i/>
          <w:iCs/>
        </w:rPr>
        <w:t>J</w:t>
      </w:r>
      <w:r w:rsidR="00736571" w:rsidRPr="00F918E8">
        <w:t xml:space="preserve"> = 3.4, 1.8 Hz, 1H), 5.05 (d, </w:t>
      </w:r>
      <w:r w:rsidR="00736571" w:rsidRPr="00F918E8">
        <w:rPr>
          <w:i/>
          <w:iCs/>
        </w:rPr>
        <w:t>J</w:t>
      </w:r>
      <w:r w:rsidR="00736571" w:rsidRPr="00F918E8">
        <w:t xml:space="preserve"> = 12.0 Hz, 1H), 4.95 (d, </w:t>
      </w:r>
      <w:r w:rsidR="00736571" w:rsidRPr="00F918E8">
        <w:rPr>
          <w:i/>
          <w:iCs/>
        </w:rPr>
        <w:t>J</w:t>
      </w:r>
      <w:r w:rsidR="00736571" w:rsidRPr="00F918E8">
        <w:t xml:space="preserve"> = 12.0 Hz, 1H), 4.89 (s, 1H), 1.93 (s, 3H).</w:t>
      </w:r>
    </w:p>
    <w:p w14:paraId="76CA1FA9" w14:textId="3570F7EA" w:rsidR="00081D3B" w:rsidRPr="00F918E8" w:rsidRDefault="00BB2C4C" w:rsidP="00F918E8">
      <w:r w:rsidRPr="00F918E8">
        <w:rPr>
          <w:highlight w:val="green"/>
        </w:rPr>
        <w:t>the structure was confirmed by 2D NMR(NOESY)</w:t>
      </w:r>
      <w:r w:rsidRPr="00F918E8">
        <w:t xml:space="preserve">. </w:t>
      </w:r>
    </w:p>
    <w:p w14:paraId="0BC07F79" w14:textId="288A5AC6" w:rsidR="00CC5F03" w:rsidRPr="00F918E8" w:rsidRDefault="0012614E" w:rsidP="00F918E8">
      <w:r w:rsidRPr="00F918E8">
        <w:object w:dxaOrig="5229" w:dyaOrig="5380" w14:anchorId="71EF19F7">
          <v:shape id="_x0000_i1132" type="#_x0000_t75" style="width:262.5pt;height:270pt" o:ole="">
            <v:imagedata r:id="rId261" o:title=""/>
          </v:shape>
          <o:OLEObject Type="Embed" ProgID="ChemDraw_x64.Document.6.0" ShapeID="_x0000_i1132" DrawAspect="Content" ObjectID="_1802575512" r:id="rId262"/>
        </w:object>
      </w:r>
    </w:p>
    <w:p w14:paraId="0482AC1A" w14:textId="45077A09" w:rsidR="00BB2C4C" w:rsidRPr="00F918E8" w:rsidRDefault="00BB2C4C" w:rsidP="00F918E8">
      <w:r w:rsidRPr="00F918E8">
        <w:t>The desired diastereomer</w:t>
      </w:r>
      <w:r w:rsidR="00CC5F03" w:rsidRPr="00F918E8">
        <w:t>ic mixture</w:t>
      </w:r>
      <w:r w:rsidRPr="00F918E8">
        <w:t xml:space="preserve"> (510 mg, 1.78 mmol) was separated preparative chiral SFC (column: Daicel </w:t>
      </w:r>
      <w:proofErr w:type="spellStart"/>
      <w:r w:rsidRPr="00F918E8">
        <w:t>Chiralpak</w:t>
      </w:r>
      <w:proofErr w:type="spellEnd"/>
      <w:r w:rsidRPr="00F918E8">
        <w:t xml:space="preserve"> IC 10 µm; 250 x 50 mm; flow rate: 150 g/min; column temperature: 35°C; back pressure: 80 bars; mobile phase: 17% IPA in Supercritical CO</w:t>
      </w:r>
      <w:r w:rsidRPr="00F918E8">
        <w:rPr>
          <w:vertAlign w:val="subscript"/>
        </w:rPr>
        <w:t>2</w:t>
      </w:r>
      <w:r w:rsidRPr="00F918E8">
        <w:t xml:space="preserve">) and the eluent was concentrated under vacuum under 35 °C to give to give the title as the second eluting peak (yellow gum, 240 mg, 47.1%yield). </w:t>
      </w:r>
      <w:r w:rsidR="007F0E59" w:rsidRPr="00F918E8">
        <w:t>[α]</w:t>
      </w:r>
      <w:r w:rsidR="007F0E59" w:rsidRPr="00F918E8">
        <w:rPr>
          <w:vertAlign w:val="subscript"/>
        </w:rPr>
        <w:t>D</w:t>
      </w:r>
      <w:r w:rsidR="007F0E59" w:rsidRPr="00F918E8">
        <w:rPr>
          <w:vertAlign w:val="superscript"/>
        </w:rPr>
        <w:t>25</w:t>
      </w:r>
      <w:r w:rsidR="007F0E59" w:rsidRPr="00F918E8">
        <w:t xml:space="preserve"> = +166° C = 0.3218, acetone.</w:t>
      </w:r>
      <w:r w:rsidR="007F0E59" w:rsidRPr="00F918E8">
        <w:rPr>
          <w:rFonts w:eastAsia="Times New Roman"/>
        </w:rPr>
        <w:t xml:space="preserve"> </w:t>
      </w:r>
      <w:r w:rsidRPr="00F918E8">
        <w:rPr>
          <w:rFonts w:eastAsia="Times New Roman"/>
        </w:rPr>
        <w:t>Rt (</w:t>
      </w:r>
      <w:r w:rsidRPr="00963F92">
        <w:rPr>
          <w:rFonts w:eastAsia="Times New Roman"/>
          <w:lang w:val="en-GB" w:eastAsia="en-GB"/>
        </w:rPr>
        <w:t>SFC</w:t>
      </w:r>
      <w:r w:rsidRPr="00963F92">
        <w:rPr>
          <w:lang w:val="en-GB"/>
        </w:rPr>
        <w:t>-5</w:t>
      </w:r>
      <w:r w:rsidRPr="00F918E8">
        <w:t xml:space="preserve">): 1.193 min, </w:t>
      </w:r>
      <w:proofErr w:type="spellStart"/>
      <w:r w:rsidRPr="00F918E8">
        <w:t>ee</w:t>
      </w:r>
      <w:proofErr w:type="spellEnd"/>
      <w:r w:rsidRPr="00F918E8">
        <w:t xml:space="preserve">: 98.9%; </w:t>
      </w:r>
      <w:r w:rsidR="00736571" w:rsidRPr="00F918E8">
        <w:rPr>
          <w:vertAlign w:val="superscript"/>
        </w:rPr>
        <w:t>1</w:t>
      </w:r>
      <w:r w:rsidR="00736571" w:rsidRPr="00F918E8">
        <w:t>H NMR (400 MHz, CDCl</w:t>
      </w:r>
      <w:r w:rsidR="00736571" w:rsidRPr="00F918E8">
        <w:rPr>
          <w:vertAlign w:val="subscript"/>
        </w:rPr>
        <w:t>3</w:t>
      </w:r>
      <w:r w:rsidR="00736571" w:rsidRPr="00F918E8">
        <w:t xml:space="preserve">) δ 7.43 (d, </w:t>
      </w:r>
      <w:r w:rsidR="00736571" w:rsidRPr="00F918E8">
        <w:rPr>
          <w:i/>
          <w:iCs/>
        </w:rPr>
        <w:t>J</w:t>
      </w:r>
      <w:r w:rsidR="00736571" w:rsidRPr="00F918E8">
        <w:t xml:space="preserve"> = 1.9 Hz, 1H), 7.42 – 7.34 (m, 5H), 6.38 (dd, </w:t>
      </w:r>
      <w:r w:rsidR="00736571" w:rsidRPr="00F918E8">
        <w:rPr>
          <w:i/>
          <w:iCs/>
        </w:rPr>
        <w:t>J</w:t>
      </w:r>
      <w:r w:rsidR="00736571" w:rsidRPr="00F918E8">
        <w:t xml:space="preserve"> = 3.4, 1.9 Hz, 1H), 6.32 (d, </w:t>
      </w:r>
      <w:r w:rsidR="00736571" w:rsidRPr="00F918E8">
        <w:rPr>
          <w:i/>
          <w:iCs/>
        </w:rPr>
        <w:t>J</w:t>
      </w:r>
      <w:r w:rsidR="00736571" w:rsidRPr="00F918E8">
        <w:t xml:space="preserve"> = 3.3 Hz, 1H), 5.30 (s, 2H), 5.20 (s, 1H), 1.54 (s, 3H).</w:t>
      </w:r>
      <w:r w:rsidRPr="00F918E8">
        <w:t xml:space="preserve">The other isomer was obtained as the first eluting peak (yellow gum, 230 mg, 45.1%yield). </w:t>
      </w:r>
      <w:r w:rsidR="00D72B54" w:rsidRPr="00F918E8">
        <w:t>[α]</w:t>
      </w:r>
      <w:r w:rsidR="00D72B54" w:rsidRPr="00F918E8">
        <w:rPr>
          <w:vertAlign w:val="subscript"/>
        </w:rPr>
        <w:t>D</w:t>
      </w:r>
      <w:r w:rsidR="00D72B54" w:rsidRPr="00F918E8">
        <w:rPr>
          <w:vertAlign w:val="superscript"/>
        </w:rPr>
        <w:t>25</w:t>
      </w:r>
      <w:r w:rsidR="00D72B54" w:rsidRPr="00F918E8">
        <w:t xml:space="preserve"> = -180°</w:t>
      </w:r>
      <w:r w:rsidR="007F0E59" w:rsidRPr="00F918E8">
        <w:t xml:space="preserve"> C = 0.2676, acetone</w:t>
      </w:r>
      <w:r w:rsidR="00D72B54" w:rsidRPr="00F918E8">
        <w:t xml:space="preserve">. </w:t>
      </w:r>
      <w:r w:rsidRPr="00F918E8">
        <w:rPr>
          <w:rFonts w:eastAsia="Times New Roman"/>
        </w:rPr>
        <w:t>Rt (</w:t>
      </w:r>
      <w:r w:rsidRPr="00963F92">
        <w:rPr>
          <w:rFonts w:eastAsia="Times New Roman"/>
          <w:lang w:val="en-GB" w:eastAsia="en-GB"/>
        </w:rPr>
        <w:t>SFC</w:t>
      </w:r>
      <w:r w:rsidRPr="00963F92">
        <w:rPr>
          <w:lang w:val="en-GB"/>
        </w:rPr>
        <w:t>-5</w:t>
      </w:r>
      <w:r w:rsidRPr="00F918E8">
        <w:t xml:space="preserve">): 1.044 min, </w:t>
      </w:r>
      <w:proofErr w:type="spellStart"/>
      <w:r w:rsidRPr="00F918E8">
        <w:t>ee</w:t>
      </w:r>
      <w:proofErr w:type="spellEnd"/>
      <w:r w:rsidRPr="00F918E8">
        <w:t xml:space="preserve">: 98.9%; </w:t>
      </w:r>
      <w:r w:rsidR="0004068E" w:rsidRPr="00F918E8">
        <w:rPr>
          <w:vertAlign w:val="superscript"/>
        </w:rPr>
        <w:t>1</w:t>
      </w:r>
      <w:r w:rsidR="0004068E" w:rsidRPr="00F918E8">
        <w:t>H NMR (400 MHz, CDCl</w:t>
      </w:r>
      <w:r w:rsidR="0004068E" w:rsidRPr="00F918E8">
        <w:rPr>
          <w:vertAlign w:val="subscript"/>
        </w:rPr>
        <w:t>3</w:t>
      </w:r>
      <w:r w:rsidR="0004068E" w:rsidRPr="00F918E8">
        <w:t xml:space="preserve">) δ 7.43 (d, </w:t>
      </w:r>
      <w:r w:rsidR="0004068E" w:rsidRPr="00F918E8">
        <w:rPr>
          <w:i/>
          <w:iCs/>
        </w:rPr>
        <w:t>J</w:t>
      </w:r>
      <w:r w:rsidR="0004068E" w:rsidRPr="00F918E8">
        <w:t xml:space="preserve"> = 1.8 Hz, 1H), 7.41 – 7.34 (m, 5H), 6.38 (dd, </w:t>
      </w:r>
      <w:r w:rsidR="0004068E" w:rsidRPr="00F918E8">
        <w:rPr>
          <w:i/>
          <w:iCs/>
        </w:rPr>
        <w:t>J</w:t>
      </w:r>
      <w:r w:rsidR="0004068E" w:rsidRPr="00F918E8">
        <w:t xml:space="preserve"> = 3.4, 1.9 Hz, 1H), 6.32 (d, </w:t>
      </w:r>
      <w:r w:rsidR="0004068E" w:rsidRPr="00F918E8">
        <w:rPr>
          <w:i/>
          <w:iCs/>
        </w:rPr>
        <w:t>J</w:t>
      </w:r>
      <w:r w:rsidR="0004068E" w:rsidRPr="00F918E8">
        <w:t xml:space="preserve"> = 3.4 Hz, 1H), 5.30 (s, 2H), 5.20 (s, 1H), 1.54 (s, 3H).</w:t>
      </w:r>
    </w:p>
    <w:p w14:paraId="1AC78395" w14:textId="77777777" w:rsidR="0004068E" w:rsidRPr="00F918E8" w:rsidRDefault="0004068E" w:rsidP="00F918E8"/>
    <w:p w14:paraId="24110C75" w14:textId="5C6737C5" w:rsidR="00BB2C4C" w:rsidRPr="00F918E8" w:rsidRDefault="00016BFD" w:rsidP="00F918E8">
      <w:pPr>
        <w:rPr>
          <w:color w:val="000000" w:themeColor="text1"/>
        </w:rPr>
      </w:pPr>
      <w:r w:rsidRPr="00F918E8">
        <w:rPr>
          <w:color w:val="000000" w:themeColor="text1"/>
          <w:vertAlign w:val="superscript"/>
        </w:rPr>
        <w:t>1</w:t>
      </w:r>
      <w:r w:rsidRPr="00F918E8">
        <w:rPr>
          <w:color w:val="000000" w:themeColor="text1"/>
        </w:rPr>
        <w:t>H NMR (400 MHz, CDCl</w:t>
      </w:r>
      <w:r w:rsidRPr="00F918E8">
        <w:rPr>
          <w:color w:val="000000" w:themeColor="text1"/>
          <w:vertAlign w:val="subscript"/>
        </w:rPr>
        <w:t>3</w:t>
      </w:r>
      <w:r w:rsidRPr="00F918E8">
        <w:rPr>
          <w:color w:val="000000" w:themeColor="text1"/>
        </w:rPr>
        <w:t xml:space="preserve">) δ 7.38 – 7.30 (m, 3H), 7.25 – 7.20 (m, 2H), 7.18 (dd, </w:t>
      </w:r>
      <w:r w:rsidRPr="00F918E8">
        <w:rPr>
          <w:i/>
          <w:iCs/>
          <w:color w:val="000000" w:themeColor="text1"/>
        </w:rPr>
        <w:t>J</w:t>
      </w:r>
      <w:r w:rsidRPr="00F918E8">
        <w:rPr>
          <w:color w:val="000000" w:themeColor="text1"/>
        </w:rPr>
        <w:t xml:space="preserve"> = 1.9, 0.8 Hz, 1H), 6.31 (dd, </w:t>
      </w:r>
      <w:r w:rsidRPr="00F918E8">
        <w:rPr>
          <w:i/>
          <w:iCs/>
          <w:color w:val="000000" w:themeColor="text1"/>
        </w:rPr>
        <w:t>J</w:t>
      </w:r>
      <w:r w:rsidRPr="00F918E8">
        <w:rPr>
          <w:color w:val="000000" w:themeColor="text1"/>
        </w:rPr>
        <w:t xml:space="preserve"> = 3.4, 0.8 Hz, 1H), 6.27 (dd, </w:t>
      </w:r>
      <w:r w:rsidRPr="00F918E8">
        <w:rPr>
          <w:i/>
          <w:iCs/>
          <w:color w:val="000000" w:themeColor="text1"/>
        </w:rPr>
        <w:t>J</w:t>
      </w:r>
      <w:r w:rsidRPr="00F918E8">
        <w:rPr>
          <w:color w:val="000000" w:themeColor="text1"/>
        </w:rPr>
        <w:t xml:space="preserve"> = 3.4, 1.9 Hz, 1H), 5.05 (d, </w:t>
      </w:r>
      <w:r w:rsidRPr="00F918E8">
        <w:rPr>
          <w:i/>
          <w:iCs/>
          <w:color w:val="000000" w:themeColor="text1"/>
        </w:rPr>
        <w:t>J</w:t>
      </w:r>
      <w:r w:rsidRPr="00F918E8">
        <w:rPr>
          <w:color w:val="000000" w:themeColor="text1"/>
        </w:rPr>
        <w:t xml:space="preserve"> = 12.0 Hz, 1H), 4.95 (d, </w:t>
      </w:r>
      <w:r w:rsidRPr="00F918E8">
        <w:rPr>
          <w:i/>
          <w:iCs/>
          <w:color w:val="000000" w:themeColor="text1"/>
        </w:rPr>
        <w:t>J</w:t>
      </w:r>
      <w:r w:rsidRPr="00F918E8">
        <w:rPr>
          <w:color w:val="000000" w:themeColor="text1"/>
        </w:rPr>
        <w:t xml:space="preserve"> = 12.0 Hz, 1H), 4.89 (s, 1H), 1.93 (s, 3H).</w:t>
      </w:r>
    </w:p>
    <w:p w14:paraId="387EFCFA" w14:textId="48EE9F2C" w:rsidR="0004068E" w:rsidRPr="00F918E8" w:rsidRDefault="0004068E" w:rsidP="00F918E8">
      <w:pPr>
        <w:rPr>
          <w:color w:val="000000" w:themeColor="text1"/>
        </w:rPr>
      </w:pPr>
      <w:r w:rsidRPr="00F918E8">
        <w:rPr>
          <w:color w:val="000000" w:themeColor="text1"/>
          <w:vertAlign w:val="superscript"/>
        </w:rPr>
        <w:t>1</w:t>
      </w:r>
      <w:r w:rsidRPr="00F918E8">
        <w:rPr>
          <w:color w:val="000000" w:themeColor="text1"/>
        </w:rPr>
        <w:t>H NMR (400 MHz, CDCl</w:t>
      </w:r>
      <w:r w:rsidRPr="00F918E8">
        <w:rPr>
          <w:color w:val="000000" w:themeColor="text1"/>
          <w:vertAlign w:val="subscript"/>
        </w:rPr>
        <w:t>3</w:t>
      </w:r>
      <w:r w:rsidRPr="00F918E8">
        <w:rPr>
          <w:color w:val="000000" w:themeColor="text1"/>
        </w:rPr>
        <w:t xml:space="preserve">) δ 7.43 (d, </w:t>
      </w:r>
      <w:r w:rsidRPr="00F918E8">
        <w:rPr>
          <w:i/>
          <w:iCs/>
          <w:color w:val="000000" w:themeColor="text1"/>
        </w:rPr>
        <w:t>J</w:t>
      </w:r>
      <w:r w:rsidRPr="00F918E8">
        <w:rPr>
          <w:color w:val="000000" w:themeColor="text1"/>
        </w:rPr>
        <w:t xml:space="preserve"> = 1.8 Hz, 1H), 7.42 – 7.33 (m, 5H), 6.41 – 6.36 (m, 1H), 6.32 (d, </w:t>
      </w:r>
      <w:r w:rsidRPr="00F918E8">
        <w:rPr>
          <w:i/>
          <w:iCs/>
          <w:color w:val="000000" w:themeColor="text1"/>
        </w:rPr>
        <w:t>J</w:t>
      </w:r>
      <w:r w:rsidRPr="00F918E8">
        <w:rPr>
          <w:color w:val="000000" w:themeColor="text1"/>
        </w:rPr>
        <w:t xml:space="preserve"> = 3.4 Hz, 1H), 5.30 (s, 2H), 5.20 (s, 1H), 1.54 (s, 3H).</w:t>
      </w:r>
    </w:p>
    <w:p w14:paraId="6FCB4CB0" w14:textId="77777777" w:rsidR="00904AD1" w:rsidRPr="00F918E8" w:rsidRDefault="00904AD1" w:rsidP="00F918E8">
      <w:pPr>
        <w:rPr>
          <w:rFonts w:eastAsia="SimSun"/>
          <w:color w:val="000000" w:themeColor="text1"/>
        </w:rPr>
      </w:pPr>
    </w:p>
    <w:p w14:paraId="3CAF9D4C" w14:textId="77777777" w:rsidR="00BB2C4C" w:rsidRPr="00F918E8" w:rsidRDefault="00BB2C4C" w:rsidP="00F918E8">
      <w:pPr>
        <w:pStyle w:val="NoSpacing"/>
      </w:pPr>
      <w:r w:rsidRPr="00F918E8">
        <w:t>(2R,3S)-3-methyl-4-oxo-3-(tetrahydrofuran-2-</w:t>
      </w:r>
      <w:proofErr w:type="gramStart"/>
      <w:r w:rsidRPr="00F918E8">
        <w:t>yl)oxetane</w:t>
      </w:r>
      <w:proofErr w:type="gramEnd"/>
      <w:r w:rsidRPr="00F918E8">
        <w:t xml:space="preserve">-2-carboxylic acid </w:t>
      </w:r>
    </w:p>
    <w:p w14:paraId="3CBA8F72" w14:textId="48445745" w:rsidR="00762ACD" w:rsidRPr="00F918E8" w:rsidRDefault="008456FF" w:rsidP="00F918E8">
      <w:pPr>
        <w:spacing w:beforeLines="50" w:before="120" w:afterLines="50" w:after="120"/>
        <w:jc w:val="center"/>
        <w:rPr>
          <w:rFonts w:eastAsia="SimSun"/>
          <w:color w:val="002060"/>
        </w:rPr>
      </w:pPr>
      <w:r w:rsidRPr="00F918E8">
        <w:object w:dxaOrig="5188" w:dyaOrig="2066" w14:anchorId="5F1E4208">
          <v:shape id="_x0000_i1133" type="#_x0000_t75" style="width:258pt;height:102.75pt" o:ole="">
            <v:imagedata r:id="rId263" o:title=""/>
          </v:shape>
          <o:OLEObject Type="Embed" ProgID="ChemDraw_x64.Document.6.0" ShapeID="_x0000_i1133" DrawAspect="Content" ObjectID="_1802575513" r:id="rId264"/>
        </w:object>
      </w:r>
    </w:p>
    <w:p w14:paraId="383246AD" w14:textId="5BE3FF6D" w:rsidR="00BB2C4C" w:rsidRPr="00F918E8" w:rsidRDefault="00BB2C4C" w:rsidP="00F918E8">
      <w:r w:rsidRPr="00F918E8">
        <w:rPr>
          <w:iCs/>
        </w:rPr>
        <w:t xml:space="preserve">The solution of </w:t>
      </w:r>
      <w:r w:rsidRPr="00F918E8">
        <w:t xml:space="preserve">benzyl (2R,3R)-3-(furan-2-yl)-3-methyl-4-oxooxetane-2-carboxylate (140 mg, 0.49 mmol) in </w:t>
      </w:r>
      <w:proofErr w:type="spellStart"/>
      <w:r w:rsidRPr="00F918E8">
        <w:rPr>
          <w:i/>
          <w:iCs/>
        </w:rPr>
        <w:t>i</w:t>
      </w:r>
      <w:r w:rsidRPr="00F918E8">
        <w:t>-PrOH</w:t>
      </w:r>
      <w:proofErr w:type="spellEnd"/>
      <w:r w:rsidRPr="00F918E8">
        <w:t xml:space="preserve"> (2 mL)</w:t>
      </w:r>
      <w:r w:rsidRPr="00F918E8">
        <w:rPr>
          <w:iCs/>
        </w:rPr>
        <w:t xml:space="preserve"> was added</w:t>
      </w:r>
      <w:r w:rsidRPr="00F918E8">
        <w:t xml:space="preserve"> Pd/C (30 mg, 10% </w:t>
      </w:r>
      <w:proofErr w:type="spellStart"/>
      <w:r w:rsidRPr="00F918E8">
        <w:t>Wt</w:t>
      </w:r>
      <w:proofErr w:type="spellEnd"/>
      <w:r w:rsidRPr="00F918E8">
        <w:t xml:space="preserve">, 28 </w:t>
      </w:r>
      <w:proofErr w:type="spellStart"/>
      <w:r w:rsidRPr="00F918E8">
        <w:t>μmol</w:t>
      </w:r>
      <w:proofErr w:type="spellEnd"/>
      <w:r w:rsidRPr="00F918E8">
        <w:t>)</w:t>
      </w:r>
      <w:r w:rsidRPr="00F918E8">
        <w:rPr>
          <w:iCs/>
        </w:rPr>
        <w:t xml:space="preserve"> under N</w:t>
      </w:r>
      <w:r w:rsidRPr="00F918E8">
        <w:rPr>
          <w:iCs/>
          <w:vertAlign w:val="subscript"/>
        </w:rPr>
        <w:t>2</w:t>
      </w:r>
      <w:r w:rsidRPr="00F918E8">
        <w:rPr>
          <w:iCs/>
        </w:rPr>
        <w:t>. The suspension was degassed under vacuum and purged with H</w:t>
      </w:r>
      <w:r w:rsidRPr="00F918E8">
        <w:rPr>
          <w:iCs/>
          <w:vertAlign w:val="subscript"/>
        </w:rPr>
        <w:t>2</w:t>
      </w:r>
      <w:r w:rsidRPr="00F918E8">
        <w:rPr>
          <w:iCs/>
        </w:rPr>
        <w:t xml:space="preserve"> three times and then</w:t>
      </w:r>
      <w:r w:rsidRPr="00F918E8">
        <w:t xml:space="preserve"> stirred at 25°C for 12 hours under H</w:t>
      </w:r>
      <w:r w:rsidRPr="00F918E8">
        <w:rPr>
          <w:vertAlign w:val="subscript"/>
        </w:rPr>
        <w:t>2</w:t>
      </w:r>
      <w:r w:rsidRPr="00F918E8">
        <w:t xml:space="preserve"> (50 psi)</w:t>
      </w:r>
      <w:r w:rsidRPr="00F918E8">
        <w:rPr>
          <w:iCs/>
        </w:rPr>
        <w:t xml:space="preserve">. The reaction suspension was filtered, </w:t>
      </w:r>
      <w:r w:rsidRPr="00F918E8">
        <w:rPr>
          <w:iCs/>
          <w:lang w:eastAsia="zh-CN"/>
        </w:rPr>
        <w:t>the</w:t>
      </w:r>
      <w:r w:rsidRPr="00F918E8">
        <w:rPr>
          <w:iCs/>
        </w:rPr>
        <w:t xml:space="preserve"> </w:t>
      </w:r>
      <w:r w:rsidRPr="00F918E8">
        <w:rPr>
          <w:iCs/>
          <w:lang w:eastAsia="zh-CN"/>
        </w:rPr>
        <w:t>filter</w:t>
      </w:r>
      <w:r w:rsidRPr="00F918E8">
        <w:rPr>
          <w:iCs/>
        </w:rPr>
        <w:t xml:space="preserve"> </w:t>
      </w:r>
      <w:r w:rsidRPr="00F918E8">
        <w:rPr>
          <w:iCs/>
          <w:lang w:eastAsia="zh-CN"/>
        </w:rPr>
        <w:t>cake</w:t>
      </w:r>
      <w:r w:rsidRPr="00F918E8">
        <w:rPr>
          <w:iCs/>
        </w:rPr>
        <w:t xml:space="preserve"> </w:t>
      </w:r>
      <w:r w:rsidRPr="00F918E8">
        <w:rPr>
          <w:iCs/>
          <w:lang w:eastAsia="zh-CN"/>
        </w:rPr>
        <w:t>was</w:t>
      </w:r>
      <w:r w:rsidRPr="00F918E8">
        <w:rPr>
          <w:iCs/>
        </w:rPr>
        <w:t xml:space="preserve"> washed with </w:t>
      </w:r>
      <w:proofErr w:type="gramStart"/>
      <w:r w:rsidRPr="00F918E8">
        <w:rPr>
          <w:iCs/>
        </w:rPr>
        <w:t>THF</w:t>
      </w:r>
      <w:proofErr w:type="gramEnd"/>
      <w:r w:rsidRPr="00F918E8">
        <w:rPr>
          <w:iCs/>
        </w:rPr>
        <w:t xml:space="preserve"> and the filtrate was concentrated under vacuum give the title compound as colorless gum</w:t>
      </w:r>
      <w:r w:rsidRPr="00F918E8">
        <w:t xml:space="preserve"> (70 mg, 71.5%yield). </w:t>
      </w:r>
    </w:p>
    <w:p w14:paraId="7BCE1B0F" w14:textId="4276D47C" w:rsidR="00BB2C4C" w:rsidRPr="00F918E8" w:rsidRDefault="00EF0884" w:rsidP="00F918E8">
      <w:r w:rsidRPr="00F918E8">
        <w:rPr>
          <w:vertAlign w:val="superscript"/>
        </w:rPr>
        <w:t>1</w:t>
      </w:r>
      <w:r w:rsidRPr="00F918E8">
        <w:t>H NMR (400 MHz, CDCl</w:t>
      </w:r>
      <w:r w:rsidRPr="00F918E8">
        <w:rPr>
          <w:vertAlign w:val="subscript"/>
        </w:rPr>
        <w:t>3</w:t>
      </w:r>
      <w:r w:rsidRPr="00F918E8">
        <w:t>) δ 5.20 (s, 1H), 4.02 – 3.96 (m, 1H), 3.95 – 3.80 (m, 2H), 2.10 – 2.02 (m, 4H), 1.36 (s,3H).</w:t>
      </w:r>
    </w:p>
    <w:p w14:paraId="3E59CA93" w14:textId="77777777" w:rsidR="00BF186F" w:rsidRPr="00F918E8" w:rsidRDefault="00BB2C4C" w:rsidP="00F918E8">
      <w:pPr>
        <w:pStyle w:val="NoSpacing"/>
        <w:rPr>
          <w:iCs/>
        </w:rPr>
      </w:pPr>
      <w:r w:rsidRPr="00F918E8">
        <w:rPr>
          <w:iCs/>
        </w:rPr>
        <w:t>(3S,4R)-4-((1R,5S)-3-(7-(8-ethynyl-7-fluoro-3-hydroxynaphthalen-1-yl)-8-fluoro-2-(((2R,7aS)-2-fluorotetrahydro-1H-pyrrolizin-7a(5H)-yl)methoxy)pyrido[4,3-d]pyrimidin-4-yl)-3,8-diazabicyclo[3.2.1]octane-8-carbonyl)-3-methyl-3-((R)-tetrahydrofuran-2-yl)oxetan-2-one</w:t>
      </w:r>
    </w:p>
    <w:p w14:paraId="250083D1" w14:textId="77777777" w:rsidR="00BF186F" w:rsidRPr="00F918E8" w:rsidRDefault="00BB2C4C" w:rsidP="00F918E8">
      <w:pPr>
        <w:pStyle w:val="NoSpacing"/>
        <w:rPr>
          <w:iCs/>
        </w:rPr>
      </w:pPr>
      <w:r w:rsidRPr="00F918E8">
        <w:rPr>
          <w:i w:val="0"/>
        </w:rPr>
        <w:t>and</w:t>
      </w:r>
    </w:p>
    <w:p w14:paraId="2CF101D7" w14:textId="17A16085" w:rsidR="00BB2C4C" w:rsidRPr="00F918E8" w:rsidRDefault="00BB2C4C" w:rsidP="00F918E8">
      <w:pPr>
        <w:pStyle w:val="NoSpacing"/>
        <w:rPr>
          <w:iCs/>
        </w:rPr>
      </w:pPr>
      <w:r w:rsidRPr="00F918E8">
        <w:rPr>
          <w:iCs/>
        </w:rPr>
        <w:t>(3S,4R)-4-((1R,5S)-3-(7-(8-ethynyl-7-fluoro-3-hydroxynaphthalen-1-yl)-8-fluoro-2-(((2R,7aS)-2-fluorotetrahydro-1H-pyrrolizin-7a(5H)-yl)methoxy)pyrido[4,3-d]pyrimidin-4-yl)-3,8-diazabicyclo[3.2.1]octane-8-carbonyl)-3-methyl-3-((S)-tetrahydrofuran-2-yl)oxetan-2-one</w:t>
      </w:r>
    </w:p>
    <w:p w14:paraId="4C168869" w14:textId="7B2ABCCE" w:rsidR="00D51918" w:rsidRPr="00F918E8" w:rsidRDefault="00C545FC" w:rsidP="00F918E8">
      <w:pPr>
        <w:spacing w:beforeLines="50" w:before="120" w:afterLines="50" w:after="120"/>
        <w:rPr>
          <w:rFonts w:eastAsia="SimSun"/>
          <w:color w:val="002060"/>
        </w:rPr>
      </w:pPr>
      <w:r w:rsidRPr="00F918E8">
        <w:object w:dxaOrig="10367" w:dyaOrig="7728" w14:anchorId="61C833DC">
          <v:shape id="_x0000_i1134" type="#_x0000_t75" style="width:468pt;height:348.75pt" o:ole="">
            <v:imagedata r:id="rId265" o:title=""/>
          </v:shape>
          <o:OLEObject Type="Embed" ProgID="ChemDraw_x64.Document.6.0" ShapeID="_x0000_i1134" DrawAspect="Content" ObjectID="_1802575514" r:id="rId266"/>
        </w:object>
      </w:r>
    </w:p>
    <w:p w14:paraId="1116D26E" w14:textId="1A68A8F1" w:rsidR="00A734BC" w:rsidRPr="00F918E8" w:rsidRDefault="00BB2C4C" w:rsidP="00F918E8">
      <w:pPr>
        <w:rPr>
          <w:iCs/>
        </w:rPr>
      </w:pPr>
      <w:r w:rsidRPr="00F918E8">
        <w:t>To the mixture of (2R,3S)-3-methyl-4-oxo-3-(tetrahydrofuran-2-yl)oxetane-2-carboxylic acid (70 mg, 0.35 mmol) in DMF (2 mL) was added 2,6-Lutidine (</w:t>
      </w:r>
      <w:r w:rsidRPr="00F918E8">
        <w:rPr>
          <w:iCs/>
        </w:rPr>
        <w:t>CAS</w:t>
      </w:r>
      <w:r w:rsidRPr="00F918E8">
        <w:t>[</w:t>
      </w:r>
      <w:r w:rsidRPr="00F918E8">
        <w:rPr>
          <w:iCs/>
        </w:rPr>
        <w:t>108-48-5</w:t>
      </w:r>
      <w:r w:rsidRPr="00F918E8">
        <w:t xml:space="preserve">], 225 mg, 244 </w:t>
      </w:r>
      <w:proofErr w:type="spellStart"/>
      <w:r w:rsidRPr="00F918E8">
        <w:t>μL</w:t>
      </w:r>
      <w:proofErr w:type="spellEnd"/>
      <w:r w:rsidRPr="00F918E8">
        <w:t xml:space="preserve">, 2.10 mmol) and </w:t>
      </w:r>
      <w:r w:rsidRPr="00F918E8">
        <w:rPr>
          <w:iCs/>
        </w:rPr>
        <w:t>COMU (CAS</w:t>
      </w:r>
      <w:r w:rsidRPr="00F918E8">
        <w:t>[</w:t>
      </w:r>
      <w:r w:rsidRPr="00F918E8">
        <w:rPr>
          <w:iCs/>
        </w:rPr>
        <w:t>1075198-30-9</w:t>
      </w:r>
      <w:r w:rsidRPr="00F918E8">
        <w:t>]</w:t>
      </w:r>
      <w:r w:rsidRPr="00F918E8">
        <w:rPr>
          <w:rStyle w:val="autotextbutton"/>
          <w:color w:val="002060"/>
        </w:rPr>
        <w:t>,</w:t>
      </w:r>
      <w:r w:rsidRPr="00F918E8">
        <w:t xml:space="preserve"> 165 mg, 0.38 mmol) at - 5°C, the mixture was stirred at -5°C for 15 min, then W4-(4-((1R,5S)-3,8-diazabicyclo[3.2.1]octan-3-yl)-8-fluoro-2-(((2R,7aS)-2-fluorotetrahydro-1H-pyrrolizin-7a(5H)-yl)methoxy)pyrido[4,3-d]pyrimidin-7-yl)-5-ethynyl-6-</w:t>
      </w:r>
      <w:r w:rsidR="003C0929" w:rsidRPr="00F918E8">
        <w:t>f</w:t>
      </w:r>
      <w:r w:rsidRPr="00F918E8">
        <w:t xml:space="preserve">luoronaphthalen-2-ol (210 mg, 0.35 mmol) in DMF (2 mL) was added. The reaction mixture was stirred at -5 °C for 15 min. </w:t>
      </w:r>
      <w:r w:rsidRPr="00F918E8">
        <w:rPr>
          <w:iCs/>
        </w:rPr>
        <w:t>The reaction mixture was quenched with a saturated solution of NaHCO</w:t>
      </w:r>
      <w:r w:rsidRPr="00F918E8">
        <w:rPr>
          <w:iCs/>
          <w:vertAlign w:val="subscript"/>
        </w:rPr>
        <w:t>3</w:t>
      </w:r>
      <w:r w:rsidRPr="00F918E8">
        <w:rPr>
          <w:iCs/>
        </w:rPr>
        <w:t>, diluted with water and extracted with EA, the combined organic phase was washed with brine and 10% aqueous solution of LiCl. And then dried with anhydrous Na</w:t>
      </w:r>
      <w:r w:rsidRPr="00F918E8">
        <w:rPr>
          <w:iCs/>
          <w:vertAlign w:val="subscript"/>
        </w:rPr>
        <w:t>2</w:t>
      </w:r>
      <w:r w:rsidRPr="00F918E8">
        <w:rPr>
          <w:iCs/>
        </w:rPr>
        <w:t>SO</w:t>
      </w:r>
      <w:r w:rsidRPr="00F918E8">
        <w:rPr>
          <w:iCs/>
          <w:vertAlign w:val="subscript"/>
        </w:rPr>
        <w:t>4</w:t>
      </w:r>
      <w:r w:rsidRPr="00F918E8">
        <w:rPr>
          <w:iCs/>
        </w:rPr>
        <w:t>, filtered through a sintered glass funnel and concentrated to afford crude product. The residue was purified by reversed phase preparative HPLC</w:t>
      </w:r>
      <w:r w:rsidRPr="00F918E8">
        <w:t xml:space="preserve"> (48 g) of </w:t>
      </w:r>
      <w:proofErr w:type="spellStart"/>
      <w:r w:rsidRPr="00F918E8">
        <w:t>SepaFlash</w:t>
      </w:r>
      <w:proofErr w:type="spellEnd"/>
      <w:r w:rsidRPr="00F918E8">
        <w:t xml:space="preserve">® Spherical C18, 20 - 45 </w:t>
      </w:r>
      <w:proofErr w:type="spellStart"/>
      <w:r w:rsidRPr="00F918E8">
        <w:t>μm</w:t>
      </w:r>
      <w:proofErr w:type="spellEnd"/>
      <w:r w:rsidRPr="00F918E8">
        <w:t xml:space="preserve">, 100 </w:t>
      </w:r>
      <w:r w:rsidRPr="00F918E8">
        <w:rPr>
          <w:rFonts w:ascii="Cambria Math" w:hAnsi="Cambria Math" w:cs="Cambria Math"/>
        </w:rPr>
        <w:t>Å</w:t>
      </w:r>
      <w:r w:rsidRPr="00F918E8">
        <w:t xml:space="preserve">; mobile phase: A for water + 0.1% FA and B for acetonitrile; gradient: B 10- 35% in 30 min, flow rate: 80 mL/min; column temperature: 25 °C, wavelength: 220 nm/254 nm), after purification </w:t>
      </w:r>
      <w:r w:rsidRPr="00F918E8">
        <w:rPr>
          <w:iCs/>
        </w:rPr>
        <w:t>the eluent was collected, then neutralized with saturated solution of NaHCO</w:t>
      </w:r>
      <w:r w:rsidRPr="00F918E8">
        <w:rPr>
          <w:iCs/>
          <w:vertAlign w:val="subscript"/>
        </w:rPr>
        <w:t>3</w:t>
      </w:r>
      <w:r w:rsidRPr="00F918E8">
        <w:rPr>
          <w:iCs/>
        </w:rPr>
        <w:t>, extracted with DCM and concentrated at 25 °C to give the racemate</w:t>
      </w:r>
      <w:r w:rsidRPr="00F918E8">
        <w:t xml:space="preserve"> as yellow solid (200 mg, 73.1 % yield). The racemate was separated by preparative chiral SFC</w:t>
      </w:r>
      <w:r w:rsidRPr="00F918E8">
        <w:rPr>
          <w:iCs/>
        </w:rPr>
        <w:t xml:space="preserve"> </w:t>
      </w:r>
      <w:r w:rsidRPr="00F918E8">
        <w:t xml:space="preserve">(column: Daicel </w:t>
      </w:r>
      <w:proofErr w:type="spellStart"/>
      <w:r w:rsidRPr="00F918E8">
        <w:t>Chiralpak</w:t>
      </w:r>
      <w:proofErr w:type="spellEnd"/>
      <w:r w:rsidRPr="00F918E8">
        <w:t xml:space="preserve"> IK 10 µm; 250 x 30 mm; flow rate: 120 g/min; column temperature: </w:t>
      </w:r>
      <w:r w:rsidRPr="00F918E8">
        <w:rPr>
          <w:lang w:eastAsia="zh-CN"/>
        </w:rPr>
        <w:t>35</w:t>
      </w:r>
      <w:r w:rsidRPr="00F918E8">
        <w:t>°C; back pressure: 80 bars; mobile phase: 62% IPA (0.1%DEA) in Supercritical CO</w:t>
      </w:r>
      <w:r w:rsidRPr="00F918E8">
        <w:rPr>
          <w:vertAlign w:val="subscript"/>
        </w:rPr>
        <w:t>2</w:t>
      </w:r>
      <w:r w:rsidRPr="00F918E8">
        <w:t xml:space="preserve">) and the eluent was concentrated under vacuum under 35 °C to give the two peaks. The two peaks were purified by reversed phase preparative HPLC (48 g) of </w:t>
      </w:r>
      <w:proofErr w:type="spellStart"/>
      <w:r w:rsidRPr="00F918E8">
        <w:t>SepaFlash</w:t>
      </w:r>
      <w:proofErr w:type="spellEnd"/>
      <w:r w:rsidRPr="00F918E8">
        <w:t xml:space="preserve">® Spherical C18, 20 - 45 </w:t>
      </w:r>
      <w:proofErr w:type="spellStart"/>
      <w:r w:rsidRPr="00F918E8">
        <w:t>μm</w:t>
      </w:r>
      <w:proofErr w:type="spellEnd"/>
      <w:r w:rsidRPr="00F918E8">
        <w:t xml:space="preserve">, 100 </w:t>
      </w:r>
      <w:r w:rsidRPr="00F918E8">
        <w:rPr>
          <w:rFonts w:ascii="Cambria Math" w:hAnsi="Cambria Math" w:cs="Cambria Math"/>
        </w:rPr>
        <w:t>Å</w:t>
      </w:r>
      <w:r w:rsidRPr="00F918E8">
        <w:t xml:space="preserve">; mobile phase: A for water + 0.1% FA and B for acetonitrile; gradient: B 10- 30% in 30 min, flow rate: 80 mL/min; column temperature: 25 °C, wavelength: 220 nm/254 nm), after purification </w:t>
      </w:r>
      <w:r w:rsidRPr="00F918E8">
        <w:rPr>
          <w:iCs/>
        </w:rPr>
        <w:t>the eluent was collected, then neutralized with saturated solution of NaHCO</w:t>
      </w:r>
      <w:r w:rsidRPr="00F918E8">
        <w:rPr>
          <w:iCs/>
          <w:vertAlign w:val="subscript"/>
        </w:rPr>
        <w:t>3</w:t>
      </w:r>
      <w:r w:rsidRPr="00F918E8">
        <w:rPr>
          <w:iCs/>
        </w:rPr>
        <w:t>, extracted with DCM and concentrated at 25 °C to give the first eluting peak (</w:t>
      </w:r>
      <w:r w:rsidRPr="00F918E8">
        <w:t xml:space="preserve">52.12 mg, 66 </w:t>
      </w:r>
      <w:proofErr w:type="spellStart"/>
      <w:r w:rsidRPr="00F918E8">
        <w:t>μmol</w:t>
      </w:r>
      <w:proofErr w:type="spellEnd"/>
      <w:r w:rsidRPr="00F918E8">
        <w:t>, 2</w:t>
      </w:r>
      <w:r w:rsidR="005E30AB" w:rsidRPr="00F918E8">
        <w:t>6</w:t>
      </w:r>
      <w:r w:rsidRPr="00F918E8">
        <w:t xml:space="preserve"> % yield</w:t>
      </w:r>
      <w:r w:rsidRPr="00F918E8">
        <w:rPr>
          <w:iCs/>
        </w:rPr>
        <w:t>)</w:t>
      </w:r>
      <w:r w:rsidRPr="00F918E8">
        <w:t>.</w:t>
      </w:r>
      <w:r w:rsidR="009866C0" w:rsidRPr="00F918E8">
        <w:t xml:space="preserve"> </w:t>
      </w:r>
      <w:r w:rsidRPr="00F918E8">
        <w:t>LCMS-2: Rt = 0.480 min; MS m/z [M+</w:t>
      </w:r>
      <w:proofErr w:type="gramStart"/>
      <w:r w:rsidRPr="00F918E8">
        <w:t>H]</w:t>
      </w:r>
      <w:r w:rsidRPr="00F918E8">
        <w:rPr>
          <w:vertAlign w:val="superscript"/>
        </w:rPr>
        <w:t>+</w:t>
      </w:r>
      <w:proofErr w:type="gramEnd"/>
      <w:r w:rsidRPr="00F918E8">
        <w:t xml:space="preserve">: 783.4; </w:t>
      </w:r>
      <w:r w:rsidRPr="00963F92">
        <w:t>HPLC-2</w:t>
      </w:r>
      <w:r w:rsidRPr="00F918E8">
        <w:t>: R</w:t>
      </w:r>
      <w:r w:rsidRPr="00F918E8">
        <w:rPr>
          <w:lang w:eastAsia="zh-CN"/>
        </w:rPr>
        <w:t>t</w:t>
      </w:r>
      <w:r w:rsidRPr="00F918E8">
        <w:t xml:space="preserve"> </w:t>
      </w:r>
      <w:r w:rsidRPr="00F918E8">
        <w:rPr>
          <w:lang w:eastAsia="zh-CN"/>
        </w:rPr>
        <w:t>=</w:t>
      </w:r>
      <w:r w:rsidRPr="00F918E8">
        <w:t xml:space="preserve"> </w:t>
      </w:r>
      <w:r w:rsidRPr="00F918E8">
        <w:rPr>
          <w:lang w:eastAsia="zh-CN"/>
        </w:rPr>
        <w:t>1.</w:t>
      </w:r>
      <w:r w:rsidRPr="00F918E8">
        <w:t xml:space="preserve">330 </w:t>
      </w:r>
      <w:r w:rsidRPr="00F918E8">
        <w:rPr>
          <w:lang w:eastAsia="zh-CN"/>
        </w:rPr>
        <w:t xml:space="preserve">min; </w:t>
      </w:r>
      <w:r w:rsidRPr="00F918E8">
        <w:t>purity: 99.3%;</w:t>
      </w:r>
      <w:r w:rsidRPr="00F918E8">
        <w:rPr>
          <w:rFonts w:eastAsia="Times New Roman"/>
        </w:rPr>
        <w:t xml:space="preserve"> Rt (</w:t>
      </w:r>
      <w:r w:rsidRPr="00963F92">
        <w:rPr>
          <w:rFonts w:eastAsia="Times New Roman"/>
        </w:rPr>
        <w:t>SFC-4</w:t>
      </w:r>
      <w:r w:rsidRPr="00963F92">
        <w:t xml:space="preserve">) </w:t>
      </w:r>
      <w:r w:rsidRPr="00F918E8">
        <w:t>= 2.089</w:t>
      </w:r>
      <w:r w:rsidRPr="00F918E8">
        <w:rPr>
          <w:lang w:eastAsia="zh-CN"/>
        </w:rPr>
        <w:t xml:space="preserve"> </w:t>
      </w:r>
      <w:r w:rsidRPr="00F918E8">
        <w:t>min,</w:t>
      </w:r>
      <w:r w:rsidRPr="00F918E8">
        <w:rPr>
          <w:iCs/>
        </w:rPr>
        <w:t xml:space="preserve"> </w:t>
      </w:r>
      <w:proofErr w:type="spellStart"/>
      <w:r w:rsidRPr="00F918E8">
        <w:t>ee</w:t>
      </w:r>
      <w:proofErr w:type="spellEnd"/>
      <w:r w:rsidRPr="00F918E8">
        <w:t xml:space="preserve">: </w:t>
      </w:r>
      <w:r w:rsidRPr="00F918E8">
        <w:rPr>
          <w:lang w:eastAsia="zh-CN"/>
        </w:rPr>
        <w:t>100</w:t>
      </w:r>
      <w:r w:rsidRPr="00F918E8">
        <w:t xml:space="preserve">%; </w:t>
      </w:r>
    </w:p>
    <w:p w14:paraId="376CCEC6" w14:textId="3A80F94F" w:rsidR="00624A99" w:rsidRPr="00F918E8" w:rsidRDefault="00624A99" w:rsidP="00F918E8">
      <w:pPr>
        <w:rPr>
          <w:iCs/>
        </w:rPr>
      </w:pPr>
      <w:r w:rsidRPr="00F918E8">
        <w:rPr>
          <w:iCs/>
        </w:rPr>
        <w:t>1H NMR (600 MHz, DMSO) δ 9.05 (s, 1H), 7.85 - 8.01 (m, 1 H), 7.43 (t, J=8.9, 1 H), 7.35 (s, 1 H), 7.17 (s, 1 H), 5.40 - 5.53 (m, 1 H), 5.28 (d, 54.5 Hz, 1 H), 4.75 - 4.95 (m, 1H), 4.45 - 4.74 (m, 3 H), 4.09 - 4.22 (m, 2 H), 4.01 - 4.09 (m, 1 H), 3.83 - 3.99 (m, 3 H), 3.72 - 3.84 (m, 1 H), 3.54 - 3.71 (m, 1 H), 2.95 - 3.15 (m, 3 H), 2.78 - 2.87 (m, 1 H), 1.71 - 2.23 (m, 14 H), 1.07 - 1.41 (m, 3H)</w:t>
      </w:r>
    </w:p>
    <w:p w14:paraId="4A4C41E9" w14:textId="0DB70556" w:rsidR="00D07116" w:rsidRPr="00F918E8" w:rsidRDefault="00624A99" w:rsidP="00F918E8">
      <w:pPr>
        <w:rPr>
          <w:iCs/>
        </w:rPr>
      </w:pPr>
      <w:r w:rsidRPr="00F918E8">
        <w:rPr>
          <w:iCs/>
          <w:vertAlign w:val="superscript"/>
        </w:rPr>
        <w:t>19</w:t>
      </w:r>
      <w:r w:rsidRPr="00F918E8">
        <w:rPr>
          <w:iCs/>
        </w:rPr>
        <w:t>F NMR (376 MHz, DMSO) δ -111.10 – -111.42 (m, 0F), -138.50 – -140.26 (m, 1F), -171.25 – -172.84 (m, 1F).</w:t>
      </w:r>
    </w:p>
    <w:p w14:paraId="34E06475" w14:textId="4F2CC31E" w:rsidR="00BB2C4C" w:rsidRPr="00F918E8" w:rsidRDefault="00BB2C4C" w:rsidP="00F918E8">
      <w:pPr>
        <w:rPr>
          <w:iCs/>
        </w:rPr>
      </w:pPr>
      <w:r w:rsidRPr="00F918E8">
        <w:rPr>
          <w:iCs/>
        </w:rPr>
        <w:t xml:space="preserve">The second eluting peak was obtained as yellow solid </w:t>
      </w:r>
      <w:r w:rsidRPr="00F918E8">
        <w:t>(84.26 mg, 4</w:t>
      </w:r>
      <w:r w:rsidR="005E30AB" w:rsidRPr="00F918E8">
        <w:t>2</w:t>
      </w:r>
      <w:r w:rsidRPr="00F918E8">
        <w:t xml:space="preserve"> % yield).</w:t>
      </w:r>
      <w:r w:rsidRPr="00963F92">
        <w:t xml:space="preserve"> LCMS-2:</w:t>
      </w:r>
      <w:r w:rsidRPr="00F918E8">
        <w:t xml:space="preserve"> Rt = 0.77 min; MS m/z [M+H]</w:t>
      </w:r>
      <w:r w:rsidRPr="00F918E8">
        <w:rPr>
          <w:vertAlign w:val="superscript"/>
        </w:rPr>
        <w:t>+</w:t>
      </w:r>
      <w:r w:rsidRPr="00F918E8">
        <w:t xml:space="preserve">: 783.4; </w:t>
      </w:r>
      <w:r w:rsidRPr="00963F92">
        <w:t>HPLC-2</w:t>
      </w:r>
      <w:r w:rsidRPr="00F918E8">
        <w:t>: R</w:t>
      </w:r>
      <w:r w:rsidRPr="00F918E8">
        <w:rPr>
          <w:lang w:eastAsia="zh-CN"/>
        </w:rPr>
        <w:t>t</w:t>
      </w:r>
      <w:r w:rsidRPr="00F918E8">
        <w:t xml:space="preserve"> </w:t>
      </w:r>
      <w:r w:rsidRPr="00F918E8">
        <w:rPr>
          <w:lang w:eastAsia="zh-CN"/>
        </w:rPr>
        <w:t>=</w:t>
      </w:r>
      <w:r w:rsidRPr="00F918E8">
        <w:t xml:space="preserve"> </w:t>
      </w:r>
      <w:r w:rsidRPr="00F918E8">
        <w:rPr>
          <w:lang w:eastAsia="zh-CN"/>
        </w:rPr>
        <w:t>1.</w:t>
      </w:r>
      <w:r w:rsidRPr="00F918E8">
        <w:t xml:space="preserve">325 </w:t>
      </w:r>
      <w:r w:rsidRPr="00F918E8">
        <w:rPr>
          <w:lang w:eastAsia="zh-CN"/>
        </w:rPr>
        <w:t xml:space="preserve">min; </w:t>
      </w:r>
      <w:r w:rsidRPr="00F918E8">
        <w:t>purity: 99.3%;</w:t>
      </w:r>
      <w:r w:rsidRPr="00F918E8">
        <w:rPr>
          <w:rFonts w:eastAsia="Times New Roman"/>
        </w:rPr>
        <w:t xml:space="preserve"> Rt (</w:t>
      </w:r>
      <w:r w:rsidRPr="00963F92">
        <w:rPr>
          <w:rFonts w:eastAsia="Times New Roman"/>
        </w:rPr>
        <w:t>SFC-4</w:t>
      </w:r>
      <w:r w:rsidRPr="00963F92">
        <w:t xml:space="preserve">) </w:t>
      </w:r>
      <w:r w:rsidRPr="00F918E8">
        <w:t>= 2.371</w:t>
      </w:r>
      <w:r w:rsidRPr="00F918E8">
        <w:rPr>
          <w:lang w:eastAsia="zh-CN"/>
        </w:rPr>
        <w:t xml:space="preserve"> </w:t>
      </w:r>
      <w:r w:rsidRPr="00F918E8">
        <w:t>min,</w:t>
      </w:r>
      <w:r w:rsidRPr="00F918E8">
        <w:rPr>
          <w:iCs/>
        </w:rPr>
        <w:t xml:space="preserve"> </w:t>
      </w:r>
      <w:proofErr w:type="spellStart"/>
      <w:r w:rsidRPr="00F918E8">
        <w:t>ee</w:t>
      </w:r>
      <w:proofErr w:type="spellEnd"/>
      <w:r w:rsidRPr="00F918E8">
        <w:t xml:space="preserve">: 99.5%; </w:t>
      </w:r>
      <w:r w:rsidRPr="00963F92">
        <w:rPr>
          <w:vertAlign w:val="superscript"/>
        </w:rPr>
        <w:t>1</w:t>
      </w:r>
      <w:r w:rsidRPr="00963F92">
        <w:t>H NMR (400 MHz, DMSO-</w:t>
      </w:r>
      <w:r w:rsidRPr="00963F92">
        <w:rPr>
          <w:i/>
        </w:rPr>
        <w:t>d</w:t>
      </w:r>
      <w:r w:rsidRPr="00963F92">
        <w:rPr>
          <w:i/>
          <w:vertAlign w:val="subscript"/>
        </w:rPr>
        <w:t>6</w:t>
      </w:r>
      <w:r w:rsidRPr="00963F92">
        <w:t xml:space="preserve">) δ 9.10 - 9.03 (m, 1H), 7.98 - 7.92 (m, 1H), 7.44 (t, J = 8.8 Hz, 1H), 7.36 (s, 1H), 7.17 (d, J = 2.4 Hz, 1H), 5.59 - 5.51 (m, 1H), 5.39 - 5.18 (m, 1H), 4.90 - 4.75 (m, 1H), 4.74 - 4.57 (m, 1H), 4.53 - 4.38 (m, 1H), 4.30 - 4.02 (m, 4H), 3.99 - 3.76 (m, 4H), 3.71 - 3.58 (m, 1H), 3.12 - 3.06 (m, 2H), 3.04 - 3.00 (m, 1H), 2.86 - 2.80 (m, 1H), 2.15 - 1.78 (m, 14H), 1.36 (s, 1H), 1.16 (d, J = 2.8 Hz, 2H); </w:t>
      </w:r>
      <w:r w:rsidRPr="00963F92">
        <w:rPr>
          <w:vertAlign w:val="superscript"/>
        </w:rPr>
        <w:t>19</w:t>
      </w:r>
      <w:r w:rsidRPr="00963F92">
        <w:t>F NMR (376 MHz, DMSO-</w:t>
      </w:r>
      <w:r w:rsidRPr="00963F92">
        <w:rPr>
          <w:i/>
        </w:rPr>
        <w:t>d</w:t>
      </w:r>
      <w:r w:rsidRPr="00963F92">
        <w:rPr>
          <w:i/>
          <w:vertAlign w:val="subscript"/>
        </w:rPr>
        <w:t>6</w:t>
      </w:r>
      <w:r w:rsidRPr="00963F92">
        <w:t>) δ -111.82, -110.21, -139.95, -172.12.</w:t>
      </w:r>
      <w:r w:rsidRPr="00F918E8">
        <w:rPr>
          <w:iCs/>
        </w:rPr>
        <w:t xml:space="preserve"> </w:t>
      </w:r>
      <w:r w:rsidRPr="00963F92">
        <w:t>The stereochemistry of tetrahydrofuran was assigned.</w:t>
      </w:r>
    </w:p>
    <w:p w14:paraId="1D712450" w14:textId="7B06EF66" w:rsidR="0058309B" w:rsidRPr="00F918E8" w:rsidRDefault="004B733B" w:rsidP="00F918E8">
      <w:pPr>
        <w:rPr>
          <w:iCs/>
        </w:rPr>
      </w:pPr>
      <w:r w:rsidRPr="004B733B">
        <w:rPr>
          <w:iCs/>
          <w:noProof/>
        </w:rPr>
        <w:drawing>
          <wp:inline distT="0" distB="0" distL="0" distR="0" wp14:anchorId="541B1FDA" wp14:editId="6D9DFB0B">
            <wp:extent cx="5943600" cy="4146550"/>
            <wp:effectExtent l="0" t="0" r="0" b="6350"/>
            <wp:docPr id="79688487" name="Picture 1">
              <a:extLst xmlns:a="http://schemas.openxmlformats.org/drawingml/2006/main">
                <a:ext uri="{FF2B5EF4-FFF2-40B4-BE49-F238E27FC236}">
                  <a16:creationId xmlns:a16="http://schemas.microsoft.com/office/drawing/2014/main" id="{EA673F91-78AF-0F2D-50CB-55793A0B9E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A673F91-78AF-0F2D-50CB-55793A0B9E1C}"/>
                        </a:ext>
                      </a:extLst>
                    </pic:cNvPr>
                    <pic:cNvPicPr>
                      <a:picLocks noChangeAspect="1"/>
                    </pic:cNvPicPr>
                  </pic:nvPicPr>
                  <pic:blipFill>
                    <a:blip r:embed="rId267"/>
                    <a:stretch>
                      <a:fillRect/>
                    </a:stretch>
                  </pic:blipFill>
                  <pic:spPr>
                    <a:xfrm>
                      <a:off x="0" y="0"/>
                      <a:ext cx="5943600" cy="4146550"/>
                    </a:xfrm>
                    <a:prstGeom prst="rect">
                      <a:avLst/>
                    </a:prstGeom>
                  </pic:spPr>
                </pic:pic>
              </a:graphicData>
            </a:graphic>
          </wp:inline>
        </w:drawing>
      </w:r>
    </w:p>
    <w:p w14:paraId="0E97CDF1" w14:textId="72CC877E" w:rsidR="00EF0884" w:rsidRPr="00F918E8" w:rsidRDefault="00EF0884" w:rsidP="00F918E8">
      <w:r w:rsidRPr="00F918E8">
        <w:t>1H NMR (600 MHz, DMSO) δ 10.19 (s, 1 H), 8.99 - 9.14 (m, 1H), 7.98 (dd, J=9.20, 5.90 Hz, 1 H), 7.46 (t, J=9.00, 1 H), 7.40 (d, J=2.5 Hz, 1 H), 7.11 - 7.23 (m, 1 H), 5.48 - 5.63 (m, 1 H), 5.27 (d, 53.7 Hz, 1 H), 4.75 - 4.90 (m, 1H), 4.56 - 4.75 (m, 1 H), 4.22 - 4.53 (m, 2 H), 4.06 - 4.18 (m, 2 H), 4.00 - 4.06 (m, 1 H), 3.86 - 4.01 (m, 1 H), 3.75 - 3.85 (m, 3 H), 3.43 - 3.75 (m, 1 H), 2.99 - 3.16 (m, 3 H), 2.79 - 2.87 (m, 1 H), 1.60 - 2.21 (m, 14 H), 1.10 - 1.45 (m, 3H)</w:t>
      </w:r>
    </w:p>
    <w:p w14:paraId="4C890200" w14:textId="22229AEA" w:rsidR="004B733B" w:rsidRPr="00F918E8" w:rsidRDefault="000415D9" w:rsidP="00F918E8">
      <w:r w:rsidRPr="000415D9">
        <w:rPr>
          <w:noProof/>
        </w:rPr>
        <w:drawing>
          <wp:inline distT="0" distB="0" distL="0" distR="0" wp14:anchorId="249DCD0A" wp14:editId="0FDE1DE5">
            <wp:extent cx="5943600" cy="4146550"/>
            <wp:effectExtent l="0" t="0" r="0" b="6350"/>
            <wp:docPr id="812063775" name="Picture 1">
              <a:extLst xmlns:a="http://schemas.openxmlformats.org/drawingml/2006/main">
                <a:ext uri="{FF2B5EF4-FFF2-40B4-BE49-F238E27FC236}">
                  <a16:creationId xmlns:a16="http://schemas.microsoft.com/office/drawing/2014/main" id="{BD848394-FD4E-AAAF-7493-5B70A1713B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D848394-FD4E-AAAF-7493-5B70A1713B0D}"/>
                        </a:ext>
                      </a:extLst>
                    </pic:cNvPr>
                    <pic:cNvPicPr>
                      <a:picLocks noChangeAspect="1"/>
                    </pic:cNvPicPr>
                  </pic:nvPicPr>
                  <pic:blipFill>
                    <a:blip r:embed="rId268"/>
                    <a:stretch>
                      <a:fillRect/>
                    </a:stretch>
                  </pic:blipFill>
                  <pic:spPr>
                    <a:xfrm>
                      <a:off x="0" y="0"/>
                      <a:ext cx="5943600" cy="4146550"/>
                    </a:xfrm>
                    <a:prstGeom prst="rect">
                      <a:avLst/>
                    </a:prstGeom>
                  </pic:spPr>
                </pic:pic>
              </a:graphicData>
            </a:graphic>
          </wp:inline>
        </w:drawing>
      </w:r>
    </w:p>
    <w:p w14:paraId="5C48A286" w14:textId="5034483F" w:rsidR="000E24A3" w:rsidRPr="00F918E8" w:rsidRDefault="00EF0884" w:rsidP="00F918E8">
      <w:r w:rsidRPr="004B733B">
        <w:rPr>
          <w:vertAlign w:val="superscript"/>
        </w:rPr>
        <w:t>13</w:t>
      </w:r>
      <w:r w:rsidRPr="00F918E8">
        <w:t>C NMR (150 MHz, DMSO-d6) δ ppm 171.79 (m, 1 C), 165.13 (m, 1 C), 163.60 (m, 1 C), 161.99 (d, J=247.1 Hz, 1 C),161.53 (m, 1 C), 154.11 (m, 1 C), 150.22 (m, 1 C), 147.87 (d, J=11.3 Hz, 1 C), 144.99 (</w:t>
      </w:r>
      <w:proofErr w:type="spellStart"/>
      <w:r w:rsidRPr="00F918E8">
        <w:t>br</w:t>
      </w:r>
      <w:proofErr w:type="spellEnd"/>
      <w:r w:rsidRPr="00F918E8">
        <w:t xml:space="preserve"> d, J=14.3 Hz, 1 C), 144.04 (m, 1 C), 133.92 (s, 1 C), 132.48 (s, 1 C), 130.53 (</w:t>
      </w:r>
      <w:proofErr w:type="spellStart"/>
      <w:r w:rsidRPr="00F918E8">
        <w:t>br</w:t>
      </w:r>
      <w:proofErr w:type="spellEnd"/>
      <w:r w:rsidRPr="00F918E8">
        <w:t xml:space="preserve"> d, J=9.7 Hz, 1 C), 125.10 (d, J=11.3 Hz, 1 C), 122.85 (s, 1 C), 115.98 (</w:t>
      </w:r>
      <w:proofErr w:type="spellStart"/>
      <w:r w:rsidRPr="00F918E8">
        <w:t>br</w:t>
      </w:r>
      <w:proofErr w:type="spellEnd"/>
      <w:r w:rsidRPr="00F918E8">
        <w:t xml:space="preserve"> d, J=25.7 Hz, 1 C), 111.56 (s, 1 C), 111.12 (m, 1 C), 103.82 (d, J=16.20 Hz, 1 C), 97.88 (</w:t>
      </w:r>
      <w:proofErr w:type="spellStart"/>
      <w:r w:rsidRPr="00F918E8">
        <w:t>br</w:t>
      </w:r>
      <w:proofErr w:type="spellEnd"/>
      <w:r w:rsidRPr="00F918E8">
        <w:t xml:space="preserve"> d, J=174.1 Hz, 1 C), 91.52 (m, 1 C), 78.87 (m, 1 C), 74.82 (m, 1 C), 73.17 (m, 2 C), 71.83 (s, 1 C), 68.11 (m, 1 C), 63.43 (m, 1 C), 59.74 (m, 1 C), 56.34 (s, 1C), 55.06 (m, 1C), 53.70 (m, 2C), 51.66 (m, 1 C), 42.40 (m, 1 C), 35.61 (s, 1 C), 27.29 (m, 1 C), 27.04 (m, 1 C), 25.58 (m, 2 C), 25.10 (m, 1 C), 13.03 (m, 1C)</w:t>
      </w:r>
      <w:r w:rsidR="000E24A3" w:rsidRPr="00F918E8">
        <w:br w:type="page"/>
      </w:r>
    </w:p>
    <w:p w14:paraId="204CF4E0" w14:textId="7E02ADA1" w:rsidR="00AA6201" w:rsidRPr="00F918E8" w:rsidRDefault="00AA6201" w:rsidP="00E12302">
      <w:pPr>
        <w:pStyle w:val="Heading2"/>
        <w:rPr>
          <w:color w:val="FF0000"/>
        </w:rPr>
      </w:pPr>
      <w:bookmarkStart w:id="56" w:name="_Toc191374884"/>
      <w:r w:rsidRPr="00F918E8">
        <w:t xml:space="preserve">(3S,4R)-3-(bicyclo[1.1.1]pentan-1-yl)-4-((1R,5S)-3-(7-(8-ethynyl-7-fluoro-3-hydroxynaphthalen-1-yl)-8-fluoro-2-(((2R,7aS)-2-fluorotetrahydro-1H-pyrrolizin-7a(5H)-yl)methoxy)pyrido[4,3-d]pyrimidin-4-yl)-3,8-diazabicyclo[3.2.1]octane-8-carbonyl)-3-methyloxetan-2-one </w:t>
      </w:r>
      <w:bookmarkEnd w:id="56"/>
    </w:p>
    <w:p w14:paraId="435AE6E7" w14:textId="77777777" w:rsidR="00AA6201" w:rsidRPr="00F918E8" w:rsidRDefault="00AA6201" w:rsidP="00F918E8">
      <w:pPr>
        <w:spacing w:after="240"/>
        <w:jc w:val="center"/>
      </w:pPr>
      <w:r w:rsidRPr="00F918E8">
        <w:object w:dxaOrig="3281" w:dyaOrig="3245" w14:anchorId="2ABF0715">
          <v:shape id="_x0000_i1135" type="#_x0000_t75" style="width:120pt;height:122.25pt" o:ole="">
            <v:imagedata r:id="rId269" o:title=""/>
          </v:shape>
          <o:OLEObject Type="Embed" ProgID="ChemDraw_x64.Document.6.0" ShapeID="_x0000_i1135" DrawAspect="Content" ObjectID="_1802575515" r:id="rId270"/>
        </w:object>
      </w:r>
    </w:p>
    <w:p w14:paraId="1159083C" w14:textId="77777777" w:rsidR="00AA6201" w:rsidRPr="00F918E8" w:rsidRDefault="00AA6201" w:rsidP="00F918E8">
      <w:pPr>
        <w:spacing w:after="240"/>
      </w:pPr>
      <w:r w:rsidRPr="00F918E8">
        <w:object w:dxaOrig="17311" w:dyaOrig="5563" w14:anchorId="7D7F88D1">
          <v:shape id="_x0000_i1136" type="#_x0000_t75" style="width:414.75pt;height:132pt" o:ole="">
            <v:imagedata r:id="rId271" o:title=""/>
          </v:shape>
          <o:OLEObject Type="Embed" ProgID="ChemDraw_x64.Document.6.0" ShapeID="_x0000_i1136" DrawAspect="Content" ObjectID="_1802575516" r:id="rId272"/>
        </w:object>
      </w:r>
    </w:p>
    <w:p w14:paraId="1F9D90E2" w14:textId="36F7FA33" w:rsidR="00AA6201" w:rsidRPr="00D5060D" w:rsidRDefault="00AA6201" w:rsidP="00F918E8">
      <w:pPr>
        <w:pStyle w:val="NormalWeb"/>
        <w:rPr>
          <w:rFonts w:ascii="Arial" w:eastAsiaTheme="minorEastAsia" w:hAnsi="Arial" w:cs="Arial"/>
          <w:i/>
          <w:kern w:val="2"/>
          <w:sz w:val="20"/>
          <w:szCs w:val="20"/>
          <w:lang w:val="it-IT"/>
        </w:rPr>
      </w:pPr>
      <w:r w:rsidRPr="00D5060D">
        <w:rPr>
          <w:rFonts w:ascii="Arial" w:eastAsiaTheme="minorEastAsia" w:hAnsi="Arial" w:cs="Arial"/>
          <w:i/>
          <w:kern w:val="2"/>
          <w:sz w:val="20"/>
          <w:szCs w:val="20"/>
          <w:lang w:val="it-IT"/>
        </w:rPr>
        <w:t>benzyl 2-(bicyclo[1.1.1]pentan-1-yl)acetate</w:t>
      </w:r>
      <w:r w:rsidRPr="00E12302">
        <w:rPr>
          <w:rStyle w:val="EndnoteReference"/>
          <w:rFonts w:ascii="Arial" w:eastAsiaTheme="minorEastAsia" w:hAnsi="Arial" w:cs="Arial"/>
          <w:i/>
          <w:kern w:val="2"/>
          <w:sz w:val="20"/>
          <w:szCs w:val="20"/>
        </w:rPr>
        <w:endnoteReference w:id="8"/>
      </w:r>
      <w:r w:rsidRPr="00D5060D">
        <w:rPr>
          <w:rFonts w:ascii="Arial" w:eastAsiaTheme="minorEastAsia" w:hAnsi="Arial" w:cs="Arial"/>
          <w:i/>
          <w:kern w:val="2"/>
          <w:sz w:val="20"/>
          <w:szCs w:val="20"/>
          <w:lang w:val="it-IT"/>
        </w:rPr>
        <w:t xml:space="preserve"> </w:t>
      </w:r>
    </w:p>
    <w:p w14:paraId="7ACBF295" w14:textId="77777777" w:rsidR="00AA6201" w:rsidRPr="00F918E8" w:rsidRDefault="00AA6201" w:rsidP="00F918E8">
      <w:pPr>
        <w:pStyle w:val="NormalWeb"/>
        <w:jc w:val="center"/>
        <w:rPr>
          <w:rFonts w:ascii="Arial" w:eastAsiaTheme="minorEastAsia" w:hAnsi="Arial" w:cs="Arial"/>
          <w:iCs/>
          <w:color w:val="002060"/>
          <w:kern w:val="2"/>
          <w:sz w:val="20"/>
          <w:szCs w:val="20"/>
        </w:rPr>
      </w:pPr>
      <w:r w:rsidRPr="00F918E8">
        <w:rPr>
          <w:rFonts w:ascii="Arial" w:hAnsi="Arial" w:cs="Arial"/>
          <w:sz w:val="20"/>
          <w:szCs w:val="20"/>
        </w:rPr>
        <w:object w:dxaOrig="4482" w:dyaOrig="1613" w14:anchorId="20B0B21D">
          <v:shape id="_x0000_i1137" type="#_x0000_t75" style="width:166.5pt;height:60pt" o:ole="">
            <v:imagedata r:id="rId273" o:title=""/>
          </v:shape>
          <o:OLEObject Type="Embed" ProgID="ChemDraw_x64.Document.6.0" ShapeID="_x0000_i1137" DrawAspect="Content" ObjectID="_1802575517" r:id="rId274"/>
        </w:object>
      </w:r>
    </w:p>
    <w:p w14:paraId="7D263F14" w14:textId="77777777" w:rsidR="00AA6201" w:rsidRPr="00F918E8" w:rsidRDefault="00AA6201" w:rsidP="00F918E8">
      <w:pPr>
        <w:pStyle w:val="NormalWeb"/>
        <w:rPr>
          <w:rFonts w:ascii="Arial" w:eastAsiaTheme="minorEastAsia" w:hAnsi="Arial" w:cs="Arial"/>
          <w:i/>
          <w:color w:val="002060"/>
          <w:kern w:val="2"/>
          <w:sz w:val="20"/>
          <w:szCs w:val="20"/>
        </w:rPr>
      </w:pPr>
    </w:p>
    <w:p w14:paraId="3F4ED355" w14:textId="77777777" w:rsidR="00AA6201" w:rsidRPr="00F918E8" w:rsidRDefault="00AA6201" w:rsidP="00F918E8">
      <w:pPr>
        <w:spacing w:after="0"/>
        <w:rPr>
          <w:vertAlign w:val="superscript"/>
        </w:rPr>
      </w:pPr>
      <w:r w:rsidRPr="00F918E8">
        <w:t>To a solution of 2-(</w:t>
      </w:r>
      <w:proofErr w:type="spellStart"/>
      <w:proofErr w:type="gramStart"/>
      <w:r w:rsidRPr="00F918E8">
        <w:t>bicyclo</w:t>
      </w:r>
      <w:proofErr w:type="spellEnd"/>
      <w:r w:rsidRPr="00F918E8">
        <w:t>[</w:t>
      </w:r>
      <w:proofErr w:type="gramEnd"/>
      <w:r w:rsidRPr="00F918E8">
        <w:t>1.1.1]pentan-1-yl)acetic acid (CAS[131515-31-6], 6.30 g, 49.94 mmol) and K</w:t>
      </w:r>
      <w:r w:rsidRPr="00F918E8">
        <w:rPr>
          <w:vertAlign w:val="subscript"/>
        </w:rPr>
        <w:t>2</w:t>
      </w:r>
      <w:r w:rsidRPr="00F918E8">
        <w:t>CO</w:t>
      </w:r>
      <w:r w:rsidRPr="00F918E8">
        <w:rPr>
          <w:vertAlign w:val="subscript"/>
        </w:rPr>
        <w:t xml:space="preserve">3 </w:t>
      </w:r>
      <w:r w:rsidRPr="00F918E8">
        <w:t>(20.70 g, 0.15 mol) in DMF (63 mL) was added benzyl bromide (12.81 g, 74.90 mmol). The mixture was stirred at 25 °C for 12 hours under N</w:t>
      </w:r>
      <w:r w:rsidRPr="00F918E8">
        <w:rPr>
          <w:vertAlign w:val="subscript"/>
        </w:rPr>
        <w:t>2</w:t>
      </w:r>
      <w:r w:rsidRPr="00F918E8">
        <w:t>, then diluted with EtOAc and washed with brine. The organic layer was separated, dried over anhydrous Na</w:t>
      </w:r>
      <w:r w:rsidRPr="00F918E8">
        <w:rPr>
          <w:vertAlign w:val="subscript"/>
        </w:rPr>
        <w:t>2</w:t>
      </w:r>
      <w:r w:rsidRPr="00F918E8">
        <w:t>SO</w:t>
      </w:r>
      <w:r w:rsidRPr="00F918E8">
        <w:rPr>
          <w:vertAlign w:val="subscript"/>
        </w:rPr>
        <w:t>4</w:t>
      </w:r>
      <w:r w:rsidRPr="00F918E8">
        <w:t xml:space="preserve"> and filtered. The filtrate was concentrated under vacuum. The remaining crude material was purified by flash (ISCO®; 330 g </w:t>
      </w:r>
      <w:proofErr w:type="spellStart"/>
      <w:r w:rsidRPr="00F918E8">
        <w:t>SepaFlash</w:t>
      </w:r>
      <w:proofErr w:type="spellEnd"/>
      <w:r w:rsidRPr="00F918E8">
        <w:t xml:space="preserve">® Silica Flash Column, Eluent of 0 - 8% EtOAc/petroleum ether) and the eluent was concentrated under vacuum to give the title compound as colorless oil (10 g, 46.2 mmol, 93 % yield). </w:t>
      </w:r>
    </w:p>
    <w:p w14:paraId="4E0E4177" w14:textId="77777777" w:rsidR="00AA6201" w:rsidRPr="00F918E8" w:rsidRDefault="00AA6201" w:rsidP="00F918E8">
      <w:pPr>
        <w:spacing w:after="0"/>
      </w:pPr>
      <w:r w:rsidRPr="00F918E8">
        <w:t>Rf = 0.6 (silica, petroleum ether: EtOAc</w:t>
      </w:r>
      <w:r w:rsidRPr="00F918E8">
        <w:rPr>
          <w:lang w:eastAsia="zh-CN"/>
        </w:rPr>
        <w:t xml:space="preserve"> </w:t>
      </w:r>
      <w:proofErr w:type="gramStart"/>
      <w:r w:rsidRPr="00F918E8">
        <w:rPr>
          <w:lang w:eastAsia="zh-CN"/>
        </w:rPr>
        <w:t xml:space="preserve">5 </w:t>
      </w:r>
      <w:r w:rsidRPr="00F918E8">
        <w:t>:</w:t>
      </w:r>
      <w:proofErr w:type="gramEnd"/>
      <w:r w:rsidRPr="00F918E8">
        <w:t xml:space="preserve"> 1).</w:t>
      </w:r>
    </w:p>
    <w:p w14:paraId="509C88E0" w14:textId="31BE626C" w:rsidR="00AA6201" w:rsidRPr="00F918E8" w:rsidRDefault="00AA6201" w:rsidP="00F918E8">
      <w:pPr>
        <w:spacing w:after="0"/>
        <w:rPr>
          <w:lang w:eastAsia="zh-CN"/>
        </w:rPr>
      </w:pPr>
      <w:r w:rsidRPr="00F918E8">
        <w:rPr>
          <w:vertAlign w:val="superscript"/>
          <w:lang w:eastAsia="zh-CN"/>
        </w:rPr>
        <w:t>1</w:t>
      </w:r>
      <w:r w:rsidRPr="00F918E8">
        <w:rPr>
          <w:lang w:eastAsia="zh-CN"/>
        </w:rPr>
        <w:t>H NMR (400 MHz, CDCl</w:t>
      </w:r>
      <w:r w:rsidRPr="00F918E8">
        <w:rPr>
          <w:vertAlign w:val="subscript"/>
          <w:lang w:eastAsia="zh-CN"/>
        </w:rPr>
        <w:t>3</w:t>
      </w:r>
      <w:r w:rsidRPr="00F918E8">
        <w:rPr>
          <w:lang w:eastAsia="zh-CN"/>
        </w:rPr>
        <w:t>) δ 7.43 – 7.31 (m, 5H), 5.11 (s, 2H), 2.51 (s, 2H), 2.46 (s, 1H), 1.77 (s, 6H).</w:t>
      </w:r>
    </w:p>
    <w:p w14:paraId="180216F1" w14:textId="1C22C069" w:rsidR="00AA6201" w:rsidRPr="00D5060D" w:rsidRDefault="00AA6201" w:rsidP="00F918E8">
      <w:pPr>
        <w:pStyle w:val="NormalWeb"/>
        <w:rPr>
          <w:rFonts w:ascii="Arial" w:hAnsi="Arial" w:cs="Arial"/>
          <w:color w:val="002060"/>
          <w:sz w:val="20"/>
          <w:szCs w:val="20"/>
          <w:lang w:val="en-US"/>
        </w:rPr>
      </w:pPr>
    </w:p>
    <w:p w14:paraId="2336CBA8" w14:textId="211D74B2" w:rsidR="00AA6201" w:rsidRPr="00E12302" w:rsidRDefault="00AA6201" w:rsidP="00F918E8">
      <w:pPr>
        <w:pStyle w:val="NormalWeb"/>
        <w:rPr>
          <w:rFonts w:ascii="Arial" w:eastAsiaTheme="minorEastAsia" w:hAnsi="Arial" w:cs="Arial"/>
          <w:i/>
          <w:iCs/>
          <w:kern w:val="2"/>
          <w:sz w:val="20"/>
          <w:szCs w:val="20"/>
          <w:lang w:val="en-US"/>
        </w:rPr>
      </w:pPr>
      <w:r w:rsidRPr="00E12302">
        <w:rPr>
          <w:rFonts w:ascii="Arial" w:eastAsiaTheme="minorEastAsia" w:hAnsi="Arial" w:cs="Arial"/>
          <w:i/>
          <w:iCs/>
          <w:kern w:val="2"/>
          <w:sz w:val="20"/>
          <w:szCs w:val="20"/>
          <w:lang w:val="en-US"/>
        </w:rPr>
        <w:t>benzyl 2-(</w:t>
      </w:r>
      <w:proofErr w:type="spellStart"/>
      <w:proofErr w:type="gramStart"/>
      <w:r w:rsidRPr="00E12302">
        <w:rPr>
          <w:rFonts w:ascii="Arial" w:eastAsiaTheme="minorEastAsia" w:hAnsi="Arial" w:cs="Arial"/>
          <w:i/>
          <w:iCs/>
          <w:kern w:val="2"/>
          <w:sz w:val="20"/>
          <w:szCs w:val="20"/>
          <w:lang w:val="en-US"/>
        </w:rPr>
        <w:t>bicyclo</w:t>
      </w:r>
      <w:proofErr w:type="spellEnd"/>
      <w:r w:rsidRPr="00E12302">
        <w:rPr>
          <w:rFonts w:ascii="Arial" w:eastAsiaTheme="minorEastAsia" w:hAnsi="Arial" w:cs="Arial"/>
          <w:i/>
          <w:iCs/>
          <w:kern w:val="2"/>
          <w:sz w:val="20"/>
          <w:szCs w:val="20"/>
          <w:lang w:val="en-US"/>
        </w:rPr>
        <w:t>[</w:t>
      </w:r>
      <w:proofErr w:type="gramEnd"/>
      <w:r w:rsidRPr="00E12302">
        <w:rPr>
          <w:rFonts w:ascii="Arial" w:eastAsiaTheme="minorEastAsia" w:hAnsi="Arial" w:cs="Arial"/>
          <w:i/>
          <w:iCs/>
          <w:kern w:val="2"/>
          <w:sz w:val="20"/>
          <w:szCs w:val="20"/>
          <w:lang w:val="en-US"/>
        </w:rPr>
        <w:t>1.1.1]pentan-1-yl)propanoate</w:t>
      </w:r>
    </w:p>
    <w:p w14:paraId="082FB70A" w14:textId="77777777" w:rsidR="00AA6201" w:rsidRPr="00F918E8" w:rsidRDefault="00AA6201" w:rsidP="00F918E8">
      <w:pPr>
        <w:pStyle w:val="NormalWeb"/>
        <w:jc w:val="center"/>
        <w:rPr>
          <w:rFonts w:ascii="Arial" w:eastAsiaTheme="minorEastAsia" w:hAnsi="Arial" w:cs="Arial"/>
          <w:i/>
          <w:color w:val="002060"/>
          <w:kern w:val="2"/>
          <w:sz w:val="20"/>
          <w:szCs w:val="20"/>
        </w:rPr>
      </w:pPr>
      <w:r w:rsidRPr="00F918E8">
        <w:rPr>
          <w:rFonts w:ascii="Arial" w:hAnsi="Arial" w:cs="Arial"/>
          <w:sz w:val="20"/>
          <w:szCs w:val="20"/>
        </w:rPr>
        <w:object w:dxaOrig="5009" w:dyaOrig="1591" w14:anchorId="1F58208D">
          <v:shape id="_x0000_i1138" type="#_x0000_t75" style="width:204.75pt;height:66.75pt" o:ole="">
            <v:imagedata r:id="rId275" o:title=""/>
          </v:shape>
          <o:OLEObject Type="Embed" ProgID="ChemDraw_x64.Document.6.0" ShapeID="_x0000_i1138" DrawAspect="Content" ObjectID="_1802575518" r:id="rId276"/>
        </w:object>
      </w:r>
    </w:p>
    <w:p w14:paraId="298DA74B" w14:textId="77777777" w:rsidR="00AA6201" w:rsidRPr="00F918E8" w:rsidRDefault="00AA6201" w:rsidP="00F918E8">
      <w:pPr>
        <w:spacing w:after="0"/>
      </w:pPr>
      <w:r w:rsidRPr="00F918E8">
        <w:t>To a solution of benzyl 2-(</w:t>
      </w:r>
      <w:proofErr w:type="spellStart"/>
      <w:proofErr w:type="gramStart"/>
      <w:r w:rsidRPr="00F918E8">
        <w:t>bicyclo</w:t>
      </w:r>
      <w:proofErr w:type="spellEnd"/>
      <w:r w:rsidRPr="00F918E8">
        <w:t>[</w:t>
      </w:r>
      <w:proofErr w:type="gramEnd"/>
      <w:r w:rsidRPr="00F918E8">
        <w:t xml:space="preserve">1.1.1]pentan-1-yl)acetate (8.0 g, 37 mmol) in THF (200 mL) as added </w:t>
      </w:r>
      <w:proofErr w:type="spellStart"/>
      <w:r w:rsidRPr="00F918E8">
        <w:t>NaHMDS</w:t>
      </w:r>
      <w:proofErr w:type="spellEnd"/>
      <w:r w:rsidRPr="00F918E8">
        <w:t xml:space="preserve"> (44.39 mL, </w:t>
      </w:r>
      <w:r w:rsidRPr="00F918E8">
        <w:rPr>
          <w:rFonts w:eastAsia="DengXian"/>
          <w:iCs/>
        </w:rPr>
        <w:t>1 M in THF solution</w:t>
      </w:r>
      <w:r w:rsidRPr="00F918E8">
        <w:t>, 44.39 mmol) under N</w:t>
      </w:r>
      <w:r w:rsidRPr="00F918E8">
        <w:rPr>
          <w:vertAlign w:val="subscript"/>
        </w:rPr>
        <w:t>2</w:t>
      </w:r>
      <w:r w:rsidRPr="00F918E8">
        <w:t>, the mixture was stirred at -65 °C for 1 hour under N</w:t>
      </w:r>
      <w:r w:rsidRPr="00F918E8">
        <w:rPr>
          <w:vertAlign w:val="subscript"/>
        </w:rPr>
        <w:t>2</w:t>
      </w:r>
      <w:r w:rsidRPr="00F918E8">
        <w:t xml:space="preserve">. Then </w:t>
      </w:r>
      <w:proofErr w:type="spellStart"/>
      <w:r w:rsidRPr="00F918E8">
        <w:t>MeI</w:t>
      </w:r>
      <w:proofErr w:type="spellEnd"/>
      <w:r w:rsidRPr="00F918E8">
        <w:t xml:space="preserve"> (15.75 g, 111.0 mmol) was added, the mixture was stirred at -65 °C for 3 hours under N</w:t>
      </w:r>
      <w:r w:rsidRPr="00F918E8">
        <w:rPr>
          <w:vertAlign w:val="subscript"/>
        </w:rPr>
        <w:t>2</w:t>
      </w:r>
      <w:r w:rsidRPr="00F918E8">
        <w:t>. The mixture was quenched with saturated solution of NH</w:t>
      </w:r>
      <w:r w:rsidRPr="00F918E8">
        <w:rPr>
          <w:vertAlign w:val="subscript"/>
        </w:rPr>
        <w:t>4</w:t>
      </w:r>
      <w:r w:rsidRPr="00F918E8">
        <w:t>Cl, extracted with EtOAc. The combined organic phase dried over anhydrous Na</w:t>
      </w:r>
      <w:r w:rsidRPr="00F918E8">
        <w:rPr>
          <w:vertAlign w:val="subscript"/>
        </w:rPr>
        <w:t>2</w:t>
      </w:r>
      <w:r w:rsidRPr="00F918E8">
        <w:t>SO</w:t>
      </w:r>
      <w:r w:rsidRPr="00F918E8">
        <w:rPr>
          <w:vertAlign w:val="subscript"/>
        </w:rPr>
        <w:t>4</w:t>
      </w:r>
      <w:r w:rsidRPr="00F918E8">
        <w:t xml:space="preserve">, then filtered and concentrated in vacuum. The residue was purified by flash (ISCO®; 330 g </w:t>
      </w:r>
      <w:proofErr w:type="spellStart"/>
      <w:r w:rsidRPr="00F918E8">
        <w:t>SepaFlash</w:t>
      </w:r>
      <w:proofErr w:type="spellEnd"/>
      <w:r w:rsidRPr="00F918E8">
        <w:t>® Silica Flash Column, Eluent of 0 - 5 % EtOAc/petroleum ether) and the eluent was concentrated under vacuum to give the title compound as colorless oil (7.5 g, 32.6 mmol, 88 % yield).</w:t>
      </w:r>
    </w:p>
    <w:p w14:paraId="3A57A59D" w14:textId="77777777" w:rsidR="00AA6201" w:rsidRPr="00F918E8" w:rsidRDefault="00AA6201" w:rsidP="00F918E8">
      <w:pPr>
        <w:spacing w:after="0"/>
      </w:pPr>
      <w:r w:rsidRPr="00F918E8">
        <w:t>Rf = 0.65 (silica, petroleum ether: EtOAc</w:t>
      </w:r>
      <w:r w:rsidRPr="00F918E8">
        <w:rPr>
          <w:lang w:eastAsia="zh-CN"/>
        </w:rPr>
        <w:t xml:space="preserve"> 5</w:t>
      </w:r>
      <w:r w:rsidRPr="00F918E8">
        <w:t>: 1).</w:t>
      </w:r>
    </w:p>
    <w:p w14:paraId="4F7948CF" w14:textId="77777777" w:rsidR="00AA6201" w:rsidRPr="00F918E8" w:rsidRDefault="00AA6201" w:rsidP="00F918E8">
      <w:pPr>
        <w:spacing w:after="0"/>
        <w:rPr>
          <w:lang w:eastAsia="zh-CN"/>
        </w:rPr>
      </w:pPr>
      <w:r w:rsidRPr="00F918E8">
        <w:rPr>
          <w:vertAlign w:val="superscript"/>
          <w:lang w:eastAsia="zh-CN"/>
        </w:rPr>
        <w:t>1</w:t>
      </w:r>
      <w:r w:rsidRPr="00F918E8">
        <w:rPr>
          <w:lang w:eastAsia="zh-CN"/>
        </w:rPr>
        <w:t>H NMR (400 MHz, CDCl</w:t>
      </w:r>
      <w:r w:rsidRPr="00F918E8">
        <w:rPr>
          <w:vertAlign w:val="subscript"/>
          <w:lang w:eastAsia="zh-CN"/>
        </w:rPr>
        <w:t>3</w:t>
      </w:r>
      <w:r w:rsidRPr="00F918E8">
        <w:rPr>
          <w:lang w:eastAsia="zh-CN"/>
        </w:rPr>
        <w:t xml:space="preserve">) δ 7.39 – 7.34 (m, 5H), 5.13 (d, </w:t>
      </w:r>
      <w:r w:rsidRPr="00F918E8">
        <w:rPr>
          <w:i/>
          <w:iCs/>
          <w:lang w:eastAsia="zh-CN"/>
        </w:rPr>
        <w:t>J</w:t>
      </w:r>
      <w:r w:rsidRPr="00F918E8">
        <w:rPr>
          <w:lang w:eastAsia="zh-CN"/>
        </w:rPr>
        <w:t xml:space="preserve"> = 11.7 Hz, 1H), 5.09 (d, </w:t>
      </w:r>
      <w:r w:rsidRPr="00F918E8">
        <w:rPr>
          <w:i/>
          <w:iCs/>
          <w:lang w:eastAsia="zh-CN"/>
        </w:rPr>
        <w:t>J</w:t>
      </w:r>
      <w:r w:rsidRPr="00F918E8">
        <w:rPr>
          <w:lang w:eastAsia="zh-CN"/>
        </w:rPr>
        <w:t xml:space="preserve"> = 12.3 Hz, 1H), 2.60 (q, </w:t>
      </w:r>
      <w:r w:rsidRPr="00F918E8">
        <w:rPr>
          <w:i/>
          <w:iCs/>
          <w:lang w:eastAsia="zh-CN"/>
        </w:rPr>
        <w:t>J</w:t>
      </w:r>
      <w:r w:rsidRPr="00F918E8">
        <w:rPr>
          <w:lang w:eastAsia="zh-CN"/>
        </w:rPr>
        <w:t xml:space="preserve"> = 6.7 Hz, 1H), 2.45 (s, 1H), 1.67 (s, 6H), 1.09 (d, </w:t>
      </w:r>
      <w:r w:rsidRPr="00F918E8">
        <w:rPr>
          <w:i/>
          <w:iCs/>
          <w:lang w:eastAsia="zh-CN"/>
        </w:rPr>
        <w:t>J</w:t>
      </w:r>
      <w:r w:rsidRPr="00F918E8">
        <w:rPr>
          <w:lang w:eastAsia="zh-CN"/>
        </w:rPr>
        <w:t xml:space="preserve"> = 7.0 Hz, 3H).</w:t>
      </w:r>
    </w:p>
    <w:p w14:paraId="7AEAFFB1" w14:textId="77777777" w:rsidR="00AA6201" w:rsidRPr="00F918E8" w:rsidRDefault="00AA6201" w:rsidP="00F918E8">
      <w:pPr>
        <w:pStyle w:val="NormalWeb"/>
        <w:spacing w:before="0" w:beforeAutospacing="0" w:after="0" w:afterAutospacing="0"/>
        <w:rPr>
          <w:rFonts w:ascii="Arial" w:hAnsi="Arial" w:cs="Arial"/>
          <w:color w:val="FF0000"/>
          <w:sz w:val="20"/>
          <w:szCs w:val="20"/>
          <w:lang w:val="en-US"/>
        </w:rPr>
      </w:pPr>
    </w:p>
    <w:p w14:paraId="246028FB" w14:textId="3F537D6D" w:rsidR="00AA6201" w:rsidRPr="00F918E8" w:rsidRDefault="00AA6201" w:rsidP="00F918E8">
      <w:pPr>
        <w:pStyle w:val="NormalWeb"/>
        <w:spacing w:before="0" w:beforeAutospacing="0" w:after="0" w:afterAutospacing="0"/>
        <w:rPr>
          <w:rFonts w:ascii="Arial" w:hAnsi="Arial" w:cs="Arial"/>
          <w:sz w:val="20"/>
          <w:szCs w:val="20"/>
          <w:lang w:val="en-US"/>
        </w:rPr>
      </w:pPr>
    </w:p>
    <w:p w14:paraId="5DC3346E" w14:textId="02181B64" w:rsidR="00AA6201" w:rsidRPr="00D5060D" w:rsidRDefault="00AA6201" w:rsidP="00F918E8">
      <w:pPr>
        <w:pStyle w:val="NormalWeb"/>
        <w:spacing w:before="0" w:beforeAutospacing="0" w:after="0" w:afterAutospacing="0"/>
        <w:rPr>
          <w:rFonts w:ascii="Arial" w:eastAsiaTheme="minorEastAsia" w:hAnsi="Arial" w:cs="Arial"/>
          <w:i/>
          <w:color w:val="FF0000"/>
          <w:kern w:val="2"/>
          <w:sz w:val="20"/>
          <w:szCs w:val="20"/>
          <w:lang w:val="en-US"/>
        </w:rPr>
      </w:pPr>
    </w:p>
    <w:p w14:paraId="24BF4916" w14:textId="4E7E1AF3" w:rsidR="00AA6201" w:rsidRPr="00246573" w:rsidRDefault="00AA6201" w:rsidP="00F918E8">
      <w:pPr>
        <w:pStyle w:val="NormalWeb"/>
        <w:rPr>
          <w:rFonts w:ascii="Arial" w:eastAsiaTheme="minorEastAsia" w:hAnsi="Arial" w:cs="Arial"/>
          <w:i/>
          <w:color w:val="002060"/>
          <w:kern w:val="2"/>
          <w:sz w:val="20"/>
          <w:szCs w:val="20"/>
          <w:lang w:val="en-US"/>
        </w:rPr>
      </w:pPr>
      <w:r w:rsidRPr="00246573">
        <w:rPr>
          <w:rFonts w:ascii="Arial" w:eastAsiaTheme="minorEastAsia" w:hAnsi="Arial" w:cs="Arial"/>
          <w:i/>
          <w:kern w:val="2"/>
          <w:sz w:val="20"/>
          <w:szCs w:val="20"/>
          <w:lang w:val="en-US"/>
        </w:rPr>
        <w:t>1-benzyl 4-ethyl 2-(</w:t>
      </w:r>
      <w:proofErr w:type="spellStart"/>
      <w:proofErr w:type="gramStart"/>
      <w:r w:rsidRPr="00246573">
        <w:rPr>
          <w:rFonts w:ascii="Arial" w:eastAsiaTheme="minorEastAsia" w:hAnsi="Arial" w:cs="Arial"/>
          <w:i/>
          <w:kern w:val="2"/>
          <w:sz w:val="20"/>
          <w:szCs w:val="20"/>
          <w:lang w:val="en-US"/>
        </w:rPr>
        <w:t>bicyclo</w:t>
      </w:r>
      <w:proofErr w:type="spellEnd"/>
      <w:r w:rsidRPr="00246573">
        <w:rPr>
          <w:rFonts w:ascii="Arial" w:eastAsiaTheme="minorEastAsia" w:hAnsi="Arial" w:cs="Arial"/>
          <w:i/>
          <w:kern w:val="2"/>
          <w:sz w:val="20"/>
          <w:szCs w:val="20"/>
          <w:lang w:val="en-US"/>
        </w:rPr>
        <w:t>[</w:t>
      </w:r>
      <w:proofErr w:type="gramEnd"/>
      <w:r w:rsidRPr="00246573">
        <w:rPr>
          <w:rFonts w:ascii="Arial" w:eastAsiaTheme="minorEastAsia" w:hAnsi="Arial" w:cs="Arial"/>
          <w:i/>
          <w:kern w:val="2"/>
          <w:sz w:val="20"/>
          <w:szCs w:val="20"/>
          <w:lang w:val="en-US"/>
        </w:rPr>
        <w:t xml:space="preserve">1.1.1]pentan-1-yl)-3-hydroxy-2-methylsuccinate </w:t>
      </w:r>
    </w:p>
    <w:p w14:paraId="5963A4C3" w14:textId="77777777" w:rsidR="00AA6201" w:rsidRPr="00F918E8" w:rsidRDefault="00AA6201" w:rsidP="00F918E8">
      <w:pPr>
        <w:jc w:val="center"/>
        <w:rPr>
          <w:rFonts w:eastAsia="SimSun"/>
          <w:color w:val="002060"/>
        </w:rPr>
      </w:pPr>
      <w:r w:rsidRPr="00F918E8">
        <w:object w:dxaOrig="5182" w:dyaOrig="1844" w14:anchorId="01C8B4F2">
          <v:shape id="_x0000_i1139" type="#_x0000_t75" style="width:258pt;height:92.25pt" o:ole="">
            <v:imagedata r:id="rId277" o:title=""/>
          </v:shape>
          <o:OLEObject Type="Embed" ProgID="ChemDraw_x64.Document.6.0" ShapeID="_x0000_i1139" DrawAspect="Content" ObjectID="_1802575519" r:id="rId278"/>
        </w:object>
      </w:r>
    </w:p>
    <w:p w14:paraId="5EB4A986" w14:textId="3B949753" w:rsidR="00AA6201" w:rsidRPr="00F918E8" w:rsidRDefault="00AA6201" w:rsidP="00F918E8">
      <w:pPr>
        <w:rPr>
          <w:rFonts w:eastAsia="SimSun"/>
        </w:rPr>
      </w:pPr>
      <w:r w:rsidRPr="00F918E8">
        <w:rPr>
          <w:rFonts w:eastAsia="SimSun"/>
        </w:rPr>
        <w:t>To a solution of benzyl 2-(</w:t>
      </w:r>
      <w:proofErr w:type="spellStart"/>
      <w:proofErr w:type="gramStart"/>
      <w:r w:rsidRPr="00F918E8">
        <w:rPr>
          <w:rFonts w:eastAsia="SimSun"/>
        </w:rPr>
        <w:t>bicyclo</w:t>
      </w:r>
      <w:proofErr w:type="spellEnd"/>
      <w:r w:rsidRPr="00F918E8">
        <w:rPr>
          <w:rFonts w:eastAsia="SimSun"/>
        </w:rPr>
        <w:t>[</w:t>
      </w:r>
      <w:proofErr w:type="gramEnd"/>
      <w:r w:rsidRPr="00F918E8">
        <w:rPr>
          <w:rFonts w:eastAsia="SimSun"/>
        </w:rPr>
        <w:t xml:space="preserve">1.1.1]pentan-1-yl)propanoate (6.9 g, 30 mmol) in THF (69 mL) was added </w:t>
      </w:r>
      <w:r w:rsidRPr="00F918E8">
        <w:rPr>
          <w:rFonts w:eastAsia="SimSun"/>
          <w:lang w:eastAsia="zh-CN"/>
        </w:rPr>
        <w:t>dropwise</w:t>
      </w:r>
      <w:r w:rsidRPr="00F918E8">
        <w:rPr>
          <w:rFonts w:eastAsia="SimSun"/>
        </w:rPr>
        <w:t xml:space="preserve"> LDA (30 mL, 60 mmol, </w:t>
      </w:r>
      <w:r w:rsidRPr="00F918E8">
        <w:t>2M in mixture of THF and heptane</w:t>
      </w:r>
      <w:r w:rsidRPr="00F918E8">
        <w:rPr>
          <w:rFonts w:eastAsia="SimSun"/>
        </w:rPr>
        <w:t xml:space="preserve">) at -65 °C </w:t>
      </w:r>
      <w:r w:rsidRPr="00F918E8">
        <w:rPr>
          <w:rFonts w:eastAsia="SimSun"/>
          <w:lang w:eastAsia="zh-CN"/>
        </w:rPr>
        <w:t>under</w:t>
      </w:r>
      <w:r w:rsidRPr="00F918E8">
        <w:rPr>
          <w:rFonts w:eastAsia="SimSun"/>
        </w:rPr>
        <w:t xml:space="preserve"> N</w:t>
      </w:r>
      <w:r w:rsidRPr="00F918E8">
        <w:rPr>
          <w:rFonts w:eastAsia="SimSun"/>
          <w:vertAlign w:val="subscript"/>
        </w:rPr>
        <w:t>2</w:t>
      </w:r>
      <w:r w:rsidRPr="00F918E8">
        <w:rPr>
          <w:rFonts w:eastAsia="SimSun"/>
        </w:rPr>
        <w:t xml:space="preserve"> and stirred at -65 °C for 0.5 hours. Then </w:t>
      </w:r>
      <w:r w:rsidRPr="00F918E8">
        <w:rPr>
          <w:rFonts w:eastAsia="SimSun"/>
          <w:lang w:eastAsia="zh-CN"/>
        </w:rPr>
        <w:t xml:space="preserve">ethyl 2-oxoacetate </w:t>
      </w:r>
      <w:r w:rsidRPr="00F918E8">
        <w:rPr>
          <w:rFonts w:eastAsia="SimSun"/>
        </w:rPr>
        <w:t>(18.4 g, 50% in toluene, 89.9 mmol) in THF (18 mL) was added slowly at -65 °C. The mixture was stirred for 2 hours at -65 °C under N</w:t>
      </w:r>
      <w:r w:rsidRPr="00F918E8">
        <w:rPr>
          <w:rFonts w:eastAsia="SimSun"/>
          <w:vertAlign w:val="subscript"/>
        </w:rPr>
        <w:t>2</w:t>
      </w:r>
      <w:r w:rsidRPr="00F918E8">
        <w:rPr>
          <w:rFonts w:eastAsia="SimSun"/>
        </w:rPr>
        <w:t>,</w:t>
      </w:r>
      <w:r w:rsidRPr="00F918E8">
        <w:t xml:space="preserve"> </w:t>
      </w:r>
      <w:r w:rsidRPr="00F918E8">
        <w:rPr>
          <w:rFonts w:eastAsia="SimSun"/>
        </w:rPr>
        <w:t>quenched with</w:t>
      </w:r>
      <w:r w:rsidRPr="00F918E8">
        <w:t xml:space="preserve"> </w:t>
      </w:r>
      <w:r w:rsidRPr="00F918E8">
        <w:rPr>
          <w:lang w:eastAsia="zh-CN"/>
        </w:rPr>
        <w:t>saturated</w:t>
      </w:r>
      <w:r w:rsidRPr="00F918E8">
        <w:t xml:space="preserve"> </w:t>
      </w:r>
      <w:r w:rsidRPr="00F918E8">
        <w:rPr>
          <w:lang w:eastAsia="zh-CN"/>
        </w:rPr>
        <w:t>solution</w:t>
      </w:r>
      <w:r w:rsidRPr="00F918E8">
        <w:t xml:space="preserve"> </w:t>
      </w:r>
      <w:r w:rsidRPr="00F918E8">
        <w:rPr>
          <w:lang w:eastAsia="zh-CN"/>
        </w:rPr>
        <w:t>of</w:t>
      </w:r>
      <w:r w:rsidRPr="00F918E8">
        <w:t xml:space="preserve"> NH</w:t>
      </w:r>
      <w:r w:rsidRPr="00F918E8">
        <w:rPr>
          <w:vertAlign w:val="subscript"/>
        </w:rPr>
        <w:t>4</w:t>
      </w:r>
      <w:r w:rsidRPr="00F918E8">
        <w:t>Cl</w:t>
      </w:r>
      <w:r w:rsidRPr="00F918E8">
        <w:rPr>
          <w:rFonts w:eastAsia="SimSun"/>
        </w:rPr>
        <w:t xml:space="preserve"> and extracted into EtOAc. The combined organic layers were dried over anhydrous Na</w:t>
      </w:r>
      <w:r w:rsidRPr="00F918E8">
        <w:rPr>
          <w:rFonts w:eastAsia="SimSun"/>
          <w:vertAlign w:val="subscript"/>
        </w:rPr>
        <w:t>2</w:t>
      </w:r>
      <w:r w:rsidRPr="00F918E8">
        <w:rPr>
          <w:rFonts w:eastAsia="SimSun"/>
        </w:rPr>
        <w:t>SO</w:t>
      </w:r>
      <w:r w:rsidRPr="00F918E8">
        <w:rPr>
          <w:rFonts w:eastAsia="SimSun"/>
          <w:vertAlign w:val="subscript"/>
        </w:rPr>
        <w:t>4</w:t>
      </w:r>
      <w:r w:rsidRPr="00F918E8">
        <w:rPr>
          <w:rFonts w:eastAsia="SimSun"/>
        </w:rPr>
        <w:t xml:space="preserve">, </w:t>
      </w:r>
      <w:r w:rsidRPr="00F918E8">
        <w:rPr>
          <w:rFonts w:eastAsia="SimSun"/>
          <w:lang w:eastAsia="zh-CN"/>
        </w:rPr>
        <w:t>then</w:t>
      </w:r>
      <w:r w:rsidRPr="00F918E8">
        <w:rPr>
          <w:rFonts w:eastAsia="SimSun"/>
        </w:rPr>
        <w:t xml:space="preserve"> filtered and concentrated in vacuum. The residue was purified by flash chromatography (ISCO®; 330 g </w:t>
      </w:r>
      <w:proofErr w:type="spellStart"/>
      <w:r w:rsidRPr="00F918E8">
        <w:rPr>
          <w:rFonts w:eastAsia="SimSun"/>
        </w:rPr>
        <w:t>SepaFlash</w:t>
      </w:r>
      <w:proofErr w:type="spellEnd"/>
      <w:r w:rsidRPr="00F918E8">
        <w:rPr>
          <w:rFonts w:eastAsia="SimSun"/>
        </w:rPr>
        <w:t xml:space="preserve">® Silica Flash Column, eluent. 0 - 30% EtOAc/petroleum ether). The eluent was concentrated under vacuum to give </w:t>
      </w:r>
      <w:r w:rsidRPr="00F918E8">
        <w:t>the title compound</w:t>
      </w:r>
      <w:r w:rsidRPr="00F918E8">
        <w:rPr>
          <w:rFonts w:eastAsia="SimSun"/>
        </w:rPr>
        <w:t xml:space="preserve"> as yellow gum (3.0 g, 9.0 mmol, 30 % yield). </w:t>
      </w:r>
    </w:p>
    <w:p w14:paraId="53D86DF8" w14:textId="3307AD57" w:rsidR="00AA6201" w:rsidRPr="00F918E8" w:rsidRDefault="00AA6201" w:rsidP="00F918E8">
      <w:pPr>
        <w:rPr>
          <w:rFonts w:eastAsia="SimSun"/>
          <w:lang w:val="de-CH"/>
        </w:rPr>
      </w:pPr>
      <w:r w:rsidRPr="00F918E8">
        <w:rPr>
          <w:lang w:val="de-CH"/>
        </w:rPr>
        <w:t>LCMS-1: Rt = 0.599 min; MS m/z [M+Na]</w:t>
      </w:r>
      <w:r w:rsidRPr="00F918E8">
        <w:rPr>
          <w:vertAlign w:val="superscript"/>
          <w:lang w:val="de-CH"/>
        </w:rPr>
        <w:t>+</w:t>
      </w:r>
      <w:r w:rsidRPr="00F918E8">
        <w:rPr>
          <w:lang w:val="de-CH"/>
        </w:rPr>
        <w:t>: 355.3.</w:t>
      </w:r>
      <w:r w:rsidRPr="00F918E8">
        <w:rPr>
          <w:rFonts w:eastAsia="SimSun"/>
          <w:lang w:val="de-CH"/>
        </w:rPr>
        <w:t xml:space="preserve"> </w:t>
      </w:r>
    </w:p>
    <w:p w14:paraId="30FF9956" w14:textId="77777777" w:rsidR="00AA6201" w:rsidRPr="00F918E8" w:rsidRDefault="00AA6201" w:rsidP="00F918E8">
      <w:pPr>
        <w:rPr>
          <w:rFonts w:eastAsia="SimSun"/>
          <w:lang w:val="de-CH"/>
        </w:rPr>
      </w:pPr>
      <w:r w:rsidRPr="00F918E8">
        <w:rPr>
          <w:rFonts w:eastAsia="SimSun"/>
          <w:vertAlign w:val="superscript"/>
          <w:lang w:val="de-CH"/>
        </w:rPr>
        <w:t>1</w:t>
      </w:r>
      <w:r w:rsidRPr="00F918E8">
        <w:rPr>
          <w:rFonts w:eastAsia="SimSun"/>
          <w:lang w:val="de-CH"/>
        </w:rPr>
        <w:t>H NMR (400 MHz, CDCl</w:t>
      </w:r>
      <w:r w:rsidRPr="00F918E8">
        <w:rPr>
          <w:rFonts w:eastAsia="SimSun"/>
          <w:vertAlign w:val="subscript"/>
          <w:lang w:val="de-CH"/>
        </w:rPr>
        <w:t>3</w:t>
      </w:r>
      <w:r w:rsidRPr="00F918E8">
        <w:rPr>
          <w:rFonts w:eastAsia="SimSun"/>
          <w:lang w:val="de-CH"/>
        </w:rPr>
        <w:t xml:space="preserve">) </w:t>
      </w:r>
      <w:r w:rsidRPr="00F918E8">
        <w:rPr>
          <w:rFonts w:eastAsia="SimSun"/>
        </w:rPr>
        <w:t>δ</w:t>
      </w:r>
      <w:r w:rsidRPr="00F918E8">
        <w:rPr>
          <w:rFonts w:eastAsia="SimSun"/>
          <w:lang w:val="de-CH"/>
        </w:rPr>
        <w:t xml:space="preserve"> 7.45 – 7.31 (m, 5H), 5.28 – 4.98 (m, 2H), 4.76 – 4.62 (m, 1H), 4.26 – 4.06 (m, 2H), 2.49 – 2.42 (m, 1H), 2.02 – 1.63 (m, 6H), 1.25 (t, </w:t>
      </w:r>
      <w:r w:rsidRPr="00F918E8">
        <w:rPr>
          <w:rFonts w:eastAsia="SimSun"/>
          <w:i/>
          <w:iCs/>
          <w:lang w:val="de-CH"/>
        </w:rPr>
        <w:t>J</w:t>
      </w:r>
      <w:r w:rsidRPr="00F918E8">
        <w:rPr>
          <w:rFonts w:eastAsia="SimSun"/>
          <w:lang w:val="de-CH"/>
        </w:rPr>
        <w:t xml:space="preserve"> = 7.2 Hz, 3H), 1.16 – 0.96 (m, 3H).</w:t>
      </w:r>
    </w:p>
    <w:p w14:paraId="58AA54B4" w14:textId="77777777" w:rsidR="00AA6201" w:rsidRPr="00F918E8" w:rsidRDefault="00AA6201" w:rsidP="00F918E8">
      <w:pPr>
        <w:rPr>
          <w:color w:val="FF0000"/>
          <w:lang w:val="de-CH"/>
        </w:rPr>
      </w:pPr>
    </w:p>
    <w:p w14:paraId="378536D5" w14:textId="6DFC99EE" w:rsidR="00AA6201" w:rsidRPr="00D5060D" w:rsidRDefault="00AA6201" w:rsidP="00F918E8">
      <w:pPr>
        <w:rPr>
          <w:lang w:val="de-CH"/>
        </w:rPr>
      </w:pPr>
    </w:p>
    <w:p w14:paraId="0C95640C" w14:textId="11E55733" w:rsidR="00AA6201" w:rsidRPr="00D5060D" w:rsidRDefault="00AA6201" w:rsidP="00F918E8">
      <w:pPr>
        <w:rPr>
          <w:rFonts w:eastAsia="SimSun"/>
          <w:color w:val="FF0000"/>
          <w:lang w:val="de-CH"/>
        </w:rPr>
      </w:pPr>
    </w:p>
    <w:p w14:paraId="5A2BCB97" w14:textId="1F5FDC56" w:rsidR="00AA6201" w:rsidRPr="00E12302" w:rsidRDefault="00AA6201" w:rsidP="00F918E8">
      <w:pPr>
        <w:pStyle w:val="NormalWeb"/>
        <w:rPr>
          <w:rFonts w:ascii="Arial" w:eastAsiaTheme="minorEastAsia" w:hAnsi="Arial" w:cs="Arial"/>
          <w:i/>
          <w:kern w:val="2"/>
          <w:sz w:val="20"/>
          <w:szCs w:val="20"/>
          <w:lang w:val="en-US"/>
        </w:rPr>
      </w:pPr>
      <w:r w:rsidRPr="00E12302">
        <w:rPr>
          <w:rFonts w:ascii="Arial" w:eastAsiaTheme="minorEastAsia" w:hAnsi="Arial" w:cs="Arial"/>
          <w:i/>
          <w:kern w:val="2"/>
          <w:sz w:val="20"/>
          <w:szCs w:val="20"/>
          <w:lang w:val="en-US"/>
        </w:rPr>
        <w:t>2-(</w:t>
      </w:r>
      <w:proofErr w:type="spellStart"/>
      <w:proofErr w:type="gramStart"/>
      <w:r w:rsidRPr="00E12302">
        <w:rPr>
          <w:rFonts w:ascii="Arial" w:eastAsiaTheme="minorEastAsia" w:hAnsi="Arial" w:cs="Arial"/>
          <w:i/>
          <w:kern w:val="2"/>
          <w:sz w:val="20"/>
          <w:szCs w:val="20"/>
          <w:lang w:val="en-US"/>
        </w:rPr>
        <w:t>bicyclo</w:t>
      </w:r>
      <w:proofErr w:type="spellEnd"/>
      <w:r w:rsidRPr="00E12302">
        <w:rPr>
          <w:rFonts w:ascii="Arial" w:eastAsiaTheme="minorEastAsia" w:hAnsi="Arial" w:cs="Arial"/>
          <w:i/>
          <w:kern w:val="2"/>
          <w:sz w:val="20"/>
          <w:szCs w:val="20"/>
          <w:lang w:val="en-US"/>
        </w:rPr>
        <w:t>[</w:t>
      </w:r>
      <w:proofErr w:type="gramEnd"/>
      <w:r w:rsidRPr="00E12302">
        <w:rPr>
          <w:rFonts w:ascii="Arial" w:eastAsiaTheme="minorEastAsia" w:hAnsi="Arial" w:cs="Arial"/>
          <w:i/>
          <w:kern w:val="2"/>
          <w:sz w:val="20"/>
          <w:szCs w:val="20"/>
          <w:lang w:val="en-US"/>
        </w:rPr>
        <w:t xml:space="preserve">1.1.1]pentan-1-yl)-3-hydroxy-2-methylsuccinic acid </w:t>
      </w:r>
    </w:p>
    <w:p w14:paraId="5D2E58A3" w14:textId="77777777" w:rsidR="00AA6201" w:rsidRPr="00F918E8" w:rsidRDefault="00AA6201" w:rsidP="00F918E8">
      <w:pPr>
        <w:jc w:val="center"/>
        <w:rPr>
          <w:rFonts w:eastAsia="SimSun"/>
          <w:color w:val="002060"/>
        </w:rPr>
      </w:pPr>
      <w:r w:rsidRPr="00F918E8">
        <w:object w:dxaOrig="4954" w:dyaOrig="1824" w14:anchorId="07396EEB">
          <v:shape id="_x0000_i1140" type="#_x0000_t75" style="width:210.75pt;height:77.25pt" o:ole="">
            <v:imagedata r:id="rId279" o:title=""/>
          </v:shape>
          <o:OLEObject Type="Embed" ProgID="ChemDraw_x64.Document.6.0" ShapeID="_x0000_i1140" DrawAspect="Content" ObjectID="_1802575520" r:id="rId280"/>
        </w:object>
      </w:r>
    </w:p>
    <w:p w14:paraId="560B5DEC" w14:textId="2FD0FEA0" w:rsidR="00AA6201" w:rsidRPr="00F918E8" w:rsidRDefault="00AA6201" w:rsidP="00F918E8">
      <w:pPr>
        <w:rPr>
          <w:rFonts w:eastAsia="SimSun"/>
        </w:rPr>
      </w:pPr>
      <w:r w:rsidRPr="00F918E8">
        <w:rPr>
          <w:rFonts w:eastAsia="SimSun"/>
        </w:rPr>
        <w:t>To a solution of 1-benzyl 4-ethyl 2-(</w:t>
      </w:r>
      <w:proofErr w:type="spellStart"/>
      <w:proofErr w:type="gramStart"/>
      <w:r w:rsidRPr="00F918E8">
        <w:rPr>
          <w:rFonts w:eastAsia="SimSun"/>
        </w:rPr>
        <w:t>bicyclo</w:t>
      </w:r>
      <w:proofErr w:type="spellEnd"/>
      <w:r w:rsidRPr="00F918E8">
        <w:rPr>
          <w:rFonts w:eastAsia="SimSun"/>
        </w:rPr>
        <w:t>[</w:t>
      </w:r>
      <w:proofErr w:type="gramEnd"/>
      <w:r w:rsidRPr="00F918E8">
        <w:rPr>
          <w:rFonts w:eastAsia="SimSun"/>
        </w:rPr>
        <w:t xml:space="preserve">1.1.1]pentan-1-yl)-3-hydroxy-2-methylsuccinate (3.0 g, 9.03 mmol) in </w:t>
      </w:r>
      <w:r w:rsidRPr="00F918E8">
        <w:rPr>
          <w:rFonts w:eastAsia="SimSun"/>
          <w:lang w:eastAsia="zh-CN"/>
        </w:rPr>
        <w:t>H</w:t>
      </w:r>
      <w:r w:rsidRPr="00F918E8">
        <w:rPr>
          <w:rFonts w:eastAsia="SimSun"/>
          <w:vertAlign w:val="subscript"/>
          <w:lang w:eastAsia="zh-CN"/>
        </w:rPr>
        <w:t>2</w:t>
      </w:r>
      <w:r w:rsidRPr="00F918E8">
        <w:rPr>
          <w:rFonts w:eastAsia="SimSun"/>
          <w:lang w:eastAsia="zh-CN"/>
        </w:rPr>
        <w:t>O</w:t>
      </w:r>
      <w:r w:rsidRPr="00F918E8">
        <w:rPr>
          <w:rFonts w:eastAsia="SimSun"/>
        </w:rPr>
        <w:t xml:space="preserve"> (30 mL) as added solid NaOH (1.44 g, 36.1 mmol). The mixture was stirred at 100 °C for 12 hours under N</w:t>
      </w:r>
      <w:r w:rsidRPr="00F918E8">
        <w:rPr>
          <w:rFonts w:eastAsia="SimSun"/>
          <w:vertAlign w:val="subscript"/>
        </w:rPr>
        <w:t>2</w:t>
      </w:r>
      <w:r w:rsidRPr="00F918E8">
        <w:rPr>
          <w:rFonts w:eastAsia="SimSun"/>
        </w:rPr>
        <w:t xml:space="preserve">. The mixture was adjusted to pH =3-4 with 1N </w:t>
      </w:r>
      <w:r w:rsidRPr="00F918E8">
        <w:rPr>
          <w:rFonts w:eastAsia="SimSun"/>
          <w:lang w:eastAsia="zh-CN"/>
        </w:rPr>
        <w:t>aqueous</w:t>
      </w:r>
      <w:r w:rsidRPr="00F918E8">
        <w:rPr>
          <w:rFonts w:eastAsia="SimSun"/>
        </w:rPr>
        <w:t xml:space="preserve"> HCl</w:t>
      </w:r>
      <w:r w:rsidRPr="00F918E8">
        <w:rPr>
          <w:rFonts w:eastAsia="SimSun"/>
          <w:lang w:eastAsia="zh-CN"/>
        </w:rPr>
        <w:t xml:space="preserve"> solution</w:t>
      </w:r>
      <w:r w:rsidRPr="00F918E8">
        <w:rPr>
          <w:rFonts w:eastAsia="SimSun"/>
        </w:rPr>
        <w:t xml:space="preserve">. </w:t>
      </w:r>
      <w:r w:rsidRPr="00F918E8">
        <w:rPr>
          <w:rFonts w:eastAsia="SimSun"/>
          <w:lang w:eastAsia="zh-CN"/>
        </w:rPr>
        <w:t>Solid</w:t>
      </w:r>
      <w:r w:rsidRPr="00F918E8">
        <w:rPr>
          <w:rFonts w:eastAsia="SimSun"/>
        </w:rPr>
        <w:t xml:space="preserve"> NaCl </w:t>
      </w:r>
      <w:r w:rsidRPr="00F918E8">
        <w:rPr>
          <w:rFonts w:eastAsia="SimSun"/>
          <w:lang w:eastAsia="zh-CN"/>
        </w:rPr>
        <w:t>was added</w:t>
      </w:r>
      <w:r w:rsidRPr="00F918E8">
        <w:rPr>
          <w:rFonts w:eastAsia="SimSun"/>
        </w:rPr>
        <w:t xml:space="preserve"> and the mixture extracted into EtOAc. The organic layer</w:t>
      </w:r>
      <w:r w:rsidRPr="00F918E8">
        <w:rPr>
          <w:rFonts w:eastAsia="SimSun"/>
          <w:lang w:eastAsia="zh-CN"/>
        </w:rPr>
        <w:t>s</w:t>
      </w:r>
      <w:r w:rsidRPr="00F918E8">
        <w:rPr>
          <w:rFonts w:eastAsia="SimSun"/>
        </w:rPr>
        <w:t xml:space="preserve"> </w:t>
      </w:r>
      <w:r w:rsidRPr="00F918E8">
        <w:rPr>
          <w:rFonts w:eastAsia="SimSun"/>
          <w:lang w:eastAsia="zh-CN"/>
        </w:rPr>
        <w:t>were</w:t>
      </w:r>
      <w:r w:rsidR="002B403C">
        <w:rPr>
          <w:rFonts w:eastAsia="SimSun"/>
          <w:lang w:eastAsia="zh-CN"/>
        </w:rPr>
        <w:t xml:space="preserve"> separated</w:t>
      </w:r>
      <w:r w:rsidR="00842C8A">
        <w:rPr>
          <w:rFonts w:eastAsia="SimSun"/>
          <w:lang w:eastAsia="zh-CN"/>
        </w:rPr>
        <w:t>,</w:t>
      </w:r>
      <w:r w:rsidRPr="00F918E8">
        <w:rPr>
          <w:rFonts w:eastAsia="SimSun"/>
        </w:rPr>
        <w:t xml:space="preserve"> dried over anhydrous Na</w:t>
      </w:r>
      <w:r w:rsidRPr="00F918E8">
        <w:rPr>
          <w:rFonts w:eastAsia="SimSun"/>
          <w:vertAlign w:val="subscript"/>
        </w:rPr>
        <w:t>2</w:t>
      </w:r>
      <w:r w:rsidRPr="00F918E8">
        <w:rPr>
          <w:rFonts w:eastAsia="SimSun"/>
        </w:rPr>
        <w:t>SO</w:t>
      </w:r>
      <w:r w:rsidRPr="00F918E8">
        <w:rPr>
          <w:rFonts w:eastAsia="SimSun"/>
          <w:vertAlign w:val="subscript"/>
        </w:rPr>
        <w:t>4</w:t>
      </w:r>
      <w:r w:rsidRPr="00F918E8">
        <w:rPr>
          <w:rFonts w:eastAsia="SimSun"/>
        </w:rPr>
        <w:t xml:space="preserve"> and filtered. The filtrate was concentrated under vacuum to give the crude title compound as yellow gum (1.90 g, 8.8 mmol, 98 % yield).</w:t>
      </w:r>
    </w:p>
    <w:p w14:paraId="0D1F187B" w14:textId="2AAA4D3F" w:rsidR="00AA6201" w:rsidRPr="00F918E8" w:rsidRDefault="00AA6201" w:rsidP="00F918E8">
      <w:pPr>
        <w:rPr>
          <w:lang w:val="de-CH"/>
        </w:rPr>
      </w:pPr>
      <w:r w:rsidRPr="00F918E8">
        <w:rPr>
          <w:lang w:val="de-CH"/>
        </w:rPr>
        <w:t>LCMS-6: Rt = 0.070 min; MS m/z [M-H]</w:t>
      </w:r>
      <w:r w:rsidRPr="00F918E8">
        <w:rPr>
          <w:vertAlign w:val="superscript"/>
          <w:lang w:val="de-CH"/>
        </w:rPr>
        <w:t>+</w:t>
      </w:r>
      <w:r w:rsidRPr="00F918E8">
        <w:rPr>
          <w:lang w:val="de-CH"/>
        </w:rPr>
        <w:t>: 213.0.</w:t>
      </w:r>
    </w:p>
    <w:p w14:paraId="7CFACFD1" w14:textId="77777777" w:rsidR="00AA6201" w:rsidRPr="00F918E8" w:rsidRDefault="00AA6201" w:rsidP="00F918E8">
      <w:r w:rsidRPr="00F918E8">
        <w:rPr>
          <w:vertAlign w:val="superscript"/>
        </w:rPr>
        <w:t>1</w:t>
      </w:r>
      <w:r w:rsidRPr="00F918E8">
        <w:t>H NMR (400 MHz, CDCl</w:t>
      </w:r>
      <w:r w:rsidRPr="00F918E8">
        <w:rPr>
          <w:vertAlign w:val="subscript"/>
        </w:rPr>
        <w:t>3</w:t>
      </w:r>
      <w:r w:rsidRPr="00F918E8">
        <w:t>) δ 4.75 (s, 1H), 4.23 (s, 1H), 2.58 – 2.48 (m, 1H), 1.96 – 1.66 (m, 6H), 1.44 – 1.03 (m, 3H).</w:t>
      </w:r>
    </w:p>
    <w:p w14:paraId="3D037A6A" w14:textId="44BC03D8" w:rsidR="00AA6201" w:rsidRPr="00F918E8" w:rsidRDefault="00AA6201" w:rsidP="00F918E8"/>
    <w:p w14:paraId="738BF7DF" w14:textId="610A0375" w:rsidR="00AA6201" w:rsidRPr="00F918E8" w:rsidRDefault="00AA6201" w:rsidP="00F918E8">
      <w:pPr>
        <w:rPr>
          <w:rFonts w:eastAsia="SimSun"/>
          <w:color w:val="FF0000"/>
        </w:rPr>
      </w:pPr>
    </w:p>
    <w:p w14:paraId="5BB110EF" w14:textId="19779830" w:rsidR="00AA6201" w:rsidRPr="00E12302" w:rsidRDefault="00AA6201" w:rsidP="00F918E8">
      <w:pPr>
        <w:pStyle w:val="NormalWeb"/>
        <w:rPr>
          <w:rFonts w:ascii="Arial" w:eastAsiaTheme="minorEastAsia" w:hAnsi="Arial" w:cs="Arial"/>
          <w:i/>
          <w:color w:val="002060"/>
          <w:kern w:val="2"/>
          <w:sz w:val="20"/>
          <w:szCs w:val="20"/>
          <w:lang w:val="en-US"/>
        </w:rPr>
      </w:pPr>
      <w:r w:rsidRPr="00E12302">
        <w:rPr>
          <w:rFonts w:ascii="Arial" w:eastAsiaTheme="minorEastAsia" w:hAnsi="Arial" w:cs="Arial"/>
          <w:i/>
          <w:kern w:val="2"/>
          <w:sz w:val="20"/>
          <w:szCs w:val="20"/>
          <w:lang w:val="en-US"/>
        </w:rPr>
        <w:t>4-(benzyloxy)-2-(</w:t>
      </w:r>
      <w:proofErr w:type="gramStart"/>
      <w:r w:rsidRPr="00E12302">
        <w:rPr>
          <w:rFonts w:ascii="Arial" w:eastAsiaTheme="minorEastAsia" w:hAnsi="Arial" w:cs="Arial"/>
          <w:i/>
          <w:kern w:val="2"/>
          <w:sz w:val="20"/>
          <w:szCs w:val="20"/>
          <w:lang w:val="en-US"/>
        </w:rPr>
        <w:t>bicyclo[</w:t>
      </w:r>
      <w:proofErr w:type="gramEnd"/>
      <w:r w:rsidRPr="00E12302">
        <w:rPr>
          <w:rFonts w:ascii="Arial" w:eastAsiaTheme="minorEastAsia" w:hAnsi="Arial" w:cs="Arial"/>
          <w:i/>
          <w:kern w:val="2"/>
          <w:sz w:val="20"/>
          <w:szCs w:val="20"/>
          <w:lang w:val="en-US"/>
        </w:rPr>
        <w:t xml:space="preserve">1.1.1]pentan-1-yl)-3-hydroxy-2-methyl-4-oxobutanoic acid </w:t>
      </w:r>
    </w:p>
    <w:p w14:paraId="32E38275" w14:textId="77BD3FE2" w:rsidR="00AA6201" w:rsidRPr="00F918E8" w:rsidRDefault="00152174" w:rsidP="00F918E8">
      <w:pPr>
        <w:pStyle w:val="NormalWeb"/>
        <w:jc w:val="center"/>
        <w:rPr>
          <w:rFonts w:ascii="Arial" w:eastAsiaTheme="minorEastAsia" w:hAnsi="Arial" w:cs="Arial"/>
          <w:i/>
          <w:color w:val="002060"/>
          <w:kern w:val="2"/>
          <w:sz w:val="20"/>
          <w:szCs w:val="20"/>
        </w:rPr>
      </w:pPr>
      <w:r w:rsidRPr="00F918E8">
        <w:rPr>
          <w:rFonts w:ascii="Arial" w:hAnsi="Arial" w:cs="Arial"/>
          <w:sz w:val="20"/>
          <w:szCs w:val="20"/>
        </w:rPr>
        <w:object w:dxaOrig="5678" w:dyaOrig="4987" w14:anchorId="0FE9D82C">
          <v:shape id="_x0000_i1141" type="#_x0000_t75" style="width:206.25pt;height:181.5pt" o:ole="">
            <v:imagedata r:id="rId281" o:title=""/>
          </v:shape>
          <o:OLEObject Type="Embed" ProgID="ChemDraw_x64.Document.6.0" ShapeID="_x0000_i1141" DrawAspect="Content" ObjectID="_1802575521" r:id="rId282"/>
        </w:object>
      </w:r>
    </w:p>
    <w:p w14:paraId="5D108FFA" w14:textId="08C8EE22" w:rsidR="00AA6201" w:rsidRPr="00F918E8" w:rsidRDefault="00AA6201" w:rsidP="00F918E8">
      <w:r w:rsidRPr="00F918E8">
        <w:rPr>
          <w:rFonts w:eastAsia="SimSun"/>
        </w:rPr>
        <w:t>2-(</w:t>
      </w:r>
      <w:proofErr w:type="spellStart"/>
      <w:proofErr w:type="gramStart"/>
      <w:r w:rsidRPr="00F918E8">
        <w:rPr>
          <w:rFonts w:eastAsia="SimSun"/>
        </w:rPr>
        <w:t>bicyclo</w:t>
      </w:r>
      <w:proofErr w:type="spellEnd"/>
      <w:r w:rsidRPr="00F918E8">
        <w:rPr>
          <w:rFonts w:eastAsia="SimSun"/>
        </w:rPr>
        <w:t>[</w:t>
      </w:r>
      <w:proofErr w:type="gramEnd"/>
      <w:r w:rsidRPr="00F918E8">
        <w:rPr>
          <w:rFonts w:eastAsia="SimSun"/>
        </w:rPr>
        <w:t xml:space="preserve">1.1.1]pentan-1-yl)-3-hydroxy-2-methylsuccinic acid (1.5 g, 7.0 mmol) was placed in a round-bottomed flask and cooled in an ice bath. </w:t>
      </w:r>
      <w:proofErr w:type="spellStart"/>
      <w:r w:rsidRPr="00F918E8">
        <w:rPr>
          <w:rFonts w:eastAsia="SimSun"/>
        </w:rPr>
        <w:t>Trifluoroaceticanhydride</w:t>
      </w:r>
      <w:proofErr w:type="spellEnd"/>
      <w:r w:rsidRPr="00F918E8">
        <w:rPr>
          <w:rFonts w:eastAsia="SimSun"/>
        </w:rPr>
        <w:t xml:space="preserve"> (TFAA; 4.41 g, 2.94 mL, 21.01 mmol) was added dropwise at 0 °C under N</w:t>
      </w:r>
      <w:r w:rsidRPr="00F918E8">
        <w:rPr>
          <w:rFonts w:eastAsia="SimSun"/>
          <w:vertAlign w:val="subscript"/>
        </w:rPr>
        <w:t>2</w:t>
      </w:r>
      <w:r w:rsidRPr="00F918E8">
        <w:rPr>
          <w:rFonts w:eastAsia="SimSun"/>
        </w:rPr>
        <w:t xml:space="preserve">. The reaction mixture was stirred for 30 min at 0 °C and for 1.5 h at 25 °C. All volatiles were removed under vacuum at 25 °C. </w:t>
      </w:r>
      <w:r w:rsidRPr="00F918E8">
        <w:rPr>
          <w:rFonts w:eastAsia="SimSun"/>
          <w:lang w:eastAsia="zh-CN"/>
        </w:rPr>
        <w:t>B</w:t>
      </w:r>
      <w:r w:rsidRPr="00F918E8">
        <w:rPr>
          <w:rFonts w:eastAsia="SimSun"/>
        </w:rPr>
        <w:t>enzyl alcohol (3.03 g, 28.0 mmol) was added to the remaining residue under inert atmosphere. The reaction was allowed to stir at 25 °C for 12 hours, then quenched with water and extracted with EtOAc. The organic layer was concentrated under vacuum and the crude product purified by prep-HPLC</w:t>
      </w:r>
      <w:r w:rsidRPr="00F918E8">
        <w:t xml:space="preserve"> (Column: Phenomenex luna C18 10 um, 250 mm*70 mm, mobile phase: A for H</w:t>
      </w:r>
      <w:r w:rsidRPr="00F918E8">
        <w:rPr>
          <w:vertAlign w:val="subscript"/>
        </w:rPr>
        <w:t>2</w:t>
      </w:r>
      <w:r w:rsidRPr="00F918E8">
        <w:t xml:space="preserve">O + 0.1% FA and B for acetonitrile; gradient: B 30 - 60% in 18 min, flow rate: 140 mL/min; column temperature: R.T. Wavelength: 220 nm/254 nm). Product containing fractions were concentrated to remove </w:t>
      </w:r>
      <w:proofErr w:type="spellStart"/>
      <w:r w:rsidRPr="00F918E8">
        <w:t>MeCN</w:t>
      </w:r>
      <w:proofErr w:type="spellEnd"/>
      <w:r w:rsidRPr="00F918E8">
        <w:t>. The aqueous phase was extracted with EtOAc</w:t>
      </w:r>
      <w:r w:rsidRPr="00F918E8">
        <w:rPr>
          <w:rFonts w:eastAsia="SimSun"/>
        </w:rPr>
        <w:t xml:space="preserve"> and concentrated </w:t>
      </w:r>
      <w:r w:rsidRPr="00F918E8">
        <w:t xml:space="preserve">to give </w:t>
      </w:r>
      <w:r w:rsidR="00393E27">
        <w:t xml:space="preserve">the </w:t>
      </w:r>
      <w:r w:rsidRPr="00F918E8">
        <w:t>single diastereomer of the title compound</w:t>
      </w:r>
      <w:r w:rsidR="00393E27">
        <w:t xml:space="preserve"> (peak 2) as </w:t>
      </w:r>
      <w:r w:rsidRPr="00F918E8">
        <w:t>second eluting peak (</w:t>
      </w:r>
      <w:r w:rsidRPr="00F918E8">
        <w:rPr>
          <w:rFonts w:eastAsia="SimSun"/>
        </w:rPr>
        <w:t>yellow foam, 390 mg, 1.3 mmol, 18 % yield)</w:t>
      </w:r>
      <w:r w:rsidRPr="00F918E8">
        <w:t>.</w:t>
      </w:r>
    </w:p>
    <w:p w14:paraId="5F7062FA" w14:textId="7D810DBE" w:rsidR="00AA6201" w:rsidRPr="00F918E8" w:rsidRDefault="00AA6201" w:rsidP="00F918E8">
      <w:pPr>
        <w:rPr>
          <w:lang w:val="de-CH" w:eastAsia="zh-CN"/>
        </w:rPr>
      </w:pPr>
      <w:r w:rsidRPr="00F918E8">
        <w:rPr>
          <w:lang w:val="de-CH"/>
        </w:rPr>
        <w:t xml:space="preserve">LCMS-1: Rt = 0.527 </w:t>
      </w:r>
      <w:r w:rsidRPr="00F918E8">
        <w:rPr>
          <w:lang w:val="de-CH" w:eastAsia="zh-CN"/>
        </w:rPr>
        <w:t>min</w:t>
      </w:r>
      <w:r w:rsidRPr="00F918E8">
        <w:rPr>
          <w:lang w:val="de-CH"/>
        </w:rPr>
        <w:t>; MS m/z [M</w:t>
      </w:r>
      <w:r w:rsidRPr="00F918E8">
        <w:rPr>
          <w:lang w:val="de-CH" w:eastAsia="zh-CN"/>
        </w:rPr>
        <w:t>+</w:t>
      </w:r>
      <w:r w:rsidRPr="00F918E8">
        <w:rPr>
          <w:lang w:val="de-CH"/>
        </w:rPr>
        <w:t>Na]</w:t>
      </w:r>
      <w:r w:rsidRPr="00F918E8">
        <w:rPr>
          <w:vertAlign w:val="superscript"/>
          <w:lang w:val="de-CH"/>
        </w:rPr>
        <w:t>+</w:t>
      </w:r>
      <w:r w:rsidRPr="00F918E8">
        <w:rPr>
          <w:lang w:val="de-CH"/>
        </w:rPr>
        <w:t xml:space="preserve">: </w:t>
      </w:r>
      <w:r w:rsidRPr="00F918E8">
        <w:rPr>
          <w:lang w:val="de-CH" w:eastAsia="zh-CN"/>
        </w:rPr>
        <w:t>327.2.</w:t>
      </w:r>
    </w:p>
    <w:p w14:paraId="75920601" w14:textId="0C27E8BE" w:rsidR="00AA6201" w:rsidRPr="00393E27" w:rsidRDefault="00AA6201" w:rsidP="00F918E8">
      <w:r w:rsidRPr="00393E27">
        <w:rPr>
          <w:vertAlign w:val="superscript"/>
          <w:lang w:eastAsia="zh-CN"/>
        </w:rPr>
        <w:t>1</w:t>
      </w:r>
      <w:r w:rsidRPr="00393E27">
        <w:rPr>
          <w:lang w:eastAsia="zh-CN"/>
        </w:rPr>
        <w:t>H NMR (400 MHz, CDCl</w:t>
      </w:r>
      <w:r w:rsidRPr="00393E27">
        <w:rPr>
          <w:vertAlign w:val="subscript"/>
          <w:lang w:eastAsia="zh-CN"/>
        </w:rPr>
        <w:t>3</w:t>
      </w:r>
      <w:r w:rsidR="00393E27" w:rsidRPr="00393E27">
        <w:rPr>
          <w:lang w:eastAsia="zh-CN"/>
        </w:rPr>
        <w:t xml:space="preserve">): </w:t>
      </w:r>
      <w:r w:rsidRPr="00393E27">
        <w:rPr>
          <w:lang w:eastAsia="zh-CN"/>
        </w:rPr>
        <w:t xml:space="preserve"> δ 7.41 – 7.32 (m, 5H), 5.23 (d, </w:t>
      </w:r>
      <w:r w:rsidRPr="00393E27">
        <w:rPr>
          <w:i/>
          <w:iCs/>
          <w:lang w:eastAsia="zh-CN"/>
        </w:rPr>
        <w:t>J</w:t>
      </w:r>
      <w:r w:rsidRPr="00393E27">
        <w:rPr>
          <w:lang w:eastAsia="zh-CN"/>
        </w:rPr>
        <w:t xml:space="preserve"> = 12.2 Hz, 1H), 5.16 (d, </w:t>
      </w:r>
      <w:r w:rsidRPr="00393E27">
        <w:rPr>
          <w:i/>
          <w:iCs/>
          <w:lang w:eastAsia="zh-CN"/>
        </w:rPr>
        <w:t>J</w:t>
      </w:r>
      <w:r w:rsidRPr="00393E27">
        <w:rPr>
          <w:lang w:eastAsia="zh-CN"/>
        </w:rPr>
        <w:t xml:space="preserve"> = 12.1 Hz, 1H), 4.27 (s, 1H), 2.48 (s, 1H), 1.86 – 1.79 (m, 6H), 1.14 (s, 3H).</w:t>
      </w:r>
      <w:r w:rsidR="00393E27">
        <w:t xml:space="preserve"> </w:t>
      </w:r>
      <w:r w:rsidRPr="00393E27">
        <w:t xml:space="preserve"> </w:t>
      </w:r>
      <w:r w:rsidR="00883316">
        <w:t>Fi</w:t>
      </w:r>
      <w:r w:rsidRPr="00393E27">
        <w:t xml:space="preserve">rst eluting peak </w:t>
      </w:r>
      <w:r w:rsidRPr="00393E27">
        <w:rPr>
          <w:rFonts w:eastAsia="SimSun"/>
        </w:rPr>
        <w:t>(yellow solid, 380 mg, 1.25 mmol, 17 % yield)</w:t>
      </w:r>
      <w:r w:rsidRPr="00393E27">
        <w:t xml:space="preserve">. </w:t>
      </w:r>
    </w:p>
    <w:p w14:paraId="2FC8AA5F" w14:textId="1EF765C4" w:rsidR="00883316" w:rsidRDefault="00AA6201" w:rsidP="00883316">
      <w:r w:rsidRPr="00393E27">
        <w:rPr>
          <w:vertAlign w:val="superscript"/>
          <w:lang w:eastAsia="zh-CN"/>
        </w:rPr>
        <w:t>1</w:t>
      </w:r>
      <w:r w:rsidRPr="00393E27">
        <w:rPr>
          <w:lang w:eastAsia="zh-CN"/>
        </w:rPr>
        <w:t>H NMR (400 MHz, CDCl</w:t>
      </w:r>
      <w:r w:rsidRPr="00393E27">
        <w:rPr>
          <w:vertAlign w:val="subscript"/>
          <w:lang w:eastAsia="zh-CN"/>
        </w:rPr>
        <w:t>3</w:t>
      </w:r>
      <w:r w:rsidRPr="00393E27">
        <w:rPr>
          <w:lang w:eastAsia="zh-CN"/>
        </w:rPr>
        <w:t xml:space="preserve">) δ 7.39 – 7.28 (m, 5H), 5.17 (s, 2H), 4.69 (s, 1H), 2.48 (s, 1H), 1.84 (dd, </w:t>
      </w:r>
      <w:r w:rsidRPr="00393E27">
        <w:rPr>
          <w:i/>
          <w:iCs/>
          <w:lang w:eastAsia="zh-CN"/>
        </w:rPr>
        <w:t>J</w:t>
      </w:r>
      <w:r w:rsidRPr="00393E27">
        <w:rPr>
          <w:lang w:eastAsia="zh-CN"/>
        </w:rPr>
        <w:t xml:space="preserve"> = 9.5, 1.7 Hz, 3H), 1.76 (dd, </w:t>
      </w:r>
      <w:r w:rsidRPr="00393E27">
        <w:rPr>
          <w:i/>
          <w:iCs/>
          <w:lang w:eastAsia="zh-CN"/>
        </w:rPr>
        <w:t>J</w:t>
      </w:r>
      <w:r w:rsidRPr="00393E27">
        <w:rPr>
          <w:lang w:eastAsia="zh-CN"/>
        </w:rPr>
        <w:t xml:space="preserve"> = 9.4, 1.7 Hz</w:t>
      </w:r>
      <w:r w:rsidRPr="00F918E8">
        <w:rPr>
          <w:lang w:eastAsia="zh-CN"/>
        </w:rPr>
        <w:t>, 3H), 0.99 (s, 3H).</w:t>
      </w:r>
      <w:r w:rsidR="00883316">
        <w:rPr>
          <w:lang w:eastAsia="zh-CN"/>
        </w:rPr>
        <w:t xml:space="preserve"> </w:t>
      </w:r>
      <w:r w:rsidR="00883316">
        <w:t>S</w:t>
      </w:r>
      <w:r w:rsidR="00883316" w:rsidRPr="00F918E8">
        <w:t>econd eluting peak (</w:t>
      </w:r>
      <w:r w:rsidR="00883316" w:rsidRPr="00F918E8">
        <w:rPr>
          <w:rFonts w:eastAsia="SimSun"/>
        </w:rPr>
        <w:t>yellow foam, 390 mg, 1.3 mmol, 18 % yield)</w:t>
      </w:r>
      <w:r w:rsidR="00883316" w:rsidRPr="00F918E8">
        <w:t>.</w:t>
      </w:r>
    </w:p>
    <w:p w14:paraId="06958648" w14:textId="22F0AE47" w:rsidR="00903137" w:rsidRPr="00A16D74" w:rsidRDefault="00903137" w:rsidP="00903137">
      <w:pPr>
        <w:rPr>
          <w:lang w:val="de-CH" w:eastAsia="zh-CN"/>
        </w:rPr>
      </w:pPr>
      <w:r w:rsidRPr="00A16D74">
        <w:rPr>
          <w:lang w:val="de-CH"/>
        </w:rPr>
        <w:t>LCMS-1: Rt = 0.504 min; MS m/z [M</w:t>
      </w:r>
      <w:r w:rsidRPr="00A16D74">
        <w:rPr>
          <w:lang w:val="de-CH" w:eastAsia="zh-CN"/>
        </w:rPr>
        <w:t>+</w:t>
      </w:r>
      <w:r w:rsidRPr="00A16D74">
        <w:rPr>
          <w:lang w:val="de-CH"/>
        </w:rPr>
        <w:t>Na]</w:t>
      </w:r>
      <w:r w:rsidRPr="00A16D74">
        <w:rPr>
          <w:vertAlign w:val="superscript"/>
          <w:lang w:val="de-CH"/>
        </w:rPr>
        <w:t>+</w:t>
      </w:r>
      <w:r w:rsidRPr="00A16D74">
        <w:rPr>
          <w:lang w:val="de-CH"/>
        </w:rPr>
        <w:t xml:space="preserve">: </w:t>
      </w:r>
      <w:r w:rsidRPr="00A16D74">
        <w:rPr>
          <w:lang w:val="de-CH" w:eastAsia="zh-CN"/>
        </w:rPr>
        <w:t>327.2.</w:t>
      </w:r>
    </w:p>
    <w:p w14:paraId="3B27F2AC" w14:textId="77777777" w:rsidR="00903137" w:rsidRPr="00A16D74" w:rsidRDefault="00903137" w:rsidP="00883316">
      <w:pPr>
        <w:rPr>
          <w:lang w:val="de-CH"/>
        </w:rPr>
      </w:pPr>
    </w:p>
    <w:p w14:paraId="7B208ABB" w14:textId="403CC0D3" w:rsidR="00AA6201" w:rsidRPr="00A16D74" w:rsidRDefault="00AA6201" w:rsidP="00F918E8">
      <w:pPr>
        <w:rPr>
          <w:lang w:val="de-CH" w:eastAsia="zh-CN"/>
        </w:rPr>
      </w:pPr>
    </w:p>
    <w:p w14:paraId="2A7712DC" w14:textId="56471D9E" w:rsidR="00AA6201" w:rsidRPr="00A16D74" w:rsidRDefault="00AA6201" w:rsidP="00F918E8">
      <w:pPr>
        <w:rPr>
          <w:i/>
          <w:iCs/>
          <w:lang w:val="de-CH"/>
        </w:rPr>
      </w:pPr>
    </w:p>
    <w:p w14:paraId="00967F7A" w14:textId="336BAC4C" w:rsidR="00AA6201" w:rsidRPr="00A16D74" w:rsidRDefault="00AA6201" w:rsidP="00F918E8">
      <w:pPr>
        <w:rPr>
          <w:i/>
          <w:iCs/>
          <w:lang w:val="de-CH"/>
        </w:rPr>
      </w:pPr>
    </w:p>
    <w:p w14:paraId="28A52026" w14:textId="3FAA2DFE" w:rsidR="00AA6201" w:rsidRPr="00D5060D" w:rsidRDefault="00AA6201" w:rsidP="00F918E8">
      <w:pPr>
        <w:spacing w:before="240"/>
        <w:rPr>
          <w:color w:val="7030A0"/>
          <w:lang w:val="de-CH"/>
        </w:rPr>
      </w:pPr>
      <w:r w:rsidRPr="00D5060D">
        <w:rPr>
          <w:i/>
          <w:iCs/>
          <w:lang w:val="de-CH"/>
        </w:rPr>
        <w:t xml:space="preserve">benzyl </w:t>
      </w:r>
      <w:r w:rsidR="00013313" w:rsidRPr="00D5060D">
        <w:rPr>
          <w:i/>
          <w:iCs/>
          <w:lang w:val="de-CH"/>
        </w:rPr>
        <w:t>-</w:t>
      </w:r>
      <w:r w:rsidRPr="00D5060D">
        <w:rPr>
          <w:i/>
          <w:iCs/>
          <w:lang w:val="de-CH"/>
        </w:rPr>
        <w:t>3-(bicyclo[1.1.1]pentan-1-yl)-3-methyl-4-oxooxetane-2-carboxylate</w:t>
      </w:r>
    </w:p>
    <w:p w14:paraId="61CF0774" w14:textId="77777777" w:rsidR="00AA6201" w:rsidRPr="00F918E8" w:rsidRDefault="00AA6201" w:rsidP="00F918E8">
      <w:pPr>
        <w:spacing w:before="240"/>
        <w:jc w:val="center"/>
        <w:rPr>
          <w:i/>
          <w:iCs/>
          <w:color w:val="002060"/>
        </w:rPr>
      </w:pPr>
      <w:r w:rsidRPr="00F918E8">
        <w:object w:dxaOrig="5294" w:dyaOrig="1972" w14:anchorId="2F2CE30B">
          <v:shape id="_x0000_i1142" type="#_x0000_t75" style="width:231.75pt;height:86.25pt" o:ole="">
            <v:imagedata r:id="rId283" o:title=""/>
          </v:shape>
          <o:OLEObject Type="Embed" ProgID="ChemDraw_x64.Document.6.0" ShapeID="_x0000_i1142" DrawAspect="Content" ObjectID="_1802575522" r:id="rId284"/>
        </w:object>
      </w:r>
    </w:p>
    <w:p w14:paraId="5E5DD494" w14:textId="27E36788" w:rsidR="00AA6201" w:rsidRPr="00F918E8" w:rsidRDefault="00AA6201" w:rsidP="00F918E8">
      <w:pPr>
        <w:spacing w:before="240"/>
        <w:rPr>
          <w:rFonts w:eastAsia="SimSun"/>
        </w:rPr>
      </w:pPr>
      <w:r w:rsidRPr="00F918E8">
        <w:t xml:space="preserve">To a solution of </w:t>
      </w:r>
      <w:r w:rsidR="00013313">
        <w:t>t</w:t>
      </w:r>
      <w:r w:rsidRPr="00F918E8">
        <w:t>he second eluting peak</w:t>
      </w:r>
      <w:r w:rsidR="00013313">
        <w:t xml:space="preserve"> (</w:t>
      </w:r>
      <w:r w:rsidRPr="00013313">
        <w:rPr>
          <w:i/>
          <w:lang w:eastAsia="zh-CN"/>
        </w:rPr>
        <w:t>trans-diastereomer</w:t>
      </w:r>
      <w:r w:rsidR="00013313" w:rsidRPr="00013313">
        <w:rPr>
          <w:i/>
          <w:lang w:eastAsia="zh-CN"/>
        </w:rPr>
        <w:t>)</w:t>
      </w:r>
      <w:r w:rsidRPr="00013313">
        <w:rPr>
          <w:shd w:val="clear" w:color="auto" w:fill="FFFFFF"/>
        </w:rPr>
        <w:t xml:space="preserve"> of 4-(benzyloxy</w:t>
      </w:r>
      <w:r w:rsidRPr="00F918E8">
        <w:rPr>
          <w:shd w:val="clear" w:color="auto" w:fill="FFFFFF"/>
        </w:rPr>
        <w:t>)-2-(</w:t>
      </w:r>
      <w:proofErr w:type="gramStart"/>
      <w:r w:rsidRPr="00F918E8">
        <w:rPr>
          <w:shd w:val="clear" w:color="auto" w:fill="FFFFFF"/>
        </w:rPr>
        <w:t>bicyclo[</w:t>
      </w:r>
      <w:proofErr w:type="gramEnd"/>
      <w:r w:rsidRPr="00F918E8">
        <w:rPr>
          <w:shd w:val="clear" w:color="auto" w:fill="FFFFFF"/>
        </w:rPr>
        <w:t xml:space="preserve">1.1.1]pentan-1-yl)-3-hydroxy-2-methyl-4-oxobutanoic acid (330 mg, 1.08 mmol) in dichloromethane (30 mL) was added triethylamine (329 mg, 3.25 mmol) and </w:t>
      </w:r>
      <w:proofErr w:type="spellStart"/>
      <w:r w:rsidRPr="00F918E8">
        <w:rPr>
          <w:shd w:val="clear" w:color="auto" w:fill="FFFFFF"/>
        </w:rPr>
        <w:t>PyBOP</w:t>
      </w:r>
      <w:proofErr w:type="spellEnd"/>
      <w:r w:rsidRPr="00F918E8">
        <w:rPr>
          <w:shd w:val="clear" w:color="auto" w:fill="FFFFFF"/>
        </w:rPr>
        <w:t xml:space="preserve"> (846 mg, 1.63 mmol) at 25 °C. The reaction mixture was stirred at 25 °C for 2 h under N</w:t>
      </w:r>
      <w:r w:rsidRPr="00F918E8">
        <w:rPr>
          <w:shd w:val="clear" w:color="auto" w:fill="FFFFFF"/>
          <w:vertAlign w:val="subscript"/>
        </w:rPr>
        <w:t>2</w:t>
      </w:r>
      <w:r w:rsidRPr="00F918E8">
        <w:rPr>
          <w:shd w:val="clear" w:color="auto" w:fill="FFFFFF"/>
        </w:rPr>
        <w:t xml:space="preserve">. </w:t>
      </w:r>
      <w:r w:rsidRPr="00F918E8">
        <w:rPr>
          <w:rFonts w:eastAsia="SimSun"/>
        </w:rPr>
        <w:t>The reaction mixture was diluted with water (10 mL) and extracted with DCM, and the combined organic phase was dried over Na</w:t>
      </w:r>
      <w:r w:rsidRPr="00F918E8">
        <w:rPr>
          <w:rFonts w:eastAsia="SimSun"/>
          <w:vertAlign w:val="subscript"/>
        </w:rPr>
        <w:t>2</w:t>
      </w:r>
      <w:r w:rsidRPr="00F918E8">
        <w:rPr>
          <w:rFonts w:eastAsia="SimSun"/>
        </w:rPr>
        <w:t>SO</w:t>
      </w:r>
      <w:r w:rsidRPr="00F918E8">
        <w:rPr>
          <w:rFonts w:eastAsia="SimSun"/>
          <w:vertAlign w:val="subscript"/>
        </w:rPr>
        <w:t>4</w:t>
      </w:r>
      <w:r w:rsidRPr="00F918E8">
        <w:rPr>
          <w:rFonts w:eastAsia="SimSun"/>
        </w:rPr>
        <w:t>, filtered and concentrated under vacuum.</w:t>
      </w:r>
      <w:r w:rsidRPr="00F918E8">
        <w:rPr>
          <w:shd w:val="clear" w:color="auto" w:fill="FFFFFF"/>
        </w:rPr>
        <w:t xml:space="preserve"> </w:t>
      </w:r>
      <w:r w:rsidRPr="00F918E8">
        <w:rPr>
          <w:rFonts w:eastAsia="SimSun"/>
        </w:rPr>
        <w:t xml:space="preserve">The residue was purified by flash (ISCO®; 40 g </w:t>
      </w:r>
      <w:proofErr w:type="spellStart"/>
      <w:r w:rsidRPr="00F918E8">
        <w:rPr>
          <w:rFonts w:eastAsia="SimSun"/>
        </w:rPr>
        <w:t>SepaFlash</w:t>
      </w:r>
      <w:proofErr w:type="spellEnd"/>
      <w:r w:rsidRPr="00F918E8">
        <w:rPr>
          <w:rFonts w:eastAsia="SimSun"/>
        </w:rPr>
        <w:t xml:space="preserve">® Silica Flash Column, Eluent of 0-10% EtOAc / petroleum ether) and the eluent was concentrated under vacuum to give </w:t>
      </w:r>
      <w:r w:rsidRPr="00F918E8">
        <w:t>the title compound</w:t>
      </w:r>
      <w:r w:rsidRPr="00F918E8">
        <w:rPr>
          <w:rFonts w:eastAsia="SimSun"/>
        </w:rPr>
        <w:t xml:space="preserve"> as colorless foam (210 mg, 0.73 mmol, 67 % yield). </w:t>
      </w:r>
    </w:p>
    <w:p w14:paraId="50B1156B" w14:textId="77777777" w:rsidR="00AA6201" w:rsidRPr="00F918E8" w:rsidRDefault="00AA6201" w:rsidP="00F918E8">
      <w:pPr>
        <w:spacing w:before="240"/>
      </w:pPr>
      <w:r w:rsidRPr="00F918E8">
        <w:t>Rf = 0.65 (silica, petroleum ether: EtOAc</w:t>
      </w:r>
      <w:r w:rsidRPr="00F918E8">
        <w:rPr>
          <w:lang w:eastAsia="zh-CN"/>
        </w:rPr>
        <w:t xml:space="preserve"> </w:t>
      </w:r>
      <w:proofErr w:type="gramStart"/>
      <w:r w:rsidRPr="00F918E8">
        <w:rPr>
          <w:lang w:eastAsia="zh-CN"/>
        </w:rPr>
        <w:t xml:space="preserve">5 </w:t>
      </w:r>
      <w:r w:rsidRPr="00F918E8">
        <w:t>:</w:t>
      </w:r>
      <w:proofErr w:type="gramEnd"/>
      <w:r w:rsidRPr="00F918E8">
        <w:t xml:space="preserve"> 1).</w:t>
      </w:r>
    </w:p>
    <w:p w14:paraId="348F9A0A" w14:textId="135DC6FD" w:rsidR="00AA6201" w:rsidRPr="00F918E8" w:rsidRDefault="00AA6201" w:rsidP="00F918E8">
      <w:pPr>
        <w:spacing w:before="240"/>
      </w:pPr>
      <w:r w:rsidRPr="00F918E8">
        <w:t>HPLC-2: Rt = 2.035 mins, 98.9 %</w:t>
      </w:r>
    </w:p>
    <w:p w14:paraId="04154841" w14:textId="77777777" w:rsidR="00AA6201" w:rsidRPr="00F918E8" w:rsidRDefault="00AA6201" w:rsidP="00F918E8">
      <w:pPr>
        <w:spacing w:before="240"/>
      </w:pPr>
      <w:r w:rsidRPr="00F918E8">
        <w:rPr>
          <w:vertAlign w:val="superscript"/>
        </w:rPr>
        <w:t>1</w:t>
      </w:r>
      <w:r w:rsidRPr="00F918E8">
        <w:t>H NMR (400 MHz, CDCl</w:t>
      </w:r>
      <w:r w:rsidRPr="00F918E8">
        <w:rPr>
          <w:vertAlign w:val="subscript"/>
        </w:rPr>
        <w:t>3</w:t>
      </w:r>
      <w:r w:rsidRPr="00F918E8">
        <w:t xml:space="preserve">) δ 7.49 – 7.31 (m, 5H), 5.26 (d, </w:t>
      </w:r>
      <w:r w:rsidRPr="00F918E8">
        <w:rPr>
          <w:i/>
          <w:iCs/>
        </w:rPr>
        <w:t>J</w:t>
      </w:r>
      <w:r w:rsidRPr="00F918E8">
        <w:t xml:space="preserve"> = 1.0 Hz, 2H), 4.73 (s, 1H), 2.63 (s, 1H), 1.85 (dd, </w:t>
      </w:r>
      <w:r w:rsidRPr="00F918E8">
        <w:rPr>
          <w:i/>
          <w:iCs/>
        </w:rPr>
        <w:t>J</w:t>
      </w:r>
      <w:r w:rsidRPr="00F918E8">
        <w:t xml:space="preserve"> = 9.6, 1.9 Hz, 3H), 1.79 (dd, </w:t>
      </w:r>
      <w:r w:rsidRPr="00F918E8">
        <w:rPr>
          <w:i/>
          <w:iCs/>
        </w:rPr>
        <w:t>J</w:t>
      </w:r>
      <w:r w:rsidRPr="00F918E8">
        <w:t xml:space="preserve"> = 9.6, 1.9 Hz, 3H), 1.10 (s, 3H).</w:t>
      </w:r>
    </w:p>
    <w:p w14:paraId="2490730D" w14:textId="1B4E66B5" w:rsidR="00AA6201" w:rsidRPr="00F918E8" w:rsidRDefault="00AA6201" w:rsidP="00F918E8">
      <w:pPr>
        <w:spacing w:before="240"/>
      </w:pPr>
    </w:p>
    <w:p w14:paraId="549A707F" w14:textId="3E549858" w:rsidR="00AA6201" w:rsidRPr="00F918E8" w:rsidRDefault="00AA6201" w:rsidP="00F918E8">
      <w:pPr>
        <w:spacing w:before="240"/>
        <w:rPr>
          <w:color w:val="7030A0"/>
        </w:rPr>
      </w:pPr>
      <w:r w:rsidRPr="00F918E8">
        <w:rPr>
          <w:i/>
          <w:iCs/>
        </w:rPr>
        <w:t xml:space="preserve">benzyl </w:t>
      </w:r>
      <w:r w:rsidRPr="00F918E8">
        <w:t>3-(</w:t>
      </w:r>
      <w:proofErr w:type="gramStart"/>
      <w:r w:rsidRPr="00F918E8">
        <w:t>bicyclo[</w:t>
      </w:r>
      <w:proofErr w:type="gramEnd"/>
      <w:r w:rsidRPr="00F918E8">
        <w:t>1.1.1]pentan-1-yl)-3-methyl-4-oxooxetane-2-carboxylate</w:t>
      </w:r>
      <w:bookmarkStart w:id="57" w:name="_Hlk177477564"/>
    </w:p>
    <w:bookmarkEnd w:id="57"/>
    <w:p w14:paraId="43DA8982" w14:textId="77777777" w:rsidR="00AA6201" w:rsidRPr="00F918E8" w:rsidRDefault="00AA6201" w:rsidP="00F918E8">
      <w:pPr>
        <w:spacing w:before="240"/>
        <w:jc w:val="center"/>
        <w:rPr>
          <w:i/>
          <w:iCs/>
          <w:color w:val="002060"/>
        </w:rPr>
      </w:pPr>
      <w:r w:rsidRPr="00F918E8">
        <w:object w:dxaOrig="5291" w:dyaOrig="1972" w14:anchorId="5CC54AC1">
          <v:shape id="_x0000_i1143" type="#_x0000_t75" style="width:228.75pt;height:86.25pt" o:ole="">
            <v:imagedata r:id="rId285" o:title=""/>
          </v:shape>
          <o:OLEObject Type="Embed" ProgID="ChemDraw_x64.Document.6.0" ShapeID="_x0000_i1143" DrawAspect="Content" ObjectID="_1802575523" r:id="rId286"/>
        </w:object>
      </w:r>
    </w:p>
    <w:p w14:paraId="31DA241B" w14:textId="77777777" w:rsidR="00AA6201" w:rsidRPr="00F918E8" w:rsidRDefault="00AA6201" w:rsidP="00F918E8">
      <w:pPr>
        <w:spacing w:before="240"/>
        <w:rPr>
          <w:rFonts w:eastAsia="SimSun"/>
        </w:rPr>
      </w:pPr>
      <w:r w:rsidRPr="00F918E8">
        <w:t>The title compound</w:t>
      </w:r>
      <w:r w:rsidRPr="00F918E8">
        <w:rPr>
          <w:rFonts w:eastAsia="SimSun"/>
        </w:rPr>
        <w:t xml:space="preserve"> was obtained in the same manner as compound </w:t>
      </w:r>
      <w:proofErr w:type="spellStart"/>
      <w:r w:rsidRPr="00F918E8">
        <w:rPr>
          <w:rFonts w:eastAsia="SimSun"/>
        </w:rPr>
        <w:t>Xb</w:t>
      </w:r>
      <w:proofErr w:type="spellEnd"/>
      <w:r w:rsidRPr="00F918E8">
        <w:rPr>
          <w:rFonts w:eastAsia="SimSun"/>
        </w:rPr>
        <w:t xml:space="preserve"> form Xa (50 mg, 0.164 mmol) as colorless foam (20 mg, 0.07 mmol, 42 % yield).</w:t>
      </w:r>
    </w:p>
    <w:p w14:paraId="18A7FE85" w14:textId="77777777" w:rsidR="00AA6201" w:rsidRPr="00F918E8" w:rsidRDefault="00AA6201" w:rsidP="00F918E8">
      <w:pPr>
        <w:spacing w:before="240"/>
      </w:pPr>
      <w:r w:rsidRPr="00F918E8">
        <w:t>Rf = 0.6 (silica, petroleum ether: EtOAc</w:t>
      </w:r>
      <w:r w:rsidRPr="00F918E8">
        <w:rPr>
          <w:lang w:eastAsia="zh-CN"/>
        </w:rPr>
        <w:t xml:space="preserve"> </w:t>
      </w:r>
      <w:proofErr w:type="gramStart"/>
      <w:r w:rsidRPr="00F918E8">
        <w:rPr>
          <w:lang w:eastAsia="zh-CN"/>
        </w:rPr>
        <w:t xml:space="preserve">5 </w:t>
      </w:r>
      <w:r w:rsidRPr="00F918E8">
        <w:t>:</w:t>
      </w:r>
      <w:proofErr w:type="gramEnd"/>
      <w:r w:rsidRPr="00F918E8">
        <w:t xml:space="preserve"> 1).</w:t>
      </w:r>
    </w:p>
    <w:p w14:paraId="7FDBFE91" w14:textId="300AEBCE" w:rsidR="00AA6201" w:rsidRPr="00F918E8" w:rsidRDefault="00AA6201" w:rsidP="00F918E8">
      <w:pPr>
        <w:spacing w:before="240"/>
      </w:pPr>
      <w:r w:rsidRPr="00F918E8">
        <w:t>HPLC-2: Rt = 1.976 mins, 98.6 %</w:t>
      </w:r>
    </w:p>
    <w:p w14:paraId="6EB1292B" w14:textId="3940F8FB" w:rsidR="00AA6201" w:rsidRPr="00F918E8" w:rsidRDefault="00AA6201" w:rsidP="00F918E8">
      <w:pPr>
        <w:spacing w:before="240"/>
      </w:pPr>
      <w:r w:rsidRPr="00F918E8">
        <w:rPr>
          <w:vertAlign w:val="superscript"/>
        </w:rPr>
        <w:t>1</w:t>
      </w:r>
      <w:r w:rsidRPr="00F918E8">
        <w:t>H NMR (400 MHz, CDCl</w:t>
      </w:r>
      <w:r w:rsidRPr="00F918E8">
        <w:rPr>
          <w:vertAlign w:val="subscript"/>
        </w:rPr>
        <w:t>3</w:t>
      </w:r>
      <w:r w:rsidRPr="00F918E8">
        <w:t xml:space="preserve">) δ 7.47 – 7.31 (m, 5H), 5.32 (d, </w:t>
      </w:r>
      <w:r w:rsidRPr="00F918E8">
        <w:rPr>
          <w:i/>
          <w:iCs/>
        </w:rPr>
        <w:t>J</w:t>
      </w:r>
      <w:r w:rsidRPr="00F918E8">
        <w:t xml:space="preserve"> = 12.1 Hz, 1H), 5.20 (d, </w:t>
      </w:r>
      <w:r w:rsidRPr="00F918E8">
        <w:rPr>
          <w:i/>
          <w:iCs/>
        </w:rPr>
        <w:t>J</w:t>
      </w:r>
      <w:r w:rsidRPr="00F918E8">
        <w:t xml:space="preserve"> = 12.1 Hz, 1H), 4.61 (s, 1H), 2.46 (s, 1H), 1.78 (s, 6H), 1.49 (s, 3H).</w:t>
      </w:r>
    </w:p>
    <w:p w14:paraId="1D8557F3" w14:textId="77777777" w:rsidR="00AA6201" w:rsidRPr="00F918E8" w:rsidRDefault="00AA6201" w:rsidP="00F918E8">
      <w:pPr>
        <w:spacing w:before="240"/>
        <w:rPr>
          <w:color w:val="002060"/>
        </w:rPr>
      </w:pPr>
    </w:p>
    <w:p w14:paraId="1F8BCC89" w14:textId="77777777" w:rsidR="00AA6201" w:rsidRPr="00E12302" w:rsidRDefault="00AA6201" w:rsidP="00F918E8">
      <w:pPr>
        <w:spacing w:before="240"/>
        <w:rPr>
          <w:i/>
          <w:iCs/>
          <w:color w:val="002060"/>
        </w:rPr>
      </w:pPr>
      <w:r w:rsidRPr="00E12302">
        <w:rPr>
          <w:i/>
          <w:iCs/>
        </w:rPr>
        <w:t>benzyl (2R, 3S)-3-(</w:t>
      </w:r>
      <w:proofErr w:type="gramStart"/>
      <w:r w:rsidRPr="00E12302">
        <w:rPr>
          <w:i/>
          <w:iCs/>
        </w:rPr>
        <w:t>bicyclo[</w:t>
      </w:r>
      <w:proofErr w:type="gramEnd"/>
      <w:r w:rsidRPr="00E12302">
        <w:rPr>
          <w:i/>
          <w:iCs/>
        </w:rPr>
        <w:t>1.1.1]pentan-1-yl)-3-methyl-4-oxooxetane-2-carboxylate</w:t>
      </w:r>
    </w:p>
    <w:p w14:paraId="513273A4" w14:textId="77777777" w:rsidR="00AA6201" w:rsidRPr="00F918E8" w:rsidRDefault="00AA6201" w:rsidP="00F918E8">
      <w:pPr>
        <w:spacing w:before="240"/>
        <w:jc w:val="center"/>
        <w:rPr>
          <w:i/>
          <w:color w:val="7030A0"/>
        </w:rPr>
      </w:pPr>
      <w:r w:rsidRPr="00F918E8">
        <w:object w:dxaOrig="5937" w:dyaOrig="4982" w14:anchorId="65805B22">
          <v:shape id="_x0000_i1144" type="#_x0000_t75" style="width:297.75pt;height:249.75pt" o:ole="">
            <v:imagedata r:id="rId287" o:title=""/>
          </v:shape>
          <o:OLEObject Type="Embed" ProgID="ChemDraw_x64.Document.6.0" ShapeID="_x0000_i1144" DrawAspect="Content" ObjectID="_1802575524" r:id="rId288"/>
        </w:object>
      </w:r>
    </w:p>
    <w:p w14:paraId="178B4C8C" w14:textId="4C67FA63" w:rsidR="00AA6201" w:rsidRPr="00F918E8" w:rsidRDefault="00AA6201" w:rsidP="00F918E8">
      <w:pPr>
        <w:spacing w:before="240"/>
      </w:pPr>
      <w:r w:rsidRPr="00F918E8">
        <w:t xml:space="preserve">The diastereomer </w:t>
      </w:r>
      <w:proofErr w:type="spellStart"/>
      <w:r w:rsidRPr="00F918E8">
        <w:rPr>
          <w:b/>
          <w:bCs/>
        </w:rPr>
        <w:t>Xb</w:t>
      </w:r>
      <w:proofErr w:type="spellEnd"/>
      <w:r w:rsidRPr="00F918E8">
        <w:t xml:space="preserve"> (230 mg, 803 mmol) was separated by preparative chiral </w:t>
      </w:r>
      <w:r w:rsidRPr="00963F92">
        <w:t xml:space="preserve">SFC (column: </w:t>
      </w:r>
      <w:r w:rsidRPr="00963F92">
        <w:rPr>
          <w:rFonts w:eastAsia="SimSun"/>
        </w:rPr>
        <w:t xml:space="preserve">Daicel </w:t>
      </w:r>
      <w:proofErr w:type="spellStart"/>
      <w:r w:rsidRPr="00963F92">
        <w:rPr>
          <w:rFonts w:eastAsia="SimSun"/>
        </w:rPr>
        <w:t>Chiralpak</w:t>
      </w:r>
      <w:proofErr w:type="spellEnd"/>
      <w:r w:rsidRPr="00963F92">
        <w:rPr>
          <w:rFonts w:eastAsia="SimSun"/>
        </w:rPr>
        <w:t xml:space="preserve"> IK</w:t>
      </w:r>
      <w:r w:rsidRPr="00963F92">
        <w:t xml:space="preserve"> 10 µm; 250 x 30 mm; flow rate: 150 g/min; column temperature: 35°C; back pressure: 80 bars; mobile phase: 62% </w:t>
      </w:r>
      <w:r w:rsidRPr="00963F92">
        <w:rPr>
          <w:rFonts w:eastAsia="SimSun"/>
        </w:rPr>
        <w:t>IPA (0.1%DETOAC)</w:t>
      </w:r>
      <w:r w:rsidRPr="00F918E8">
        <w:t xml:space="preserve"> in Supercritical CO</w:t>
      </w:r>
      <w:r w:rsidRPr="00F918E8">
        <w:rPr>
          <w:vertAlign w:val="subscript"/>
        </w:rPr>
        <w:t>2</w:t>
      </w:r>
      <w:r w:rsidRPr="00F918E8">
        <w:t>) and the eluent was concentrated under vacuum under 35 °C to give the two peaks. Two peaks were</w:t>
      </w:r>
      <w:r w:rsidRPr="00F918E8">
        <w:rPr>
          <w:rFonts w:eastAsia="SimSun"/>
        </w:rPr>
        <w:t xml:space="preserve"> purified by reversed phase preparative HPLC (48 g) of </w:t>
      </w:r>
      <w:proofErr w:type="spellStart"/>
      <w:r w:rsidRPr="00F918E8">
        <w:rPr>
          <w:rFonts w:eastAsia="SimSun"/>
        </w:rPr>
        <w:t>SepaFlash</w:t>
      </w:r>
      <w:proofErr w:type="spellEnd"/>
      <w:r w:rsidRPr="00F918E8">
        <w:rPr>
          <w:rFonts w:eastAsia="SimSun"/>
        </w:rPr>
        <w:t xml:space="preserve">® Spherical C18, 20 - 45 </w:t>
      </w:r>
      <w:proofErr w:type="spellStart"/>
      <w:r w:rsidRPr="00F918E8">
        <w:rPr>
          <w:rFonts w:eastAsia="SimSun"/>
        </w:rPr>
        <w:t>μm</w:t>
      </w:r>
      <w:proofErr w:type="spellEnd"/>
      <w:r w:rsidRPr="00F918E8">
        <w:rPr>
          <w:rFonts w:eastAsia="SimSun"/>
        </w:rPr>
        <w:t xml:space="preserve">, 100 </w:t>
      </w:r>
      <w:r w:rsidRPr="00F918E8">
        <w:rPr>
          <w:rFonts w:ascii="Cambria Math" w:eastAsia="SimSun" w:hAnsi="Cambria Math" w:cs="Cambria Math"/>
        </w:rPr>
        <w:t>Å</w:t>
      </w:r>
      <w:r w:rsidRPr="00F918E8">
        <w:rPr>
          <w:rFonts w:eastAsia="SimSun"/>
        </w:rPr>
        <w:t>; mobile phase: A for water + 0.1% FA and B for acetonitrile; gradient: B 10 - 30% in 30 min, flow rate: 80</w:t>
      </w:r>
      <w:r w:rsidRPr="00F918E8">
        <w:rPr>
          <w:rFonts w:eastAsia="SimSun"/>
          <w:lang w:eastAsia="zh-CN"/>
        </w:rPr>
        <w:t xml:space="preserve"> </w:t>
      </w:r>
      <w:r w:rsidRPr="00F918E8">
        <w:rPr>
          <w:rFonts w:eastAsia="SimSun"/>
        </w:rPr>
        <w:t xml:space="preserve">mL/min; column temperature: 25 </w:t>
      </w:r>
      <w:proofErr w:type="spellStart"/>
      <w:r w:rsidRPr="00F918E8">
        <w:rPr>
          <w:rFonts w:eastAsia="SimSun"/>
          <w:vertAlign w:val="superscript"/>
        </w:rPr>
        <w:t>o</w:t>
      </w:r>
      <w:r w:rsidRPr="00F918E8">
        <w:rPr>
          <w:rFonts w:eastAsia="SimSun"/>
        </w:rPr>
        <w:t>C</w:t>
      </w:r>
      <w:proofErr w:type="spellEnd"/>
      <w:r w:rsidRPr="00F918E8">
        <w:rPr>
          <w:rFonts w:eastAsia="SimSun"/>
        </w:rPr>
        <w:t>, wavelength: 220 nm/254 nm). Product containing fractions were collected and neutralized with saturated solution of NaHCO</w:t>
      </w:r>
      <w:r w:rsidRPr="00F918E8">
        <w:rPr>
          <w:rFonts w:eastAsia="SimSun"/>
          <w:vertAlign w:val="subscript"/>
        </w:rPr>
        <w:t>3</w:t>
      </w:r>
      <w:r w:rsidRPr="00F918E8">
        <w:rPr>
          <w:rFonts w:eastAsia="SimSun"/>
        </w:rPr>
        <w:t xml:space="preserve">, extracted with dichloromethane and concentrated at 25 </w:t>
      </w:r>
      <w:proofErr w:type="spellStart"/>
      <w:r w:rsidRPr="00F918E8">
        <w:rPr>
          <w:rFonts w:eastAsia="SimSun"/>
          <w:vertAlign w:val="superscript"/>
        </w:rPr>
        <w:t>o</w:t>
      </w:r>
      <w:r w:rsidRPr="00F918E8">
        <w:rPr>
          <w:rFonts w:eastAsia="SimSun"/>
        </w:rPr>
        <w:t>C</w:t>
      </w:r>
      <w:proofErr w:type="spellEnd"/>
      <w:r w:rsidRPr="00F918E8">
        <w:rPr>
          <w:rFonts w:eastAsia="SimSun"/>
        </w:rPr>
        <w:t xml:space="preserve"> </w:t>
      </w:r>
      <w:r w:rsidRPr="00F918E8">
        <w:t>to give the title compound</w:t>
      </w:r>
      <w:r w:rsidRPr="00F918E8">
        <w:rPr>
          <w:i/>
          <w:iCs/>
        </w:rPr>
        <w:t xml:space="preserve"> </w:t>
      </w:r>
      <w:r w:rsidRPr="00F918E8">
        <w:t>as the second eluting peak (</w:t>
      </w:r>
      <w:r w:rsidRPr="00F918E8">
        <w:rPr>
          <w:rFonts w:eastAsia="SimSun"/>
        </w:rPr>
        <w:t>yellow solid</w:t>
      </w:r>
      <w:r w:rsidRPr="00F918E8">
        <w:t>, 110 mg, 0.38 mmol, 47.8 % yield).</w:t>
      </w:r>
    </w:p>
    <w:p w14:paraId="560454E6" w14:textId="4292802A" w:rsidR="00AA6201" w:rsidRPr="00F918E8" w:rsidRDefault="00AA6201" w:rsidP="00F918E8">
      <w:pPr>
        <w:spacing w:before="240"/>
      </w:pPr>
      <w:r w:rsidRPr="00F918E8">
        <w:t xml:space="preserve">HPLC-2: Rt = 1.778 min; purity: </w:t>
      </w:r>
      <w:proofErr w:type="gramStart"/>
      <w:r w:rsidRPr="00F918E8">
        <w:t>99.8%;</w:t>
      </w:r>
      <w:proofErr w:type="gramEnd"/>
    </w:p>
    <w:p w14:paraId="7F39E4AD" w14:textId="04BEE250" w:rsidR="00AA6201" w:rsidRPr="00F918E8" w:rsidRDefault="00AA6201" w:rsidP="00F918E8">
      <w:pPr>
        <w:spacing w:before="240"/>
      </w:pPr>
      <w:r w:rsidRPr="00F918E8">
        <w:rPr>
          <w:rFonts w:eastAsia="Times New Roman"/>
          <w:lang w:eastAsia="en-GB"/>
        </w:rPr>
        <w:t>SFC</w:t>
      </w:r>
      <w:r w:rsidRPr="00F918E8">
        <w:t>-8:</w:t>
      </w:r>
      <w:r w:rsidRPr="00F918E8">
        <w:rPr>
          <w:rFonts w:eastAsia="Times New Roman"/>
        </w:rPr>
        <w:t xml:space="preserve"> Rt </w:t>
      </w:r>
      <w:r w:rsidRPr="00F918E8">
        <w:t xml:space="preserve">= 1.045 min, </w:t>
      </w:r>
      <w:proofErr w:type="spellStart"/>
      <w:r w:rsidRPr="00F918E8">
        <w:t>ee</w:t>
      </w:r>
      <w:proofErr w:type="spellEnd"/>
      <w:r w:rsidRPr="00F918E8">
        <w:t xml:space="preserve">: </w:t>
      </w:r>
      <w:proofErr w:type="gramStart"/>
      <w:r w:rsidRPr="00F918E8">
        <w:t>100%;</w:t>
      </w:r>
      <w:proofErr w:type="gramEnd"/>
    </w:p>
    <w:p w14:paraId="6B06BAFA" w14:textId="77777777" w:rsidR="00AA6201" w:rsidRPr="00E12302" w:rsidRDefault="00AA6201" w:rsidP="00F918E8">
      <w:pPr>
        <w:spacing w:before="240"/>
      </w:pPr>
      <w:r w:rsidRPr="00E12302">
        <w:t>[α]</w:t>
      </w:r>
      <w:r w:rsidRPr="00E12302">
        <w:rPr>
          <w:vertAlign w:val="subscript"/>
        </w:rPr>
        <w:t>25</w:t>
      </w:r>
      <w:r w:rsidRPr="00E12302">
        <w:rPr>
          <w:vertAlign w:val="superscript"/>
        </w:rPr>
        <w:t>D</w:t>
      </w:r>
      <w:r w:rsidRPr="00E12302">
        <w:t xml:space="preserve"> = - 31.931 ° (C = 0.1284 g/100 mL, acetone)</w:t>
      </w:r>
    </w:p>
    <w:p w14:paraId="7C400C04" w14:textId="77777777" w:rsidR="00AA6201" w:rsidRPr="00E12302" w:rsidRDefault="00AA6201" w:rsidP="00F918E8">
      <w:pPr>
        <w:spacing w:before="240"/>
      </w:pPr>
      <w:r w:rsidRPr="00E12302">
        <w:rPr>
          <w:vertAlign w:val="superscript"/>
        </w:rPr>
        <w:t>1</w:t>
      </w:r>
      <w:r w:rsidRPr="00E12302">
        <w:t>H NMR (400 MHz, CDCl</w:t>
      </w:r>
      <w:r w:rsidRPr="00E12302">
        <w:rPr>
          <w:vertAlign w:val="subscript"/>
        </w:rPr>
        <w:t>3</w:t>
      </w:r>
      <w:r w:rsidRPr="00E12302">
        <w:t xml:space="preserve">) δ 7.49 – 7.30 (m, 5H), 5.41 – 5.16 (m, 2H), 4.73 (s, 1H), 2.63 (s, 1H), 1.85 (dd, </w:t>
      </w:r>
      <w:r w:rsidRPr="00E12302">
        <w:rPr>
          <w:i/>
          <w:iCs/>
        </w:rPr>
        <w:t>J</w:t>
      </w:r>
      <w:r w:rsidRPr="00E12302">
        <w:t xml:space="preserve"> = 9.6, 1.9 Hz, 3H), 1.79 (dd, </w:t>
      </w:r>
      <w:r w:rsidRPr="00E12302">
        <w:rPr>
          <w:i/>
          <w:iCs/>
        </w:rPr>
        <w:t>J</w:t>
      </w:r>
      <w:r w:rsidRPr="00E12302">
        <w:t xml:space="preserve"> = 9.6, 1.9 Hz, 3H), 1.10 (s, 3H).</w:t>
      </w:r>
    </w:p>
    <w:p w14:paraId="4019F7C1" w14:textId="5867DA33" w:rsidR="00AA6201" w:rsidRDefault="00AA6201" w:rsidP="00F918E8">
      <w:pPr>
        <w:spacing w:before="240"/>
      </w:pPr>
      <w:r w:rsidRPr="00F918E8">
        <w:t>The other isomer was obtained as the first eluting peak (</w:t>
      </w:r>
      <w:r w:rsidRPr="00F918E8">
        <w:rPr>
          <w:rFonts w:eastAsia="SimSun"/>
        </w:rPr>
        <w:t>yellow solid</w:t>
      </w:r>
      <w:r w:rsidRPr="00F918E8">
        <w:t xml:space="preserve">, 110 mg, 0.38 mmol, 47.8 % yield). </w:t>
      </w:r>
    </w:p>
    <w:p w14:paraId="3B9D8D0A" w14:textId="555D8A55" w:rsidR="00963F92" w:rsidRPr="00963F92" w:rsidRDefault="00963F92" w:rsidP="00F918E8">
      <w:pPr>
        <w:spacing w:before="240"/>
      </w:pPr>
      <w:r w:rsidRPr="00F918E8">
        <w:rPr>
          <w:vertAlign w:val="superscript"/>
        </w:rPr>
        <w:t>1</w:t>
      </w:r>
      <w:r w:rsidRPr="00F918E8">
        <w:t>H NMR (400 MHz, CDCl</w:t>
      </w:r>
      <w:r w:rsidRPr="00F918E8">
        <w:rPr>
          <w:vertAlign w:val="subscript"/>
        </w:rPr>
        <w:t>3</w:t>
      </w:r>
      <w:r w:rsidRPr="00F918E8">
        <w:t xml:space="preserve">) δ 7.46 – 7.32 (m, 5H), 5.33 – 5.22 (m, 2H), 4.73 (s, 1H), 2.63 (s, 1H), 1.85 (dd, </w:t>
      </w:r>
      <w:r w:rsidRPr="00F918E8">
        <w:rPr>
          <w:i/>
          <w:iCs/>
        </w:rPr>
        <w:t>J</w:t>
      </w:r>
      <w:r w:rsidRPr="00F918E8">
        <w:t xml:space="preserve"> = 9.6, 1.9 Hz, 3H), 1.79 (dd, </w:t>
      </w:r>
      <w:r w:rsidRPr="00F918E8">
        <w:rPr>
          <w:i/>
          <w:iCs/>
        </w:rPr>
        <w:t>J</w:t>
      </w:r>
      <w:r w:rsidRPr="00F918E8">
        <w:t xml:space="preserve"> = 9.6, 1.9 Hz, 3H), 1.10 (s, 3H).</w:t>
      </w:r>
    </w:p>
    <w:p w14:paraId="74A1EA96" w14:textId="0746D072" w:rsidR="00AA6201" w:rsidRPr="00F918E8" w:rsidRDefault="00AA6201" w:rsidP="00F918E8">
      <w:pPr>
        <w:spacing w:before="240"/>
      </w:pPr>
      <w:r w:rsidRPr="00F918E8">
        <w:t>HPLC-2: Rt = 1.781 min; purity: 100</w:t>
      </w:r>
      <w:r w:rsidRPr="00F918E8">
        <w:rPr>
          <w:rFonts w:eastAsia="Times New Roman"/>
          <w:lang w:eastAsia="en-GB"/>
        </w:rPr>
        <w:t>SFC</w:t>
      </w:r>
      <w:r w:rsidRPr="00F918E8">
        <w:t xml:space="preserve">-8: </w:t>
      </w:r>
      <w:r w:rsidRPr="00F918E8">
        <w:rPr>
          <w:rFonts w:eastAsia="Times New Roman"/>
        </w:rPr>
        <w:t>Rt =</w:t>
      </w:r>
      <w:r w:rsidRPr="00F918E8">
        <w:t xml:space="preserve"> 0.858 min, </w:t>
      </w:r>
      <w:proofErr w:type="spellStart"/>
      <w:r w:rsidRPr="00F918E8">
        <w:t>ee</w:t>
      </w:r>
      <w:proofErr w:type="spellEnd"/>
      <w:r w:rsidRPr="00F918E8">
        <w:t>: 99.2 %</w:t>
      </w:r>
    </w:p>
    <w:p w14:paraId="02B17774" w14:textId="77777777" w:rsidR="00AA6201" w:rsidRPr="00F918E8" w:rsidRDefault="00AA6201" w:rsidP="00F918E8">
      <w:pPr>
        <w:spacing w:before="240"/>
      </w:pPr>
      <w:r w:rsidRPr="00F918E8">
        <w:t>[α]</w:t>
      </w:r>
      <w:r w:rsidRPr="00F918E8">
        <w:rPr>
          <w:vertAlign w:val="subscript"/>
        </w:rPr>
        <w:t>25</w:t>
      </w:r>
      <w:r w:rsidRPr="00F918E8">
        <w:rPr>
          <w:vertAlign w:val="superscript"/>
        </w:rPr>
        <w:t>D</w:t>
      </w:r>
      <w:r w:rsidRPr="00F918E8">
        <w:t xml:space="preserve"> = + 44.112 ° (C = 0.1070 g/100 mL, acetone)</w:t>
      </w:r>
    </w:p>
    <w:p w14:paraId="29BE059C" w14:textId="6A8C876A" w:rsidR="00AA6201" w:rsidRPr="00F918E8" w:rsidRDefault="00AA6201" w:rsidP="00F918E8">
      <w:pPr>
        <w:spacing w:before="240"/>
        <w:rPr>
          <w:i/>
          <w:iCs/>
        </w:rPr>
      </w:pPr>
    </w:p>
    <w:p w14:paraId="79E9E8BE" w14:textId="2C872A20" w:rsidR="00AA6201" w:rsidRPr="00F918E8" w:rsidRDefault="00AA6201" w:rsidP="00F918E8">
      <w:pPr>
        <w:spacing w:before="240"/>
      </w:pPr>
      <w:r w:rsidRPr="00E12302">
        <w:rPr>
          <w:rFonts w:eastAsia="SimSun"/>
          <w:i/>
          <w:iCs/>
        </w:rPr>
        <w:t>(2R,3S)-3-(</w:t>
      </w:r>
      <w:proofErr w:type="gramStart"/>
      <w:r w:rsidRPr="00E12302">
        <w:rPr>
          <w:rFonts w:eastAsia="SimSun"/>
          <w:i/>
          <w:iCs/>
        </w:rPr>
        <w:t>bicyclo[</w:t>
      </w:r>
      <w:proofErr w:type="gramEnd"/>
      <w:r w:rsidRPr="00E12302">
        <w:rPr>
          <w:rFonts w:eastAsia="SimSun"/>
          <w:i/>
          <w:iCs/>
        </w:rPr>
        <w:t>1.1.1]pentan-1-yl)-3-methyl-4-oxooxetane-2-carboxylic acid</w:t>
      </w:r>
    </w:p>
    <w:p w14:paraId="1D92AE45" w14:textId="63C3EDC0" w:rsidR="00AA6201" w:rsidRPr="00F918E8" w:rsidRDefault="00963F92" w:rsidP="00F918E8">
      <w:pPr>
        <w:spacing w:after="0"/>
        <w:jc w:val="center"/>
        <w:rPr>
          <w:iCs/>
          <w:color w:val="002060"/>
        </w:rPr>
      </w:pPr>
      <w:r w:rsidRPr="00F918E8">
        <w:object w:dxaOrig="4846" w:dyaOrig="1629" w14:anchorId="40FFC07A">
          <v:shape id="_x0000_i1145" type="#_x0000_t75" style="width:242.25pt;height:83.25pt" o:ole="">
            <v:imagedata r:id="rId289" o:title=""/>
          </v:shape>
          <o:OLEObject Type="Embed" ProgID="ChemDraw_x64.Document.6.0" ShapeID="_x0000_i1145" DrawAspect="Content" ObjectID="_1802575525" r:id="rId290"/>
        </w:object>
      </w:r>
    </w:p>
    <w:p w14:paraId="1F34609D" w14:textId="383F55F6" w:rsidR="00AA6201" w:rsidRPr="00F918E8" w:rsidRDefault="00AA6201" w:rsidP="00F918E8">
      <w:pPr>
        <w:spacing w:after="0"/>
      </w:pPr>
      <w:r w:rsidRPr="00F918E8">
        <w:rPr>
          <w:iCs/>
        </w:rPr>
        <w:t xml:space="preserve">To the solution of </w:t>
      </w:r>
      <w:r w:rsidRPr="00F918E8">
        <w:rPr>
          <w:rFonts w:eastAsia="SimSun"/>
        </w:rPr>
        <w:t>benzyl (2R,3S)-3-(</w:t>
      </w:r>
      <w:proofErr w:type="gramStart"/>
      <w:r w:rsidRPr="00F918E8">
        <w:rPr>
          <w:rFonts w:eastAsia="SimSun"/>
        </w:rPr>
        <w:t>bicyclo[</w:t>
      </w:r>
      <w:proofErr w:type="gramEnd"/>
      <w:r w:rsidRPr="00F918E8">
        <w:rPr>
          <w:rFonts w:eastAsia="SimSun"/>
        </w:rPr>
        <w:t xml:space="preserve">1.1.1]pentan-1-yl)-3-methyl-4-oxooxetane-2-carboxylate (110 mg, 0.38 mmol) in EtOAc (2 mL) </w:t>
      </w:r>
      <w:r w:rsidRPr="00F918E8">
        <w:rPr>
          <w:iCs/>
        </w:rPr>
        <w:t>was added</w:t>
      </w:r>
      <w:r w:rsidRPr="00F918E8">
        <w:t xml:space="preserve"> Pd/C (20 mg, 10% </w:t>
      </w:r>
      <w:proofErr w:type="spellStart"/>
      <w:r w:rsidRPr="00F918E8">
        <w:t>Wt</w:t>
      </w:r>
      <w:proofErr w:type="spellEnd"/>
      <w:r w:rsidRPr="00F918E8">
        <w:t>)</w:t>
      </w:r>
      <w:r w:rsidRPr="00F918E8">
        <w:rPr>
          <w:iCs/>
        </w:rPr>
        <w:t xml:space="preserve"> under N</w:t>
      </w:r>
      <w:r w:rsidRPr="00F918E8">
        <w:rPr>
          <w:iCs/>
          <w:vertAlign w:val="subscript"/>
        </w:rPr>
        <w:t>2</w:t>
      </w:r>
      <w:r w:rsidRPr="00F918E8">
        <w:rPr>
          <w:iCs/>
        </w:rPr>
        <w:t>. The suspension was degassed under vacuum and purged with H</w:t>
      </w:r>
      <w:r w:rsidRPr="00F918E8">
        <w:rPr>
          <w:iCs/>
          <w:vertAlign w:val="subscript"/>
        </w:rPr>
        <w:t>2</w:t>
      </w:r>
      <w:r w:rsidRPr="00F918E8">
        <w:rPr>
          <w:iCs/>
        </w:rPr>
        <w:t xml:space="preserve"> three times and then</w:t>
      </w:r>
      <w:r w:rsidRPr="00F918E8">
        <w:t xml:space="preserve"> stirred at 25°C for 0.5 hours under pressure (H</w:t>
      </w:r>
      <w:r w:rsidRPr="00F918E8">
        <w:rPr>
          <w:vertAlign w:val="subscript"/>
        </w:rPr>
        <w:t>2</w:t>
      </w:r>
      <w:r w:rsidRPr="00F918E8">
        <w:t>; 15 psi)</w:t>
      </w:r>
      <w:r w:rsidRPr="00F918E8">
        <w:rPr>
          <w:iCs/>
        </w:rPr>
        <w:t xml:space="preserve">. The reaction suspension was filtered, </w:t>
      </w:r>
      <w:r w:rsidRPr="00F918E8">
        <w:rPr>
          <w:iCs/>
          <w:lang w:eastAsia="zh-CN"/>
        </w:rPr>
        <w:t>the</w:t>
      </w:r>
      <w:r w:rsidRPr="00F918E8">
        <w:rPr>
          <w:iCs/>
        </w:rPr>
        <w:t xml:space="preserve"> </w:t>
      </w:r>
      <w:r w:rsidRPr="00F918E8">
        <w:rPr>
          <w:iCs/>
          <w:lang w:eastAsia="zh-CN"/>
        </w:rPr>
        <w:t>filter</w:t>
      </w:r>
      <w:r w:rsidRPr="00F918E8">
        <w:rPr>
          <w:iCs/>
        </w:rPr>
        <w:t xml:space="preserve"> </w:t>
      </w:r>
      <w:r w:rsidRPr="00F918E8">
        <w:rPr>
          <w:iCs/>
          <w:lang w:eastAsia="zh-CN"/>
        </w:rPr>
        <w:t>cake</w:t>
      </w:r>
      <w:r w:rsidRPr="00F918E8">
        <w:rPr>
          <w:iCs/>
        </w:rPr>
        <w:t xml:space="preserve"> </w:t>
      </w:r>
      <w:r w:rsidRPr="00F918E8">
        <w:rPr>
          <w:iCs/>
          <w:lang w:eastAsia="zh-CN"/>
        </w:rPr>
        <w:t>was</w:t>
      </w:r>
      <w:r w:rsidRPr="00F918E8">
        <w:rPr>
          <w:iCs/>
        </w:rPr>
        <w:t xml:space="preserve"> washed with </w:t>
      </w:r>
      <w:proofErr w:type="gramStart"/>
      <w:r w:rsidRPr="00F918E8">
        <w:rPr>
          <w:iCs/>
        </w:rPr>
        <w:t>EtOAc</w:t>
      </w:r>
      <w:proofErr w:type="gramEnd"/>
      <w:r w:rsidRPr="00F918E8">
        <w:rPr>
          <w:iCs/>
        </w:rPr>
        <w:t xml:space="preserve"> and the filtrate was concentrated under vacuum give the title compound as colorless foam</w:t>
      </w:r>
      <w:r w:rsidRPr="00F918E8">
        <w:t xml:space="preserve"> (75 mg, 0.37 mmol, 99 % yield).</w:t>
      </w:r>
    </w:p>
    <w:p w14:paraId="376B2ED1" w14:textId="77777777" w:rsidR="00AA6201" w:rsidRPr="00F918E8" w:rsidRDefault="00AA6201" w:rsidP="00F918E8">
      <w:pPr>
        <w:spacing w:after="0"/>
      </w:pPr>
      <w:r w:rsidRPr="00F918E8">
        <w:t xml:space="preserve">[α] </w:t>
      </w:r>
      <w:r w:rsidRPr="00F918E8">
        <w:rPr>
          <w:vertAlign w:val="superscript"/>
        </w:rPr>
        <w:t>25</w:t>
      </w:r>
      <w:r w:rsidRPr="00F918E8">
        <w:rPr>
          <w:vertAlign w:val="subscript"/>
        </w:rPr>
        <w:t>D</w:t>
      </w:r>
      <w:r w:rsidRPr="00F918E8">
        <w:t xml:space="preserve"> = -44.496° (C=0.0854 g/100 mL, acetone)</w:t>
      </w:r>
    </w:p>
    <w:p w14:paraId="7EC62D18" w14:textId="7B99C8D0" w:rsidR="00AA6201" w:rsidRPr="003C617E" w:rsidRDefault="00AA6201" w:rsidP="00F918E8">
      <w:pPr>
        <w:spacing w:after="0"/>
      </w:pPr>
      <w:r w:rsidRPr="00F918E8">
        <w:rPr>
          <w:vertAlign w:val="superscript"/>
        </w:rPr>
        <w:t>1</w:t>
      </w:r>
      <w:r w:rsidRPr="00F918E8">
        <w:t>H NMR (400 MHz, CDCl</w:t>
      </w:r>
      <w:r w:rsidRPr="00F918E8">
        <w:rPr>
          <w:vertAlign w:val="subscript"/>
        </w:rPr>
        <w:t>3</w:t>
      </w:r>
      <w:r w:rsidRPr="00F918E8">
        <w:t xml:space="preserve">) δ 8.99 – 7.40 (m, 1H), 4.77 (s, 1H), 2.67 (s, 1H), 1.89 (dd, </w:t>
      </w:r>
      <w:r w:rsidRPr="00F918E8">
        <w:rPr>
          <w:i/>
          <w:iCs/>
        </w:rPr>
        <w:t>J</w:t>
      </w:r>
      <w:r w:rsidRPr="00F918E8">
        <w:t xml:space="preserve"> = 9.6, 1.9 Hz, 3H), 1.83 (dd, </w:t>
      </w:r>
      <w:r w:rsidRPr="00F918E8">
        <w:rPr>
          <w:i/>
          <w:iCs/>
        </w:rPr>
        <w:t>J</w:t>
      </w:r>
      <w:r w:rsidRPr="00F918E8">
        <w:t xml:space="preserve"> = 9.6, 1.9 Hz, 3H), 1.30 (s, 3H</w:t>
      </w:r>
      <w:proofErr w:type="gramStart"/>
      <w:r w:rsidRPr="00F918E8">
        <w:t>).</w:t>
      </w:r>
      <w:r w:rsidRPr="00F918E8">
        <w:rPr>
          <w:color w:val="7030A0"/>
        </w:rPr>
        <w:t>.</w:t>
      </w:r>
      <w:proofErr w:type="gramEnd"/>
      <w:r w:rsidRPr="00F918E8">
        <w:t xml:space="preserve"> </w:t>
      </w:r>
    </w:p>
    <w:p w14:paraId="5493A5B8" w14:textId="7446223A" w:rsidR="00AA6201" w:rsidRPr="00F918E8" w:rsidRDefault="00AA6201" w:rsidP="00F918E8">
      <w:pPr>
        <w:rPr>
          <w:b/>
          <w:bCs/>
          <w:color w:val="FF0000"/>
        </w:rPr>
      </w:pPr>
    </w:p>
    <w:p w14:paraId="0C481365" w14:textId="0990D8C5" w:rsidR="00AA6201" w:rsidRPr="00F918E8" w:rsidRDefault="00AA6201" w:rsidP="00F918E8">
      <w:pPr>
        <w:rPr>
          <w:color w:val="002060"/>
        </w:rPr>
      </w:pPr>
    </w:p>
    <w:p w14:paraId="441CC662" w14:textId="1CF2558D" w:rsidR="00AA6201" w:rsidRPr="00E12302" w:rsidRDefault="00AA6201" w:rsidP="00F918E8">
      <w:pPr>
        <w:spacing w:before="240"/>
        <w:rPr>
          <w:rFonts w:eastAsia="SimSun"/>
          <w:i/>
          <w:iCs/>
          <w:color w:val="002060"/>
          <w:lang w:eastAsia="zh-CN"/>
        </w:rPr>
      </w:pPr>
      <w:r w:rsidRPr="00E12302">
        <w:rPr>
          <w:rFonts w:eastAsia="SimSun"/>
          <w:i/>
          <w:iCs/>
        </w:rPr>
        <w:t>(3S,4R)-3-(bicyclo[1.1.1]pentan-1-yl)-4-((1R,5S)-3-(7-(8-ethynyl-7-fluoro-3-hydroxynaphthalen-1-yl)-8-fluoro-2-(((2R,7aS)-2-fluorotetrahydro-1H-pyrrolizin-7a(5H)-yl)methoxy)pyrido[4,3-d]pyrimidin-4-yl)-3,8-diazabicyclo[3.2.1]octane-8-carbonyl)-3-methyloxetan-2-one</w:t>
      </w:r>
    </w:p>
    <w:p w14:paraId="1EF37C63" w14:textId="77777777" w:rsidR="00AA6201" w:rsidRPr="00F918E8" w:rsidRDefault="003C617E" w:rsidP="00F918E8">
      <w:pPr>
        <w:spacing w:before="240"/>
        <w:jc w:val="center"/>
        <w:rPr>
          <w:rFonts w:eastAsia="SimSun"/>
          <w:i/>
          <w:iCs/>
          <w:color w:val="002060"/>
        </w:rPr>
      </w:pPr>
      <w:r w:rsidRPr="00F11034">
        <w:object w:dxaOrig="7980" w:dyaOrig="3249" w14:anchorId="7B26F333">
          <v:shape id="_x0000_i1146" type="#_x0000_t75" style="width:327.75pt;height:132.75pt" o:ole="">
            <v:imagedata r:id="rId291" o:title=""/>
          </v:shape>
          <o:OLEObject Type="Embed" ProgID="ChemDraw_x64.Document.6.0" ShapeID="_x0000_i1146" DrawAspect="Content" ObjectID="_1802575526" r:id="rId292"/>
        </w:object>
      </w:r>
    </w:p>
    <w:p w14:paraId="7DF7B32F" w14:textId="1EC0EA05" w:rsidR="00AA6201" w:rsidRPr="00F918E8" w:rsidRDefault="00AA6201" w:rsidP="00F918E8">
      <w:pPr>
        <w:autoSpaceDE w:val="0"/>
        <w:autoSpaceDN w:val="0"/>
        <w:adjustRightInd w:val="0"/>
        <w:rPr>
          <w:rFonts w:eastAsia="SimSun"/>
        </w:rPr>
      </w:pPr>
      <w:r w:rsidRPr="00F918E8">
        <w:t xml:space="preserve">To the mixture of </w:t>
      </w:r>
      <w:r w:rsidRPr="00F918E8">
        <w:rPr>
          <w:rFonts w:eastAsia="SimSun"/>
        </w:rPr>
        <w:t>(2R,3S)-3-(bicyclo[1.1.1]pentan-1-yl)-3-methyl-4-oxooxetane-2-carboxylic acid</w:t>
      </w:r>
      <w:r w:rsidRPr="00F918E8">
        <w:rPr>
          <w:rStyle w:val="autotextbutton"/>
        </w:rPr>
        <w:t xml:space="preserve"> (40 mg, 0.20 mmol)</w:t>
      </w:r>
      <w:r w:rsidRPr="00F918E8">
        <w:t xml:space="preserve"> in </w:t>
      </w:r>
      <w:r w:rsidRPr="00F918E8">
        <w:rPr>
          <w:rStyle w:val="autotextbutton"/>
        </w:rPr>
        <w:t>DMF (0.50 mL)</w:t>
      </w:r>
      <w:r w:rsidRPr="00F918E8">
        <w:t xml:space="preserve"> was added </w:t>
      </w:r>
      <w:r w:rsidRPr="00F918E8">
        <w:rPr>
          <w:iCs/>
        </w:rPr>
        <w:t>2,6-Lutidine (CAS</w:t>
      </w:r>
      <w:r w:rsidRPr="00F918E8">
        <w:t>[</w:t>
      </w:r>
      <w:r w:rsidRPr="00F918E8">
        <w:rPr>
          <w:iCs/>
        </w:rPr>
        <w:t>108-48-5</w:t>
      </w:r>
      <w:r w:rsidRPr="00F918E8">
        <w:t xml:space="preserve">], </w:t>
      </w:r>
      <w:r w:rsidRPr="00F918E8">
        <w:rPr>
          <w:rStyle w:val="autotextbutton"/>
        </w:rPr>
        <w:t>128 mg, 1.20 mmol)</w:t>
      </w:r>
      <w:r w:rsidRPr="00F918E8">
        <w:t xml:space="preserve"> and </w:t>
      </w:r>
      <w:r w:rsidRPr="00F918E8">
        <w:rPr>
          <w:iCs/>
        </w:rPr>
        <w:t>COMU (CAS</w:t>
      </w:r>
      <w:r w:rsidRPr="00F918E8">
        <w:t>[</w:t>
      </w:r>
      <w:r w:rsidRPr="00F918E8">
        <w:rPr>
          <w:iCs/>
        </w:rPr>
        <w:t>1075198-30-9</w:t>
      </w:r>
      <w:r w:rsidRPr="00F918E8">
        <w:t>]</w:t>
      </w:r>
      <w:r w:rsidRPr="00F918E8">
        <w:rPr>
          <w:rStyle w:val="autotextbutton"/>
        </w:rPr>
        <w:t>, 94 mg, 0.22 mmol)</w:t>
      </w:r>
      <w:r w:rsidRPr="00F918E8">
        <w:t xml:space="preserve"> at -5 °C. The mixture was stirred at -5 °C for 15 mins, then 4-(4-((1R,5S)-3,8-diazabicyclo[3.2.1]octan-3-yl)-8-fluoro-2-(((2R,7aS)-2-fluorotetrahydro-1H-pyrrolizin-7a(5H)-yl)methoxy)pyrido[4,3-d]pyrimidin-7-yl)-5-ethynyl-6-fluoronaphthalen-2-ol (</w:t>
      </w:r>
      <w:r w:rsidRPr="00F11034">
        <w:t>MRTX1133</w:t>
      </w:r>
      <w:r w:rsidRPr="00F918E8">
        <w:t xml:space="preserve">, </w:t>
      </w:r>
      <w:r w:rsidRPr="00F918E8">
        <w:rPr>
          <w:rStyle w:val="autotextbutton"/>
        </w:rPr>
        <w:t>120 mg, 0.20 mmol)</w:t>
      </w:r>
      <w:r w:rsidRPr="00F918E8">
        <w:t xml:space="preserve"> in </w:t>
      </w:r>
      <w:r w:rsidRPr="00F918E8">
        <w:rPr>
          <w:rStyle w:val="autotextbutton"/>
        </w:rPr>
        <w:t>DMF (0.50 mL)</w:t>
      </w:r>
      <w:r w:rsidRPr="00F918E8">
        <w:t xml:space="preserve"> was added. The reaction mixture was stirred at -5°C for 15 min, </w:t>
      </w:r>
      <w:r w:rsidRPr="00F918E8">
        <w:rPr>
          <w:iCs/>
        </w:rPr>
        <w:t>quenched with a saturated aqueous solution of NaHCO</w:t>
      </w:r>
      <w:r w:rsidRPr="00F918E8">
        <w:rPr>
          <w:iCs/>
          <w:vertAlign w:val="subscript"/>
        </w:rPr>
        <w:t>3</w:t>
      </w:r>
      <w:r w:rsidRPr="00F918E8">
        <w:rPr>
          <w:iCs/>
        </w:rPr>
        <w:t>, diluted with water and extracted with EtOAc. The combined organic layers were washed with brine and 10% aqueous solution of LiCl. After drying with anhydrous Na</w:t>
      </w:r>
      <w:r w:rsidRPr="00F918E8">
        <w:rPr>
          <w:iCs/>
          <w:vertAlign w:val="subscript"/>
        </w:rPr>
        <w:t>2</w:t>
      </w:r>
      <w:r w:rsidRPr="00F918E8">
        <w:rPr>
          <w:iCs/>
        </w:rPr>
        <w:t>SO</w:t>
      </w:r>
      <w:r w:rsidRPr="00F918E8">
        <w:rPr>
          <w:iCs/>
          <w:vertAlign w:val="subscript"/>
        </w:rPr>
        <w:t xml:space="preserve">4 </w:t>
      </w:r>
      <w:r w:rsidRPr="00F918E8">
        <w:rPr>
          <w:iCs/>
        </w:rPr>
        <w:t>it was filtered through a sintered glass funnel and concentrated to afford crude product. The crude residue was purified by reversed phase preparative HPLC</w:t>
      </w:r>
      <w:r w:rsidRPr="00F918E8">
        <w:t xml:space="preserve"> (48 g column) of </w:t>
      </w:r>
      <w:proofErr w:type="spellStart"/>
      <w:r w:rsidRPr="00F918E8">
        <w:t>SepaFlash</w:t>
      </w:r>
      <w:proofErr w:type="spellEnd"/>
      <w:r w:rsidRPr="00F918E8">
        <w:t xml:space="preserve">® Spherical C18, 20 - 45 </w:t>
      </w:r>
      <w:proofErr w:type="spellStart"/>
      <w:r w:rsidRPr="00F918E8">
        <w:t>μm</w:t>
      </w:r>
      <w:proofErr w:type="spellEnd"/>
      <w:r w:rsidRPr="00F918E8">
        <w:t xml:space="preserve">, 100 </w:t>
      </w:r>
      <w:r w:rsidRPr="00F918E8">
        <w:rPr>
          <w:rFonts w:ascii="Cambria Math" w:hAnsi="Cambria Math" w:cs="Cambria Math"/>
        </w:rPr>
        <w:t>Å</w:t>
      </w:r>
      <w:r w:rsidRPr="00F918E8">
        <w:t xml:space="preserve">; mobile phase: A for water + 0.1% FA and B for acetonitrile; gradient: B 10- 35% in 30 min, flow rate: 80 mL/min; column temperature: 25 °C, wavelength: 220 nm/254 nm). The product containing fractions were </w:t>
      </w:r>
      <w:r w:rsidRPr="00F918E8">
        <w:rPr>
          <w:iCs/>
        </w:rPr>
        <w:t>collected, neutralized with saturated aqueous NaHCO</w:t>
      </w:r>
      <w:r w:rsidRPr="00F918E8">
        <w:rPr>
          <w:iCs/>
          <w:vertAlign w:val="subscript"/>
        </w:rPr>
        <w:t>3</w:t>
      </w:r>
      <w:r w:rsidRPr="00F918E8">
        <w:rPr>
          <w:iCs/>
        </w:rPr>
        <w:t xml:space="preserve"> solution, extracted with dichloromethane and concentrated at 25 °C to give</w:t>
      </w:r>
      <w:r w:rsidRPr="00F918E8">
        <w:rPr>
          <w:rFonts w:eastAsia="SimSun"/>
        </w:rPr>
        <w:t xml:space="preserve"> </w:t>
      </w:r>
      <w:r w:rsidRPr="00F918E8">
        <w:t>the title compound</w:t>
      </w:r>
      <w:r w:rsidRPr="00F918E8">
        <w:rPr>
          <w:rFonts w:eastAsia="SimSun"/>
        </w:rPr>
        <w:t xml:space="preserve"> as a yellow solid (97.56 mg, 0.12 mmol, 61 % yield).</w:t>
      </w:r>
    </w:p>
    <w:p w14:paraId="22A20E62" w14:textId="6ED531ED" w:rsidR="00AA6201" w:rsidRPr="00F918E8" w:rsidRDefault="00AA6201" w:rsidP="00F918E8">
      <w:pPr>
        <w:autoSpaceDE w:val="0"/>
        <w:autoSpaceDN w:val="0"/>
        <w:adjustRightInd w:val="0"/>
        <w:rPr>
          <w:lang w:val="de-CH"/>
        </w:rPr>
      </w:pPr>
      <w:r w:rsidRPr="00F918E8">
        <w:rPr>
          <w:lang w:val="de-CH"/>
        </w:rPr>
        <w:t>LCMS-2</w:t>
      </w:r>
      <w:r w:rsidRPr="00F918E8">
        <w:rPr>
          <w:b/>
          <w:bCs/>
          <w:lang w:val="de-CH"/>
        </w:rPr>
        <w:t>:</w:t>
      </w:r>
      <w:r w:rsidRPr="00F918E8">
        <w:rPr>
          <w:lang w:val="de-CH"/>
        </w:rPr>
        <w:t xml:space="preserve"> Rt = 0.495 min; MS: m/z (M+H)</w:t>
      </w:r>
      <w:r w:rsidRPr="00F918E8">
        <w:rPr>
          <w:vertAlign w:val="superscript"/>
          <w:lang w:val="de-CH"/>
        </w:rPr>
        <w:t>+</w:t>
      </w:r>
      <w:r w:rsidRPr="00F918E8">
        <w:rPr>
          <w:lang w:val="de-CH"/>
        </w:rPr>
        <w:t xml:space="preserve"> 779.3;</w:t>
      </w:r>
    </w:p>
    <w:p w14:paraId="3E0E8644" w14:textId="7F3A6373" w:rsidR="00AA6201" w:rsidRPr="00F918E8" w:rsidRDefault="00AA6201" w:rsidP="00F918E8">
      <w:pPr>
        <w:autoSpaceDE w:val="0"/>
        <w:autoSpaceDN w:val="0"/>
        <w:adjustRightInd w:val="0"/>
        <w:rPr>
          <w:lang w:val="de-CH"/>
        </w:rPr>
      </w:pPr>
      <w:r w:rsidRPr="00F918E8">
        <w:rPr>
          <w:lang w:val="de-CH"/>
        </w:rPr>
        <w:t>HPLC-2: Rt = 1.435 min; purity: 98.7%;</w:t>
      </w:r>
    </w:p>
    <w:p w14:paraId="4E41AF2D" w14:textId="2CE55BEC" w:rsidR="00AA6201" w:rsidRPr="00F918E8" w:rsidRDefault="00AA6201" w:rsidP="00F918E8">
      <w:pPr>
        <w:autoSpaceDE w:val="0"/>
        <w:autoSpaceDN w:val="0"/>
        <w:adjustRightInd w:val="0"/>
        <w:rPr>
          <w:rFonts w:eastAsia="SimSun"/>
          <w:lang w:val="de-CH"/>
        </w:rPr>
      </w:pPr>
      <w:r w:rsidRPr="00F918E8">
        <w:rPr>
          <w:rFonts w:eastAsia="Times New Roman"/>
          <w:lang w:val="de-CH" w:eastAsia="en-GB"/>
        </w:rPr>
        <w:t>SFC</w:t>
      </w:r>
      <w:r w:rsidRPr="00F918E8">
        <w:rPr>
          <w:lang w:val="de-CH"/>
        </w:rPr>
        <w:t xml:space="preserve">-6: </w:t>
      </w:r>
      <w:r w:rsidRPr="00F918E8">
        <w:rPr>
          <w:rFonts w:eastAsia="SimSun"/>
          <w:lang w:val="de-CH"/>
        </w:rPr>
        <w:t xml:space="preserve">Rt = 1.522 min, ee: 100% </w:t>
      </w:r>
    </w:p>
    <w:p w14:paraId="28AC6C6C" w14:textId="1F9CCBA7" w:rsidR="006B29F2" w:rsidRPr="00F918E8" w:rsidRDefault="002C656F" w:rsidP="00F918E8">
      <w:pPr>
        <w:autoSpaceDE w:val="0"/>
        <w:autoSpaceDN w:val="0"/>
        <w:adjustRightInd w:val="0"/>
        <w:rPr>
          <w:rFonts w:eastAsia="SimSun"/>
          <w:lang w:val="de-CH"/>
        </w:rPr>
      </w:pPr>
      <w:r w:rsidRPr="002C656F">
        <w:rPr>
          <w:rFonts w:eastAsia="SimSun"/>
          <w:noProof/>
        </w:rPr>
        <w:drawing>
          <wp:inline distT="0" distB="0" distL="0" distR="0" wp14:anchorId="5D3D8B80" wp14:editId="713554C4">
            <wp:extent cx="5943600" cy="4140835"/>
            <wp:effectExtent l="0" t="0" r="0" b="0"/>
            <wp:docPr id="105689096" name="Picture 1">
              <a:extLst xmlns:a="http://schemas.openxmlformats.org/drawingml/2006/main">
                <a:ext uri="{FF2B5EF4-FFF2-40B4-BE49-F238E27FC236}">
                  <a16:creationId xmlns:a16="http://schemas.microsoft.com/office/drawing/2014/main" id="{B94052AB-C06B-3CA6-460F-B32987F047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94052AB-C06B-3CA6-460F-B32987F04773}"/>
                        </a:ext>
                      </a:extLst>
                    </pic:cNvPr>
                    <pic:cNvPicPr>
                      <a:picLocks noChangeAspect="1"/>
                    </pic:cNvPicPr>
                  </pic:nvPicPr>
                  <pic:blipFill>
                    <a:blip r:embed="rId293"/>
                    <a:stretch>
                      <a:fillRect/>
                    </a:stretch>
                  </pic:blipFill>
                  <pic:spPr>
                    <a:xfrm>
                      <a:off x="0" y="0"/>
                      <a:ext cx="5943600" cy="4140835"/>
                    </a:xfrm>
                    <a:prstGeom prst="rect">
                      <a:avLst/>
                    </a:prstGeom>
                  </pic:spPr>
                </pic:pic>
              </a:graphicData>
            </a:graphic>
          </wp:inline>
        </w:drawing>
      </w:r>
    </w:p>
    <w:p w14:paraId="48EA2E55" w14:textId="77777777" w:rsidR="00AA6201" w:rsidRPr="00F918E8" w:rsidRDefault="00AA6201" w:rsidP="00F918E8">
      <w:pPr>
        <w:autoSpaceDE w:val="0"/>
        <w:autoSpaceDN w:val="0"/>
        <w:adjustRightInd w:val="0"/>
        <w:rPr>
          <w:rFonts w:eastAsia="SimSun"/>
          <w:lang w:val="de-CH"/>
        </w:rPr>
      </w:pPr>
      <w:r w:rsidRPr="006B29F2">
        <w:rPr>
          <w:rFonts w:eastAsia="SimSun"/>
          <w:vertAlign w:val="superscript"/>
          <w:lang w:val="de-CH"/>
        </w:rPr>
        <w:t>1</w:t>
      </w:r>
      <w:r w:rsidRPr="00F918E8">
        <w:rPr>
          <w:rFonts w:eastAsia="SimSun"/>
          <w:lang w:val="de-CH"/>
        </w:rPr>
        <w:t xml:space="preserve">H NMR (600 MHz, DMSO) </w:t>
      </w:r>
      <w:r w:rsidRPr="00F918E8">
        <w:rPr>
          <w:rFonts w:eastAsia="SimSun"/>
        </w:rPr>
        <w:t>δ</w:t>
      </w:r>
      <w:r w:rsidRPr="00F918E8">
        <w:rPr>
          <w:rFonts w:eastAsia="SimSun"/>
          <w:lang w:val="de-CH"/>
        </w:rPr>
        <w:t xml:space="preserve"> 10.18 (s, 1 H), 9.03 - 9.10 (m, 1H), 7.98 (dd, J=9.20, 5.90 Hz, 1 H), 7.48 (t, J=9.00, 1 H), 7.40 (d, J=2.6 Hz, 1 H), 7.15 - 7.20 (m, 1 H), 5.48 - 5.55 (m, 1H), 5.28 (d, 54.3 Hz, 1 H), 4.75 - 4.89 (m, 1H), 4.47 - 4.71 (m, 2 H), 4.26 - 4.43 (m, 1 H), 4.11 - 4.16 (m, 1 H), 4.00 - 4.07 (m, 1 H), 3.90 - 3.98 (m, 1 H), 3.40 - 3.88 (m, 2H), 2.99 - 3.12 (m, 3 H), 2.80 - 2.86 (m, 1 H), 2.64 (s, 1H), 2.05 - 2.14 (m, 2H), 1.99 - 2.05 (m, 2H), 1.91 - 1.98 (m, 3 H), 1.71 - 1.91 (m, 9 H), 1.04 - 1.31 (m, 3H)</w:t>
      </w:r>
    </w:p>
    <w:p w14:paraId="2101DD03" w14:textId="7D27C7B4" w:rsidR="002C656F" w:rsidRPr="00F918E8" w:rsidRDefault="004303AD" w:rsidP="00F918E8">
      <w:pPr>
        <w:autoSpaceDE w:val="0"/>
        <w:autoSpaceDN w:val="0"/>
        <w:adjustRightInd w:val="0"/>
        <w:rPr>
          <w:rFonts w:eastAsia="SimSun"/>
          <w:lang w:val="de-CH"/>
        </w:rPr>
      </w:pPr>
      <w:r w:rsidRPr="004303AD">
        <w:rPr>
          <w:rFonts w:eastAsia="SimSun"/>
          <w:noProof/>
        </w:rPr>
        <w:drawing>
          <wp:inline distT="0" distB="0" distL="0" distR="0" wp14:anchorId="7A253A66" wp14:editId="0A13740E">
            <wp:extent cx="5943600" cy="4146550"/>
            <wp:effectExtent l="0" t="0" r="0" b="6350"/>
            <wp:docPr id="969212109" name="Picture 1">
              <a:extLst xmlns:a="http://schemas.openxmlformats.org/drawingml/2006/main">
                <a:ext uri="{FF2B5EF4-FFF2-40B4-BE49-F238E27FC236}">
                  <a16:creationId xmlns:a16="http://schemas.microsoft.com/office/drawing/2014/main" id="{DA03BF06-E973-1893-E74C-8B469EA96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A03BF06-E973-1893-E74C-8B469EA96000}"/>
                        </a:ext>
                      </a:extLst>
                    </pic:cNvPr>
                    <pic:cNvPicPr>
                      <a:picLocks noChangeAspect="1"/>
                    </pic:cNvPicPr>
                  </pic:nvPicPr>
                  <pic:blipFill>
                    <a:blip r:embed="rId294"/>
                    <a:stretch>
                      <a:fillRect/>
                    </a:stretch>
                  </pic:blipFill>
                  <pic:spPr>
                    <a:xfrm>
                      <a:off x="0" y="0"/>
                      <a:ext cx="5943600" cy="4146550"/>
                    </a:xfrm>
                    <a:prstGeom prst="rect">
                      <a:avLst/>
                    </a:prstGeom>
                  </pic:spPr>
                </pic:pic>
              </a:graphicData>
            </a:graphic>
          </wp:inline>
        </w:drawing>
      </w:r>
    </w:p>
    <w:p w14:paraId="5B005CAD" w14:textId="77777777" w:rsidR="00AA6201" w:rsidRPr="00F918E8" w:rsidRDefault="00AA6201" w:rsidP="00F918E8">
      <w:pPr>
        <w:autoSpaceDE w:val="0"/>
        <w:autoSpaceDN w:val="0"/>
        <w:adjustRightInd w:val="0"/>
        <w:rPr>
          <w:rFonts w:eastAsia="SimSun"/>
          <w:lang w:val="de-CH"/>
        </w:rPr>
      </w:pPr>
      <w:r w:rsidRPr="002C656F">
        <w:rPr>
          <w:rFonts w:eastAsia="SimSun"/>
          <w:vertAlign w:val="superscript"/>
          <w:lang w:val="de-CH"/>
        </w:rPr>
        <w:t>13</w:t>
      </w:r>
      <w:r w:rsidRPr="00F918E8">
        <w:rPr>
          <w:rFonts w:eastAsia="SimSun"/>
          <w:lang w:val="de-CH"/>
        </w:rPr>
        <w:t xml:space="preserve">C NMR (150 MHz, DMSO-d6) </w:t>
      </w:r>
      <w:r w:rsidRPr="00F918E8">
        <w:rPr>
          <w:rFonts w:eastAsia="SimSun"/>
        </w:rPr>
        <w:t>δ</w:t>
      </w:r>
      <w:r w:rsidRPr="00F918E8">
        <w:rPr>
          <w:rFonts w:eastAsia="SimSun"/>
          <w:lang w:val="de-CH"/>
        </w:rPr>
        <w:t xml:space="preserve"> ppm 171.29 (m, 1 C), 165.26 (m, 1 C), 163.60 (m, 1 C), 161.99 (d, J =247.3 Hz, 1 C),161.45 (m, 1 C), 154.10 (s, 1 C), 150.54 (m, 1 C), 147.78 (m, 1 C), 145.03 (d, J=13.9 Hz, 1 C), 143.96 (m, 1 C), 133.92 (m, 1 C), 132.48 (s, 1 C), 130.54 (br d, J=9.8 Hz, 1 C), 125.08 (m, 1 C), 122.85 (m, 1 C), 115.98 (d, J=25.7 Hz, 1 C), 111.57 (s, 1 C), 111.15 (d, J=13.0 Hz, 1 C), 103.81 (dd, J=16.4 and 2.4 Hz, 1 C), 97.88 (dd, J = 173.9, 7.9 Hz, 1 C), 91.53 (m, 1 C), 74.81 (m, 1 C), 73.26 (m, 1 C), 72.42 (m, 1C), 71.84 (s, 1 C), 61.18 (m, 1 C), 59.74 (dd, J=19.2, 4.3 Hz, 1 C), 56.35 (s, 1C), 54.66 (m, 1C), 53.83 (m,1 C), 53.71 (m, 1C), 51.68 (m, 1 C), 47.58 (m, 3C), 44.90 (m, 1 C), 42.39 (d, J = 20.7 Hz, 1 C), 35.61 (m, 1 C), 27.05 (m, 1 C), 26.21 (m, 1 C), 25.10 (s, 1 C), 24.51 (m, 1 C), 12.16 (m, 1C)</w:t>
      </w:r>
    </w:p>
    <w:p w14:paraId="37F044F8" w14:textId="77777777" w:rsidR="00AA6201" w:rsidRDefault="00AA6201" w:rsidP="00F918E8">
      <w:pPr>
        <w:autoSpaceDE w:val="0"/>
        <w:autoSpaceDN w:val="0"/>
        <w:adjustRightInd w:val="0"/>
        <w:rPr>
          <w:rFonts w:eastAsia="SimSun"/>
          <w:lang w:val="de-CH"/>
        </w:rPr>
      </w:pPr>
      <w:r w:rsidRPr="00F918E8">
        <w:rPr>
          <w:rFonts w:eastAsia="SimSun"/>
          <w:lang w:val="de-CH"/>
        </w:rPr>
        <w:t>19F NMR (376 MHz, DMSO) δ -110.00 – -111.96 (m), -139.06 – -140.85 (m), -171.42 – -172.99 (m).</w:t>
      </w:r>
    </w:p>
    <w:p w14:paraId="21B57B62" w14:textId="77777777" w:rsidR="006874A3" w:rsidRDefault="006874A3" w:rsidP="00F918E8">
      <w:pPr>
        <w:autoSpaceDE w:val="0"/>
        <w:autoSpaceDN w:val="0"/>
        <w:adjustRightInd w:val="0"/>
        <w:rPr>
          <w:rFonts w:eastAsia="SimSun"/>
          <w:lang w:val="de-CH"/>
        </w:rPr>
      </w:pPr>
    </w:p>
    <w:p w14:paraId="50A668B9" w14:textId="77777777" w:rsidR="00CB44D9" w:rsidRPr="00781A9C" w:rsidRDefault="00CB44D9" w:rsidP="00CB44D9">
      <w:pPr>
        <w:rPr>
          <w:lang w:val="de-CH"/>
        </w:rPr>
      </w:pPr>
    </w:p>
    <w:p w14:paraId="47C2425B" w14:textId="77777777" w:rsidR="00CB44D9" w:rsidRPr="00781A9C" w:rsidRDefault="00CB44D9" w:rsidP="00CB44D9">
      <w:pPr>
        <w:rPr>
          <w:lang w:val="de-CH"/>
        </w:rPr>
      </w:pPr>
    </w:p>
    <w:p w14:paraId="5FCFC5BF" w14:textId="77777777" w:rsidR="00CB44D9" w:rsidRPr="00781A9C" w:rsidRDefault="00CB44D9" w:rsidP="00CB44D9">
      <w:pPr>
        <w:rPr>
          <w:lang w:val="de-CH"/>
        </w:rPr>
      </w:pPr>
    </w:p>
    <w:p w14:paraId="4343D9DB" w14:textId="77777777" w:rsidR="009C3E7E" w:rsidRPr="00C71136" w:rsidRDefault="009C3E7E">
      <w:pPr>
        <w:spacing w:line="259" w:lineRule="auto"/>
        <w:jc w:val="left"/>
        <w:rPr>
          <w:rFonts w:eastAsiaTheme="majorEastAsia" w:cstheme="majorBidi"/>
          <w:b/>
          <w:color w:val="000000" w:themeColor="text1"/>
          <w:sz w:val="28"/>
          <w:szCs w:val="24"/>
          <w:lang w:val="de-CH"/>
        </w:rPr>
      </w:pPr>
      <w:r w:rsidRPr="00C71136">
        <w:rPr>
          <w:lang w:val="de-CH"/>
        </w:rPr>
        <w:br w:type="page"/>
      </w:r>
    </w:p>
    <w:p w14:paraId="636FD7AF" w14:textId="3D67696A" w:rsidR="00CB44D9" w:rsidRPr="003441FE" w:rsidRDefault="00CB44D9" w:rsidP="00F2742F">
      <w:pPr>
        <w:pStyle w:val="Heading1"/>
      </w:pPr>
      <w:bookmarkStart w:id="58" w:name="_Toc191374885"/>
      <w:r>
        <w:t>References</w:t>
      </w:r>
      <w:bookmarkEnd w:id="58"/>
      <w:r>
        <w:t xml:space="preserve"> </w:t>
      </w:r>
    </w:p>
    <w:p w14:paraId="36BE7515" w14:textId="77777777" w:rsidR="00F27F3A" w:rsidRDefault="00F27F3A">
      <w:pPr>
        <w:widowControl w:val="0"/>
        <w:autoSpaceDE w:val="0"/>
        <w:autoSpaceDN w:val="0"/>
        <w:adjustRightInd w:val="0"/>
        <w:spacing w:after="0" w:line="240" w:lineRule="auto"/>
        <w:rPr>
          <w:rFonts w:ascii="Times New Roman" w:hAnsi="Times New Roman" w:cs="Times New Roman"/>
          <w:kern w:val="0"/>
        </w:rPr>
      </w:pPr>
    </w:p>
    <w:p w14:paraId="439E7228" w14:textId="77777777" w:rsidR="00F27F3A" w:rsidRDefault="00F27F3A" w:rsidP="00BF69D7">
      <w:r>
        <w:t>(1)</w:t>
      </w:r>
      <w:r>
        <w:tab/>
        <w:t xml:space="preserve">Kawamura, S.; Unno, Y.; Asai, A.; Arisawa, M.; Shuto, S. Design and Synthesis of the Stabilized Analogs of </w:t>
      </w:r>
      <w:proofErr w:type="spellStart"/>
      <w:r>
        <w:t>Belactosin</w:t>
      </w:r>
      <w:proofErr w:type="spellEnd"/>
      <w:r>
        <w:t xml:space="preserve"> A with the Unnatural Cis-Cyclopropane Structure. </w:t>
      </w:r>
      <w:r>
        <w:rPr>
          <w:i/>
          <w:iCs/>
        </w:rPr>
        <w:t xml:space="preserve">Org. </w:t>
      </w:r>
      <w:proofErr w:type="spellStart"/>
      <w:r>
        <w:rPr>
          <w:i/>
          <w:iCs/>
        </w:rPr>
        <w:t>Biomol</w:t>
      </w:r>
      <w:proofErr w:type="spellEnd"/>
      <w:r>
        <w:rPr>
          <w:i/>
          <w:iCs/>
        </w:rPr>
        <w:t>. Chem.</w:t>
      </w:r>
      <w:r>
        <w:t xml:space="preserve"> </w:t>
      </w:r>
      <w:r>
        <w:rPr>
          <w:b/>
          <w:bCs/>
        </w:rPr>
        <w:t>2013</w:t>
      </w:r>
      <w:r>
        <w:t xml:space="preserve">, </w:t>
      </w:r>
      <w:r>
        <w:rPr>
          <w:i/>
          <w:iCs/>
        </w:rPr>
        <w:t>11</w:t>
      </w:r>
      <w:r>
        <w:t xml:space="preserve"> (38), 6615. https://doi.org/10.1039/c3ob41338a.</w:t>
      </w:r>
    </w:p>
    <w:p w14:paraId="308E45F8" w14:textId="77777777" w:rsidR="00F27F3A" w:rsidRDefault="00F27F3A" w:rsidP="00BF69D7">
      <w:r>
        <w:t>(2)</w:t>
      </w:r>
      <w:r>
        <w:tab/>
      </w:r>
      <w:proofErr w:type="spellStart"/>
      <w:r>
        <w:t>Akinnusi</w:t>
      </w:r>
      <w:proofErr w:type="spellEnd"/>
      <w:r>
        <w:t xml:space="preserve">, T. O.; Vong, K.; Auclair, K. Geminal </w:t>
      </w:r>
      <w:proofErr w:type="spellStart"/>
      <w:r>
        <w:t>Dialkyl</w:t>
      </w:r>
      <w:proofErr w:type="spellEnd"/>
      <w:r>
        <w:t xml:space="preserve"> Derivatives of N-Substituted </w:t>
      </w:r>
      <w:proofErr w:type="spellStart"/>
      <w:r>
        <w:t>Pantothenamides</w:t>
      </w:r>
      <w:proofErr w:type="spellEnd"/>
      <w:r>
        <w:t xml:space="preserve">: Synthesis and Antibacterial Activity. </w:t>
      </w:r>
      <w:proofErr w:type="spellStart"/>
      <w:r>
        <w:rPr>
          <w:i/>
          <w:iCs/>
        </w:rPr>
        <w:t>Bioorg</w:t>
      </w:r>
      <w:proofErr w:type="spellEnd"/>
      <w:r>
        <w:rPr>
          <w:i/>
          <w:iCs/>
        </w:rPr>
        <w:t>. Med. Chem.</w:t>
      </w:r>
      <w:r>
        <w:t xml:space="preserve"> </w:t>
      </w:r>
      <w:r>
        <w:rPr>
          <w:b/>
          <w:bCs/>
        </w:rPr>
        <w:t>2011</w:t>
      </w:r>
      <w:r>
        <w:t xml:space="preserve">, </w:t>
      </w:r>
      <w:r>
        <w:rPr>
          <w:i/>
          <w:iCs/>
        </w:rPr>
        <w:t>19</w:t>
      </w:r>
      <w:r>
        <w:t xml:space="preserve"> (8), 2696–2706. https://doi.org/10.1016/j.bmc.2011.02.053.</w:t>
      </w:r>
    </w:p>
    <w:p w14:paraId="122084C0" w14:textId="50F8C096" w:rsidR="000E24A3" w:rsidRPr="007E4C58" w:rsidRDefault="009C3E7E" w:rsidP="00F27F3A">
      <w:pPr>
        <w:spacing w:line="259" w:lineRule="auto"/>
        <w:rPr>
          <w:lang w:val="de-CH"/>
        </w:rPr>
      </w:pPr>
      <w:r>
        <w:rPr>
          <w:lang w:val="de-CH"/>
        </w:rPr>
        <w:fldChar w:fldCharType="begin" w:fldLock="1"/>
      </w:r>
      <w:r w:rsidRPr="00C71136">
        <w:instrText xml:space="preserve">ADDIN Mendeley Bibliography CSL_BIBLIOGRAPHY </w:instrText>
      </w:r>
      <w:r>
        <w:rPr>
          <w:lang w:val="de-CH"/>
        </w:rPr>
        <w:fldChar w:fldCharType="separate"/>
      </w:r>
      <w:r>
        <w:rPr>
          <w:lang w:val="de-CH"/>
        </w:rPr>
        <w:fldChar w:fldCharType="end"/>
      </w:r>
      <w:r w:rsidR="000E24A3" w:rsidRPr="007E4C58">
        <w:rPr>
          <w:lang w:val="de-CH"/>
        </w:rPr>
        <w:br w:type="page"/>
      </w:r>
    </w:p>
    <w:p w14:paraId="740BB18C" w14:textId="08A51737" w:rsidR="00E07E98" w:rsidRPr="00334050" w:rsidRDefault="00E07E98" w:rsidP="00CB65F3">
      <w:pPr>
        <w:autoSpaceDE w:val="0"/>
        <w:autoSpaceDN w:val="0"/>
        <w:ind w:left="640" w:hanging="640"/>
        <w:divId w:val="93484295"/>
        <w:rPr>
          <w:lang w:val="de-CH"/>
        </w:rPr>
      </w:pPr>
    </w:p>
    <w:sectPr w:rsidR="00E07E98" w:rsidRPr="00334050">
      <w:footerReference w:type="default" r:id="rId2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24850F" w14:textId="77777777" w:rsidR="006B618A" w:rsidRDefault="006B618A" w:rsidP="002532E6">
      <w:pPr>
        <w:spacing w:after="0"/>
      </w:pPr>
      <w:r>
        <w:separator/>
      </w:r>
    </w:p>
  </w:endnote>
  <w:endnote w:type="continuationSeparator" w:id="0">
    <w:p w14:paraId="123DE725" w14:textId="77777777" w:rsidR="006B618A" w:rsidRDefault="006B618A" w:rsidP="002532E6">
      <w:pPr>
        <w:spacing w:after="0"/>
      </w:pPr>
      <w:r>
        <w:continuationSeparator/>
      </w:r>
    </w:p>
  </w:endnote>
  <w:endnote w:type="continuationNotice" w:id="1">
    <w:p w14:paraId="04131A97" w14:textId="77777777" w:rsidR="006B618A" w:rsidRDefault="006B618A">
      <w:pPr>
        <w:spacing w:after="0" w:line="240" w:lineRule="auto"/>
      </w:pPr>
    </w:p>
  </w:endnote>
  <w:endnote w:id="2">
    <w:p w14:paraId="623364B3" w14:textId="19BF2BAD" w:rsidR="00AA6201" w:rsidRPr="00BF69D7" w:rsidRDefault="00BF69D7" w:rsidP="00BF69D7">
      <w:pPr>
        <w:jc w:val="center"/>
        <w:rPr>
          <w:b/>
          <w:bCs/>
          <w:sz w:val="40"/>
          <w:szCs w:val="40"/>
        </w:rPr>
      </w:pPr>
      <w:r w:rsidRPr="00BF69D7">
        <w:rPr>
          <w:b/>
          <w:bCs/>
          <w:sz w:val="40"/>
          <w:szCs w:val="40"/>
        </w:rPr>
        <w:t>To be deleted</w:t>
      </w:r>
    </w:p>
    <w:p w14:paraId="3B30A467" w14:textId="77777777" w:rsidR="00BF69D7" w:rsidRPr="00A60873" w:rsidRDefault="00BF69D7" w:rsidP="00AA6201">
      <w:pPr>
        <w:pStyle w:val="EndnoteText"/>
      </w:pPr>
    </w:p>
  </w:endnote>
  <w:endnote w:id="3">
    <w:p w14:paraId="7A8D857C" w14:textId="77777777" w:rsidR="00AA6201" w:rsidRPr="005D7996" w:rsidRDefault="00AA6201" w:rsidP="00AA6201">
      <w:pPr>
        <w:pStyle w:val="EndnoteText"/>
      </w:pPr>
      <w:r>
        <w:rPr>
          <w:rStyle w:val="EndnoteReference"/>
        </w:rPr>
        <w:endnoteRef/>
      </w:r>
      <w:r>
        <w:t xml:space="preserve"> </w:t>
      </w:r>
      <w:hyperlink r:id="rId1" w:history="1">
        <w:r w:rsidRPr="00355709">
          <w:rPr>
            <w:rStyle w:val="Hyperlink"/>
          </w:rPr>
          <w:t>Akinnusi, T. Olukayode</w:t>
        </w:r>
      </w:hyperlink>
      <w:r w:rsidRPr="00355709">
        <w:t>; </w:t>
      </w:r>
      <w:hyperlink r:id="rId2" w:history="1">
        <w:r w:rsidRPr="00355709">
          <w:rPr>
            <w:rStyle w:val="Hyperlink"/>
          </w:rPr>
          <w:t>Vong, Kenward</w:t>
        </w:r>
      </w:hyperlink>
      <w:r w:rsidRPr="00355709">
        <w:t>; </w:t>
      </w:r>
      <w:hyperlink r:id="rId3" w:history="1">
        <w:r w:rsidRPr="00355709">
          <w:rPr>
            <w:rStyle w:val="Hyperlink"/>
          </w:rPr>
          <w:t>Auclair, Karine</w:t>
        </w:r>
      </w:hyperlink>
      <w:r w:rsidRPr="00355709">
        <w:t>; Geminal dialkyl derivatives of N-substituted pantothenamides: Synthesis and antibacterial activity</w:t>
      </w:r>
      <w:r>
        <w:t xml:space="preserve">; </w:t>
      </w:r>
      <w:r w:rsidRPr="00355709">
        <w:rPr>
          <w:b/>
          <w:bCs/>
        </w:rPr>
        <w:t>Bioorganic and Medicinal Chemistry</w:t>
      </w:r>
      <w:r w:rsidRPr="00355709">
        <w:t>, </w:t>
      </w:r>
      <w:r w:rsidRPr="00355709">
        <w:rPr>
          <w:b/>
          <w:bCs/>
        </w:rPr>
        <w:t>2011</w:t>
      </w:r>
      <w:r w:rsidRPr="00355709">
        <w:t>, vol. 19, # 8, p. 2696 - 2706</w:t>
      </w:r>
    </w:p>
  </w:endnote>
  <w:endnote w:id="4">
    <w:p w14:paraId="5A71E51E" w14:textId="77777777" w:rsidR="00AA6201" w:rsidRDefault="00AA6201" w:rsidP="00AA6201">
      <w:pPr>
        <w:pStyle w:val="EndnoteText"/>
        <w:rPr>
          <w:rFonts w:asciiTheme="minorHAnsi" w:hAnsiTheme="minorHAnsi" w:cstheme="minorBidi"/>
        </w:rPr>
      </w:pPr>
      <w:r>
        <w:rPr>
          <w:rStyle w:val="EndnoteReference"/>
        </w:rPr>
        <w:endnoteRef/>
      </w:r>
      <w:r>
        <w:t xml:space="preserve"> </w:t>
      </w:r>
      <w:r>
        <w:rPr>
          <w:rFonts w:ascii="Helvetica" w:hAnsi="Helvetica"/>
          <w:b/>
          <w:bCs/>
          <w:color w:val="2E2E2E"/>
          <w:shd w:val="clear" w:color="auto" w:fill="FFFFFF"/>
        </w:rPr>
        <w:t>WO2023/134647 A1</w:t>
      </w:r>
    </w:p>
  </w:endnote>
  <w:endnote w:id="5">
    <w:p w14:paraId="271851C4" w14:textId="77777777" w:rsidR="00AA6201" w:rsidRDefault="00AA6201" w:rsidP="00AA6201">
      <w:pPr>
        <w:spacing w:after="0" w:line="240" w:lineRule="auto"/>
        <w:rPr>
          <w:rFonts w:ascii="Helvetica" w:hAnsi="Helvetica"/>
          <w:color w:val="2E2E2E"/>
          <w:sz w:val="24"/>
          <w:lang w:eastAsia="de-CH"/>
        </w:rPr>
      </w:pPr>
      <w:r>
        <w:rPr>
          <w:rStyle w:val="EndnoteReference"/>
        </w:rPr>
        <w:endnoteRef/>
      </w:r>
      <w:r>
        <w:t xml:space="preserve"> </w:t>
      </w:r>
      <w:hyperlink r:id="rId4" w:history="1">
        <w:r w:rsidRPr="00692D6E">
          <w:rPr>
            <w:rStyle w:val="Hyperlink"/>
            <w:rFonts w:ascii="Times New Roman" w:hAnsi="Times New Roman" w:cs="Times New Roman"/>
            <w:bdr w:val="single" w:sz="2" w:space="0" w:color="auto" w:frame="1"/>
          </w:rPr>
          <w:t>Cavero, Marta</w:t>
        </w:r>
      </w:hyperlink>
      <w:r w:rsidRPr="00692D6E">
        <w:rPr>
          <w:rStyle w:val="rx-element-authors"/>
          <w:rFonts w:ascii="Times New Roman" w:hAnsi="Times New Roman" w:cs="Times New Roman"/>
        </w:rPr>
        <w:t>; </w:t>
      </w:r>
      <w:hyperlink r:id="rId5" w:history="1">
        <w:r w:rsidRPr="00692D6E">
          <w:rPr>
            <w:rStyle w:val="Hyperlink"/>
            <w:rFonts w:ascii="Times New Roman" w:hAnsi="Times New Roman" w:cs="Times New Roman"/>
            <w:bdr w:val="single" w:sz="2" w:space="0" w:color="auto" w:frame="1"/>
          </w:rPr>
          <w:t>Motherwell, William B.</w:t>
        </w:r>
      </w:hyperlink>
      <w:r w:rsidRPr="00692D6E">
        <w:rPr>
          <w:rStyle w:val="rx-element-authors"/>
          <w:rFonts w:ascii="Times New Roman" w:hAnsi="Times New Roman" w:cs="Times New Roman"/>
        </w:rPr>
        <w:t>; </w:t>
      </w:r>
      <w:hyperlink r:id="rId6" w:history="1">
        <w:r w:rsidRPr="00692D6E">
          <w:rPr>
            <w:rStyle w:val="Hyperlink"/>
            <w:rFonts w:ascii="Times New Roman" w:hAnsi="Times New Roman" w:cs="Times New Roman"/>
            <w:bdr w:val="single" w:sz="2" w:space="0" w:color="auto" w:frame="1"/>
          </w:rPr>
          <w:t>Potier, Pierre</w:t>
        </w:r>
      </w:hyperlink>
      <w:r w:rsidRPr="00692D6E">
        <w:rPr>
          <w:rStyle w:val="rx-element-authors"/>
          <w:rFonts w:ascii="Times New Roman" w:hAnsi="Times New Roman" w:cs="Times New Roman"/>
        </w:rPr>
        <w:t>; </w:t>
      </w:r>
      <w:hyperlink r:id="rId7" w:history="1">
        <w:r w:rsidRPr="00692D6E">
          <w:rPr>
            <w:rStyle w:val="Hyperlink"/>
            <w:rFonts w:ascii="Times New Roman" w:hAnsi="Times New Roman" w:cs="Times New Roman"/>
            <w:bdr w:val="single" w:sz="2" w:space="0" w:color="auto" w:frame="1"/>
          </w:rPr>
          <w:t>Weibel, Jean-Marc</w:t>
        </w:r>
      </w:hyperlink>
    </w:p>
    <w:p w14:paraId="6B05A6CA" w14:textId="77777777" w:rsidR="00AA6201" w:rsidRPr="008A6ACF" w:rsidRDefault="00AA6201" w:rsidP="00AA6201">
      <w:pPr>
        <w:pStyle w:val="EndnoteText"/>
      </w:pPr>
      <w:r w:rsidRPr="008A6ACF">
        <w:rPr>
          <w:b/>
          <w:bCs/>
        </w:rPr>
        <w:t>Thioepoxide formation by ring closure of allylthiyl radicals—a novel rearrangement of allylic thionitrites</w:t>
      </w:r>
      <w:r>
        <w:t xml:space="preserve">   </w:t>
      </w:r>
      <w:r w:rsidRPr="008A6ACF">
        <w:rPr>
          <w:b/>
          <w:bCs/>
        </w:rPr>
        <w:t>Chemical Communications</w:t>
      </w:r>
      <w:r w:rsidRPr="008A6ACF">
        <w:t>, </w:t>
      </w:r>
      <w:r w:rsidRPr="008A6ACF">
        <w:rPr>
          <w:b/>
          <w:bCs/>
        </w:rPr>
        <w:t>2002</w:t>
      </w:r>
      <w:r w:rsidRPr="008A6ACF">
        <w:t>, # 20, p. 2394 - 2395</w:t>
      </w:r>
    </w:p>
  </w:endnote>
  <w:endnote w:id="6">
    <w:p w14:paraId="52DC8460" w14:textId="77777777" w:rsidR="00AA6201" w:rsidRPr="00D054E4" w:rsidRDefault="00AA6201" w:rsidP="00AA6201">
      <w:pPr>
        <w:spacing w:after="0" w:line="240" w:lineRule="auto"/>
        <w:rPr>
          <w:rFonts w:ascii="Helvetica" w:hAnsi="Helvetica"/>
          <w:color w:val="2E2E2E"/>
          <w:sz w:val="24"/>
          <w:lang w:eastAsia="de-CH"/>
        </w:rPr>
      </w:pPr>
      <w:r>
        <w:rPr>
          <w:rStyle w:val="EndnoteReference"/>
        </w:rPr>
        <w:endnoteRef/>
      </w:r>
      <w:r>
        <w:t xml:space="preserve"> </w:t>
      </w:r>
      <w:hyperlink r:id="rId8" w:history="1">
        <w:r>
          <w:rPr>
            <w:rStyle w:val="Hyperlink"/>
            <w:rFonts w:ascii="Helvetica" w:hAnsi="Helvetica"/>
            <w:color w:val="0C7DBB"/>
            <w:bdr w:val="single" w:sz="2" w:space="0" w:color="auto" w:frame="1"/>
          </w:rPr>
          <w:t>Clayman, Phillip D.</w:t>
        </w:r>
      </w:hyperlink>
      <w:r>
        <w:rPr>
          <w:rStyle w:val="rx-element-authors"/>
          <w:rFonts w:ascii="Helvetica" w:hAnsi="Helvetica"/>
          <w:color w:val="2E2E2E"/>
        </w:rPr>
        <w:t>; </w:t>
      </w:r>
      <w:hyperlink r:id="rId9" w:history="1">
        <w:r>
          <w:rPr>
            <w:rStyle w:val="Hyperlink"/>
            <w:rFonts w:ascii="Helvetica" w:hAnsi="Helvetica"/>
            <w:color w:val="0C7DBB"/>
            <w:bdr w:val="single" w:sz="2" w:space="0" w:color="auto" w:frame="1"/>
          </w:rPr>
          <w:t>Hyster, Todd K.</w:t>
        </w:r>
      </w:hyperlink>
      <w:r>
        <w:rPr>
          <w:rStyle w:val="rx-element-authors"/>
          <w:rFonts w:ascii="Helvetica" w:hAnsi="Helvetica"/>
          <w:color w:val="2E2E2E"/>
        </w:rPr>
        <w:t xml:space="preserve"> </w:t>
      </w:r>
      <w:r w:rsidRPr="00740FC4">
        <w:rPr>
          <w:rFonts w:ascii="Helvetica" w:hAnsi="Helvetica"/>
          <w:color w:val="2E2E2E"/>
        </w:rPr>
        <w:t xml:space="preserve">Photoenzymatic Generation of Unstabilized Alkyl Radicals: An Asymmetric Reductive Cyclization </w:t>
      </w:r>
      <w:r>
        <w:rPr>
          <w:rFonts w:ascii="Helvetica" w:hAnsi="Helvetica"/>
          <w:color w:val="2E2E2E"/>
        </w:rPr>
        <w:t xml:space="preserve"> </w:t>
      </w:r>
      <w:r w:rsidRPr="00FB2D45">
        <w:rPr>
          <w:rFonts w:ascii="Helvetica" w:hAnsi="Helvetica"/>
          <w:color w:val="2E2E2E"/>
        </w:rPr>
        <w:t>[</w:t>
      </w:r>
      <w:r w:rsidRPr="00FB2D45">
        <w:rPr>
          <w:rFonts w:ascii="Helvetica" w:hAnsi="Helvetica"/>
          <w:b/>
          <w:bCs/>
          <w:color w:val="2E2E2E"/>
        </w:rPr>
        <w:t>Journal of the American Chemical Society</w:t>
      </w:r>
      <w:r w:rsidRPr="00FB2D45">
        <w:rPr>
          <w:rFonts w:ascii="Helvetica" w:hAnsi="Helvetica"/>
          <w:color w:val="2E2E2E"/>
        </w:rPr>
        <w:t>, </w:t>
      </w:r>
      <w:r w:rsidRPr="00FB2D45">
        <w:rPr>
          <w:rFonts w:ascii="Helvetica" w:hAnsi="Helvetica"/>
          <w:b/>
          <w:bCs/>
          <w:color w:val="2E2E2E"/>
        </w:rPr>
        <w:t>2020</w:t>
      </w:r>
      <w:r w:rsidRPr="00FB2D45">
        <w:rPr>
          <w:rFonts w:ascii="Helvetica" w:hAnsi="Helvetica"/>
          <w:color w:val="2E2E2E"/>
        </w:rPr>
        <w:t>, vol. 142, # 37, p. 15673 - 15677</w:t>
      </w:r>
    </w:p>
  </w:endnote>
  <w:endnote w:id="7">
    <w:p w14:paraId="289897D9" w14:textId="77777777" w:rsidR="00AA6201" w:rsidRDefault="00AA6201" w:rsidP="00AA6201">
      <w:pPr>
        <w:pStyle w:val="EndnoteText"/>
        <w:rPr>
          <w:rFonts w:asciiTheme="minorHAnsi" w:hAnsiTheme="minorHAnsi" w:cstheme="minorBidi"/>
        </w:rPr>
      </w:pPr>
      <w:r>
        <w:rPr>
          <w:rStyle w:val="EndnoteReference"/>
        </w:rPr>
        <w:endnoteRef/>
      </w:r>
      <w:r>
        <w:t xml:space="preserve"> </w:t>
      </w:r>
      <w:hyperlink r:id="rId10" w:history="1">
        <w:r>
          <w:rPr>
            <w:rStyle w:val="Hyperlink"/>
            <w:rFonts w:ascii="Helvetica" w:hAnsi="Helvetica"/>
            <w:color w:val="0C7DBB"/>
            <w:bdr w:val="single" w:sz="2" w:space="0" w:color="auto" w:frame="1"/>
            <w:shd w:val="clear" w:color="auto" w:fill="FFFFFF"/>
          </w:rPr>
          <w:t>Cavero, Marta</w:t>
        </w:r>
      </w:hyperlink>
      <w:r>
        <w:rPr>
          <w:rFonts w:ascii="Helvetica" w:hAnsi="Helvetica"/>
          <w:color w:val="2E2E2E"/>
          <w:shd w:val="clear" w:color="auto" w:fill="FFFFFF"/>
        </w:rPr>
        <w:t>; </w:t>
      </w:r>
      <w:hyperlink r:id="rId11" w:history="1">
        <w:r>
          <w:rPr>
            <w:rStyle w:val="Hyperlink"/>
            <w:rFonts w:ascii="Helvetica" w:hAnsi="Helvetica"/>
            <w:color w:val="0C7DBB"/>
            <w:bdr w:val="single" w:sz="2" w:space="0" w:color="auto" w:frame="1"/>
            <w:shd w:val="clear" w:color="auto" w:fill="FFFFFF"/>
          </w:rPr>
          <w:t>Motherwell, William B.</w:t>
        </w:r>
      </w:hyperlink>
      <w:r>
        <w:rPr>
          <w:rFonts w:ascii="Helvetica" w:hAnsi="Helvetica"/>
          <w:color w:val="2E2E2E"/>
          <w:shd w:val="clear" w:color="auto" w:fill="FFFFFF"/>
        </w:rPr>
        <w:t>; </w:t>
      </w:r>
      <w:hyperlink r:id="rId12" w:history="1">
        <w:r>
          <w:rPr>
            <w:rStyle w:val="Hyperlink"/>
            <w:rFonts w:ascii="Helvetica" w:hAnsi="Helvetica"/>
            <w:color w:val="0C7DBB"/>
            <w:bdr w:val="single" w:sz="2" w:space="0" w:color="auto" w:frame="1"/>
            <w:shd w:val="clear" w:color="auto" w:fill="FFFFFF"/>
          </w:rPr>
          <w:t>Potier, Pierre</w:t>
        </w:r>
      </w:hyperlink>
      <w:r>
        <w:rPr>
          <w:rFonts w:ascii="Helvetica" w:hAnsi="Helvetica"/>
          <w:color w:val="2E2E2E"/>
          <w:shd w:val="clear" w:color="auto" w:fill="FFFFFF"/>
        </w:rPr>
        <w:t>; </w:t>
      </w:r>
      <w:hyperlink r:id="rId13" w:history="1">
        <w:r>
          <w:rPr>
            <w:rStyle w:val="Hyperlink"/>
            <w:rFonts w:ascii="Helvetica" w:hAnsi="Helvetica"/>
            <w:color w:val="0C7DBB"/>
            <w:bdr w:val="single" w:sz="2" w:space="0" w:color="auto" w:frame="1"/>
            <w:shd w:val="clear" w:color="auto" w:fill="FFFFFF"/>
          </w:rPr>
          <w:t>Weibel, Jean-Marc</w:t>
        </w:r>
      </w:hyperlink>
      <w:r>
        <w:t xml:space="preserve">  </w:t>
      </w:r>
      <w:r>
        <w:rPr>
          <w:rFonts w:ascii="Roboto" w:hAnsi="Roboto"/>
          <w:b/>
          <w:bCs/>
          <w:color w:val="212529"/>
          <w:shd w:val="clear" w:color="auto" w:fill="F2F5F8"/>
        </w:rPr>
        <w:t xml:space="preserve">Thioepoxide formation by ring closure of allylthiyl radicals—a novel rearrangement of allylic thionitrites  </w:t>
      </w:r>
      <w:r>
        <w:rPr>
          <w:rFonts w:ascii="Helvetica" w:hAnsi="Helvetica"/>
          <w:b/>
          <w:bCs/>
          <w:color w:val="2E2E2E"/>
          <w:shd w:val="clear" w:color="auto" w:fill="FFFFFF"/>
        </w:rPr>
        <w:t>Chemical Communications</w:t>
      </w:r>
      <w:r>
        <w:rPr>
          <w:rFonts w:ascii="Helvetica" w:hAnsi="Helvetica"/>
          <w:color w:val="2E2E2E"/>
          <w:shd w:val="clear" w:color="auto" w:fill="FFFFFF"/>
        </w:rPr>
        <w:t>, </w:t>
      </w:r>
      <w:r>
        <w:rPr>
          <w:rFonts w:ascii="Helvetica" w:hAnsi="Helvetica"/>
          <w:b/>
          <w:bCs/>
          <w:color w:val="2E2E2E"/>
          <w:shd w:val="clear" w:color="auto" w:fill="FFFFFF"/>
        </w:rPr>
        <w:t>2002</w:t>
      </w:r>
      <w:r>
        <w:rPr>
          <w:rFonts w:ascii="Helvetica" w:hAnsi="Helvetica"/>
          <w:color w:val="2E2E2E"/>
          <w:shd w:val="clear" w:color="auto" w:fill="FFFFFF"/>
        </w:rPr>
        <w:t>, # 20, p. 2394 - 2395</w:t>
      </w:r>
    </w:p>
  </w:endnote>
  <w:endnote w:id="8">
    <w:p w14:paraId="1792BC0E" w14:textId="77777777" w:rsidR="00AA6201" w:rsidRPr="00317025" w:rsidRDefault="00AA6201" w:rsidP="00AA6201">
      <w:pPr>
        <w:pStyle w:val="EndnoteText"/>
      </w:pPr>
      <w:r>
        <w:rPr>
          <w:rStyle w:val="EndnoteReference"/>
        </w:rPr>
        <w:endnoteRef/>
      </w:r>
      <w:r>
        <w:t xml:space="preserve"> </w:t>
      </w:r>
      <w:r>
        <w:rPr>
          <w:rFonts w:ascii="Helvetica" w:hAnsi="Helvetica"/>
          <w:b/>
          <w:bCs/>
          <w:color w:val="2E2E2E"/>
          <w:shd w:val="clear" w:color="auto" w:fill="FFFFFF"/>
        </w:rPr>
        <w:t>Organic Letters</w:t>
      </w:r>
      <w:r>
        <w:rPr>
          <w:rFonts w:ascii="Helvetica" w:hAnsi="Helvetica"/>
          <w:color w:val="2E2E2E"/>
          <w:shd w:val="clear" w:color="auto" w:fill="FFFFFF"/>
        </w:rPr>
        <w:t>, </w:t>
      </w:r>
      <w:r>
        <w:rPr>
          <w:rFonts w:ascii="Helvetica" w:hAnsi="Helvetica"/>
          <w:b/>
          <w:bCs/>
          <w:color w:val="2E2E2E"/>
          <w:shd w:val="clear" w:color="auto" w:fill="FFFFFF"/>
        </w:rPr>
        <w:t>2019</w:t>
      </w:r>
      <w:r>
        <w:rPr>
          <w:rFonts w:ascii="Helvetica" w:hAnsi="Helvetica"/>
          <w:color w:val="2E2E2E"/>
          <w:shd w:val="clear" w:color="auto" w:fill="FFFFFF"/>
        </w:rPr>
        <w:t>, vol. 21, # 7, p. 2408 - 241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MS Mincho">
    <w:altName w:val="Yu Gothic"/>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modern"/>
    <w:pitch w:val="fixed"/>
    <w:sig w:usb0="00000001" w:usb1="080E0000" w:usb2="00000010" w:usb3="00000000" w:csb0="00040000" w:csb1="00000000"/>
  </w:font>
  <w:font w:name="Arial Unicode MS">
    <w:panose1 w:val="020B0604020202020204"/>
    <w:charset w:val="00"/>
    <w:family w:val="roman"/>
    <w:pitch w:val="variable"/>
    <w:sig w:usb0="00000003" w:usb1="00000000" w:usb2="00000000" w:usb3="00000000" w:csb0="00000001" w:csb1="00000000"/>
  </w:font>
  <w:font w:name="KaiTi_GB2312">
    <w:altName w:val="KaiTi"/>
    <w:charset w:val="86"/>
    <w:family w:val="modern"/>
    <w:pitch w:val="fixed"/>
    <w:sig w:usb0="00000000"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4977129"/>
      <w:docPartObj>
        <w:docPartGallery w:val="Page Numbers (Bottom of Page)"/>
        <w:docPartUnique/>
      </w:docPartObj>
    </w:sdtPr>
    <w:sdtEndPr>
      <w:rPr>
        <w:noProof/>
      </w:rPr>
    </w:sdtEndPr>
    <w:sdtContent>
      <w:p w14:paraId="57DCC3B5" w14:textId="103988F3" w:rsidR="003B4B06" w:rsidRDefault="003B4B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E5A559" w14:textId="77777777" w:rsidR="003B4B06" w:rsidRDefault="003B4B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715B07" w14:textId="77777777" w:rsidR="006B618A" w:rsidRDefault="006B618A" w:rsidP="002532E6">
      <w:pPr>
        <w:spacing w:after="0"/>
      </w:pPr>
      <w:r>
        <w:separator/>
      </w:r>
    </w:p>
  </w:footnote>
  <w:footnote w:type="continuationSeparator" w:id="0">
    <w:p w14:paraId="662E3CC8" w14:textId="77777777" w:rsidR="006B618A" w:rsidRDefault="006B618A" w:rsidP="002532E6">
      <w:pPr>
        <w:spacing w:after="0"/>
      </w:pPr>
      <w:r>
        <w:continuationSeparator/>
      </w:r>
    </w:p>
  </w:footnote>
  <w:footnote w:type="continuationNotice" w:id="1">
    <w:p w14:paraId="7B415CF2" w14:textId="77777777" w:rsidR="006B618A" w:rsidRDefault="006B618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495E38"/>
    <w:multiLevelType w:val="hybridMultilevel"/>
    <w:tmpl w:val="C5F615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5D31DC3"/>
    <w:multiLevelType w:val="hybridMultilevel"/>
    <w:tmpl w:val="AFA4A7E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12836F4A"/>
    <w:multiLevelType w:val="hybridMultilevel"/>
    <w:tmpl w:val="1A4881E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610B36C1"/>
    <w:multiLevelType w:val="hybridMultilevel"/>
    <w:tmpl w:val="16C83656"/>
    <w:lvl w:ilvl="0" w:tplc="73503A54">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num w:numId="1" w16cid:durableId="641424189">
    <w:abstractNumId w:val="1"/>
  </w:num>
  <w:num w:numId="2" w16cid:durableId="660814749">
    <w:abstractNumId w:val="4"/>
  </w:num>
  <w:num w:numId="3" w16cid:durableId="1339118697">
    <w:abstractNumId w:val="0"/>
    <w:lvlOverride w:ilvl="0">
      <w:lvl w:ilvl="0">
        <w:start w:val="1"/>
        <w:numFmt w:val="bullet"/>
        <w:lvlText w:val=""/>
        <w:legacy w:legacy="1" w:legacySpace="0" w:legacyIndent="283"/>
        <w:lvlJc w:val="left"/>
        <w:pPr>
          <w:ind w:left="567" w:hanging="283"/>
        </w:pPr>
        <w:rPr>
          <w:rFonts w:ascii="Symbol" w:hAnsi="Symbol" w:hint="default"/>
        </w:rPr>
      </w:lvl>
    </w:lvlOverride>
  </w:num>
  <w:num w:numId="4" w16cid:durableId="1840535534">
    <w:abstractNumId w:val="3"/>
  </w:num>
  <w:num w:numId="5" w16cid:durableId="5519602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hdrShapeDefaults>
    <o:shapedefaults v:ext="edit" spidmax="225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607"/>
    <w:rsid w:val="00000F27"/>
    <w:rsid w:val="00002B5F"/>
    <w:rsid w:val="00002DFD"/>
    <w:rsid w:val="0000364D"/>
    <w:rsid w:val="0000514D"/>
    <w:rsid w:val="00005E64"/>
    <w:rsid w:val="0001081E"/>
    <w:rsid w:val="00012407"/>
    <w:rsid w:val="00013313"/>
    <w:rsid w:val="000134D2"/>
    <w:rsid w:val="0001452D"/>
    <w:rsid w:val="00014BC3"/>
    <w:rsid w:val="00014D51"/>
    <w:rsid w:val="00016BFD"/>
    <w:rsid w:val="00017340"/>
    <w:rsid w:val="0002050F"/>
    <w:rsid w:val="0002330D"/>
    <w:rsid w:val="000239F7"/>
    <w:rsid w:val="000244E4"/>
    <w:rsid w:val="00027866"/>
    <w:rsid w:val="00027D9B"/>
    <w:rsid w:val="00030E07"/>
    <w:rsid w:val="00030EBA"/>
    <w:rsid w:val="00031211"/>
    <w:rsid w:val="00031469"/>
    <w:rsid w:val="000317D6"/>
    <w:rsid w:val="000318A3"/>
    <w:rsid w:val="00035DE5"/>
    <w:rsid w:val="00037364"/>
    <w:rsid w:val="0004001C"/>
    <w:rsid w:val="0004068E"/>
    <w:rsid w:val="000415D9"/>
    <w:rsid w:val="00041900"/>
    <w:rsid w:val="00041951"/>
    <w:rsid w:val="000502A8"/>
    <w:rsid w:val="0005065D"/>
    <w:rsid w:val="00051956"/>
    <w:rsid w:val="00051A06"/>
    <w:rsid w:val="00053DA8"/>
    <w:rsid w:val="00057338"/>
    <w:rsid w:val="00065D24"/>
    <w:rsid w:val="00066607"/>
    <w:rsid w:val="0006685A"/>
    <w:rsid w:val="000668FF"/>
    <w:rsid w:val="0007079A"/>
    <w:rsid w:val="00070CD3"/>
    <w:rsid w:val="000738AC"/>
    <w:rsid w:val="00074E90"/>
    <w:rsid w:val="00076C31"/>
    <w:rsid w:val="00076D7D"/>
    <w:rsid w:val="00081D3B"/>
    <w:rsid w:val="00082D8B"/>
    <w:rsid w:val="000843A1"/>
    <w:rsid w:val="000844EC"/>
    <w:rsid w:val="00091D6F"/>
    <w:rsid w:val="00092BF1"/>
    <w:rsid w:val="000967F2"/>
    <w:rsid w:val="00096D99"/>
    <w:rsid w:val="000A066A"/>
    <w:rsid w:val="000A0E3A"/>
    <w:rsid w:val="000A3896"/>
    <w:rsid w:val="000A57FB"/>
    <w:rsid w:val="000B18AF"/>
    <w:rsid w:val="000B229E"/>
    <w:rsid w:val="000B2584"/>
    <w:rsid w:val="000B2677"/>
    <w:rsid w:val="000B2D92"/>
    <w:rsid w:val="000B2D98"/>
    <w:rsid w:val="000B3335"/>
    <w:rsid w:val="000B3707"/>
    <w:rsid w:val="000B4B8E"/>
    <w:rsid w:val="000B5265"/>
    <w:rsid w:val="000C1C4D"/>
    <w:rsid w:val="000C224F"/>
    <w:rsid w:val="000C2668"/>
    <w:rsid w:val="000C4D0C"/>
    <w:rsid w:val="000C5250"/>
    <w:rsid w:val="000C7DB6"/>
    <w:rsid w:val="000D08F1"/>
    <w:rsid w:val="000D23B7"/>
    <w:rsid w:val="000D2D37"/>
    <w:rsid w:val="000D306A"/>
    <w:rsid w:val="000D4897"/>
    <w:rsid w:val="000D4B1E"/>
    <w:rsid w:val="000D5C92"/>
    <w:rsid w:val="000D6423"/>
    <w:rsid w:val="000D6CAA"/>
    <w:rsid w:val="000D7212"/>
    <w:rsid w:val="000E200A"/>
    <w:rsid w:val="000E24A3"/>
    <w:rsid w:val="000E3845"/>
    <w:rsid w:val="000E4CD5"/>
    <w:rsid w:val="000E5DEC"/>
    <w:rsid w:val="000E6906"/>
    <w:rsid w:val="000E7BC8"/>
    <w:rsid w:val="000F22C0"/>
    <w:rsid w:val="000F59CD"/>
    <w:rsid w:val="00100AD1"/>
    <w:rsid w:val="00102572"/>
    <w:rsid w:val="001039CE"/>
    <w:rsid w:val="00103A8F"/>
    <w:rsid w:val="0010674F"/>
    <w:rsid w:val="00107C6E"/>
    <w:rsid w:val="001111C2"/>
    <w:rsid w:val="00111385"/>
    <w:rsid w:val="001133AB"/>
    <w:rsid w:val="00116896"/>
    <w:rsid w:val="00117658"/>
    <w:rsid w:val="001176F3"/>
    <w:rsid w:val="00117AB6"/>
    <w:rsid w:val="0012008D"/>
    <w:rsid w:val="001209C8"/>
    <w:rsid w:val="00120FED"/>
    <w:rsid w:val="001234FB"/>
    <w:rsid w:val="00123CE3"/>
    <w:rsid w:val="0012557F"/>
    <w:rsid w:val="00125D41"/>
    <w:rsid w:val="0012614E"/>
    <w:rsid w:val="00126665"/>
    <w:rsid w:val="0013041A"/>
    <w:rsid w:val="00136026"/>
    <w:rsid w:val="001376CC"/>
    <w:rsid w:val="00141F5C"/>
    <w:rsid w:val="00142184"/>
    <w:rsid w:val="0014730B"/>
    <w:rsid w:val="001501A6"/>
    <w:rsid w:val="00150A8E"/>
    <w:rsid w:val="00152023"/>
    <w:rsid w:val="00152174"/>
    <w:rsid w:val="00152E72"/>
    <w:rsid w:val="00153CF8"/>
    <w:rsid w:val="00154077"/>
    <w:rsid w:val="00154A92"/>
    <w:rsid w:val="001563A7"/>
    <w:rsid w:val="001573D2"/>
    <w:rsid w:val="0016078E"/>
    <w:rsid w:val="00161535"/>
    <w:rsid w:val="00163777"/>
    <w:rsid w:val="00163D82"/>
    <w:rsid w:val="001649FD"/>
    <w:rsid w:val="00166CD0"/>
    <w:rsid w:val="00167915"/>
    <w:rsid w:val="00170BF1"/>
    <w:rsid w:val="00171160"/>
    <w:rsid w:val="00171AF8"/>
    <w:rsid w:val="00172F9F"/>
    <w:rsid w:val="00175455"/>
    <w:rsid w:val="001769DB"/>
    <w:rsid w:val="00176CF8"/>
    <w:rsid w:val="00176E36"/>
    <w:rsid w:val="0017724C"/>
    <w:rsid w:val="00177EA1"/>
    <w:rsid w:val="001811E9"/>
    <w:rsid w:val="00182CE7"/>
    <w:rsid w:val="0018491C"/>
    <w:rsid w:val="00185DE6"/>
    <w:rsid w:val="00186CB2"/>
    <w:rsid w:val="00190C78"/>
    <w:rsid w:val="00193934"/>
    <w:rsid w:val="00195B60"/>
    <w:rsid w:val="00196075"/>
    <w:rsid w:val="00196FE6"/>
    <w:rsid w:val="001A370D"/>
    <w:rsid w:val="001A52E5"/>
    <w:rsid w:val="001A6E94"/>
    <w:rsid w:val="001B0610"/>
    <w:rsid w:val="001B4B66"/>
    <w:rsid w:val="001B4F18"/>
    <w:rsid w:val="001C2C65"/>
    <w:rsid w:val="001C52D1"/>
    <w:rsid w:val="001C6922"/>
    <w:rsid w:val="001D1EB2"/>
    <w:rsid w:val="001D24F6"/>
    <w:rsid w:val="001D2B28"/>
    <w:rsid w:val="001D4183"/>
    <w:rsid w:val="001D57F4"/>
    <w:rsid w:val="001D5B58"/>
    <w:rsid w:val="001D64CC"/>
    <w:rsid w:val="001E2D1E"/>
    <w:rsid w:val="001E2EA4"/>
    <w:rsid w:val="001E30AD"/>
    <w:rsid w:val="001E3603"/>
    <w:rsid w:val="001E5B40"/>
    <w:rsid w:val="001E69C1"/>
    <w:rsid w:val="001E731E"/>
    <w:rsid w:val="001F1378"/>
    <w:rsid w:val="001F1A40"/>
    <w:rsid w:val="001F2F87"/>
    <w:rsid w:val="001F3469"/>
    <w:rsid w:val="001F36E6"/>
    <w:rsid w:val="001F499A"/>
    <w:rsid w:val="002015AF"/>
    <w:rsid w:val="00202AAC"/>
    <w:rsid w:val="00205E93"/>
    <w:rsid w:val="00206605"/>
    <w:rsid w:val="00207E9F"/>
    <w:rsid w:val="00210DAA"/>
    <w:rsid w:val="00220414"/>
    <w:rsid w:val="00221A7B"/>
    <w:rsid w:val="00222655"/>
    <w:rsid w:val="002227E5"/>
    <w:rsid w:val="00222ECA"/>
    <w:rsid w:val="002245B7"/>
    <w:rsid w:val="002260FF"/>
    <w:rsid w:val="00227E71"/>
    <w:rsid w:val="00230BAA"/>
    <w:rsid w:val="00231F70"/>
    <w:rsid w:val="00233308"/>
    <w:rsid w:val="0023337B"/>
    <w:rsid w:val="00233825"/>
    <w:rsid w:val="002361C9"/>
    <w:rsid w:val="00236390"/>
    <w:rsid w:val="00236980"/>
    <w:rsid w:val="00236BAD"/>
    <w:rsid w:val="00237C86"/>
    <w:rsid w:val="002411A1"/>
    <w:rsid w:val="002426D8"/>
    <w:rsid w:val="00243010"/>
    <w:rsid w:val="00246573"/>
    <w:rsid w:val="00247E7B"/>
    <w:rsid w:val="00247FC1"/>
    <w:rsid w:val="002501B9"/>
    <w:rsid w:val="00251C97"/>
    <w:rsid w:val="002532E6"/>
    <w:rsid w:val="00253637"/>
    <w:rsid w:val="0025377A"/>
    <w:rsid w:val="002542E5"/>
    <w:rsid w:val="0025441A"/>
    <w:rsid w:val="0025681E"/>
    <w:rsid w:val="00256B0F"/>
    <w:rsid w:val="00256F2B"/>
    <w:rsid w:val="0025711E"/>
    <w:rsid w:val="00257B7B"/>
    <w:rsid w:val="00260821"/>
    <w:rsid w:val="002608EB"/>
    <w:rsid w:val="00261953"/>
    <w:rsid w:val="002626B8"/>
    <w:rsid w:val="00263812"/>
    <w:rsid w:val="002650B1"/>
    <w:rsid w:val="002659B8"/>
    <w:rsid w:val="0026700A"/>
    <w:rsid w:val="002714EF"/>
    <w:rsid w:val="002716DE"/>
    <w:rsid w:val="00271C9A"/>
    <w:rsid w:val="0027240F"/>
    <w:rsid w:val="00272E3C"/>
    <w:rsid w:val="00282676"/>
    <w:rsid w:val="002834DC"/>
    <w:rsid w:val="0028590E"/>
    <w:rsid w:val="002928A2"/>
    <w:rsid w:val="002929BF"/>
    <w:rsid w:val="0029386D"/>
    <w:rsid w:val="002941A5"/>
    <w:rsid w:val="0029541F"/>
    <w:rsid w:val="00296B7C"/>
    <w:rsid w:val="00297632"/>
    <w:rsid w:val="00297B28"/>
    <w:rsid w:val="002A1B84"/>
    <w:rsid w:val="002A2EF1"/>
    <w:rsid w:val="002A32C4"/>
    <w:rsid w:val="002A5A20"/>
    <w:rsid w:val="002A642B"/>
    <w:rsid w:val="002A67D5"/>
    <w:rsid w:val="002A6FFE"/>
    <w:rsid w:val="002A74E3"/>
    <w:rsid w:val="002B3D6E"/>
    <w:rsid w:val="002B403C"/>
    <w:rsid w:val="002B4054"/>
    <w:rsid w:val="002C2807"/>
    <w:rsid w:val="002C44B5"/>
    <w:rsid w:val="002C486B"/>
    <w:rsid w:val="002C605F"/>
    <w:rsid w:val="002C62BA"/>
    <w:rsid w:val="002C656F"/>
    <w:rsid w:val="002D21C5"/>
    <w:rsid w:val="002D21FF"/>
    <w:rsid w:val="002D24F3"/>
    <w:rsid w:val="002D69B0"/>
    <w:rsid w:val="002E0E81"/>
    <w:rsid w:val="002E1295"/>
    <w:rsid w:val="002E3FF3"/>
    <w:rsid w:val="002E50C3"/>
    <w:rsid w:val="002F294C"/>
    <w:rsid w:val="002F40C7"/>
    <w:rsid w:val="002F56F0"/>
    <w:rsid w:val="002F5BB9"/>
    <w:rsid w:val="002F6331"/>
    <w:rsid w:val="0030160A"/>
    <w:rsid w:val="00304AD1"/>
    <w:rsid w:val="00311B8E"/>
    <w:rsid w:val="00311BB5"/>
    <w:rsid w:val="00313126"/>
    <w:rsid w:val="00314341"/>
    <w:rsid w:val="0031578E"/>
    <w:rsid w:val="0031629A"/>
    <w:rsid w:val="003165FD"/>
    <w:rsid w:val="00316C82"/>
    <w:rsid w:val="003177CB"/>
    <w:rsid w:val="003212D1"/>
    <w:rsid w:val="003213B5"/>
    <w:rsid w:val="00322D67"/>
    <w:rsid w:val="00323066"/>
    <w:rsid w:val="00323CDE"/>
    <w:rsid w:val="00325043"/>
    <w:rsid w:val="00325445"/>
    <w:rsid w:val="0032577B"/>
    <w:rsid w:val="00326765"/>
    <w:rsid w:val="003277F4"/>
    <w:rsid w:val="003300D8"/>
    <w:rsid w:val="00334050"/>
    <w:rsid w:val="0033475E"/>
    <w:rsid w:val="00335F25"/>
    <w:rsid w:val="003369AF"/>
    <w:rsid w:val="00340F3A"/>
    <w:rsid w:val="00341479"/>
    <w:rsid w:val="00341DF2"/>
    <w:rsid w:val="003421F2"/>
    <w:rsid w:val="0034273B"/>
    <w:rsid w:val="0034398A"/>
    <w:rsid w:val="003441FE"/>
    <w:rsid w:val="00344E19"/>
    <w:rsid w:val="003452C0"/>
    <w:rsid w:val="0034729E"/>
    <w:rsid w:val="003472CA"/>
    <w:rsid w:val="003502DB"/>
    <w:rsid w:val="00351B13"/>
    <w:rsid w:val="0035264B"/>
    <w:rsid w:val="00354C3A"/>
    <w:rsid w:val="00355627"/>
    <w:rsid w:val="0035585B"/>
    <w:rsid w:val="00355C72"/>
    <w:rsid w:val="00357755"/>
    <w:rsid w:val="003610FD"/>
    <w:rsid w:val="00361EAF"/>
    <w:rsid w:val="003638BC"/>
    <w:rsid w:val="0036645A"/>
    <w:rsid w:val="00367EDE"/>
    <w:rsid w:val="0037249E"/>
    <w:rsid w:val="003729A8"/>
    <w:rsid w:val="00373E30"/>
    <w:rsid w:val="0037508B"/>
    <w:rsid w:val="00375F45"/>
    <w:rsid w:val="003776E5"/>
    <w:rsid w:val="0038215B"/>
    <w:rsid w:val="00382425"/>
    <w:rsid w:val="00382DD0"/>
    <w:rsid w:val="00383D47"/>
    <w:rsid w:val="00386115"/>
    <w:rsid w:val="00386488"/>
    <w:rsid w:val="0038795B"/>
    <w:rsid w:val="0039084D"/>
    <w:rsid w:val="003910E5"/>
    <w:rsid w:val="00392729"/>
    <w:rsid w:val="00392C4C"/>
    <w:rsid w:val="00393E27"/>
    <w:rsid w:val="00396082"/>
    <w:rsid w:val="00397FF9"/>
    <w:rsid w:val="003A0BBF"/>
    <w:rsid w:val="003A28FE"/>
    <w:rsid w:val="003A3990"/>
    <w:rsid w:val="003A4F65"/>
    <w:rsid w:val="003A59C6"/>
    <w:rsid w:val="003A7665"/>
    <w:rsid w:val="003A7D91"/>
    <w:rsid w:val="003B0203"/>
    <w:rsid w:val="003B1586"/>
    <w:rsid w:val="003B215F"/>
    <w:rsid w:val="003B2D54"/>
    <w:rsid w:val="003B46AE"/>
    <w:rsid w:val="003B4B06"/>
    <w:rsid w:val="003B7A9E"/>
    <w:rsid w:val="003C012A"/>
    <w:rsid w:val="003C0929"/>
    <w:rsid w:val="003C1171"/>
    <w:rsid w:val="003C24F4"/>
    <w:rsid w:val="003C27D7"/>
    <w:rsid w:val="003C4082"/>
    <w:rsid w:val="003C617E"/>
    <w:rsid w:val="003C6A43"/>
    <w:rsid w:val="003C7A9A"/>
    <w:rsid w:val="003D0A43"/>
    <w:rsid w:val="003D0CCD"/>
    <w:rsid w:val="003D130A"/>
    <w:rsid w:val="003D2CD1"/>
    <w:rsid w:val="003D3A24"/>
    <w:rsid w:val="003D3CB6"/>
    <w:rsid w:val="003D4320"/>
    <w:rsid w:val="003D6DF3"/>
    <w:rsid w:val="003D702B"/>
    <w:rsid w:val="003D7B1C"/>
    <w:rsid w:val="003D7E04"/>
    <w:rsid w:val="003E1FA0"/>
    <w:rsid w:val="003E5364"/>
    <w:rsid w:val="003F0249"/>
    <w:rsid w:val="003F025D"/>
    <w:rsid w:val="003F27CF"/>
    <w:rsid w:val="003F29E0"/>
    <w:rsid w:val="003F7637"/>
    <w:rsid w:val="003F77AB"/>
    <w:rsid w:val="003F7FFA"/>
    <w:rsid w:val="00400069"/>
    <w:rsid w:val="00401618"/>
    <w:rsid w:val="0040196D"/>
    <w:rsid w:val="00407871"/>
    <w:rsid w:val="00407CCF"/>
    <w:rsid w:val="0041403A"/>
    <w:rsid w:val="00415431"/>
    <w:rsid w:val="00415D55"/>
    <w:rsid w:val="004215AC"/>
    <w:rsid w:val="00421D53"/>
    <w:rsid w:val="00423CD6"/>
    <w:rsid w:val="00426AD9"/>
    <w:rsid w:val="00427C00"/>
    <w:rsid w:val="004303AD"/>
    <w:rsid w:val="00430A81"/>
    <w:rsid w:val="00431B9E"/>
    <w:rsid w:val="004329AA"/>
    <w:rsid w:val="00433147"/>
    <w:rsid w:val="00436639"/>
    <w:rsid w:val="00440894"/>
    <w:rsid w:val="00440B48"/>
    <w:rsid w:val="00444136"/>
    <w:rsid w:val="004446F6"/>
    <w:rsid w:val="00444B67"/>
    <w:rsid w:val="004471AE"/>
    <w:rsid w:val="0045772D"/>
    <w:rsid w:val="00457F4E"/>
    <w:rsid w:val="00460F4F"/>
    <w:rsid w:val="00462B4C"/>
    <w:rsid w:val="00463AF7"/>
    <w:rsid w:val="00465C40"/>
    <w:rsid w:val="00466575"/>
    <w:rsid w:val="004730B4"/>
    <w:rsid w:val="00473C1E"/>
    <w:rsid w:val="0047487F"/>
    <w:rsid w:val="00475D09"/>
    <w:rsid w:val="0047694E"/>
    <w:rsid w:val="00481542"/>
    <w:rsid w:val="00482ECF"/>
    <w:rsid w:val="00484738"/>
    <w:rsid w:val="004849DA"/>
    <w:rsid w:val="00484B82"/>
    <w:rsid w:val="004853FA"/>
    <w:rsid w:val="00485A4B"/>
    <w:rsid w:val="00485E72"/>
    <w:rsid w:val="004870D7"/>
    <w:rsid w:val="0049173D"/>
    <w:rsid w:val="00491D52"/>
    <w:rsid w:val="00494655"/>
    <w:rsid w:val="004973D4"/>
    <w:rsid w:val="004A044A"/>
    <w:rsid w:val="004A1966"/>
    <w:rsid w:val="004A2663"/>
    <w:rsid w:val="004A4AF8"/>
    <w:rsid w:val="004A5D4E"/>
    <w:rsid w:val="004A7FD4"/>
    <w:rsid w:val="004B1AD8"/>
    <w:rsid w:val="004B31BF"/>
    <w:rsid w:val="004B3303"/>
    <w:rsid w:val="004B733B"/>
    <w:rsid w:val="004C156C"/>
    <w:rsid w:val="004C3B52"/>
    <w:rsid w:val="004C46DC"/>
    <w:rsid w:val="004C7E7E"/>
    <w:rsid w:val="004D00E7"/>
    <w:rsid w:val="004D0B88"/>
    <w:rsid w:val="004D0E76"/>
    <w:rsid w:val="004D3C29"/>
    <w:rsid w:val="004D3CA1"/>
    <w:rsid w:val="004D4FAD"/>
    <w:rsid w:val="004D5B30"/>
    <w:rsid w:val="004D7933"/>
    <w:rsid w:val="004E1CE5"/>
    <w:rsid w:val="004E4D41"/>
    <w:rsid w:val="004E74DD"/>
    <w:rsid w:val="004F008A"/>
    <w:rsid w:val="004F0668"/>
    <w:rsid w:val="004F068C"/>
    <w:rsid w:val="004F0E74"/>
    <w:rsid w:val="004F1CEC"/>
    <w:rsid w:val="004F225D"/>
    <w:rsid w:val="004F452F"/>
    <w:rsid w:val="004F4F3D"/>
    <w:rsid w:val="004F5F7B"/>
    <w:rsid w:val="004F6575"/>
    <w:rsid w:val="00501643"/>
    <w:rsid w:val="0050326F"/>
    <w:rsid w:val="00503CD3"/>
    <w:rsid w:val="00503EE9"/>
    <w:rsid w:val="0051161C"/>
    <w:rsid w:val="00511722"/>
    <w:rsid w:val="00516351"/>
    <w:rsid w:val="00520208"/>
    <w:rsid w:val="005214E0"/>
    <w:rsid w:val="00521809"/>
    <w:rsid w:val="00522190"/>
    <w:rsid w:val="005228F7"/>
    <w:rsid w:val="00525690"/>
    <w:rsid w:val="00526C4F"/>
    <w:rsid w:val="005275F0"/>
    <w:rsid w:val="0052765E"/>
    <w:rsid w:val="00530E85"/>
    <w:rsid w:val="00531FB2"/>
    <w:rsid w:val="0053449F"/>
    <w:rsid w:val="0053451C"/>
    <w:rsid w:val="005346AF"/>
    <w:rsid w:val="00535C1E"/>
    <w:rsid w:val="00536F9E"/>
    <w:rsid w:val="005412BF"/>
    <w:rsid w:val="0054248E"/>
    <w:rsid w:val="00542B13"/>
    <w:rsid w:val="00542E57"/>
    <w:rsid w:val="00543C4A"/>
    <w:rsid w:val="00545136"/>
    <w:rsid w:val="00545255"/>
    <w:rsid w:val="00546717"/>
    <w:rsid w:val="005508BE"/>
    <w:rsid w:val="00551AF9"/>
    <w:rsid w:val="005520C7"/>
    <w:rsid w:val="00552424"/>
    <w:rsid w:val="00552F26"/>
    <w:rsid w:val="005536CE"/>
    <w:rsid w:val="005541C0"/>
    <w:rsid w:val="00555563"/>
    <w:rsid w:val="00556187"/>
    <w:rsid w:val="00560232"/>
    <w:rsid w:val="00560814"/>
    <w:rsid w:val="005621B2"/>
    <w:rsid w:val="00562D99"/>
    <w:rsid w:val="005633D0"/>
    <w:rsid w:val="0056342F"/>
    <w:rsid w:val="00564599"/>
    <w:rsid w:val="005646EC"/>
    <w:rsid w:val="0056480A"/>
    <w:rsid w:val="005670F2"/>
    <w:rsid w:val="00567150"/>
    <w:rsid w:val="00567EF2"/>
    <w:rsid w:val="005718FC"/>
    <w:rsid w:val="0057203E"/>
    <w:rsid w:val="005741B8"/>
    <w:rsid w:val="005750F5"/>
    <w:rsid w:val="00582220"/>
    <w:rsid w:val="00582976"/>
    <w:rsid w:val="00582CE3"/>
    <w:rsid w:val="00582EB8"/>
    <w:rsid w:val="0058309B"/>
    <w:rsid w:val="005831AB"/>
    <w:rsid w:val="0058372B"/>
    <w:rsid w:val="00584853"/>
    <w:rsid w:val="005848E5"/>
    <w:rsid w:val="00584D57"/>
    <w:rsid w:val="00586378"/>
    <w:rsid w:val="005911E5"/>
    <w:rsid w:val="00593B6E"/>
    <w:rsid w:val="00593CFD"/>
    <w:rsid w:val="00595EE4"/>
    <w:rsid w:val="005A3FB2"/>
    <w:rsid w:val="005A7D36"/>
    <w:rsid w:val="005B0A54"/>
    <w:rsid w:val="005B2391"/>
    <w:rsid w:val="005B29E5"/>
    <w:rsid w:val="005B3434"/>
    <w:rsid w:val="005B364F"/>
    <w:rsid w:val="005B4010"/>
    <w:rsid w:val="005B467A"/>
    <w:rsid w:val="005B49CC"/>
    <w:rsid w:val="005B4FB6"/>
    <w:rsid w:val="005B5028"/>
    <w:rsid w:val="005B612B"/>
    <w:rsid w:val="005B6272"/>
    <w:rsid w:val="005B647E"/>
    <w:rsid w:val="005B7CEA"/>
    <w:rsid w:val="005C7BA8"/>
    <w:rsid w:val="005D300A"/>
    <w:rsid w:val="005D349C"/>
    <w:rsid w:val="005D41C5"/>
    <w:rsid w:val="005D626E"/>
    <w:rsid w:val="005D7B80"/>
    <w:rsid w:val="005E01F0"/>
    <w:rsid w:val="005E053C"/>
    <w:rsid w:val="005E1261"/>
    <w:rsid w:val="005E30AB"/>
    <w:rsid w:val="005E3D8A"/>
    <w:rsid w:val="005E3E6E"/>
    <w:rsid w:val="005E5D49"/>
    <w:rsid w:val="005E6358"/>
    <w:rsid w:val="005F04D7"/>
    <w:rsid w:val="005F0FC6"/>
    <w:rsid w:val="005F191D"/>
    <w:rsid w:val="005F2223"/>
    <w:rsid w:val="005F502B"/>
    <w:rsid w:val="005F57FD"/>
    <w:rsid w:val="005F7E5E"/>
    <w:rsid w:val="006001F1"/>
    <w:rsid w:val="00600404"/>
    <w:rsid w:val="00602C14"/>
    <w:rsid w:val="00602C3F"/>
    <w:rsid w:val="00604F1E"/>
    <w:rsid w:val="0060595D"/>
    <w:rsid w:val="00605FD6"/>
    <w:rsid w:val="00606752"/>
    <w:rsid w:val="00610B9B"/>
    <w:rsid w:val="00611BA6"/>
    <w:rsid w:val="006121EE"/>
    <w:rsid w:val="0061286F"/>
    <w:rsid w:val="006139F9"/>
    <w:rsid w:val="006146D4"/>
    <w:rsid w:val="00616058"/>
    <w:rsid w:val="00620810"/>
    <w:rsid w:val="00623A65"/>
    <w:rsid w:val="00624A99"/>
    <w:rsid w:val="00625E5E"/>
    <w:rsid w:val="00626814"/>
    <w:rsid w:val="00627146"/>
    <w:rsid w:val="00627896"/>
    <w:rsid w:val="0063082D"/>
    <w:rsid w:val="00631917"/>
    <w:rsid w:val="00632389"/>
    <w:rsid w:val="00632D9C"/>
    <w:rsid w:val="006347A8"/>
    <w:rsid w:val="006351DF"/>
    <w:rsid w:val="006361AB"/>
    <w:rsid w:val="00637C54"/>
    <w:rsid w:val="00642583"/>
    <w:rsid w:val="00642E40"/>
    <w:rsid w:val="006436B2"/>
    <w:rsid w:val="006437CF"/>
    <w:rsid w:val="00643A63"/>
    <w:rsid w:val="00643B12"/>
    <w:rsid w:val="0064405E"/>
    <w:rsid w:val="00651892"/>
    <w:rsid w:val="00652945"/>
    <w:rsid w:val="00652C83"/>
    <w:rsid w:val="00652F46"/>
    <w:rsid w:val="00652FEF"/>
    <w:rsid w:val="00653DDB"/>
    <w:rsid w:val="006545D2"/>
    <w:rsid w:val="00654683"/>
    <w:rsid w:val="00655A1E"/>
    <w:rsid w:val="006562DA"/>
    <w:rsid w:val="00656FDC"/>
    <w:rsid w:val="006615F9"/>
    <w:rsid w:val="00661A0F"/>
    <w:rsid w:val="006659A2"/>
    <w:rsid w:val="00665F1A"/>
    <w:rsid w:val="006661FD"/>
    <w:rsid w:val="00667CCD"/>
    <w:rsid w:val="0067258F"/>
    <w:rsid w:val="006747DB"/>
    <w:rsid w:val="006776C7"/>
    <w:rsid w:val="0068268F"/>
    <w:rsid w:val="006874A3"/>
    <w:rsid w:val="00687D34"/>
    <w:rsid w:val="00690D2A"/>
    <w:rsid w:val="0069140A"/>
    <w:rsid w:val="00691ED0"/>
    <w:rsid w:val="00692484"/>
    <w:rsid w:val="006940C1"/>
    <w:rsid w:val="006949BA"/>
    <w:rsid w:val="006974FD"/>
    <w:rsid w:val="006A162D"/>
    <w:rsid w:val="006A1EFB"/>
    <w:rsid w:val="006A298C"/>
    <w:rsid w:val="006A561D"/>
    <w:rsid w:val="006A5F22"/>
    <w:rsid w:val="006A6019"/>
    <w:rsid w:val="006B0CCB"/>
    <w:rsid w:val="006B1882"/>
    <w:rsid w:val="006B29F2"/>
    <w:rsid w:val="006B618A"/>
    <w:rsid w:val="006B7F1F"/>
    <w:rsid w:val="006C452D"/>
    <w:rsid w:val="006C576D"/>
    <w:rsid w:val="006C60C7"/>
    <w:rsid w:val="006C647F"/>
    <w:rsid w:val="006C6D2C"/>
    <w:rsid w:val="006C767A"/>
    <w:rsid w:val="006D2527"/>
    <w:rsid w:val="006D3598"/>
    <w:rsid w:val="006D35AB"/>
    <w:rsid w:val="006D4752"/>
    <w:rsid w:val="006E0B3B"/>
    <w:rsid w:val="006E1857"/>
    <w:rsid w:val="006E302F"/>
    <w:rsid w:val="006E5878"/>
    <w:rsid w:val="006E5E3D"/>
    <w:rsid w:val="006E619F"/>
    <w:rsid w:val="006F3CDC"/>
    <w:rsid w:val="006F418B"/>
    <w:rsid w:val="00700C0B"/>
    <w:rsid w:val="00702BAC"/>
    <w:rsid w:val="007037AA"/>
    <w:rsid w:val="00703A2F"/>
    <w:rsid w:val="00703DEB"/>
    <w:rsid w:val="0070720C"/>
    <w:rsid w:val="007074E1"/>
    <w:rsid w:val="00713484"/>
    <w:rsid w:val="00716724"/>
    <w:rsid w:val="0071726E"/>
    <w:rsid w:val="00723CF5"/>
    <w:rsid w:val="0072597B"/>
    <w:rsid w:val="00726D8C"/>
    <w:rsid w:val="00727E0C"/>
    <w:rsid w:val="007302DC"/>
    <w:rsid w:val="00730B65"/>
    <w:rsid w:val="0073265E"/>
    <w:rsid w:val="007328FB"/>
    <w:rsid w:val="00732F26"/>
    <w:rsid w:val="00733097"/>
    <w:rsid w:val="00734703"/>
    <w:rsid w:val="00734CE9"/>
    <w:rsid w:val="00736571"/>
    <w:rsid w:val="00736CE6"/>
    <w:rsid w:val="00736D79"/>
    <w:rsid w:val="007379A7"/>
    <w:rsid w:val="007405E2"/>
    <w:rsid w:val="007417A4"/>
    <w:rsid w:val="00742558"/>
    <w:rsid w:val="00743B4A"/>
    <w:rsid w:val="00743D85"/>
    <w:rsid w:val="00745259"/>
    <w:rsid w:val="007456F3"/>
    <w:rsid w:val="00745B81"/>
    <w:rsid w:val="00747022"/>
    <w:rsid w:val="00747027"/>
    <w:rsid w:val="00755F78"/>
    <w:rsid w:val="0075765B"/>
    <w:rsid w:val="0076018B"/>
    <w:rsid w:val="0076030D"/>
    <w:rsid w:val="00760DFD"/>
    <w:rsid w:val="0076166E"/>
    <w:rsid w:val="00762ACD"/>
    <w:rsid w:val="00764136"/>
    <w:rsid w:val="007650B5"/>
    <w:rsid w:val="00765C78"/>
    <w:rsid w:val="00767167"/>
    <w:rsid w:val="007676D8"/>
    <w:rsid w:val="00770EF8"/>
    <w:rsid w:val="00772E36"/>
    <w:rsid w:val="00776EF8"/>
    <w:rsid w:val="007810E0"/>
    <w:rsid w:val="00781A9C"/>
    <w:rsid w:val="0078344F"/>
    <w:rsid w:val="00783F06"/>
    <w:rsid w:val="007840E3"/>
    <w:rsid w:val="007844DC"/>
    <w:rsid w:val="00785AC9"/>
    <w:rsid w:val="00785BD4"/>
    <w:rsid w:val="00786C24"/>
    <w:rsid w:val="00787F60"/>
    <w:rsid w:val="00790B67"/>
    <w:rsid w:val="00790D8E"/>
    <w:rsid w:val="00792580"/>
    <w:rsid w:val="007934DA"/>
    <w:rsid w:val="00793AD8"/>
    <w:rsid w:val="00793E80"/>
    <w:rsid w:val="00794855"/>
    <w:rsid w:val="00795F01"/>
    <w:rsid w:val="00796EB9"/>
    <w:rsid w:val="007A0811"/>
    <w:rsid w:val="007A1396"/>
    <w:rsid w:val="007A19BA"/>
    <w:rsid w:val="007A4C12"/>
    <w:rsid w:val="007A568D"/>
    <w:rsid w:val="007A5D80"/>
    <w:rsid w:val="007A62A1"/>
    <w:rsid w:val="007A68E8"/>
    <w:rsid w:val="007A7C56"/>
    <w:rsid w:val="007B135F"/>
    <w:rsid w:val="007B18B4"/>
    <w:rsid w:val="007B33BA"/>
    <w:rsid w:val="007B621A"/>
    <w:rsid w:val="007B676A"/>
    <w:rsid w:val="007B6E3B"/>
    <w:rsid w:val="007C0EE5"/>
    <w:rsid w:val="007C28D8"/>
    <w:rsid w:val="007C4783"/>
    <w:rsid w:val="007C58B0"/>
    <w:rsid w:val="007D0FBA"/>
    <w:rsid w:val="007D2179"/>
    <w:rsid w:val="007D386A"/>
    <w:rsid w:val="007D55FD"/>
    <w:rsid w:val="007D5E9F"/>
    <w:rsid w:val="007D617E"/>
    <w:rsid w:val="007D6B22"/>
    <w:rsid w:val="007D7471"/>
    <w:rsid w:val="007E0320"/>
    <w:rsid w:val="007E13E3"/>
    <w:rsid w:val="007E4C58"/>
    <w:rsid w:val="007E5B7B"/>
    <w:rsid w:val="007E6A85"/>
    <w:rsid w:val="007F0E59"/>
    <w:rsid w:val="007F17A2"/>
    <w:rsid w:val="007F349E"/>
    <w:rsid w:val="007F50F0"/>
    <w:rsid w:val="007F74C3"/>
    <w:rsid w:val="0080254F"/>
    <w:rsid w:val="00803619"/>
    <w:rsid w:val="0080396C"/>
    <w:rsid w:val="00804749"/>
    <w:rsid w:val="00804CC8"/>
    <w:rsid w:val="0080652D"/>
    <w:rsid w:val="00806669"/>
    <w:rsid w:val="00806969"/>
    <w:rsid w:val="00811EF5"/>
    <w:rsid w:val="008127BD"/>
    <w:rsid w:val="00812F3B"/>
    <w:rsid w:val="00813F07"/>
    <w:rsid w:val="00820ECD"/>
    <w:rsid w:val="00821236"/>
    <w:rsid w:val="00823AD9"/>
    <w:rsid w:val="00827327"/>
    <w:rsid w:val="00831392"/>
    <w:rsid w:val="00833A58"/>
    <w:rsid w:val="00834A8E"/>
    <w:rsid w:val="008421D4"/>
    <w:rsid w:val="00842C68"/>
    <w:rsid w:val="00842C8A"/>
    <w:rsid w:val="00843C8B"/>
    <w:rsid w:val="00844837"/>
    <w:rsid w:val="008456FF"/>
    <w:rsid w:val="00845D4C"/>
    <w:rsid w:val="00847F27"/>
    <w:rsid w:val="008524EF"/>
    <w:rsid w:val="00853CEA"/>
    <w:rsid w:val="00854140"/>
    <w:rsid w:val="00857DD7"/>
    <w:rsid w:val="0086073F"/>
    <w:rsid w:val="008628B4"/>
    <w:rsid w:val="00864E66"/>
    <w:rsid w:val="0086660E"/>
    <w:rsid w:val="00867705"/>
    <w:rsid w:val="00871CA6"/>
    <w:rsid w:val="00873224"/>
    <w:rsid w:val="00873500"/>
    <w:rsid w:val="00874F0F"/>
    <w:rsid w:val="00876B8F"/>
    <w:rsid w:val="00877621"/>
    <w:rsid w:val="0087781C"/>
    <w:rsid w:val="00877FED"/>
    <w:rsid w:val="0088144B"/>
    <w:rsid w:val="00881770"/>
    <w:rsid w:val="00881E36"/>
    <w:rsid w:val="008827DB"/>
    <w:rsid w:val="00882C27"/>
    <w:rsid w:val="00883316"/>
    <w:rsid w:val="0088461E"/>
    <w:rsid w:val="00884742"/>
    <w:rsid w:val="0088534E"/>
    <w:rsid w:val="0089136B"/>
    <w:rsid w:val="00892D8B"/>
    <w:rsid w:val="00893D01"/>
    <w:rsid w:val="0089491A"/>
    <w:rsid w:val="008974B1"/>
    <w:rsid w:val="00897AE9"/>
    <w:rsid w:val="008A0752"/>
    <w:rsid w:val="008A1D36"/>
    <w:rsid w:val="008A1DB2"/>
    <w:rsid w:val="008A50A6"/>
    <w:rsid w:val="008A6331"/>
    <w:rsid w:val="008B4937"/>
    <w:rsid w:val="008B4CEF"/>
    <w:rsid w:val="008B7B32"/>
    <w:rsid w:val="008B7C8F"/>
    <w:rsid w:val="008B7E6F"/>
    <w:rsid w:val="008C1F15"/>
    <w:rsid w:val="008C363A"/>
    <w:rsid w:val="008C3D09"/>
    <w:rsid w:val="008C52BF"/>
    <w:rsid w:val="008C52EF"/>
    <w:rsid w:val="008C56E5"/>
    <w:rsid w:val="008C5974"/>
    <w:rsid w:val="008C624A"/>
    <w:rsid w:val="008C6AB0"/>
    <w:rsid w:val="008D0917"/>
    <w:rsid w:val="008D135C"/>
    <w:rsid w:val="008D23DE"/>
    <w:rsid w:val="008D3E8C"/>
    <w:rsid w:val="008D4D69"/>
    <w:rsid w:val="008D57FD"/>
    <w:rsid w:val="008D6846"/>
    <w:rsid w:val="008D7120"/>
    <w:rsid w:val="008D796F"/>
    <w:rsid w:val="008D7F79"/>
    <w:rsid w:val="008E0868"/>
    <w:rsid w:val="008E3F9F"/>
    <w:rsid w:val="008E43AF"/>
    <w:rsid w:val="008E6239"/>
    <w:rsid w:val="008E6ECE"/>
    <w:rsid w:val="008E7792"/>
    <w:rsid w:val="008E7B9F"/>
    <w:rsid w:val="008F1D5D"/>
    <w:rsid w:val="008F208C"/>
    <w:rsid w:val="008F2CEB"/>
    <w:rsid w:val="008F3BF4"/>
    <w:rsid w:val="008F6CB5"/>
    <w:rsid w:val="008F738A"/>
    <w:rsid w:val="009008ED"/>
    <w:rsid w:val="00902A25"/>
    <w:rsid w:val="00903137"/>
    <w:rsid w:val="0090342A"/>
    <w:rsid w:val="00904AD1"/>
    <w:rsid w:val="009175ED"/>
    <w:rsid w:val="00917E7B"/>
    <w:rsid w:val="009205B7"/>
    <w:rsid w:val="00923BDF"/>
    <w:rsid w:val="00924B81"/>
    <w:rsid w:val="00925AFA"/>
    <w:rsid w:val="009305E3"/>
    <w:rsid w:val="009326A6"/>
    <w:rsid w:val="00934C98"/>
    <w:rsid w:val="00937FDF"/>
    <w:rsid w:val="00943969"/>
    <w:rsid w:val="00944F3B"/>
    <w:rsid w:val="009463E0"/>
    <w:rsid w:val="00947B35"/>
    <w:rsid w:val="00950DA8"/>
    <w:rsid w:val="00954C2B"/>
    <w:rsid w:val="00954D56"/>
    <w:rsid w:val="00956F57"/>
    <w:rsid w:val="00961747"/>
    <w:rsid w:val="00961DFD"/>
    <w:rsid w:val="00962A5C"/>
    <w:rsid w:val="00962C57"/>
    <w:rsid w:val="00963264"/>
    <w:rsid w:val="00963F92"/>
    <w:rsid w:val="00964148"/>
    <w:rsid w:val="00965CDD"/>
    <w:rsid w:val="009660D6"/>
    <w:rsid w:val="00971469"/>
    <w:rsid w:val="009715C9"/>
    <w:rsid w:val="009745E4"/>
    <w:rsid w:val="009768BB"/>
    <w:rsid w:val="00982264"/>
    <w:rsid w:val="00984B66"/>
    <w:rsid w:val="009866C0"/>
    <w:rsid w:val="00992EFE"/>
    <w:rsid w:val="0099344F"/>
    <w:rsid w:val="00993D95"/>
    <w:rsid w:val="00993FE1"/>
    <w:rsid w:val="00994B81"/>
    <w:rsid w:val="0099552A"/>
    <w:rsid w:val="009959FD"/>
    <w:rsid w:val="009978DC"/>
    <w:rsid w:val="009A38CC"/>
    <w:rsid w:val="009A63AB"/>
    <w:rsid w:val="009A6D7A"/>
    <w:rsid w:val="009B14F9"/>
    <w:rsid w:val="009B3045"/>
    <w:rsid w:val="009B45E7"/>
    <w:rsid w:val="009C05CD"/>
    <w:rsid w:val="009C11D0"/>
    <w:rsid w:val="009C348B"/>
    <w:rsid w:val="009C3B2A"/>
    <w:rsid w:val="009C3E7E"/>
    <w:rsid w:val="009C611F"/>
    <w:rsid w:val="009C6E7C"/>
    <w:rsid w:val="009D1957"/>
    <w:rsid w:val="009D1CAB"/>
    <w:rsid w:val="009D27E7"/>
    <w:rsid w:val="009D59E0"/>
    <w:rsid w:val="009E04EB"/>
    <w:rsid w:val="009E0FB6"/>
    <w:rsid w:val="009E2075"/>
    <w:rsid w:val="009E555D"/>
    <w:rsid w:val="009E71CA"/>
    <w:rsid w:val="009E7264"/>
    <w:rsid w:val="009E7764"/>
    <w:rsid w:val="009F08FB"/>
    <w:rsid w:val="009F0E10"/>
    <w:rsid w:val="009F2FFC"/>
    <w:rsid w:val="009F3D29"/>
    <w:rsid w:val="009F504A"/>
    <w:rsid w:val="009F5443"/>
    <w:rsid w:val="009F67AA"/>
    <w:rsid w:val="00A0019B"/>
    <w:rsid w:val="00A01AA3"/>
    <w:rsid w:val="00A048F2"/>
    <w:rsid w:val="00A054F0"/>
    <w:rsid w:val="00A05615"/>
    <w:rsid w:val="00A06BA2"/>
    <w:rsid w:val="00A07D35"/>
    <w:rsid w:val="00A10202"/>
    <w:rsid w:val="00A105EE"/>
    <w:rsid w:val="00A107E3"/>
    <w:rsid w:val="00A12223"/>
    <w:rsid w:val="00A144B2"/>
    <w:rsid w:val="00A15B6F"/>
    <w:rsid w:val="00A16611"/>
    <w:rsid w:val="00A16BA9"/>
    <w:rsid w:val="00A16D74"/>
    <w:rsid w:val="00A176D3"/>
    <w:rsid w:val="00A20FAE"/>
    <w:rsid w:val="00A2101B"/>
    <w:rsid w:val="00A214A6"/>
    <w:rsid w:val="00A22944"/>
    <w:rsid w:val="00A23027"/>
    <w:rsid w:val="00A2322E"/>
    <w:rsid w:val="00A3280A"/>
    <w:rsid w:val="00A34346"/>
    <w:rsid w:val="00A343EF"/>
    <w:rsid w:val="00A34E8C"/>
    <w:rsid w:val="00A35020"/>
    <w:rsid w:val="00A363FA"/>
    <w:rsid w:val="00A36887"/>
    <w:rsid w:val="00A36F8B"/>
    <w:rsid w:val="00A37D49"/>
    <w:rsid w:val="00A400F9"/>
    <w:rsid w:val="00A40725"/>
    <w:rsid w:val="00A40773"/>
    <w:rsid w:val="00A43B84"/>
    <w:rsid w:val="00A4405B"/>
    <w:rsid w:val="00A44B60"/>
    <w:rsid w:val="00A451B0"/>
    <w:rsid w:val="00A461A3"/>
    <w:rsid w:val="00A463A0"/>
    <w:rsid w:val="00A5028A"/>
    <w:rsid w:val="00A509CE"/>
    <w:rsid w:val="00A51091"/>
    <w:rsid w:val="00A52B52"/>
    <w:rsid w:val="00A54794"/>
    <w:rsid w:val="00A55D8B"/>
    <w:rsid w:val="00A55ECE"/>
    <w:rsid w:val="00A60B9F"/>
    <w:rsid w:val="00A60D3C"/>
    <w:rsid w:val="00A60DBA"/>
    <w:rsid w:val="00A6256B"/>
    <w:rsid w:val="00A641CB"/>
    <w:rsid w:val="00A65095"/>
    <w:rsid w:val="00A6666C"/>
    <w:rsid w:val="00A67E4A"/>
    <w:rsid w:val="00A70F81"/>
    <w:rsid w:val="00A71483"/>
    <w:rsid w:val="00A734BC"/>
    <w:rsid w:val="00A740B7"/>
    <w:rsid w:val="00A75280"/>
    <w:rsid w:val="00A75FCD"/>
    <w:rsid w:val="00A7695D"/>
    <w:rsid w:val="00A82266"/>
    <w:rsid w:val="00A834EB"/>
    <w:rsid w:val="00A84AD8"/>
    <w:rsid w:val="00A8679F"/>
    <w:rsid w:val="00A87F69"/>
    <w:rsid w:val="00A95409"/>
    <w:rsid w:val="00A96781"/>
    <w:rsid w:val="00AA00B5"/>
    <w:rsid w:val="00AA07EB"/>
    <w:rsid w:val="00AA3B49"/>
    <w:rsid w:val="00AA3FD0"/>
    <w:rsid w:val="00AA5F07"/>
    <w:rsid w:val="00AA6201"/>
    <w:rsid w:val="00AA64B1"/>
    <w:rsid w:val="00AA71A4"/>
    <w:rsid w:val="00AB39C4"/>
    <w:rsid w:val="00AB55CC"/>
    <w:rsid w:val="00AB73E8"/>
    <w:rsid w:val="00AB7D62"/>
    <w:rsid w:val="00AC03BA"/>
    <w:rsid w:val="00AC06E5"/>
    <w:rsid w:val="00AC1922"/>
    <w:rsid w:val="00AC38A4"/>
    <w:rsid w:val="00AC3DB7"/>
    <w:rsid w:val="00AC40FE"/>
    <w:rsid w:val="00AC5966"/>
    <w:rsid w:val="00AC6639"/>
    <w:rsid w:val="00AD2009"/>
    <w:rsid w:val="00AD411F"/>
    <w:rsid w:val="00AD6689"/>
    <w:rsid w:val="00AD68AE"/>
    <w:rsid w:val="00AE02CE"/>
    <w:rsid w:val="00AE0B99"/>
    <w:rsid w:val="00AE11C2"/>
    <w:rsid w:val="00AE291C"/>
    <w:rsid w:val="00AE33C1"/>
    <w:rsid w:val="00AE5161"/>
    <w:rsid w:val="00AF05EA"/>
    <w:rsid w:val="00AF0820"/>
    <w:rsid w:val="00AF1D7D"/>
    <w:rsid w:val="00AF220D"/>
    <w:rsid w:val="00AF481E"/>
    <w:rsid w:val="00AF48ED"/>
    <w:rsid w:val="00AF5002"/>
    <w:rsid w:val="00AF5A2E"/>
    <w:rsid w:val="00AF66BD"/>
    <w:rsid w:val="00AF68B5"/>
    <w:rsid w:val="00AF6C74"/>
    <w:rsid w:val="00AF718A"/>
    <w:rsid w:val="00B00069"/>
    <w:rsid w:val="00B0185A"/>
    <w:rsid w:val="00B0205B"/>
    <w:rsid w:val="00B050F2"/>
    <w:rsid w:val="00B05208"/>
    <w:rsid w:val="00B07030"/>
    <w:rsid w:val="00B107D3"/>
    <w:rsid w:val="00B12011"/>
    <w:rsid w:val="00B12109"/>
    <w:rsid w:val="00B147CD"/>
    <w:rsid w:val="00B1617C"/>
    <w:rsid w:val="00B219A1"/>
    <w:rsid w:val="00B23B63"/>
    <w:rsid w:val="00B2471C"/>
    <w:rsid w:val="00B256FC"/>
    <w:rsid w:val="00B25AB6"/>
    <w:rsid w:val="00B2799E"/>
    <w:rsid w:val="00B3102B"/>
    <w:rsid w:val="00B320BB"/>
    <w:rsid w:val="00B32A79"/>
    <w:rsid w:val="00B32CF6"/>
    <w:rsid w:val="00B33601"/>
    <w:rsid w:val="00B350DB"/>
    <w:rsid w:val="00B353AA"/>
    <w:rsid w:val="00B356FA"/>
    <w:rsid w:val="00B35F8C"/>
    <w:rsid w:val="00B36E88"/>
    <w:rsid w:val="00B37253"/>
    <w:rsid w:val="00B378F0"/>
    <w:rsid w:val="00B413A5"/>
    <w:rsid w:val="00B45523"/>
    <w:rsid w:val="00B46BB7"/>
    <w:rsid w:val="00B47914"/>
    <w:rsid w:val="00B50797"/>
    <w:rsid w:val="00B512F8"/>
    <w:rsid w:val="00B5248E"/>
    <w:rsid w:val="00B54992"/>
    <w:rsid w:val="00B5542C"/>
    <w:rsid w:val="00B60DCD"/>
    <w:rsid w:val="00B61F9C"/>
    <w:rsid w:val="00B62B80"/>
    <w:rsid w:val="00B661A8"/>
    <w:rsid w:val="00B7137A"/>
    <w:rsid w:val="00B727E8"/>
    <w:rsid w:val="00B728AE"/>
    <w:rsid w:val="00B73B7C"/>
    <w:rsid w:val="00B744B1"/>
    <w:rsid w:val="00B74734"/>
    <w:rsid w:val="00B748DF"/>
    <w:rsid w:val="00B76C9E"/>
    <w:rsid w:val="00B83F0F"/>
    <w:rsid w:val="00B8450A"/>
    <w:rsid w:val="00B84B7A"/>
    <w:rsid w:val="00B852D6"/>
    <w:rsid w:val="00B9052D"/>
    <w:rsid w:val="00B90EE8"/>
    <w:rsid w:val="00B90F45"/>
    <w:rsid w:val="00B93E3D"/>
    <w:rsid w:val="00B97067"/>
    <w:rsid w:val="00B9724D"/>
    <w:rsid w:val="00B979DB"/>
    <w:rsid w:val="00BA1FC1"/>
    <w:rsid w:val="00BA2A98"/>
    <w:rsid w:val="00BA4DB7"/>
    <w:rsid w:val="00BA5FF4"/>
    <w:rsid w:val="00BA6CF6"/>
    <w:rsid w:val="00BA7A38"/>
    <w:rsid w:val="00BB01D5"/>
    <w:rsid w:val="00BB1685"/>
    <w:rsid w:val="00BB2391"/>
    <w:rsid w:val="00BB2C4C"/>
    <w:rsid w:val="00BB5542"/>
    <w:rsid w:val="00BB56A1"/>
    <w:rsid w:val="00BC00EB"/>
    <w:rsid w:val="00BC0342"/>
    <w:rsid w:val="00BC3550"/>
    <w:rsid w:val="00BC4443"/>
    <w:rsid w:val="00BC4D8C"/>
    <w:rsid w:val="00BC5354"/>
    <w:rsid w:val="00BC73B7"/>
    <w:rsid w:val="00BC74D9"/>
    <w:rsid w:val="00BC753C"/>
    <w:rsid w:val="00BD036E"/>
    <w:rsid w:val="00BD0C5E"/>
    <w:rsid w:val="00BD0DF5"/>
    <w:rsid w:val="00BD41C4"/>
    <w:rsid w:val="00BD453E"/>
    <w:rsid w:val="00BD6372"/>
    <w:rsid w:val="00BE4BA4"/>
    <w:rsid w:val="00BE640E"/>
    <w:rsid w:val="00BE6BA6"/>
    <w:rsid w:val="00BE6E29"/>
    <w:rsid w:val="00BF0CB5"/>
    <w:rsid w:val="00BF186F"/>
    <w:rsid w:val="00BF2028"/>
    <w:rsid w:val="00BF524A"/>
    <w:rsid w:val="00BF66F3"/>
    <w:rsid w:val="00BF69D7"/>
    <w:rsid w:val="00BF6B7B"/>
    <w:rsid w:val="00BF7379"/>
    <w:rsid w:val="00BF7A4C"/>
    <w:rsid w:val="00C0149D"/>
    <w:rsid w:val="00C02696"/>
    <w:rsid w:val="00C0421F"/>
    <w:rsid w:val="00C0544B"/>
    <w:rsid w:val="00C0690F"/>
    <w:rsid w:val="00C10625"/>
    <w:rsid w:val="00C10B3B"/>
    <w:rsid w:val="00C13242"/>
    <w:rsid w:val="00C139EB"/>
    <w:rsid w:val="00C16189"/>
    <w:rsid w:val="00C16B84"/>
    <w:rsid w:val="00C205AF"/>
    <w:rsid w:val="00C213D7"/>
    <w:rsid w:val="00C21DD1"/>
    <w:rsid w:val="00C279ED"/>
    <w:rsid w:val="00C320C1"/>
    <w:rsid w:val="00C32444"/>
    <w:rsid w:val="00C32FB3"/>
    <w:rsid w:val="00C347F4"/>
    <w:rsid w:val="00C3734D"/>
    <w:rsid w:val="00C37494"/>
    <w:rsid w:val="00C37D01"/>
    <w:rsid w:val="00C42212"/>
    <w:rsid w:val="00C42745"/>
    <w:rsid w:val="00C4545A"/>
    <w:rsid w:val="00C45BFA"/>
    <w:rsid w:val="00C46F6D"/>
    <w:rsid w:val="00C471E0"/>
    <w:rsid w:val="00C47CCC"/>
    <w:rsid w:val="00C500AD"/>
    <w:rsid w:val="00C50C58"/>
    <w:rsid w:val="00C51A60"/>
    <w:rsid w:val="00C51B87"/>
    <w:rsid w:val="00C53A03"/>
    <w:rsid w:val="00C53B3A"/>
    <w:rsid w:val="00C545FC"/>
    <w:rsid w:val="00C5670E"/>
    <w:rsid w:val="00C5688D"/>
    <w:rsid w:val="00C579A8"/>
    <w:rsid w:val="00C60924"/>
    <w:rsid w:val="00C60F1C"/>
    <w:rsid w:val="00C64491"/>
    <w:rsid w:val="00C6492B"/>
    <w:rsid w:val="00C65351"/>
    <w:rsid w:val="00C66F9D"/>
    <w:rsid w:val="00C7040D"/>
    <w:rsid w:val="00C71136"/>
    <w:rsid w:val="00C73845"/>
    <w:rsid w:val="00C75C04"/>
    <w:rsid w:val="00C76295"/>
    <w:rsid w:val="00C762AF"/>
    <w:rsid w:val="00C80492"/>
    <w:rsid w:val="00C8085A"/>
    <w:rsid w:val="00C80F44"/>
    <w:rsid w:val="00C80F47"/>
    <w:rsid w:val="00C82074"/>
    <w:rsid w:val="00C8393C"/>
    <w:rsid w:val="00C84819"/>
    <w:rsid w:val="00C86842"/>
    <w:rsid w:val="00C86F5F"/>
    <w:rsid w:val="00C90B12"/>
    <w:rsid w:val="00C916D1"/>
    <w:rsid w:val="00C93A6D"/>
    <w:rsid w:val="00C94C1E"/>
    <w:rsid w:val="00C953A5"/>
    <w:rsid w:val="00C96A66"/>
    <w:rsid w:val="00C9795E"/>
    <w:rsid w:val="00C97E59"/>
    <w:rsid w:val="00CA0489"/>
    <w:rsid w:val="00CA5E6D"/>
    <w:rsid w:val="00CA7B57"/>
    <w:rsid w:val="00CB2B37"/>
    <w:rsid w:val="00CB3553"/>
    <w:rsid w:val="00CB36E8"/>
    <w:rsid w:val="00CB44D9"/>
    <w:rsid w:val="00CB65F3"/>
    <w:rsid w:val="00CB75EC"/>
    <w:rsid w:val="00CC090A"/>
    <w:rsid w:val="00CC19D7"/>
    <w:rsid w:val="00CC238E"/>
    <w:rsid w:val="00CC2867"/>
    <w:rsid w:val="00CC3F65"/>
    <w:rsid w:val="00CC52E9"/>
    <w:rsid w:val="00CC5DCC"/>
    <w:rsid w:val="00CC5F03"/>
    <w:rsid w:val="00CD021F"/>
    <w:rsid w:val="00CD0CB2"/>
    <w:rsid w:val="00CD24DD"/>
    <w:rsid w:val="00CD31C1"/>
    <w:rsid w:val="00CD3287"/>
    <w:rsid w:val="00CD5C4E"/>
    <w:rsid w:val="00CE0782"/>
    <w:rsid w:val="00CE1EF5"/>
    <w:rsid w:val="00CE31C3"/>
    <w:rsid w:val="00CE43DC"/>
    <w:rsid w:val="00CE5233"/>
    <w:rsid w:val="00CE537C"/>
    <w:rsid w:val="00CE6087"/>
    <w:rsid w:val="00CE7D71"/>
    <w:rsid w:val="00CF4AD0"/>
    <w:rsid w:val="00CF5CF0"/>
    <w:rsid w:val="00CF7088"/>
    <w:rsid w:val="00D00534"/>
    <w:rsid w:val="00D03FB2"/>
    <w:rsid w:val="00D04198"/>
    <w:rsid w:val="00D0557C"/>
    <w:rsid w:val="00D05B2E"/>
    <w:rsid w:val="00D0638B"/>
    <w:rsid w:val="00D063CB"/>
    <w:rsid w:val="00D064B8"/>
    <w:rsid w:val="00D07116"/>
    <w:rsid w:val="00D14658"/>
    <w:rsid w:val="00D14CB3"/>
    <w:rsid w:val="00D14DEC"/>
    <w:rsid w:val="00D150E9"/>
    <w:rsid w:val="00D15A06"/>
    <w:rsid w:val="00D16827"/>
    <w:rsid w:val="00D1703D"/>
    <w:rsid w:val="00D20C1F"/>
    <w:rsid w:val="00D215FD"/>
    <w:rsid w:val="00D2217B"/>
    <w:rsid w:val="00D2362B"/>
    <w:rsid w:val="00D2387D"/>
    <w:rsid w:val="00D23DD6"/>
    <w:rsid w:val="00D245FD"/>
    <w:rsid w:val="00D25489"/>
    <w:rsid w:val="00D27603"/>
    <w:rsid w:val="00D35585"/>
    <w:rsid w:val="00D37355"/>
    <w:rsid w:val="00D37792"/>
    <w:rsid w:val="00D40E60"/>
    <w:rsid w:val="00D41105"/>
    <w:rsid w:val="00D4276A"/>
    <w:rsid w:val="00D432D0"/>
    <w:rsid w:val="00D43515"/>
    <w:rsid w:val="00D43861"/>
    <w:rsid w:val="00D44986"/>
    <w:rsid w:val="00D461B5"/>
    <w:rsid w:val="00D47096"/>
    <w:rsid w:val="00D5060D"/>
    <w:rsid w:val="00D506D6"/>
    <w:rsid w:val="00D51918"/>
    <w:rsid w:val="00D54F89"/>
    <w:rsid w:val="00D60B6C"/>
    <w:rsid w:val="00D60DEF"/>
    <w:rsid w:val="00D6115E"/>
    <w:rsid w:val="00D65FA2"/>
    <w:rsid w:val="00D66083"/>
    <w:rsid w:val="00D668E6"/>
    <w:rsid w:val="00D67775"/>
    <w:rsid w:val="00D67CA9"/>
    <w:rsid w:val="00D67E2C"/>
    <w:rsid w:val="00D7152B"/>
    <w:rsid w:val="00D72B54"/>
    <w:rsid w:val="00D73C0B"/>
    <w:rsid w:val="00D76B89"/>
    <w:rsid w:val="00D850A3"/>
    <w:rsid w:val="00D86F3E"/>
    <w:rsid w:val="00D874AD"/>
    <w:rsid w:val="00D9536A"/>
    <w:rsid w:val="00D96A32"/>
    <w:rsid w:val="00DA28F8"/>
    <w:rsid w:val="00DA2C85"/>
    <w:rsid w:val="00DA7829"/>
    <w:rsid w:val="00DB16C1"/>
    <w:rsid w:val="00DB2487"/>
    <w:rsid w:val="00DB2A18"/>
    <w:rsid w:val="00DB5C09"/>
    <w:rsid w:val="00DB6DF9"/>
    <w:rsid w:val="00DC2710"/>
    <w:rsid w:val="00DC58DA"/>
    <w:rsid w:val="00DC5F52"/>
    <w:rsid w:val="00DC5F8D"/>
    <w:rsid w:val="00DD17F3"/>
    <w:rsid w:val="00DD5190"/>
    <w:rsid w:val="00DD577E"/>
    <w:rsid w:val="00DD6B6D"/>
    <w:rsid w:val="00DD7296"/>
    <w:rsid w:val="00DD7625"/>
    <w:rsid w:val="00DE74A4"/>
    <w:rsid w:val="00DE7620"/>
    <w:rsid w:val="00DF0132"/>
    <w:rsid w:val="00DF1A55"/>
    <w:rsid w:val="00DF313E"/>
    <w:rsid w:val="00DF4D5C"/>
    <w:rsid w:val="00DF736B"/>
    <w:rsid w:val="00E017A8"/>
    <w:rsid w:val="00E0386B"/>
    <w:rsid w:val="00E0408A"/>
    <w:rsid w:val="00E04BBA"/>
    <w:rsid w:val="00E061E2"/>
    <w:rsid w:val="00E06885"/>
    <w:rsid w:val="00E078C6"/>
    <w:rsid w:val="00E07E98"/>
    <w:rsid w:val="00E102B5"/>
    <w:rsid w:val="00E110FE"/>
    <w:rsid w:val="00E12302"/>
    <w:rsid w:val="00E14DBD"/>
    <w:rsid w:val="00E1700E"/>
    <w:rsid w:val="00E17B21"/>
    <w:rsid w:val="00E237A9"/>
    <w:rsid w:val="00E24E12"/>
    <w:rsid w:val="00E25640"/>
    <w:rsid w:val="00E307B7"/>
    <w:rsid w:val="00E30C71"/>
    <w:rsid w:val="00E30CDB"/>
    <w:rsid w:val="00E317AA"/>
    <w:rsid w:val="00E31CD7"/>
    <w:rsid w:val="00E32E74"/>
    <w:rsid w:val="00E34087"/>
    <w:rsid w:val="00E34207"/>
    <w:rsid w:val="00E3532F"/>
    <w:rsid w:val="00E35C08"/>
    <w:rsid w:val="00E35F23"/>
    <w:rsid w:val="00E36E6B"/>
    <w:rsid w:val="00E4079E"/>
    <w:rsid w:val="00E4219D"/>
    <w:rsid w:val="00E42D11"/>
    <w:rsid w:val="00E51F56"/>
    <w:rsid w:val="00E52DC2"/>
    <w:rsid w:val="00E54E8E"/>
    <w:rsid w:val="00E56A24"/>
    <w:rsid w:val="00E60100"/>
    <w:rsid w:val="00E609FF"/>
    <w:rsid w:val="00E60D04"/>
    <w:rsid w:val="00E610C8"/>
    <w:rsid w:val="00E63A73"/>
    <w:rsid w:val="00E63B0C"/>
    <w:rsid w:val="00E63BC4"/>
    <w:rsid w:val="00E646CF"/>
    <w:rsid w:val="00E659B2"/>
    <w:rsid w:val="00E66AB2"/>
    <w:rsid w:val="00E67695"/>
    <w:rsid w:val="00E679DB"/>
    <w:rsid w:val="00E67BEC"/>
    <w:rsid w:val="00E71DB1"/>
    <w:rsid w:val="00E725AD"/>
    <w:rsid w:val="00E72E68"/>
    <w:rsid w:val="00E73CF2"/>
    <w:rsid w:val="00E73E83"/>
    <w:rsid w:val="00E75C2B"/>
    <w:rsid w:val="00E76875"/>
    <w:rsid w:val="00E80877"/>
    <w:rsid w:val="00E81262"/>
    <w:rsid w:val="00E82C73"/>
    <w:rsid w:val="00E87B62"/>
    <w:rsid w:val="00E87F64"/>
    <w:rsid w:val="00E90595"/>
    <w:rsid w:val="00E91FD5"/>
    <w:rsid w:val="00E92B50"/>
    <w:rsid w:val="00E95274"/>
    <w:rsid w:val="00E95ACE"/>
    <w:rsid w:val="00E97897"/>
    <w:rsid w:val="00EA0E1B"/>
    <w:rsid w:val="00EA1328"/>
    <w:rsid w:val="00EA192D"/>
    <w:rsid w:val="00EA23B6"/>
    <w:rsid w:val="00EA2A6F"/>
    <w:rsid w:val="00EA39D6"/>
    <w:rsid w:val="00EA4723"/>
    <w:rsid w:val="00EB026C"/>
    <w:rsid w:val="00EB1297"/>
    <w:rsid w:val="00EB37CA"/>
    <w:rsid w:val="00EB39F4"/>
    <w:rsid w:val="00EB47C6"/>
    <w:rsid w:val="00EB5156"/>
    <w:rsid w:val="00EB5ECB"/>
    <w:rsid w:val="00EB644D"/>
    <w:rsid w:val="00EB6B97"/>
    <w:rsid w:val="00EC0CC9"/>
    <w:rsid w:val="00EC22C2"/>
    <w:rsid w:val="00EC4116"/>
    <w:rsid w:val="00EC64A0"/>
    <w:rsid w:val="00EC7711"/>
    <w:rsid w:val="00ED0087"/>
    <w:rsid w:val="00ED21DC"/>
    <w:rsid w:val="00ED3516"/>
    <w:rsid w:val="00ED50A3"/>
    <w:rsid w:val="00ED67E7"/>
    <w:rsid w:val="00ED7D52"/>
    <w:rsid w:val="00EE0736"/>
    <w:rsid w:val="00EE0BEA"/>
    <w:rsid w:val="00EE3852"/>
    <w:rsid w:val="00EE52D3"/>
    <w:rsid w:val="00EE57CB"/>
    <w:rsid w:val="00EE5DB9"/>
    <w:rsid w:val="00EE6A42"/>
    <w:rsid w:val="00EE6EA3"/>
    <w:rsid w:val="00EF0884"/>
    <w:rsid w:val="00EF1C78"/>
    <w:rsid w:val="00EF21D6"/>
    <w:rsid w:val="00EF2AA3"/>
    <w:rsid w:val="00EF4568"/>
    <w:rsid w:val="00EF69B3"/>
    <w:rsid w:val="00EF7CD2"/>
    <w:rsid w:val="00F00991"/>
    <w:rsid w:val="00F01723"/>
    <w:rsid w:val="00F025DD"/>
    <w:rsid w:val="00F0334B"/>
    <w:rsid w:val="00F03479"/>
    <w:rsid w:val="00F042BB"/>
    <w:rsid w:val="00F043CC"/>
    <w:rsid w:val="00F10C7E"/>
    <w:rsid w:val="00F11034"/>
    <w:rsid w:val="00F14037"/>
    <w:rsid w:val="00F15B01"/>
    <w:rsid w:val="00F20B93"/>
    <w:rsid w:val="00F22D9D"/>
    <w:rsid w:val="00F253E4"/>
    <w:rsid w:val="00F2742F"/>
    <w:rsid w:val="00F27565"/>
    <w:rsid w:val="00F27F3A"/>
    <w:rsid w:val="00F30035"/>
    <w:rsid w:val="00F31855"/>
    <w:rsid w:val="00F31F85"/>
    <w:rsid w:val="00F31FFB"/>
    <w:rsid w:val="00F323D5"/>
    <w:rsid w:val="00F3377E"/>
    <w:rsid w:val="00F35242"/>
    <w:rsid w:val="00F359B1"/>
    <w:rsid w:val="00F359F4"/>
    <w:rsid w:val="00F368D6"/>
    <w:rsid w:val="00F3760A"/>
    <w:rsid w:val="00F40DE8"/>
    <w:rsid w:val="00F45730"/>
    <w:rsid w:val="00F45A83"/>
    <w:rsid w:val="00F45EC9"/>
    <w:rsid w:val="00F4664D"/>
    <w:rsid w:val="00F5257A"/>
    <w:rsid w:val="00F56BCD"/>
    <w:rsid w:val="00F63EEC"/>
    <w:rsid w:val="00F651CD"/>
    <w:rsid w:val="00F655C2"/>
    <w:rsid w:val="00F65EA4"/>
    <w:rsid w:val="00F66F42"/>
    <w:rsid w:val="00F70068"/>
    <w:rsid w:val="00F7169E"/>
    <w:rsid w:val="00F717E9"/>
    <w:rsid w:val="00F71A16"/>
    <w:rsid w:val="00F74F83"/>
    <w:rsid w:val="00F75D9F"/>
    <w:rsid w:val="00F7741A"/>
    <w:rsid w:val="00F801CE"/>
    <w:rsid w:val="00F80AB5"/>
    <w:rsid w:val="00F81916"/>
    <w:rsid w:val="00F85924"/>
    <w:rsid w:val="00F86352"/>
    <w:rsid w:val="00F87D42"/>
    <w:rsid w:val="00F90434"/>
    <w:rsid w:val="00F918E8"/>
    <w:rsid w:val="00F925D0"/>
    <w:rsid w:val="00F94D5A"/>
    <w:rsid w:val="00F94E3E"/>
    <w:rsid w:val="00F9719B"/>
    <w:rsid w:val="00FA0CAA"/>
    <w:rsid w:val="00FA10C5"/>
    <w:rsid w:val="00FA116C"/>
    <w:rsid w:val="00FA5B52"/>
    <w:rsid w:val="00FA6FC7"/>
    <w:rsid w:val="00FB03F2"/>
    <w:rsid w:val="00FB08E9"/>
    <w:rsid w:val="00FB28FB"/>
    <w:rsid w:val="00FB2BC1"/>
    <w:rsid w:val="00FB36FF"/>
    <w:rsid w:val="00FB421D"/>
    <w:rsid w:val="00FB4534"/>
    <w:rsid w:val="00FB5518"/>
    <w:rsid w:val="00FB5671"/>
    <w:rsid w:val="00FB69F9"/>
    <w:rsid w:val="00FB6DA1"/>
    <w:rsid w:val="00FB745C"/>
    <w:rsid w:val="00FB76E6"/>
    <w:rsid w:val="00FC08B4"/>
    <w:rsid w:val="00FC12A6"/>
    <w:rsid w:val="00FC59FE"/>
    <w:rsid w:val="00FC6011"/>
    <w:rsid w:val="00FD0F61"/>
    <w:rsid w:val="00FD15D1"/>
    <w:rsid w:val="00FD2127"/>
    <w:rsid w:val="00FD29D8"/>
    <w:rsid w:val="00FD563C"/>
    <w:rsid w:val="00FD789F"/>
    <w:rsid w:val="00FE36C3"/>
    <w:rsid w:val="00FE49C4"/>
    <w:rsid w:val="00FE4B67"/>
    <w:rsid w:val="00FE4BAC"/>
    <w:rsid w:val="00FE4E8E"/>
    <w:rsid w:val="00FE5E5F"/>
    <w:rsid w:val="00FE5F03"/>
    <w:rsid w:val="00FE65E5"/>
    <w:rsid w:val="00FF17B5"/>
    <w:rsid w:val="00FF3645"/>
    <w:rsid w:val="00FF3DC4"/>
    <w:rsid w:val="00FF4423"/>
    <w:rsid w:val="00FF4915"/>
    <w:rsid w:val="00FF560D"/>
    <w:rsid w:val="00FF5FC9"/>
    <w:rsid w:val="048394C9"/>
    <w:rsid w:val="087748AB"/>
    <w:rsid w:val="093E9D2E"/>
    <w:rsid w:val="0D95D2D1"/>
    <w:rsid w:val="1012706E"/>
    <w:rsid w:val="15EE8449"/>
    <w:rsid w:val="1A10855B"/>
    <w:rsid w:val="1C99D7D2"/>
    <w:rsid w:val="20674720"/>
    <w:rsid w:val="22966B7C"/>
    <w:rsid w:val="23652339"/>
    <w:rsid w:val="26BEF5E0"/>
    <w:rsid w:val="286BA40D"/>
    <w:rsid w:val="2C2C2952"/>
    <w:rsid w:val="2ECB74BC"/>
    <w:rsid w:val="2F621F56"/>
    <w:rsid w:val="323DF4E1"/>
    <w:rsid w:val="33431DFF"/>
    <w:rsid w:val="3425E4E8"/>
    <w:rsid w:val="345AC1B9"/>
    <w:rsid w:val="36F2E24A"/>
    <w:rsid w:val="3A7BC6D5"/>
    <w:rsid w:val="3C0D4B95"/>
    <w:rsid w:val="3CFF7316"/>
    <w:rsid w:val="3F0AE721"/>
    <w:rsid w:val="3FD0C934"/>
    <w:rsid w:val="40796EB2"/>
    <w:rsid w:val="40810936"/>
    <w:rsid w:val="47595486"/>
    <w:rsid w:val="479C8D0D"/>
    <w:rsid w:val="4848B2B2"/>
    <w:rsid w:val="4C3B0B59"/>
    <w:rsid w:val="4D3A94B3"/>
    <w:rsid w:val="4DA34954"/>
    <w:rsid w:val="4FD38A4E"/>
    <w:rsid w:val="500D01C6"/>
    <w:rsid w:val="514D1FFF"/>
    <w:rsid w:val="51725C0F"/>
    <w:rsid w:val="517AAE54"/>
    <w:rsid w:val="52B5EC62"/>
    <w:rsid w:val="52C502EF"/>
    <w:rsid w:val="563426D9"/>
    <w:rsid w:val="587E1E6B"/>
    <w:rsid w:val="58CB1EBC"/>
    <w:rsid w:val="59C81F36"/>
    <w:rsid w:val="5A94A309"/>
    <w:rsid w:val="612D0BA1"/>
    <w:rsid w:val="65EC5AF5"/>
    <w:rsid w:val="676E5D0C"/>
    <w:rsid w:val="69D52E87"/>
    <w:rsid w:val="69E02D4F"/>
    <w:rsid w:val="6A744B88"/>
    <w:rsid w:val="6C40E6F4"/>
    <w:rsid w:val="71C3B118"/>
    <w:rsid w:val="71F4B5D5"/>
    <w:rsid w:val="73FFA2A3"/>
    <w:rsid w:val="74C14386"/>
    <w:rsid w:val="7A76B0DE"/>
    <w:rsid w:val="7B7616C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255"/>
    <o:shapelayout v:ext="edit">
      <o:idmap v:ext="edit" data="2"/>
    </o:shapelayout>
  </w:shapeDefaults>
  <w:decimalSymbol w:val="."/>
  <w:listSeparator w:val=","/>
  <w14:docId w14:val="1BE77A1B"/>
  <w15:chartTrackingRefBased/>
  <w15:docId w15:val="{88640B25-3CB9-46E0-9BE5-47D811280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body"/>
    <w:qFormat/>
    <w:rsid w:val="002F294C"/>
    <w:pPr>
      <w:spacing w:line="360" w:lineRule="auto"/>
      <w:jc w:val="both"/>
    </w:pPr>
  </w:style>
  <w:style w:type="paragraph" w:styleId="Heading1">
    <w:name w:val="heading 1"/>
    <w:aliases w:val="Section heading 2"/>
    <w:basedOn w:val="Normal"/>
    <w:next w:val="Normal"/>
    <w:link w:val="Heading1Char"/>
    <w:uiPriority w:val="9"/>
    <w:qFormat/>
    <w:rsid w:val="000D6423"/>
    <w:pPr>
      <w:keepNext/>
      <w:keepLines/>
      <w:spacing w:before="360" w:after="240"/>
      <w:outlineLvl w:val="0"/>
    </w:pPr>
    <w:rPr>
      <w:rFonts w:eastAsiaTheme="majorEastAsia" w:cstheme="majorBidi"/>
      <w:b/>
      <w:color w:val="000000" w:themeColor="text1"/>
      <w:sz w:val="28"/>
      <w:szCs w:val="32"/>
    </w:rPr>
  </w:style>
  <w:style w:type="paragraph" w:styleId="Heading2">
    <w:name w:val="heading 2"/>
    <w:aliases w:val="Title compound/experiment"/>
    <w:basedOn w:val="Normal"/>
    <w:next w:val="Normal"/>
    <w:link w:val="Heading2Char"/>
    <w:uiPriority w:val="9"/>
    <w:unhideWhenUsed/>
    <w:qFormat/>
    <w:rsid w:val="00323CDE"/>
    <w:pPr>
      <w:keepNext/>
      <w:keepLines/>
      <w:spacing w:before="40" w:after="100" w:afterAutospacing="1"/>
      <w:jc w:val="center"/>
      <w:outlineLvl w:val="1"/>
    </w:pPr>
    <w:rPr>
      <w:rFonts w:eastAsiaTheme="majorEastAsia" w:cstheme="majorBidi"/>
      <w:i/>
      <w:color w:val="000000" w:themeColor="text1"/>
      <w:szCs w:val="26"/>
    </w:rPr>
  </w:style>
  <w:style w:type="paragraph" w:styleId="Heading3">
    <w:name w:val="heading 3"/>
    <w:aliases w:val="Section heading 1"/>
    <w:basedOn w:val="Normal"/>
    <w:next w:val="Normal"/>
    <w:link w:val="Heading3Char"/>
    <w:uiPriority w:val="9"/>
    <w:unhideWhenUsed/>
    <w:qFormat/>
    <w:rsid w:val="000D6423"/>
    <w:pPr>
      <w:keepNext/>
      <w:keepLines/>
      <w:spacing w:before="40" w:after="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F2742F"/>
    <w:pPr>
      <w:keepNext/>
      <w:keepLines/>
      <w:spacing w:before="240" w:after="0"/>
      <w:ind w:left="288"/>
      <w:outlineLvl w:val="3"/>
    </w:pPr>
    <w:rPr>
      <w:rFonts w:eastAsiaTheme="majorEastAsia" w:cstheme="majorBidi"/>
      <w:i/>
      <w:iCs/>
      <w:color w:val="000000" w:themeColor="text1"/>
      <w:sz w:val="22"/>
    </w:rPr>
  </w:style>
  <w:style w:type="paragraph" w:styleId="Heading6">
    <w:name w:val="heading 6"/>
    <w:basedOn w:val="Normal"/>
    <w:next w:val="Normal"/>
    <w:link w:val="Heading6Char"/>
    <w:uiPriority w:val="9"/>
    <w:semiHidden/>
    <w:unhideWhenUsed/>
    <w:qFormat/>
    <w:rsid w:val="00CC5DC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2C4C"/>
    <w:rPr>
      <w:color w:val="0000FF"/>
      <w:u w:val="single"/>
    </w:rPr>
  </w:style>
  <w:style w:type="character" w:styleId="UnresolvedMention">
    <w:name w:val="Unresolved Mention"/>
    <w:basedOn w:val="DefaultParagraphFont"/>
    <w:uiPriority w:val="99"/>
    <w:semiHidden/>
    <w:unhideWhenUsed/>
    <w:rsid w:val="00BB2C4C"/>
    <w:rPr>
      <w:color w:val="605E5C"/>
      <w:shd w:val="clear" w:color="auto" w:fill="E1DFDD"/>
    </w:rPr>
  </w:style>
  <w:style w:type="paragraph" w:styleId="NormalWeb">
    <w:name w:val="Normal (Web)"/>
    <w:basedOn w:val="Normal"/>
    <w:uiPriority w:val="99"/>
    <w:unhideWhenUsed/>
    <w:rsid w:val="00BB2C4C"/>
    <w:pPr>
      <w:spacing w:before="100" w:beforeAutospacing="1" w:after="100" w:afterAutospacing="1"/>
    </w:pPr>
    <w:rPr>
      <w:rFonts w:ascii="Times New Roman" w:eastAsia="Times New Roman" w:hAnsi="Times New Roman" w:cs="Times New Roman"/>
      <w:kern w:val="0"/>
      <w:sz w:val="24"/>
      <w:szCs w:val="24"/>
      <w:lang w:val="de-CH" w:eastAsia="de-CH"/>
      <w14:ligatures w14:val="none"/>
    </w:rPr>
  </w:style>
  <w:style w:type="character" w:customStyle="1" w:styleId="ui-provider">
    <w:name w:val="ui-provider"/>
    <w:basedOn w:val="DefaultParagraphFont"/>
    <w:rsid w:val="00BB2C4C"/>
  </w:style>
  <w:style w:type="character" w:customStyle="1" w:styleId="autotextbutton">
    <w:name w:val="autotextbutton"/>
    <w:basedOn w:val="DefaultParagraphFont"/>
    <w:rsid w:val="00BB2C4C"/>
  </w:style>
  <w:style w:type="character" w:styleId="FollowedHyperlink">
    <w:name w:val="FollowedHyperlink"/>
    <w:basedOn w:val="DefaultParagraphFont"/>
    <w:uiPriority w:val="99"/>
    <w:semiHidden/>
    <w:unhideWhenUsed/>
    <w:rsid w:val="00C80492"/>
    <w:rPr>
      <w:color w:val="954F72" w:themeColor="followedHyperlink"/>
      <w:u w:val="single"/>
    </w:rPr>
  </w:style>
  <w:style w:type="paragraph" w:styleId="NoSpacing">
    <w:name w:val="No Spacing"/>
    <w:aliases w:val="Subtitle compound"/>
    <w:uiPriority w:val="1"/>
    <w:qFormat/>
    <w:rsid w:val="00F22D9D"/>
    <w:pPr>
      <w:spacing w:before="120" w:after="120" w:line="360" w:lineRule="auto"/>
    </w:pPr>
    <w:rPr>
      <w:i/>
    </w:rPr>
  </w:style>
  <w:style w:type="paragraph" w:styleId="ListParagraph">
    <w:name w:val="List Paragraph"/>
    <w:basedOn w:val="Normal"/>
    <w:uiPriority w:val="34"/>
    <w:qFormat/>
    <w:rsid w:val="00560232"/>
    <w:pPr>
      <w:ind w:left="720"/>
      <w:contextualSpacing/>
    </w:pPr>
  </w:style>
  <w:style w:type="character" w:customStyle="1" w:styleId="Heading1Char">
    <w:name w:val="Heading 1 Char"/>
    <w:aliases w:val="Section heading 2 Char"/>
    <w:basedOn w:val="DefaultParagraphFont"/>
    <w:link w:val="Heading1"/>
    <w:uiPriority w:val="9"/>
    <w:rsid w:val="000D6423"/>
    <w:rPr>
      <w:rFonts w:eastAsiaTheme="majorEastAsia" w:cstheme="majorBidi"/>
      <w:b/>
      <w:color w:val="000000" w:themeColor="text1"/>
      <w:sz w:val="28"/>
      <w:szCs w:val="32"/>
    </w:rPr>
  </w:style>
  <w:style w:type="character" w:customStyle="1" w:styleId="Heading2Char">
    <w:name w:val="Heading 2 Char"/>
    <w:aliases w:val="Title compound/experiment Char"/>
    <w:basedOn w:val="DefaultParagraphFont"/>
    <w:link w:val="Heading2"/>
    <w:uiPriority w:val="9"/>
    <w:rsid w:val="00323CDE"/>
    <w:rPr>
      <w:rFonts w:eastAsiaTheme="majorEastAsia" w:cstheme="majorBidi"/>
      <w:i/>
      <w:color w:val="000000" w:themeColor="text1"/>
      <w:szCs w:val="26"/>
    </w:rPr>
  </w:style>
  <w:style w:type="character" w:styleId="PlaceholderText">
    <w:name w:val="Placeholder Text"/>
    <w:basedOn w:val="DefaultParagraphFont"/>
    <w:uiPriority w:val="99"/>
    <w:semiHidden/>
    <w:rsid w:val="003776E5"/>
    <w:rPr>
      <w:color w:val="666666"/>
    </w:rPr>
  </w:style>
  <w:style w:type="paragraph" w:styleId="EndnoteText">
    <w:name w:val="endnote text"/>
    <w:basedOn w:val="Normal"/>
    <w:link w:val="EndnoteTextChar"/>
    <w:uiPriority w:val="99"/>
    <w:semiHidden/>
    <w:unhideWhenUsed/>
    <w:rsid w:val="002532E6"/>
    <w:pPr>
      <w:spacing w:after="0"/>
    </w:pPr>
  </w:style>
  <w:style w:type="character" w:customStyle="1" w:styleId="EndnoteTextChar">
    <w:name w:val="Endnote Text Char"/>
    <w:basedOn w:val="DefaultParagraphFont"/>
    <w:link w:val="EndnoteText"/>
    <w:uiPriority w:val="99"/>
    <w:semiHidden/>
    <w:rsid w:val="002532E6"/>
  </w:style>
  <w:style w:type="character" w:styleId="EndnoteReference">
    <w:name w:val="endnote reference"/>
    <w:basedOn w:val="DefaultParagraphFont"/>
    <w:uiPriority w:val="99"/>
    <w:semiHidden/>
    <w:unhideWhenUsed/>
    <w:rsid w:val="002532E6"/>
    <w:rPr>
      <w:vertAlign w:val="superscript"/>
    </w:rPr>
  </w:style>
  <w:style w:type="paragraph" w:styleId="TOCHeading">
    <w:name w:val="TOC Heading"/>
    <w:basedOn w:val="Heading1"/>
    <w:next w:val="Normal"/>
    <w:uiPriority w:val="39"/>
    <w:unhideWhenUsed/>
    <w:qFormat/>
    <w:rsid w:val="007F349E"/>
    <w:pPr>
      <w:spacing w:before="240" w:after="0" w:line="259" w:lineRule="auto"/>
      <w:jc w:val="left"/>
      <w:outlineLvl w:val="9"/>
    </w:pPr>
    <w:rPr>
      <w:rFonts w:asciiTheme="majorHAnsi" w:hAnsiTheme="majorHAnsi"/>
      <w:b w:val="0"/>
      <w:color w:val="2E74B5" w:themeColor="accent1" w:themeShade="BF"/>
      <w:kern w:val="0"/>
      <w:sz w:val="32"/>
      <w14:ligatures w14:val="none"/>
    </w:rPr>
  </w:style>
  <w:style w:type="paragraph" w:styleId="TOC1">
    <w:name w:val="toc 1"/>
    <w:basedOn w:val="Normal"/>
    <w:next w:val="Normal"/>
    <w:autoRedefine/>
    <w:uiPriority w:val="39"/>
    <w:unhideWhenUsed/>
    <w:rsid w:val="007F349E"/>
    <w:pPr>
      <w:spacing w:after="100"/>
    </w:pPr>
  </w:style>
  <w:style w:type="paragraph" w:styleId="TOC2">
    <w:name w:val="toc 2"/>
    <w:basedOn w:val="Normal"/>
    <w:next w:val="Normal"/>
    <w:autoRedefine/>
    <w:uiPriority w:val="39"/>
    <w:unhideWhenUsed/>
    <w:rsid w:val="007F349E"/>
    <w:pPr>
      <w:spacing w:after="100"/>
      <w:ind w:left="200"/>
    </w:pPr>
  </w:style>
  <w:style w:type="paragraph" w:styleId="Revision">
    <w:name w:val="Revision"/>
    <w:hidden/>
    <w:uiPriority w:val="99"/>
    <w:semiHidden/>
    <w:rsid w:val="00C4545A"/>
    <w:pPr>
      <w:spacing w:after="0" w:line="240" w:lineRule="auto"/>
    </w:pPr>
  </w:style>
  <w:style w:type="character" w:styleId="CommentReference">
    <w:name w:val="annotation reference"/>
    <w:basedOn w:val="DefaultParagraphFont"/>
    <w:unhideWhenUsed/>
    <w:rsid w:val="00736571"/>
    <w:rPr>
      <w:sz w:val="16"/>
      <w:szCs w:val="16"/>
    </w:rPr>
  </w:style>
  <w:style w:type="paragraph" w:styleId="CommentText">
    <w:name w:val="annotation text"/>
    <w:basedOn w:val="Normal"/>
    <w:link w:val="CommentTextChar"/>
    <w:unhideWhenUsed/>
    <w:rsid w:val="00736571"/>
    <w:pPr>
      <w:spacing w:line="240" w:lineRule="auto"/>
    </w:pPr>
  </w:style>
  <w:style w:type="character" w:customStyle="1" w:styleId="CommentTextChar">
    <w:name w:val="Comment Text Char"/>
    <w:basedOn w:val="DefaultParagraphFont"/>
    <w:link w:val="CommentText"/>
    <w:rsid w:val="00736571"/>
  </w:style>
  <w:style w:type="paragraph" w:styleId="CommentSubject">
    <w:name w:val="annotation subject"/>
    <w:basedOn w:val="CommentText"/>
    <w:next w:val="CommentText"/>
    <w:link w:val="CommentSubjectChar"/>
    <w:uiPriority w:val="99"/>
    <w:semiHidden/>
    <w:unhideWhenUsed/>
    <w:rsid w:val="00736571"/>
    <w:rPr>
      <w:b/>
      <w:bCs/>
    </w:rPr>
  </w:style>
  <w:style w:type="character" w:customStyle="1" w:styleId="CommentSubjectChar">
    <w:name w:val="Comment Subject Char"/>
    <w:basedOn w:val="CommentTextChar"/>
    <w:link w:val="CommentSubject"/>
    <w:uiPriority w:val="99"/>
    <w:semiHidden/>
    <w:rsid w:val="00736571"/>
    <w:rPr>
      <w:b/>
      <w:bCs/>
    </w:rPr>
  </w:style>
  <w:style w:type="character" w:customStyle="1" w:styleId="rx-element-authors">
    <w:name w:val="rx-element-authors"/>
    <w:basedOn w:val="DefaultParagraphFont"/>
    <w:rsid w:val="00AA6201"/>
  </w:style>
  <w:style w:type="paragraph" w:styleId="Header">
    <w:name w:val="header"/>
    <w:basedOn w:val="Normal"/>
    <w:link w:val="HeaderChar"/>
    <w:uiPriority w:val="99"/>
    <w:unhideWhenUsed/>
    <w:rsid w:val="002A67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67D5"/>
  </w:style>
  <w:style w:type="paragraph" w:styleId="Footer">
    <w:name w:val="footer"/>
    <w:basedOn w:val="Normal"/>
    <w:link w:val="FooterChar"/>
    <w:uiPriority w:val="99"/>
    <w:unhideWhenUsed/>
    <w:rsid w:val="002A67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67D5"/>
  </w:style>
  <w:style w:type="character" w:customStyle="1" w:styleId="normaltextrun">
    <w:name w:val="normaltextrun"/>
    <w:basedOn w:val="DefaultParagraphFont"/>
    <w:uiPriority w:val="1"/>
    <w:rsid w:val="514D1FFF"/>
    <w:rPr>
      <w:rFonts w:ascii="Arial" w:eastAsiaTheme="minorEastAsia" w:hAnsi="Arial" w:cs="Arial"/>
    </w:rPr>
  </w:style>
  <w:style w:type="character" w:customStyle="1" w:styleId="eop">
    <w:name w:val="eop"/>
    <w:basedOn w:val="DefaultParagraphFont"/>
    <w:uiPriority w:val="1"/>
    <w:rsid w:val="514D1FFF"/>
    <w:rPr>
      <w:rFonts w:ascii="Arial" w:eastAsiaTheme="minorEastAsia" w:hAnsi="Arial" w:cs="Arial"/>
    </w:rPr>
  </w:style>
  <w:style w:type="paragraph" w:customStyle="1" w:styleId="Text">
    <w:name w:val="Text"/>
    <w:basedOn w:val="Normal"/>
    <w:link w:val="TextChar"/>
    <w:rsid w:val="007B135F"/>
    <w:pPr>
      <w:spacing w:before="120" w:after="0" w:line="240" w:lineRule="auto"/>
    </w:pPr>
    <w:rPr>
      <w:rFonts w:ascii="Times New Roman" w:eastAsia="MS Mincho" w:hAnsi="Times New Roman" w:cs="Times New Roman"/>
      <w:kern w:val="0"/>
      <w:sz w:val="24"/>
      <w:lang w:eastAsia="zh-CN"/>
      <w14:ligatures w14:val="none"/>
    </w:rPr>
  </w:style>
  <w:style w:type="character" w:customStyle="1" w:styleId="TextChar">
    <w:name w:val="Text Char"/>
    <w:link w:val="Text"/>
    <w:rsid w:val="007B135F"/>
    <w:rPr>
      <w:rFonts w:ascii="Times New Roman" w:eastAsia="MS Mincho" w:hAnsi="Times New Roman" w:cs="Times New Roman"/>
      <w:kern w:val="0"/>
      <w:sz w:val="24"/>
      <w:lang w:eastAsia="zh-CN"/>
      <w14:ligatures w14:val="none"/>
    </w:rPr>
  </w:style>
  <w:style w:type="paragraph" w:customStyle="1" w:styleId="Table">
    <w:name w:val="Table"/>
    <w:basedOn w:val="Normal"/>
    <w:link w:val="TableChar"/>
    <w:rsid w:val="007B135F"/>
    <w:pPr>
      <w:keepLines/>
      <w:tabs>
        <w:tab w:val="left" w:pos="284"/>
      </w:tabs>
      <w:spacing w:before="40" w:after="20" w:line="240" w:lineRule="auto"/>
      <w:jc w:val="left"/>
    </w:pPr>
    <w:rPr>
      <w:rFonts w:eastAsia="MS Mincho"/>
      <w:kern w:val="0"/>
      <w:szCs w:val="24"/>
      <w:lang w:eastAsia="zh-CN"/>
      <w14:ligatures w14:val="none"/>
    </w:rPr>
  </w:style>
  <w:style w:type="character" w:customStyle="1" w:styleId="TableChar">
    <w:name w:val="Table Char"/>
    <w:aliases w:val="10 pt  Bold Char,9 pt Char,10 pt Char,9pt Char"/>
    <w:link w:val="Table"/>
    <w:rsid w:val="007B135F"/>
    <w:rPr>
      <w:rFonts w:eastAsia="MS Mincho"/>
      <w:kern w:val="0"/>
      <w:szCs w:val="24"/>
      <w:lang w:eastAsia="zh-CN"/>
      <w14:ligatures w14:val="none"/>
    </w:rPr>
  </w:style>
  <w:style w:type="character" w:customStyle="1" w:styleId="Heading6Char">
    <w:name w:val="Heading 6 Char"/>
    <w:basedOn w:val="DefaultParagraphFont"/>
    <w:link w:val="Heading6"/>
    <w:uiPriority w:val="9"/>
    <w:semiHidden/>
    <w:rsid w:val="00CC5DCC"/>
    <w:rPr>
      <w:rFonts w:asciiTheme="majorHAnsi" w:eastAsiaTheme="majorEastAsia" w:hAnsiTheme="majorHAnsi" w:cstheme="majorBidi"/>
      <w:color w:val="1F4D78" w:themeColor="accent1" w:themeShade="7F"/>
    </w:rPr>
  </w:style>
  <w:style w:type="table" w:styleId="TableGrid">
    <w:name w:val="Table Grid"/>
    <w:basedOn w:val="TableNormal"/>
    <w:rsid w:val="00CC5DCC"/>
    <w:pPr>
      <w:spacing w:after="0" w:line="240" w:lineRule="auto"/>
    </w:pPr>
    <w:rPr>
      <w:rFonts w:ascii="Times New Roman" w:eastAsia="Times New Roman" w:hAnsi="Times New Roman"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97E5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
    <w:name w:val="Mention"/>
    <w:basedOn w:val="DefaultParagraphFont"/>
    <w:uiPriority w:val="99"/>
    <w:unhideWhenUsed/>
    <w:rsid w:val="00051A06"/>
    <w:rPr>
      <w:color w:val="2B579A"/>
      <w:shd w:val="clear" w:color="auto" w:fill="E1DFDD"/>
    </w:rPr>
  </w:style>
  <w:style w:type="table" w:styleId="GridTable1Light">
    <w:name w:val="Grid Table 1 Light"/>
    <w:basedOn w:val="TableNormal"/>
    <w:uiPriority w:val="46"/>
    <w:rsid w:val="00367ED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ph">
    <w:name w:val="paragraph"/>
    <w:basedOn w:val="Normal"/>
    <w:link w:val="paragraphChar"/>
    <w:rsid w:val="001D5B58"/>
    <w:pPr>
      <w:spacing w:before="120" w:after="0" w:line="240" w:lineRule="auto"/>
    </w:pPr>
    <w:rPr>
      <w:rFonts w:ascii="Times New Roman" w:eastAsia="Times New Roman" w:hAnsi="Times New Roman" w:cs="Times New Roman"/>
      <w:kern w:val="0"/>
      <w:sz w:val="24"/>
      <w:lang w:eastAsia="zh-CN"/>
    </w:rPr>
  </w:style>
  <w:style w:type="character" w:customStyle="1" w:styleId="paragraphChar">
    <w:name w:val="paragraph Char"/>
    <w:link w:val="paragraph"/>
    <w:rsid w:val="001D5B58"/>
    <w:rPr>
      <w:rFonts w:ascii="Times New Roman" w:eastAsia="Times New Roman" w:hAnsi="Times New Roman" w:cs="Times New Roman"/>
      <w:kern w:val="0"/>
      <w:sz w:val="24"/>
      <w:lang w:eastAsia="zh-CN"/>
    </w:rPr>
  </w:style>
  <w:style w:type="paragraph" w:customStyle="1" w:styleId="pf0">
    <w:name w:val="pf0"/>
    <w:basedOn w:val="Normal"/>
    <w:rsid w:val="00C42212"/>
    <w:pPr>
      <w:spacing w:before="100" w:beforeAutospacing="1" w:after="100" w:afterAutospacing="1" w:line="240" w:lineRule="auto"/>
      <w:jc w:val="left"/>
    </w:pPr>
    <w:rPr>
      <w:rFonts w:ascii="Times New Roman" w:eastAsia="Times New Roman" w:hAnsi="Times New Roman" w:cs="Times New Roman"/>
      <w:kern w:val="0"/>
      <w:sz w:val="24"/>
      <w:szCs w:val="24"/>
      <w:lang w:val="de-CH" w:eastAsia="de-CH"/>
      <w14:ligatures w14:val="none"/>
    </w:rPr>
  </w:style>
  <w:style w:type="character" w:customStyle="1" w:styleId="cf01">
    <w:name w:val="cf01"/>
    <w:basedOn w:val="DefaultParagraphFont"/>
    <w:rsid w:val="00C42212"/>
    <w:rPr>
      <w:rFonts w:ascii="Segoe UI" w:hAnsi="Segoe UI" w:cs="Segoe UI" w:hint="default"/>
      <w:sz w:val="18"/>
      <w:szCs w:val="18"/>
    </w:rPr>
  </w:style>
  <w:style w:type="character" w:customStyle="1" w:styleId="Heading3Char">
    <w:name w:val="Heading 3 Char"/>
    <w:aliases w:val="Section heading 1 Char"/>
    <w:basedOn w:val="DefaultParagraphFont"/>
    <w:link w:val="Heading3"/>
    <w:uiPriority w:val="9"/>
    <w:rsid w:val="000D6423"/>
    <w:rPr>
      <w:rFonts w:eastAsiaTheme="majorEastAsia" w:cstheme="majorBidi"/>
      <w:b/>
      <w:color w:val="000000" w:themeColor="text1"/>
      <w:sz w:val="24"/>
      <w:szCs w:val="24"/>
    </w:rPr>
  </w:style>
  <w:style w:type="paragraph" w:styleId="TOC3">
    <w:name w:val="toc 3"/>
    <w:basedOn w:val="Normal"/>
    <w:next w:val="Normal"/>
    <w:autoRedefine/>
    <w:uiPriority w:val="39"/>
    <w:unhideWhenUsed/>
    <w:rsid w:val="00396082"/>
    <w:pPr>
      <w:spacing w:after="100"/>
      <w:ind w:left="400"/>
    </w:pPr>
  </w:style>
  <w:style w:type="character" w:customStyle="1" w:styleId="Heading4Char">
    <w:name w:val="Heading 4 Char"/>
    <w:basedOn w:val="DefaultParagraphFont"/>
    <w:link w:val="Heading4"/>
    <w:uiPriority w:val="9"/>
    <w:rsid w:val="00F2742F"/>
    <w:rPr>
      <w:rFonts w:eastAsiaTheme="majorEastAsia" w:cstheme="majorBidi"/>
      <w:i/>
      <w:iCs/>
      <w:color w:val="000000" w:themeColor="tex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034778">
      <w:bodyDiv w:val="1"/>
      <w:marLeft w:val="0"/>
      <w:marRight w:val="0"/>
      <w:marTop w:val="0"/>
      <w:marBottom w:val="0"/>
      <w:divBdr>
        <w:top w:val="none" w:sz="0" w:space="0" w:color="auto"/>
        <w:left w:val="none" w:sz="0" w:space="0" w:color="auto"/>
        <w:bottom w:val="none" w:sz="0" w:space="0" w:color="auto"/>
        <w:right w:val="none" w:sz="0" w:space="0" w:color="auto"/>
      </w:divBdr>
    </w:div>
    <w:div w:id="364522544">
      <w:bodyDiv w:val="1"/>
      <w:marLeft w:val="0"/>
      <w:marRight w:val="0"/>
      <w:marTop w:val="0"/>
      <w:marBottom w:val="0"/>
      <w:divBdr>
        <w:top w:val="none" w:sz="0" w:space="0" w:color="auto"/>
        <w:left w:val="none" w:sz="0" w:space="0" w:color="auto"/>
        <w:bottom w:val="none" w:sz="0" w:space="0" w:color="auto"/>
        <w:right w:val="none" w:sz="0" w:space="0" w:color="auto"/>
      </w:divBdr>
    </w:div>
    <w:div w:id="400451036">
      <w:bodyDiv w:val="1"/>
      <w:marLeft w:val="0"/>
      <w:marRight w:val="0"/>
      <w:marTop w:val="0"/>
      <w:marBottom w:val="0"/>
      <w:divBdr>
        <w:top w:val="none" w:sz="0" w:space="0" w:color="auto"/>
        <w:left w:val="none" w:sz="0" w:space="0" w:color="auto"/>
        <w:bottom w:val="none" w:sz="0" w:space="0" w:color="auto"/>
        <w:right w:val="none" w:sz="0" w:space="0" w:color="auto"/>
      </w:divBdr>
      <w:divsChild>
        <w:div w:id="297537806">
          <w:marLeft w:val="0"/>
          <w:marRight w:val="0"/>
          <w:marTop w:val="0"/>
          <w:marBottom w:val="0"/>
          <w:divBdr>
            <w:top w:val="none" w:sz="0" w:space="0" w:color="auto"/>
            <w:left w:val="none" w:sz="0" w:space="0" w:color="auto"/>
            <w:bottom w:val="none" w:sz="0" w:space="0" w:color="auto"/>
            <w:right w:val="none" w:sz="0" w:space="0" w:color="auto"/>
          </w:divBdr>
        </w:div>
        <w:div w:id="630327560">
          <w:marLeft w:val="0"/>
          <w:marRight w:val="0"/>
          <w:marTop w:val="0"/>
          <w:marBottom w:val="0"/>
          <w:divBdr>
            <w:top w:val="none" w:sz="0" w:space="0" w:color="auto"/>
            <w:left w:val="none" w:sz="0" w:space="0" w:color="auto"/>
            <w:bottom w:val="none" w:sz="0" w:space="0" w:color="auto"/>
            <w:right w:val="none" w:sz="0" w:space="0" w:color="auto"/>
          </w:divBdr>
        </w:div>
        <w:div w:id="899168117">
          <w:marLeft w:val="0"/>
          <w:marRight w:val="0"/>
          <w:marTop w:val="0"/>
          <w:marBottom w:val="0"/>
          <w:divBdr>
            <w:top w:val="none" w:sz="0" w:space="0" w:color="auto"/>
            <w:left w:val="none" w:sz="0" w:space="0" w:color="auto"/>
            <w:bottom w:val="none" w:sz="0" w:space="0" w:color="auto"/>
            <w:right w:val="none" w:sz="0" w:space="0" w:color="auto"/>
          </w:divBdr>
        </w:div>
        <w:div w:id="1120804546">
          <w:marLeft w:val="0"/>
          <w:marRight w:val="0"/>
          <w:marTop w:val="0"/>
          <w:marBottom w:val="0"/>
          <w:divBdr>
            <w:top w:val="none" w:sz="0" w:space="0" w:color="auto"/>
            <w:left w:val="none" w:sz="0" w:space="0" w:color="auto"/>
            <w:bottom w:val="none" w:sz="0" w:space="0" w:color="auto"/>
            <w:right w:val="none" w:sz="0" w:space="0" w:color="auto"/>
          </w:divBdr>
        </w:div>
        <w:div w:id="1203711657">
          <w:marLeft w:val="0"/>
          <w:marRight w:val="0"/>
          <w:marTop w:val="0"/>
          <w:marBottom w:val="0"/>
          <w:divBdr>
            <w:top w:val="none" w:sz="0" w:space="0" w:color="auto"/>
            <w:left w:val="none" w:sz="0" w:space="0" w:color="auto"/>
            <w:bottom w:val="none" w:sz="0" w:space="0" w:color="auto"/>
            <w:right w:val="none" w:sz="0" w:space="0" w:color="auto"/>
          </w:divBdr>
        </w:div>
        <w:div w:id="1505976745">
          <w:marLeft w:val="0"/>
          <w:marRight w:val="0"/>
          <w:marTop w:val="0"/>
          <w:marBottom w:val="0"/>
          <w:divBdr>
            <w:top w:val="none" w:sz="0" w:space="0" w:color="auto"/>
            <w:left w:val="none" w:sz="0" w:space="0" w:color="auto"/>
            <w:bottom w:val="none" w:sz="0" w:space="0" w:color="auto"/>
            <w:right w:val="none" w:sz="0" w:space="0" w:color="auto"/>
          </w:divBdr>
        </w:div>
        <w:div w:id="2006666393">
          <w:marLeft w:val="0"/>
          <w:marRight w:val="0"/>
          <w:marTop w:val="0"/>
          <w:marBottom w:val="0"/>
          <w:divBdr>
            <w:top w:val="none" w:sz="0" w:space="0" w:color="auto"/>
            <w:left w:val="none" w:sz="0" w:space="0" w:color="auto"/>
            <w:bottom w:val="none" w:sz="0" w:space="0" w:color="auto"/>
            <w:right w:val="none" w:sz="0" w:space="0" w:color="auto"/>
          </w:divBdr>
        </w:div>
      </w:divsChild>
    </w:div>
    <w:div w:id="425151350">
      <w:bodyDiv w:val="1"/>
      <w:marLeft w:val="0"/>
      <w:marRight w:val="0"/>
      <w:marTop w:val="0"/>
      <w:marBottom w:val="0"/>
      <w:divBdr>
        <w:top w:val="none" w:sz="0" w:space="0" w:color="auto"/>
        <w:left w:val="none" w:sz="0" w:space="0" w:color="auto"/>
        <w:bottom w:val="none" w:sz="0" w:space="0" w:color="auto"/>
        <w:right w:val="none" w:sz="0" w:space="0" w:color="auto"/>
      </w:divBdr>
    </w:div>
    <w:div w:id="459109430">
      <w:bodyDiv w:val="1"/>
      <w:marLeft w:val="0"/>
      <w:marRight w:val="0"/>
      <w:marTop w:val="0"/>
      <w:marBottom w:val="0"/>
      <w:divBdr>
        <w:top w:val="none" w:sz="0" w:space="0" w:color="auto"/>
        <w:left w:val="none" w:sz="0" w:space="0" w:color="auto"/>
        <w:bottom w:val="none" w:sz="0" w:space="0" w:color="auto"/>
        <w:right w:val="none" w:sz="0" w:space="0" w:color="auto"/>
      </w:divBdr>
    </w:div>
    <w:div w:id="521675847">
      <w:bodyDiv w:val="1"/>
      <w:marLeft w:val="0"/>
      <w:marRight w:val="0"/>
      <w:marTop w:val="0"/>
      <w:marBottom w:val="0"/>
      <w:divBdr>
        <w:top w:val="none" w:sz="0" w:space="0" w:color="auto"/>
        <w:left w:val="none" w:sz="0" w:space="0" w:color="auto"/>
        <w:bottom w:val="none" w:sz="0" w:space="0" w:color="auto"/>
        <w:right w:val="none" w:sz="0" w:space="0" w:color="auto"/>
      </w:divBdr>
    </w:div>
    <w:div w:id="574702153">
      <w:bodyDiv w:val="1"/>
      <w:marLeft w:val="0"/>
      <w:marRight w:val="0"/>
      <w:marTop w:val="0"/>
      <w:marBottom w:val="0"/>
      <w:divBdr>
        <w:top w:val="none" w:sz="0" w:space="0" w:color="auto"/>
        <w:left w:val="none" w:sz="0" w:space="0" w:color="auto"/>
        <w:bottom w:val="none" w:sz="0" w:space="0" w:color="auto"/>
        <w:right w:val="none" w:sz="0" w:space="0" w:color="auto"/>
      </w:divBdr>
    </w:div>
    <w:div w:id="579483639">
      <w:bodyDiv w:val="1"/>
      <w:marLeft w:val="0"/>
      <w:marRight w:val="0"/>
      <w:marTop w:val="0"/>
      <w:marBottom w:val="0"/>
      <w:divBdr>
        <w:top w:val="none" w:sz="0" w:space="0" w:color="auto"/>
        <w:left w:val="none" w:sz="0" w:space="0" w:color="auto"/>
        <w:bottom w:val="none" w:sz="0" w:space="0" w:color="auto"/>
        <w:right w:val="none" w:sz="0" w:space="0" w:color="auto"/>
      </w:divBdr>
    </w:div>
    <w:div w:id="591209474">
      <w:bodyDiv w:val="1"/>
      <w:marLeft w:val="0"/>
      <w:marRight w:val="0"/>
      <w:marTop w:val="0"/>
      <w:marBottom w:val="0"/>
      <w:divBdr>
        <w:top w:val="none" w:sz="0" w:space="0" w:color="auto"/>
        <w:left w:val="none" w:sz="0" w:space="0" w:color="auto"/>
        <w:bottom w:val="none" w:sz="0" w:space="0" w:color="auto"/>
        <w:right w:val="none" w:sz="0" w:space="0" w:color="auto"/>
      </w:divBdr>
    </w:div>
    <w:div w:id="681397069">
      <w:bodyDiv w:val="1"/>
      <w:marLeft w:val="0"/>
      <w:marRight w:val="0"/>
      <w:marTop w:val="0"/>
      <w:marBottom w:val="0"/>
      <w:divBdr>
        <w:top w:val="none" w:sz="0" w:space="0" w:color="auto"/>
        <w:left w:val="none" w:sz="0" w:space="0" w:color="auto"/>
        <w:bottom w:val="none" w:sz="0" w:space="0" w:color="auto"/>
        <w:right w:val="none" w:sz="0" w:space="0" w:color="auto"/>
      </w:divBdr>
    </w:div>
    <w:div w:id="684400135">
      <w:bodyDiv w:val="1"/>
      <w:marLeft w:val="0"/>
      <w:marRight w:val="0"/>
      <w:marTop w:val="0"/>
      <w:marBottom w:val="0"/>
      <w:divBdr>
        <w:top w:val="none" w:sz="0" w:space="0" w:color="auto"/>
        <w:left w:val="none" w:sz="0" w:space="0" w:color="auto"/>
        <w:bottom w:val="none" w:sz="0" w:space="0" w:color="auto"/>
        <w:right w:val="none" w:sz="0" w:space="0" w:color="auto"/>
      </w:divBdr>
    </w:div>
    <w:div w:id="774980497">
      <w:bodyDiv w:val="1"/>
      <w:marLeft w:val="0"/>
      <w:marRight w:val="0"/>
      <w:marTop w:val="0"/>
      <w:marBottom w:val="0"/>
      <w:divBdr>
        <w:top w:val="none" w:sz="0" w:space="0" w:color="auto"/>
        <w:left w:val="none" w:sz="0" w:space="0" w:color="auto"/>
        <w:bottom w:val="none" w:sz="0" w:space="0" w:color="auto"/>
        <w:right w:val="none" w:sz="0" w:space="0" w:color="auto"/>
      </w:divBdr>
    </w:div>
    <w:div w:id="898250754">
      <w:bodyDiv w:val="1"/>
      <w:marLeft w:val="0"/>
      <w:marRight w:val="0"/>
      <w:marTop w:val="0"/>
      <w:marBottom w:val="0"/>
      <w:divBdr>
        <w:top w:val="none" w:sz="0" w:space="0" w:color="auto"/>
        <w:left w:val="none" w:sz="0" w:space="0" w:color="auto"/>
        <w:bottom w:val="none" w:sz="0" w:space="0" w:color="auto"/>
        <w:right w:val="none" w:sz="0" w:space="0" w:color="auto"/>
      </w:divBdr>
    </w:div>
    <w:div w:id="925501103">
      <w:bodyDiv w:val="1"/>
      <w:marLeft w:val="0"/>
      <w:marRight w:val="0"/>
      <w:marTop w:val="0"/>
      <w:marBottom w:val="0"/>
      <w:divBdr>
        <w:top w:val="none" w:sz="0" w:space="0" w:color="auto"/>
        <w:left w:val="none" w:sz="0" w:space="0" w:color="auto"/>
        <w:bottom w:val="none" w:sz="0" w:space="0" w:color="auto"/>
        <w:right w:val="none" w:sz="0" w:space="0" w:color="auto"/>
      </w:divBdr>
    </w:div>
    <w:div w:id="940725764">
      <w:bodyDiv w:val="1"/>
      <w:marLeft w:val="0"/>
      <w:marRight w:val="0"/>
      <w:marTop w:val="0"/>
      <w:marBottom w:val="0"/>
      <w:divBdr>
        <w:top w:val="none" w:sz="0" w:space="0" w:color="auto"/>
        <w:left w:val="none" w:sz="0" w:space="0" w:color="auto"/>
        <w:bottom w:val="none" w:sz="0" w:space="0" w:color="auto"/>
        <w:right w:val="none" w:sz="0" w:space="0" w:color="auto"/>
      </w:divBdr>
    </w:div>
    <w:div w:id="999772117">
      <w:bodyDiv w:val="1"/>
      <w:marLeft w:val="0"/>
      <w:marRight w:val="0"/>
      <w:marTop w:val="0"/>
      <w:marBottom w:val="0"/>
      <w:divBdr>
        <w:top w:val="none" w:sz="0" w:space="0" w:color="auto"/>
        <w:left w:val="none" w:sz="0" w:space="0" w:color="auto"/>
        <w:bottom w:val="none" w:sz="0" w:space="0" w:color="auto"/>
        <w:right w:val="none" w:sz="0" w:space="0" w:color="auto"/>
      </w:divBdr>
    </w:div>
    <w:div w:id="1003893680">
      <w:bodyDiv w:val="1"/>
      <w:marLeft w:val="0"/>
      <w:marRight w:val="0"/>
      <w:marTop w:val="0"/>
      <w:marBottom w:val="0"/>
      <w:divBdr>
        <w:top w:val="none" w:sz="0" w:space="0" w:color="auto"/>
        <w:left w:val="none" w:sz="0" w:space="0" w:color="auto"/>
        <w:bottom w:val="none" w:sz="0" w:space="0" w:color="auto"/>
        <w:right w:val="none" w:sz="0" w:space="0" w:color="auto"/>
      </w:divBdr>
    </w:div>
    <w:div w:id="1024942826">
      <w:bodyDiv w:val="1"/>
      <w:marLeft w:val="0"/>
      <w:marRight w:val="0"/>
      <w:marTop w:val="0"/>
      <w:marBottom w:val="0"/>
      <w:divBdr>
        <w:top w:val="none" w:sz="0" w:space="0" w:color="auto"/>
        <w:left w:val="none" w:sz="0" w:space="0" w:color="auto"/>
        <w:bottom w:val="none" w:sz="0" w:space="0" w:color="auto"/>
        <w:right w:val="none" w:sz="0" w:space="0" w:color="auto"/>
      </w:divBdr>
      <w:divsChild>
        <w:div w:id="408817553">
          <w:marLeft w:val="0"/>
          <w:marRight w:val="0"/>
          <w:marTop w:val="0"/>
          <w:marBottom w:val="0"/>
          <w:divBdr>
            <w:top w:val="none" w:sz="0" w:space="0" w:color="auto"/>
            <w:left w:val="none" w:sz="0" w:space="0" w:color="auto"/>
            <w:bottom w:val="none" w:sz="0" w:space="0" w:color="auto"/>
            <w:right w:val="none" w:sz="0" w:space="0" w:color="auto"/>
          </w:divBdr>
        </w:div>
      </w:divsChild>
    </w:div>
    <w:div w:id="1079017340">
      <w:bodyDiv w:val="1"/>
      <w:marLeft w:val="0"/>
      <w:marRight w:val="0"/>
      <w:marTop w:val="0"/>
      <w:marBottom w:val="0"/>
      <w:divBdr>
        <w:top w:val="none" w:sz="0" w:space="0" w:color="auto"/>
        <w:left w:val="none" w:sz="0" w:space="0" w:color="auto"/>
        <w:bottom w:val="none" w:sz="0" w:space="0" w:color="auto"/>
        <w:right w:val="none" w:sz="0" w:space="0" w:color="auto"/>
      </w:divBdr>
      <w:divsChild>
        <w:div w:id="93484295">
          <w:marLeft w:val="640"/>
          <w:marRight w:val="0"/>
          <w:marTop w:val="0"/>
          <w:marBottom w:val="0"/>
          <w:divBdr>
            <w:top w:val="none" w:sz="0" w:space="0" w:color="auto"/>
            <w:left w:val="none" w:sz="0" w:space="0" w:color="auto"/>
            <w:bottom w:val="none" w:sz="0" w:space="0" w:color="auto"/>
            <w:right w:val="none" w:sz="0" w:space="0" w:color="auto"/>
          </w:divBdr>
        </w:div>
      </w:divsChild>
    </w:div>
    <w:div w:id="1135485658">
      <w:bodyDiv w:val="1"/>
      <w:marLeft w:val="0"/>
      <w:marRight w:val="0"/>
      <w:marTop w:val="0"/>
      <w:marBottom w:val="0"/>
      <w:divBdr>
        <w:top w:val="none" w:sz="0" w:space="0" w:color="auto"/>
        <w:left w:val="none" w:sz="0" w:space="0" w:color="auto"/>
        <w:bottom w:val="none" w:sz="0" w:space="0" w:color="auto"/>
        <w:right w:val="none" w:sz="0" w:space="0" w:color="auto"/>
      </w:divBdr>
    </w:div>
    <w:div w:id="1154490603">
      <w:bodyDiv w:val="1"/>
      <w:marLeft w:val="0"/>
      <w:marRight w:val="0"/>
      <w:marTop w:val="0"/>
      <w:marBottom w:val="0"/>
      <w:divBdr>
        <w:top w:val="none" w:sz="0" w:space="0" w:color="auto"/>
        <w:left w:val="none" w:sz="0" w:space="0" w:color="auto"/>
        <w:bottom w:val="none" w:sz="0" w:space="0" w:color="auto"/>
        <w:right w:val="none" w:sz="0" w:space="0" w:color="auto"/>
      </w:divBdr>
    </w:div>
    <w:div w:id="1176461399">
      <w:bodyDiv w:val="1"/>
      <w:marLeft w:val="0"/>
      <w:marRight w:val="0"/>
      <w:marTop w:val="0"/>
      <w:marBottom w:val="0"/>
      <w:divBdr>
        <w:top w:val="none" w:sz="0" w:space="0" w:color="auto"/>
        <w:left w:val="none" w:sz="0" w:space="0" w:color="auto"/>
        <w:bottom w:val="none" w:sz="0" w:space="0" w:color="auto"/>
        <w:right w:val="none" w:sz="0" w:space="0" w:color="auto"/>
      </w:divBdr>
    </w:div>
    <w:div w:id="1236167921">
      <w:bodyDiv w:val="1"/>
      <w:marLeft w:val="0"/>
      <w:marRight w:val="0"/>
      <w:marTop w:val="0"/>
      <w:marBottom w:val="0"/>
      <w:divBdr>
        <w:top w:val="none" w:sz="0" w:space="0" w:color="auto"/>
        <w:left w:val="none" w:sz="0" w:space="0" w:color="auto"/>
        <w:bottom w:val="none" w:sz="0" w:space="0" w:color="auto"/>
        <w:right w:val="none" w:sz="0" w:space="0" w:color="auto"/>
      </w:divBdr>
    </w:div>
    <w:div w:id="1241017953">
      <w:bodyDiv w:val="1"/>
      <w:marLeft w:val="0"/>
      <w:marRight w:val="0"/>
      <w:marTop w:val="0"/>
      <w:marBottom w:val="0"/>
      <w:divBdr>
        <w:top w:val="none" w:sz="0" w:space="0" w:color="auto"/>
        <w:left w:val="none" w:sz="0" w:space="0" w:color="auto"/>
        <w:bottom w:val="none" w:sz="0" w:space="0" w:color="auto"/>
        <w:right w:val="none" w:sz="0" w:space="0" w:color="auto"/>
      </w:divBdr>
    </w:div>
    <w:div w:id="1412195920">
      <w:bodyDiv w:val="1"/>
      <w:marLeft w:val="0"/>
      <w:marRight w:val="0"/>
      <w:marTop w:val="0"/>
      <w:marBottom w:val="0"/>
      <w:divBdr>
        <w:top w:val="none" w:sz="0" w:space="0" w:color="auto"/>
        <w:left w:val="none" w:sz="0" w:space="0" w:color="auto"/>
        <w:bottom w:val="none" w:sz="0" w:space="0" w:color="auto"/>
        <w:right w:val="none" w:sz="0" w:space="0" w:color="auto"/>
      </w:divBdr>
    </w:div>
    <w:div w:id="1421560311">
      <w:bodyDiv w:val="1"/>
      <w:marLeft w:val="0"/>
      <w:marRight w:val="0"/>
      <w:marTop w:val="0"/>
      <w:marBottom w:val="0"/>
      <w:divBdr>
        <w:top w:val="none" w:sz="0" w:space="0" w:color="auto"/>
        <w:left w:val="none" w:sz="0" w:space="0" w:color="auto"/>
        <w:bottom w:val="none" w:sz="0" w:space="0" w:color="auto"/>
        <w:right w:val="none" w:sz="0" w:space="0" w:color="auto"/>
      </w:divBdr>
      <w:divsChild>
        <w:div w:id="151257221">
          <w:marLeft w:val="640"/>
          <w:marRight w:val="0"/>
          <w:marTop w:val="0"/>
          <w:marBottom w:val="0"/>
          <w:divBdr>
            <w:top w:val="none" w:sz="0" w:space="0" w:color="auto"/>
            <w:left w:val="none" w:sz="0" w:space="0" w:color="auto"/>
            <w:bottom w:val="none" w:sz="0" w:space="0" w:color="auto"/>
            <w:right w:val="none" w:sz="0" w:space="0" w:color="auto"/>
          </w:divBdr>
        </w:div>
      </w:divsChild>
    </w:div>
    <w:div w:id="1481386397">
      <w:bodyDiv w:val="1"/>
      <w:marLeft w:val="0"/>
      <w:marRight w:val="0"/>
      <w:marTop w:val="0"/>
      <w:marBottom w:val="0"/>
      <w:divBdr>
        <w:top w:val="none" w:sz="0" w:space="0" w:color="auto"/>
        <w:left w:val="none" w:sz="0" w:space="0" w:color="auto"/>
        <w:bottom w:val="none" w:sz="0" w:space="0" w:color="auto"/>
        <w:right w:val="none" w:sz="0" w:space="0" w:color="auto"/>
      </w:divBdr>
      <w:divsChild>
        <w:div w:id="449860139">
          <w:marLeft w:val="0"/>
          <w:marRight w:val="0"/>
          <w:marTop w:val="0"/>
          <w:marBottom w:val="0"/>
          <w:divBdr>
            <w:top w:val="none" w:sz="0" w:space="0" w:color="auto"/>
            <w:left w:val="none" w:sz="0" w:space="0" w:color="auto"/>
            <w:bottom w:val="none" w:sz="0" w:space="0" w:color="auto"/>
            <w:right w:val="none" w:sz="0" w:space="0" w:color="auto"/>
          </w:divBdr>
        </w:div>
        <w:div w:id="607810979">
          <w:marLeft w:val="0"/>
          <w:marRight w:val="0"/>
          <w:marTop w:val="0"/>
          <w:marBottom w:val="0"/>
          <w:divBdr>
            <w:top w:val="none" w:sz="0" w:space="0" w:color="auto"/>
            <w:left w:val="none" w:sz="0" w:space="0" w:color="auto"/>
            <w:bottom w:val="none" w:sz="0" w:space="0" w:color="auto"/>
            <w:right w:val="none" w:sz="0" w:space="0" w:color="auto"/>
          </w:divBdr>
        </w:div>
        <w:div w:id="640355020">
          <w:marLeft w:val="0"/>
          <w:marRight w:val="0"/>
          <w:marTop w:val="0"/>
          <w:marBottom w:val="0"/>
          <w:divBdr>
            <w:top w:val="none" w:sz="0" w:space="0" w:color="auto"/>
            <w:left w:val="none" w:sz="0" w:space="0" w:color="auto"/>
            <w:bottom w:val="none" w:sz="0" w:space="0" w:color="auto"/>
            <w:right w:val="none" w:sz="0" w:space="0" w:color="auto"/>
          </w:divBdr>
        </w:div>
        <w:div w:id="1043671509">
          <w:marLeft w:val="0"/>
          <w:marRight w:val="0"/>
          <w:marTop w:val="0"/>
          <w:marBottom w:val="0"/>
          <w:divBdr>
            <w:top w:val="none" w:sz="0" w:space="0" w:color="auto"/>
            <w:left w:val="none" w:sz="0" w:space="0" w:color="auto"/>
            <w:bottom w:val="none" w:sz="0" w:space="0" w:color="auto"/>
            <w:right w:val="none" w:sz="0" w:space="0" w:color="auto"/>
          </w:divBdr>
        </w:div>
        <w:div w:id="1393774201">
          <w:marLeft w:val="0"/>
          <w:marRight w:val="0"/>
          <w:marTop w:val="0"/>
          <w:marBottom w:val="0"/>
          <w:divBdr>
            <w:top w:val="none" w:sz="0" w:space="0" w:color="auto"/>
            <w:left w:val="none" w:sz="0" w:space="0" w:color="auto"/>
            <w:bottom w:val="none" w:sz="0" w:space="0" w:color="auto"/>
            <w:right w:val="none" w:sz="0" w:space="0" w:color="auto"/>
          </w:divBdr>
        </w:div>
        <w:div w:id="1479955261">
          <w:marLeft w:val="0"/>
          <w:marRight w:val="0"/>
          <w:marTop w:val="0"/>
          <w:marBottom w:val="0"/>
          <w:divBdr>
            <w:top w:val="none" w:sz="0" w:space="0" w:color="auto"/>
            <w:left w:val="none" w:sz="0" w:space="0" w:color="auto"/>
            <w:bottom w:val="none" w:sz="0" w:space="0" w:color="auto"/>
            <w:right w:val="none" w:sz="0" w:space="0" w:color="auto"/>
          </w:divBdr>
        </w:div>
        <w:div w:id="2074812974">
          <w:marLeft w:val="0"/>
          <w:marRight w:val="0"/>
          <w:marTop w:val="0"/>
          <w:marBottom w:val="0"/>
          <w:divBdr>
            <w:top w:val="none" w:sz="0" w:space="0" w:color="auto"/>
            <w:left w:val="none" w:sz="0" w:space="0" w:color="auto"/>
            <w:bottom w:val="none" w:sz="0" w:space="0" w:color="auto"/>
            <w:right w:val="none" w:sz="0" w:space="0" w:color="auto"/>
          </w:divBdr>
        </w:div>
      </w:divsChild>
    </w:div>
    <w:div w:id="1498495621">
      <w:bodyDiv w:val="1"/>
      <w:marLeft w:val="0"/>
      <w:marRight w:val="0"/>
      <w:marTop w:val="0"/>
      <w:marBottom w:val="0"/>
      <w:divBdr>
        <w:top w:val="none" w:sz="0" w:space="0" w:color="auto"/>
        <w:left w:val="none" w:sz="0" w:space="0" w:color="auto"/>
        <w:bottom w:val="none" w:sz="0" w:space="0" w:color="auto"/>
        <w:right w:val="none" w:sz="0" w:space="0" w:color="auto"/>
      </w:divBdr>
    </w:div>
    <w:div w:id="1509439999">
      <w:bodyDiv w:val="1"/>
      <w:marLeft w:val="0"/>
      <w:marRight w:val="0"/>
      <w:marTop w:val="0"/>
      <w:marBottom w:val="0"/>
      <w:divBdr>
        <w:top w:val="none" w:sz="0" w:space="0" w:color="auto"/>
        <w:left w:val="none" w:sz="0" w:space="0" w:color="auto"/>
        <w:bottom w:val="none" w:sz="0" w:space="0" w:color="auto"/>
        <w:right w:val="none" w:sz="0" w:space="0" w:color="auto"/>
      </w:divBdr>
      <w:divsChild>
        <w:div w:id="616983028">
          <w:marLeft w:val="0"/>
          <w:marRight w:val="0"/>
          <w:marTop w:val="0"/>
          <w:marBottom w:val="0"/>
          <w:divBdr>
            <w:top w:val="none" w:sz="0" w:space="0" w:color="auto"/>
            <w:left w:val="none" w:sz="0" w:space="0" w:color="auto"/>
            <w:bottom w:val="none" w:sz="0" w:space="0" w:color="auto"/>
            <w:right w:val="none" w:sz="0" w:space="0" w:color="auto"/>
          </w:divBdr>
        </w:div>
        <w:div w:id="969164716">
          <w:marLeft w:val="0"/>
          <w:marRight w:val="0"/>
          <w:marTop w:val="0"/>
          <w:marBottom w:val="0"/>
          <w:divBdr>
            <w:top w:val="none" w:sz="0" w:space="0" w:color="auto"/>
            <w:left w:val="none" w:sz="0" w:space="0" w:color="auto"/>
            <w:bottom w:val="none" w:sz="0" w:space="0" w:color="auto"/>
            <w:right w:val="none" w:sz="0" w:space="0" w:color="auto"/>
          </w:divBdr>
        </w:div>
        <w:div w:id="1144663942">
          <w:marLeft w:val="0"/>
          <w:marRight w:val="0"/>
          <w:marTop w:val="0"/>
          <w:marBottom w:val="0"/>
          <w:divBdr>
            <w:top w:val="none" w:sz="0" w:space="0" w:color="auto"/>
            <w:left w:val="none" w:sz="0" w:space="0" w:color="auto"/>
            <w:bottom w:val="none" w:sz="0" w:space="0" w:color="auto"/>
            <w:right w:val="none" w:sz="0" w:space="0" w:color="auto"/>
          </w:divBdr>
        </w:div>
        <w:div w:id="1246256707">
          <w:marLeft w:val="0"/>
          <w:marRight w:val="0"/>
          <w:marTop w:val="0"/>
          <w:marBottom w:val="0"/>
          <w:divBdr>
            <w:top w:val="none" w:sz="0" w:space="0" w:color="auto"/>
            <w:left w:val="none" w:sz="0" w:space="0" w:color="auto"/>
            <w:bottom w:val="none" w:sz="0" w:space="0" w:color="auto"/>
            <w:right w:val="none" w:sz="0" w:space="0" w:color="auto"/>
          </w:divBdr>
        </w:div>
        <w:div w:id="1251815770">
          <w:marLeft w:val="0"/>
          <w:marRight w:val="0"/>
          <w:marTop w:val="0"/>
          <w:marBottom w:val="0"/>
          <w:divBdr>
            <w:top w:val="none" w:sz="0" w:space="0" w:color="auto"/>
            <w:left w:val="none" w:sz="0" w:space="0" w:color="auto"/>
            <w:bottom w:val="none" w:sz="0" w:space="0" w:color="auto"/>
            <w:right w:val="none" w:sz="0" w:space="0" w:color="auto"/>
          </w:divBdr>
        </w:div>
        <w:div w:id="1379861854">
          <w:marLeft w:val="0"/>
          <w:marRight w:val="0"/>
          <w:marTop w:val="0"/>
          <w:marBottom w:val="0"/>
          <w:divBdr>
            <w:top w:val="none" w:sz="0" w:space="0" w:color="auto"/>
            <w:left w:val="none" w:sz="0" w:space="0" w:color="auto"/>
            <w:bottom w:val="none" w:sz="0" w:space="0" w:color="auto"/>
            <w:right w:val="none" w:sz="0" w:space="0" w:color="auto"/>
          </w:divBdr>
        </w:div>
        <w:div w:id="1890073319">
          <w:marLeft w:val="0"/>
          <w:marRight w:val="0"/>
          <w:marTop w:val="0"/>
          <w:marBottom w:val="0"/>
          <w:divBdr>
            <w:top w:val="none" w:sz="0" w:space="0" w:color="auto"/>
            <w:left w:val="none" w:sz="0" w:space="0" w:color="auto"/>
            <w:bottom w:val="none" w:sz="0" w:space="0" w:color="auto"/>
            <w:right w:val="none" w:sz="0" w:space="0" w:color="auto"/>
          </w:divBdr>
        </w:div>
      </w:divsChild>
    </w:div>
    <w:div w:id="1633245030">
      <w:bodyDiv w:val="1"/>
      <w:marLeft w:val="0"/>
      <w:marRight w:val="0"/>
      <w:marTop w:val="0"/>
      <w:marBottom w:val="0"/>
      <w:divBdr>
        <w:top w:val="none" w:sz="0" w:space="0" w:color="auto"/>
        <w:left w:val="none" w:sz="0" w:space="0" w:color="auto"/>
        <w:bottom w:val="none" w:sz="0" w:space="0" w:color="auto"/>
        <w:right w:val="none" w:sz="0" w:space="0" w:color="auto"/>
      </w:divBdr>
    </w:div>
    <w:div w:id="1695422165">
      <w:bodyDiv w:val="1"/>
      <w:marLeft w:val="0"/>
      <w:marRight w:val="0"/>
      <w:marTop w:val="0"/>
      <w:marBottom w:val="0"/>
      <w:divBdr>
        <w:top w:val="none" w:sz="0" w:space="0" w:color="auto"/>
        <w:left w:val="none" w:sz="0" w:space="0" w:color="auto"/>
        <w:bottom w:val="none" w:sz="0" w:space="0" w:color="auto"/>
        <w:right w:val="none" w:sz="0" w:space="0" w:color="auto"/>
      </w:divBdr>
    </w:div>
    <w:div w:id="1710304336">
      <w:bodyDiv w:val="1"/>
      <w:marLeft w:val="0"/>
      <w:marRight w:val="0"/>
      <w:marTop w:val="0"/>
      <w:marBottom w:val="0"/>
      <w:divBdr>
        <w:top w:val="none" w:sz="0" w:space="0" w:color="auto"/>
        <w:left w:val="none" w:sz="0" w:space="0" w:color="auto"/>
        <w:bottom w:val="none" w:sz="0" w:space="0" w:color="auto"/>
        <w:right w:val="none" w:sz="0" w:space="0" w:color="auto"/>
      </w:divBdr>
    </w:div>
    <w:div w:id="1793475394">
      <w:bodyDiv w:val="1"/>
      <w:marLeft w:val="0"/>
      <w:marRight w:val="0"/>
      <w:marTop w:val="0"/>
      <w:marBottom w:val="0"/>
      <w:divBdr>
        <w:top w:val="none" w:sz="0" w:space="0" w:color="auto"/>
        <w:left w:val="none" w:sz="0" w:space="0" w:color="auto"/>
        <w:bottom w:val="none" w:sz="0" w:space="0" w:color="auto"/>
        <w:right w:val="none" w:sz="0" w:space="0" w:color="auto"/>
      </w:divBdr>
      <w:divsChild>
        <w:div w:id="53818947">
          <w:marLeft w:val="0"/>
          <w:marRight w:val="0"/>
          <w:marTop w:val="0"/>
          <w:marBottom w:val="0"/>
          <w:divBdr>
            <w:top w:val="none" w:sz="0" w:space="0" w:color="auto"/>
            <w:left w:val="none" w:sz="0" w:space="0" w:color="auto"/>
            <w:bottom w:val="none" w:sz="0" w:space="0" w:color="auto"/>
            <w:right w:val="none" w:sz="0" w:space="0" w:color="auto"/>
          </w:divBdr>
        </w:div>
        <w:div w:id="394936497">
          <w:marLeft w:val="0"/>
          <w:marRight w:val="0"/>
          <w:marTop w:val="0"/>
          <w:marBottom w:val="0"/>
          <w:divBdr>
            <w:top w:val="none" w:sz="0" w:space="0" w:color="auto"/>
            <w:left w:val="none" w:sz="0" w:space="0" w:color="auto"/>
            <w:bottom w:val="none" w:sz="0" w:space="0" w:color="auto"/>
            <w:right w:val="none" w:sz="0" w:space="0" w:color="auto"/>
          </w:divBdr>
        </w:div>
        <w:div w:id="481194856">
          <w:marLeft w:val="0"/>
          <w:marRight w:val="0"/>
          <w:marTop w:val="0"/>
          <w:marBottom w:val="0"/>
          <w:divBdr>
            <w:top w:val="none" w:sz="0" w:space="0" w:color="auto"/>
            <w:left w:val="none" w:sz="0" w:space="0" w:color="auto"/>
            <w:bottom w:val="none" w:sz="0" w:space="0" w:color="auto"/>
            <w:right w:val="none" w:sz="0" w:space="0" w:color="auto"/>
          </w:divBdr>
        </w:div>
        <w:div w:id="1188375140">
          <w:marLeft w:val="0"/>
          <w:marRight w:val="0"/>
          <w:marTop w:val="0"/>
          <w:marBottom w:val="0"/>
          <w:divBdr>
            <w:top w:val="none" w:sz="0" w:space="0" w:color="auto"/>
            <w:left w:val="none" w:sz="0" w:space="0" w:color="auto"/>
            <w:bottom w:val="none" w:sz="0" w:space="0" w:color="auto"/>
            <w:right w:val="none" w:sz="0" w:space="0" w:color="auto"/>
          </w:divBdr>
        </w:div>
        <w:div w:id="1395660260">
          <w:marLeft w:val="0"/>
          <w:marRight w:val="0"/>
          <w:marTop w:val="0"/>
          <w:marBottom w:val="0"/>
          <w:divBdr>
            <w:top w:val="none" w:sz="0" w:space="0" w:color="auto"/>
            <w:left w:val="none" w:sz="0" w:space="0" w:color="auto"/>
            <w:bottom w:val="none" w:sz="0" w:space="0" w:color="auto"/>
            <w:right w:val="none" w:sz="0" w:space="0" w:color="auto"/>
          </w:divBdr>
        </w:div>
        <w:div w:id="1458839865">
          <w:marLeft w:val="0"/>
          <w:marRight w:val="0"/>
          <w:marTop w:val="0"/>
          <w:marBottom w:val="0"/>
          <w:divBdr>
            <w:top w:val="none" w:sz="0" w:space="0" w:color="auto"/>
            <w:left w:val="none" w:sz="0" w:space="0" w:color="auto"/>
            <w:bottom w:val="none" w:sz="0" w:space="0" w:color="auto"/>
            <w:right w:val="none" w:sz="0" w:space="0" w:color="auto"/>
          </w:divBdr>
        </w:div>
        <w:div w:id="1561675692">
          <w:marLeft w:val="0"/>
          <w:marRight w:val="0"/>
          <w:marTop w:val="0"/>
          <w:marBottom w:val="0"/>
          <w:divBdr>
            <w:top w:val="none" w:sz="0" w:space="0" w:color="auto"/>
            <w:left w:val="none" w:sz="0" w:space="0" w:color="auto"/>
            <w:bottom w:val="none" w:sz="0" w:space="0" w:color="auto"/>
            <w:right w:val="none" w:sz="0" w:space="0" w:color="auto"/>
          </w:divBdr>
        </w:div>
      </w:divsChild>
    </w:div>
    <w:div w:id="1822188719">
      <w:bodyDiv w:val="1"/>
      <w:marLeft w:val="0"/>
      <w:marRight w:val="0"/>
      <w:marTop w:val="0"/>
      <w:marBottom w:val="0"/>
      <w:divBdr>
        <w:top w:val="none" w:sz="0" w:space="0" w:color="auto"/>
        <w:left w:val="none" w:sz="0" w:space="0" w:color="auto"/>
        <w:bottom w:val="none" w:sz="0" w:space="0" w:color="auto"/>
        <w:right w:val="none" w:sz="0" w:space="0" w:color="auto"/>
      </w:divBdr>
    </w:div>
    <w:div w:id="1875147747">
      <w:bodyDiv w:val="1"/>
      <w:marLeft w:val="0"/>
      <w:marRight w:val="0"/>
      <w:marTop w:val="0"/>
      <w:marBottom w:val="0"/>
      <w:divBdr>
        <w:top w:val="none" w:sz="0" w:space="0" w:color="auto"/>
        <w:left w:val="none" w:sz="0" w:space="0" w:color="auto"/>
        <w:bottom w:val="none" w:sz="0" w:space="0" w:color="auto"/>
        <w:right w:val="none" w:sz="0" w:space="0" w:color="auto"/>
      </w:divBdr>
    </w:div>
    <w:div w:id="1927878035">
      <w:bodyDiv w:val="1"/>
      <w:marLeft w:val="0"/>
      <w:marRight w:val="0"/>
      <w:marTop w:val="0"/>
      <w:marBottom w:val="0"/>
      <w:divBdr>
        <w:top w:val="none" w:sz="0" w:space="0" w:color="auto"/>
        <w:left w:val="none" w:sz="0" w:space="0" w:color="auto"/>
        <w:bottom w:val="none" w:sz="0" w:space="0" w:color="auto"/>
        <w:right w:val="none" w:sz="0" w:space="0" w:color="auto"/>
      </w:divBdr>
      <w:divsChild>
        <w:div w:id="1642542350">
          <w:marLeft w:val="640"/>
          <w:marRight w:val="0"/>
          <w:marTop w:val="0"/>
          <w:marBottom w:val="0"/>
          <w:divBdr>
            <w:top w:val="none" w:sz="0" w:space="0" w:color="auto"/>
            <w:left w:val="none" w:sz="0" w:space="0" w:color="auto"/>
            <w:bottom w:val="none" w:sz="0" w:space="0" w:color="auto"/>
            <w:right w:val="none" w:sz="0" w:space="0" w:color="auto"/>
          </w:divBdr>
        </w:div>
      </w:divsChild>
    </w:div>
    <w:div w:id="1933314902">
      <w:bodyDiv w:val="1"/>
      <w:marLeft w:val="0"/>
      <w:marRight w:val="0"/>
      <w:marTop w:val="0"/>
      <w:marBottom w:val="0"/>
      <w:divBdr>
        <w:top w:val="none" w:sz="0" w:space="0" w:color="auto"/>
        <w:left w:val="none" w:sz="0" w:space="0" w:color="auto"/>
        <w:bottom w:val="none" w:sz="0" w:space="0" w:color="auto"/>
        <w:right w:val="none" w:sz="0" w:space="0" w:color="auto"/>
      </w:divBdr>
    </w:div>
    <w:div w:id="1936132088">
      <w:bodyDiv w:val="1"/>
      <w:marLeft w:val="0"/>
      <w:marRight w:val="0"/>
      <w:marTop w:val="0"/>
      <w:marBottom w:val="0"/>
      <w:divBdr>
        <w:top w:val="none" w:sz="0" w:space="0" w:color="auto"/>
        <w:left w:val="none" w:sz="0" w:space="0" w:color="auto"/>
        <w:bottom w:val="none" w:sz="0" w:space="0" w:color="auto"/>
        <w:right w:val="none" w:sz="0" w:space="0" w:color="auto"/>
      </w:divBdr>
    </w:div>
    <w:div w:id="1953632101">
      <w:bodyDiv w:val="1"/>
      <w:marLeft w:val="0"/>
      <w:marRight w:val="0"/>
      <w:marTop w:val="0"/>
      <w:marBottom w:val="0"/>
      <w:divBdr>
        <w:top w:val="none" w:sz="0" w:space="0" w:color="auto"/>
        <w:left w:val="none" w:sz="0" w:space="0" w:color="auto"/>
        <w:bottom w:val="none" w:sz="0" w:space="0" w:color="auto"/>
        <w:right w:val="none" w:sz="0" w:space="0" w:color="auto"/>
      </w:divBdr>
    </w:div>
    <w:div w:id="1977684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emf"/><Relationship Id="rId21" Type="http://schemas.openxmlformats.org/officeDocument/2006/relationships/hyperlink" Target="https://www.nature.com/articles/s41589-024-01565-w" TargetMode="External"/><Relationship Id="rId63" Type="http://schemas.openxmlformats.org/officeDocument/2006/relationships/image" Target="media/image32.emf"/><Relationship Id="rId159" Type="http://schemas.openxmlformats.org/officeDocument/2006/relationships/image" Target="media/image84.emf"/><Relationship Id="rId170" Type="http://schemas.openxmlformats.org/officeDocument/2006/relationships/oleObject" Target="embeddings/oleObject67.bin"/><Relationship Id="rId226" Type="http://schemas.openxmlformats.org/officeDocument/2006/relationships/oleObject" Target="embeddings/oleObject92.bin"/><Relationship Id="rId268" Type="http://schemas.openxmlformats.org/officeDocument/2006/relationships/image" Target="media/image143.emf"/><Relationship Id="rId32" Type="http://schemas.openxmlformats.org/officeDocument/2006/relationships/image" Target="media/image14.png"/><Relationship Id="rId74" Type="http://schemas.openxmlformats.org/officeDocument/2006/relationships/oleObject" Target="embeddings/oleObject23.bin"/><Relationship Id="rId128" Type="http://schemas.openxmlformats.org/officeDocument/2006/relationships/oleObject" Target="embeddings/oleObject48.bin"/><Relationship Id="rId5" Type="http://schemas.openxmlformats.org/officeDocument/2006/relationships/numbering" Target="numbering.xml"/><Relationship Id="rId181" Type="http://schemas.openxmlformats.org/officeDocument/2006/relationships/image" Target="media/image96.emf"/><Relationship Id="rId237" Type="http://schemas.openxmlformats.org/officeDocument/2006/relationships/image" Target="media/image126.emf"/><Relationship Id="rId279" Type="http://schemas.openxmlformats.org/officeDocument/2006/relationships/image" Target="media/image149.emf"/><Relationship Id="rId43" Type="http://schemas.openxmlformats.org/officeDocument/2006/relationships/image" Target="media/image21.emf"/><Relationship Id="rId139" Type="http://schemas.openxmlformats.org/officeDocument/2006/relationships/image" Target="media/image73.emf"/><Relationship Id="rId290" Type="http://schemas.openxmlformats.org/officeDocument/2006/relationships/oleObject" Target="embeddings/oleObject122.bin"/><Relationship Id="rId85" Type="http://schemas.openxmlformats.org/officeDocument/2006/relationships/image" Target="media/image43.emf"/><Relationship Id="rId150" Type="http://schemas.openxmlformats.org/officeDocument/2006/relationships/oleObject" Target="embeddings/oleObject57.bin"/><Relationship Id="rId192" Type="http://schemas.openxmlformats.org/officeDocument/2006/relationships/oleObject" Target="embeddings/oleObject77.bin"/><Relationship Id="rId206" Type="http://schemas.openxmlformats.org/officeDocument/2006/relationships/oleObject" Target="embeddings/oleObject83.bin"/><Relationship Id="rId248" Type="http://schemas.openxmlformats.org/officeDocument/2006/relationships/oleObject" Target="embeddings/oleObject102.bin"/><Relationship Id="rId12" Type="http://schemas.openxmlformats.org/officeDocument/2006/relationships/oleObject" Target="embeddings/oleObject1.bin"/><Relationship Id="rId108" Type="http://schemas.openxmlformats.org/officeDocument/2006/relationships/oleObject" Target="embeddings/oleObject39.bin"/><Relationship Id="rId54" Type="http://schemas.openxmlformats.org/officeDocument/2006/relationships/oleObject" Target="embeddings/oleObject14.bin"/><Relationship Id="rId75" Type="http://schemas.openxmlformats.org/officeDocument/2006/relationships/image" Target="media/image38.emf"/><Relationship Id="rId96" Type="http://schemas.openxmlformats.org/officeDocument/2006/relationships/oleObject" Target="embeddings/oleObject33.bin"/><Relationship Id="rId140" Type="http://schemas.openxmlformats.org/officeDocument/2006/relationships/oleObject" Target="embeddings/oleObject53.bin"/><Relationship Id="rId161" Type="http://schemas.openxmlformats.org/officeDocument/2006/relationships/image" Target="media/image85.emf"/><Relationship Id="rId182" Type="http://schemas.openxmlformats.org/officeDocument/2006/relationships/oleObject" Target="embeddings/oleObject72.bin"/><Relationship Id="rId217" Type="http://schemas.openxmlformats.org/officeDocument/2006/relationships/image" Target="media/image115.emf"/><Relationship Id="rId6" Type="http://schemas.openxmlformats.org/officeDocument/2006/relationships/styles" Target="styles.xml"/><Relationship Id="rId238" Type="http://schemas.openxmlformats.org/officeDocument/2006/relationships/oleObject" Target="embeddings/oleObject98.bin"/><Relationship Id="rId259" Type="http://schemas.openxmlformats.org/officeDocument/2006/relationships/image" Target="media/image138.emf"/><Relationship Id="rId23" Type="http://schemas.openxmlformats.org/officeDocument/2006/relationships/hyperlink" Target="http://www.rdkit.org" TargetMode="External"/><Relationship Id="rId119" Type="http://schemas.openxmlformats.org/officeDocument/2006/relationships/image" Target="media/image62.emf"/><Relationship Id="rId270" Type="http://schemas.openxmlformats.org/officeDocument/2006/relationships/oleObject" Target="embeddings/oleObject112.bin"/><Relationship Id="rId291" Type="http://schemas.openxmlformats.org/officeDocument/2006/relationships/image" Target="media/image155.emf"/><Relationship Id="rId44" Type="http://schemas.openxmlformats.org/officeDocument/2006/relationships/oleObject" Target="embeddings/oleObject9.bin"/><Relationship Id="rId65" Type="http://schemas.openxmlformats.org/officeDocument/2006/relationships/image" Target="media/image33.emf"/><Relationship Id="rId86" Type="http://schemas.openxmlformats.org/officeDocument/2006/relationships/oleObject" Target="embeddings/oleObject29.bin"/><Relationship Id="rId130" Type="http://schemas.openxmlformats.org/officeDocument/2006/relationships/image" Target="media/image68.png"/><Relationship Id="rId151" Type="http://schemas.openxmlformats.org/officeDocument/2006/relationships/image" Target="media/image80.emf"/><Relationship Id="rId172" Type="http://schemas.openxmlformats.org/officeDocument/2006/relationships/image" Target="media/image91.emf"/><Relationship Id="rId193" Type="http://schemas.openxmlformats.org/officeDocument/2006/relationships/image" Target="media/image102.emf"/><Relationship Id="rId207" Type="http://schemas.openxmlformats.org/officeDocument/2006/relationships/image" Target="media/image110.emf"/><Relationship Id="rId228" Type="http://schemas.openxmlformats.org/officeDocument/2006/relationships/oleObject" Target="embeddings/oleObject93.bin"/><Relationship Id="rId249" Type="http://schemas.openxmlformats.org/officeDocument/2006/relationships/image" Target="media/image133.emf"/><Relationship Id="rId13" Type="http://schemas.openxmlformats.org/officeDocument/2006/relationships/image" Target="media/image2.emf"/><Relationship Id="rId109" Type="http://schemas.openxmlformats.org/officeDocument/2006/relationships/image" Target="media/image56.png"/><Relationship Id="rId260" Type="http://schemas.openxmlformats.org/officeDocument/2006/relationships/oleObject" Target="embeddings/oleObject108.bin"/><Relationship Id="rId281" Type="http://schemas.openxmlformats.org/officeDocument/2006/relationships/image" Target="media/image150.emf"/><Relationship Id="rId34" Type="http://schemas.openxmlformats.org/officeDocument/2006/relationships/oleObject" Target="embeddings/oleObject5.bin"/><Relationship Id="rId55" Type="http://schemas.openxmlformats.org/officeDocument/2006/relationships/image" Target="media/image27.emf"/><Relationship Id="rId76" Type="http://schemas.openxmlformats.org/officeDocument/2006/relationships/oleObject" Target="embeddings/oleObject24.bin"/><Relationship Id="rId97" Type="http://schemas.openxmlformats.org/officeDocument/2006/relationships/image" Target="media/image50.emf"/><Relationship Id="rId120" Type="http://schemas.openxmlformats.org/officeDocument/2006/relationships/oleObject" Target="embeddings/oleObject44.bin"/><Relationship Id="rId141" Type="http://schemas.openxmlformats.org/officeDocument/2006/relationships/image" Target="media/image74.emf"/><Relationship Id="rId7" Type="http://schemas.openxmlformats.org/officeDocument/2006/relationships/settings" Target="settings.xml"/><Relationship Id="rId162" Type="http://schemas.openxmlformats.org/officeDocument/2006/relationships/oleObject" Target="embeddings/oleObject63.bin"/><Relationship Id="rId183" Type="http://schemas.openxmlformats.org/officeDocument/2006/relationships/image" Target="media/image97.emf"/><Relationship Id="rId218" Type="http://schemas.openxmlformats.org/officeDocument/2006/relationships/oleObject" Target="embeddings/oleObject89.bin"/><Relationship Id="rId239" Type="http://schemas.openxmlformats.org/officeDocument/2006/relationships/image" Target="media/image127.emf"/><Relationship Id="rId250" Type="http://schemas.openxmlformats.org/officeDocument/2006/relationships/oleObject" Target="embeddings/oleObject103.bin"/><Relationship Id="rId271" Type="http://schemas.openxmlformats.org/officeDocument/2006/relationships/image" Target="media/image145.emf"/><Relationship Id="rId292" Type="http://schemas.openxmlformats.org/officeDocument/2006/relationships/oleObject" Target="embeddings/oleObject123.bin"/><Relationship Id="rId24" Type="http://schemas.openxmlformats.org/officeDocument/2006/relationships/hyperlink" Target="https://pubs.acs.org/doi/10.1021/acs.jctc.8b01176" TargetMode="External"/><Relationship Id="rId45" Type="http://schemas.openxmlformats.org/officeDocument/2006/relationships/image" Target="media/image22.emf"/><Relationship Id="rId66" Type="http://schemas.openxmlformats.org/officeDocument/2006/relationships/oleObject" Target="embeddings/oleObject19.bin"/><Relationship Id="rId87" Type="http://schemas.openxmlformats.org/officeDocument/2006/relationships/image" Target="media/image44.png"/><Relationship Id="rId110" Type="http://schemas.openxmlformats.org/officeDocument/2006/relationships/image" Target="media/image57.png"/><Relationship Id="rId131" Type="http://schemas.openxmlformats.org/officeDocument/2006/relationships/image" Target="media/image69.emf"/><Relationship Id="rId152" Type="http://schemas.openxmlformats.org/officeDocument/2006/relationships/oleObject" Target="embeddings/oleObject58.bin"/><Relationship Id="rId173" Type="http://schemas.openxmlformats.org/officeDocument/2006/relationships/image" Target="media/image92.emf"/><Relationship Id="rId194" Type="http://schemas.openxmlformats.org/officeDocument/2006/relationships/oleObject" Target="embeddings/oleObject78.bin"/><Relationship Id="rId208" Type="http://schemas.openxmlformats.org/officeDocument/2006/relationships/oleObject" Target="embeddings/oleObject84.bin"/><Relationship Id="rId229" Type="http://schemas.openxmlformats.org/officeDocument/2006/relationships/image" Target="media/image122.emf"/><Relationship Id="rId240" Type="http://schemas.openxmlformats.org/officeDocument/2006/relationships/oleObject" Target="embeddings/oleObject99.bin"/><Relationship Id="rId261" Type="http://schemas.openxmlformats.org/officeDocument/2006/relationships/image" Target="media/image139.emf"/><Relationship Id="rId14" Type="http://schemas.openxmlformats.org/officeDocument/2006/relationships/oleObject" Target="embeddings/oleObject2.bin"/><Relationship Id="rId35" Type="http://schemas.openxmlformats.org/officeDocument/2006/relationships/image" Target="media/image16.emf"/><Relationship Id="rId56" Type="http://schemas.openxmlformats.org/officeDocument/2006/relationships/image" Target="media/image28.emf"/><Relationship Id="rId77" Type="http://schemas.openxmlformats.org/officeDocument/2006/relationships/image" Target="media/image39.emf"/><Relationship Id="rId100" Type="http://schemas.openxmlformats.org/officeDocument/2006/relationships/oleObject" Target="embeddings/oleObject35.bin"/><Relationship Id="rId282" Type="http://schemas.openxmlformats.org/officeDocument/2006/relationships/oleObject" Target="embeddings/oleObject118.bin"/><Relationship Id="rId8" Type="http://schemas.openxmlformats.org/officeDocument/2006/relationships/webSettings" Target="webSettings.xml"/><Relationship Id="rId98" Type="http://schemas.openxmlformats.org/officeDocument/2006/relationships/oleObject" Target="embeddings/oleObject34.bin"/><Relationship Id="rId121" Type="http://schemas.openxmlformats.org/officeDocument/2006/relationships/image" Target="media/image63.emf"/><Relationship Id="rId142" Type="http://schemas.openxmlformats.org/officeDocument/2006/relationships/oleObject" Target="embeddings/oleObject54.bin"/><Relationship Id="rId163" Type="http://schemas.openxmlformats.org/officeDocument/2006/relationships/image" Target="media/image86.emf"/><Relationship Id="rId184" Type="http://schemas.openxmlformats.org/officeDocument/2006/relationships/oleObject" Target="embeddings/oleObject73.bin"/><Relationship Id="rId219" Type="http://schemas.openxmlformats.org/officeDocument/2006/relationships/image" Target="media/image116.emf"/><Relationship Id="rId230" Type="http://schemas.openxmlformats.org/officeDocument/2006/relationships/oleObject" Target="embeddings/oleObject94.bin"/><Relationship Id="rId251" Type="http://schemas.openxmlformats.org/officeDocument/2006/relationships/image" Target="media/image134.emf"/><Relationship Id="rId25" Type="http://schemas.openxmlformats.org/officeDocument/2006/relationships/image" Target="media/image9.png"/><Relationship Id="rId46" Type="http://schemas.openxmlformats.org/officeDocument/2006/relationships/oleObject" Target="embeddings/oleObject10.bin"/><Relationship Id="rId67" Type="http://schemas.openxmlformats.org/officeDocument/2006/relationships/image" Target="media/image34.emf"/><Relationship Id="rId272" Type="http://schemas.openxmlformats.org/officeDocument/2006/relationships/oleObject" Target="embeddings/oleObject113.bin"/><Relationship Id="rId293" Type="http://schemas.openxmlformats.org/officeDocument/2006/relationships/image" Target="media/image156.emf"/><Relationship Id="rId88" Type="http://schemas.openxmlformats.org/officeDocument/2006/relationships/image" Target="media/image45.png"/><Relationship Id="rId111" Type="http://schemas.openxmlformats.org/officeDocument/2006/relationships/image" Target="media/image58.emf"/><Relationship Id="rId132" Type="http://schemas.openxmlformats.org/officeDocument/2006/relationships/oleObject" Target="embeddings/oleObject49.bin"/><Relationship Id="rId153" Type="http://schemas.openxmlformats.org/officeDocument/2006/relationships/image" Target="media/image81.emf"/><Relationship Id="rId174" Type="http://schemas.openxmlformats.org/officeDocument/2006/relationships/oleObject" Target="embeddings/oleObject68.bin"/><Relationship Id="rId195" Type="http://schemas.openxmlformats.org/officeDocument/2006/relationships/image" Target="media/image103.emf"/><Relationship Id="rId209" Type="http://schemas.openxmlformats.org/officeDocument/2006/relationships/image" Target="media/image111.emf"/><Relationship Id="rId220" Type="http://schemas.openxmlformats.org/officeDocument/2006/relationships/oleObject" Target="embeddings/oleObject90.bin"/><Relationship Id="rId241" Type="http://schemas.openxmlformats.org/officeDocument/2006/relationships/image" Target="media/image128.emf"/><Relationship Id="rId15" Type="http://schemas.openxmlformats.org/officeDocument/2006/relationships/image" Target="media/image3.emf"/><Relationship Id="rId36" Type="http://schemas.openxmlformats.org/officeDocument/2006/relationships/image" Target="media/image17.emf"/><Relationship Id="rId57" Type="http://schemas.openxmlformats.org/officeDocument/2006/relationships/image" Target="media/image29.emf"/><Relationship Id="rId262" Type="http://schemas.openxmlformats.org/officeDocument/2006/relationships/oleObject" Target="embeddings/oleObject109.bin"/><Relationship Id="rId283" Type="http://schemas.openxmlformats.org/officeDocument/2006/relationships/image" Target="media/image151.emf"/><Relationship Id="rId78" Type="http://schemas.openxmlformats.org/officeDocument/2006/relationships/oleObject" Target="embeddings/oleObject25.bin"/><Relationship Id="rId99" Type="http://schemas.openxmlformats.org/officeDocument/2006/relationships/image" Target="media/image51.emf"/><Relationship Id="rId101" Type="http://schemas.openxmlformats.org/officeDocument/2006/relationships/image" Target="media/image52.emf"/><Relationship Id="rId122" Type="http://schemas.openxmlformats.org/officeDocument/2006/relationships/oleObject" Target="embeddings/oleObject45.bin"/><Relationship Id="rId143" Type="http://schemas.openxmlformats.org/officeDocument/2006/relationships/image" Target="media/image75.emf"/><Relationship Id="rId164" Type="http://schemas.openxmlformats.org/officeDocument/2006/relationships/oleObject" Target="embeddings/oleObject64.bin"/><Relationship Id="rId185" Type="http://schemas.openxmlformats.org/officeDocument/2006/relationships/image" Target="media/image98.emf"/><Relationship Id="rId9" Type="http://schemas.openxmlformats.org/officeDocument/2006/relationships/footnotes" Target="footnotes.xml"/><Relationship Id="rId210" Type="http://schemas.openxmlformats.org/officeDocument/2006/relationships/oleObject" Target="embeddings/oleObject85.bin"/><Relationship Id="rId26" Type="http://schemas.openxmlformats.org/officeDocument/2006/relationships/image" Target="media/image10.emf"/><Relationship Id="rId231" Type="http://schemas.openxmlformats.org/officeDocument/2006/relationships/image" Target="media/image123.emf"/><Relationship Id="rId252" Type="http://schemas.openxmlformats.org/officeDocument/2006/relationships/oleObject" Target="embeddings/oleObject104.bin"/><Relationship Id="rId273" Type="http://schemas.openxmlformats.org/officeDocument/2006/relationships/image" Target="media/image146.emf"/><Relationship Id="rId294" Type="http://schemas.openxmlformats.org/officeDocument/2006/relationships/image" Target="media/image157.emf"/><Relationship Id="rId47" Type="http://schemas.openxmlformats.org/officeDocument/2006/relationships/image" Target="media/image23.emf"/><Relationship Id="rId68" Type="http://schemas.openxmlformats.org/officeDocument/2006/relationships/oleObject" Target="embeddings/oleObject20.bin"/><Relationship Id="rId89" Type="http://schemas.openxmlformats.org/officeDocument/2006/relationships/image" Target="media/image46.emf"/><Relationship Id="rId112" Type="http://schemas.openxmlformats.org/officeDocument/2006/relationships/oleObject" Target="embeddings/oleObject40.bin"/><Relationship Id="rId133" Type="http://schemas.openxmlformats.org/officeDocument/2006/relationships/image" Target="media/image70.emf"/><Relationship Id="rId154" Type="http://schemas.openxmlformats.org/officeDocument/2006/relationships/oleObject" Target="embeddings/oleObject59.bin"/><Relationship Id="rId175" Type="http://schemas.openxmlformats.org/officeDocument/2006/relationships/image" Target="media/image93.emf"/><Relationship Id="rId196" Type="http://schemas.openxmlformats.org/officeDocument/2006/relationships/image" Target="media/image104.emf"/><Relationship Id="rId200" Type="http://schemas.openxmlformats.org/officeDocument/2006/relationships/oleObject" Target="embeddings/oleObject80.bin"/><Relationship Id="rId16" Type="http://schemas.openxmlformats.org/officeDocument/2006/relationships/image" Target="media/image4.png"/><Relationship Id="rId221" Type="http://schemas.openxmlformats.org/officeDocument/2006/relationships/image" Target="media/image117.emf"/><Relationship Id="rId242" Type="http://schemas.openxmlformats.org/officeDocument/2006/relationships/oleObject" Target="embeddings/oleObject100.bin"/><Relationship Id="rId263" Type="http://schemas.openxmlformats.org/officeDocument/2006/relationships/image" Target="media/image140.emf"/><Relationship Id="rId284" Type="http://schemas.openxmlformats.org/officeDocument/2006/relationships/oleObject" Target="embeddings/oleObject119.bin"/><Relationship Id="rId37" Type="http://schemas.openxmlformats.org/officeDocument/2006/relationships/image" Target="media/image18.emf"/><Relationship Id="rId58" Type="http://schemas.openxmlformats.org/officeDocument/2006/relationships/oleObject" Target="embeddings/oleObject15.bin"/><Relationship Id="rId79" Type="http://schemas.openxmlformats.org/officeDocument/2006/relationships/image" Target="media/image40.emf"/><Relationship Id="rId102" Type="http://schemas.openxmlformats.org/officeDocument/2006/relationships/oleObject" Target="embeddings/oleObject36.bin"/><Relationship Id="rId123" Type="http://schemas.openxmlformats.org/officeDocument/2006/relationships/image" Target="media/image64.emf"/><Relationship Id="rId144" Type="http://schemas.openxmlformats.org/officeDocument/2006/relationships/oleObject" Target="embeddings/oleObject55.bin"/><Relationship Id="rId90" Type="http://schemas.openxmlformats.org/officeDocument/2006/relationships/oleObject" Target="embeddings/oleObject30.bin"/><Relationship Id="rId165" Type="http://schemas.openxmlformats.org/officeDocument/2006/relationships/image" Target="media/image87.emf"/><Relationship Id="rId186" Type="http://schemas.openxmlformats.org/officeDocument/2006/relationships/oleObject" Target="embeddings/oleObject74.bin"/><Relationship Id="rId211" Type="http://schemas.openxmlformats.org/officeDocument/2006/relationships/image" Target="media/image112.emf"/><Relationship Id="rId232" Type="http://schemas.openxmlformats.org/officeDocument/2006/relationships/oleObject" Target="embeddings/oleObject95.bin"/><Relationship Id="rId253" Type="http://schemas.openxmlformats.org/officeDocument/2006/relationships/image" Target="media/image135.emf"/><Relationship Id="rId274" Type="http://schemas.openxmlformats.org/officeDocument/2006/relationships/oleObject" Target="embeddings/oleObject114.bin"/><Relationship Id="rId295" Type="http://schemas.openxmlformats.org/officeDocument/2006/relationships/footer" Target="footer1.xml"/><Relationship Id="rId27" Type="http://schemas.openxmlformats.org/officeDocument/2006/relationships/oleObject" Target="embeddings/oleObject3.bin"/><Relationship Id="rId48" Type="http://schemas.openxmlformats.org/officeDocument/2006/relationships/oleObject" Target="embeddings/oleObject11.bin"/><Relationship Id="rId69" Type="http://schemas.openxmlformats.org/officeDocument/2006/relationships/image" Target="media/image35.emf"/><Relationship Id="rId113" Type="http://schemas.openxmlformats.org/officeDocument/2006/relationships/image" Target="media/image59.emf"/><Relationship Id="rId134" Type="http://schemas.openxmlformats.org/officeDocument/2006/relationships/oleObject" Target="embeddings/oleObject50.bin"/><Relationship Id="rId80" Type="http://schemas.openxmlformats.org/officeDocument/2006/relationships/oleObject" Target="embeddings/oleObject26.bin"/><Relationship Id="rId155" Type="http://schemas.openxmlformats.org/officeDocument/2006/relationships/image" Target="media/image82.emf"/><Relationship Id="rId176" Type="http://schemas.openxmlformats.org/officeDocument/2006/relationships/oleObject" Target="embeddings/oleObject69.bin"/><Relationship Id="rId197" Type="http://schemas.openxmlformats.org/officeDocument/2006/relationships/image" Target="media/image105.emf"/><Relationship Id="rId201" Type="http://schemas.openxmlformats.org/officeDocument/2006/relationships/image" Target="media/image107.emf"/><Relationship Id="rId222" Type="http://schemas.openxmlformats.org/officeDocument/2006/relationships/image" Target="media/image118.emf"/><Relationship Id="rId243" Type="http://schemas.openxmlformats.org/officeDocument/2006/relationships/image" Target="media/image129.emf"/><Relationship Id="rId264" Type="http://schemas.openxmlformats.org/officeDocument/2006/relationships/oleObject" Target="embeddings/oleObject110.bin"/><Relationship Id="rId285" Type="http://schemas.openxmlformats.org/officeDocument/2006/relationships/image" Target="media/image152.emf"/><Relationship Id="rId17" Type="http://schemas.openxmlformats.org/officeDocument/2006/relationships/image" Target="media/image5.png"/><Relationship Id="rId38" Type="http://schemas.openxmlformats.org/officeDocument/2006/relationships/oleObject" Target="embeddings/oleObject6.bin"/><Relationship Id="rId59" Type="http://schemas.openxmlformats.org/officeDocument/2006/relationships/image" Target="media/image30.emf"/><Relationship Id="rId103" Type="http://schemas.openxmlformats.org/officeDocument/2006/relationships/image" Target="media/image53.emf"/><Relationship Id="rId124" Type="http://schemas.openxmlformats.org/officeDocument/2006/relationships/oleObject" Target="embeddings/oleObject46.bin"/><Relationship Id="rId70" Type="http://schemas.openxmlformats.org/officeDocument/2006/relationships/oleObject" Target="embeddings/oleObject21.bin"/><Relationship Id="rId91" Type="http://schemas.openxmlformats.org/officeDocument/2006/relationships/image" Target="media/image47.emf"/><Relationship Id="rId145" Type="http://schemas.openxmlformats.org/officeDocument/2006/relationships/image" Target="media/image76.png"/><Relationship Id="rId166" Type="http://schemas.openxmlformats.org/officeDocument/2006/relationships/oleObject" Target="embeddings/oleObject65.bin"/><Relationship Id="rId187" Type="http://schemas.openxmlformats.org/officeDocument/2006/relationships/image" Target="media/image99.emf"/><Relationship Id="rId1" Type="http://schemas.openxmlformats.org/officeDocument/2006/relationships/customXml" Target="../customXml/item1.xml"/><Relationship Id="rId212" Type="http://schemas.openxmlformats.org/officeDocument/2006/relationships/oleObject" Target="embeddings/oleObject86.bin"/><Relationship Id="rId233" Type="http://schemas.openxmlformats.org/officeDocument/2006/relationships/image" Target="media/image124.emf"/><Relationship Id="rId254" Type="http://schemas.openxmlformats.org/officeDocument/2006/relationships/oleObject" Target="embeddings/oleObject105.bin"/><Relationship Id="rId28" Type="http://schemas.openxmlformats.org/officeDocument/2006/relationships/image" Target="media/image11.png"/><Relationship Id="rId49" Type="http://schemas.openxmlformats.org/officeDocument/2006/relationships/image" Target="media/image24.emf"/><Relationship Id="rId114" Type="http://schemas.openxmlformats.org/officeDocument/2006/relationships/oleObject" Target="embeddings/oleObject41.bin"/><Relationship Id="rId275" Type="http://schemas.openxmlformats.org/officeDocument/2006/relationships/image" Target="media/image147.emf"/><Relationship Id="rId296" Type="http://schemas.openxmlformats.org/officeDocument/2006/relationships/fontTable" Target="fontTable.xml"/><Relationship Id="rId60" Type="http://schemas.openxmlformats.org/officeDocument/2006/relationships/oleObject" Target="embeddings/oleObject16.bin"/><Relationship Id="rId81" Type="http://schemas.openxmlformats.org/officeDocument/2006/relationships/image" Target="media/image41.emf"/><Relationship Id="rId135" Type="http://schemas.openxmlformats.org/officeDocument/2006/relationships/image" Target="media/image71.emf"/><Relationship Id="rId156" Type="http://schemas.openxmlformats.org/officeDocument/2006/relationships/oleObject" Target="embeddings/oleObject60.bin"/><Relationship Id="rId177" Type="http://schemas.openxmlformats.org/officeDocument/2006/relationships/image" Target="media/image94.emf"/><Relationship Id="rId198" Type="http://schemas.openxmlformats.org/officeDocument/2006/relationships/oleObject" Target="embeddings/oleObject79.bin"/><Relationship Id="rId202" Type="http://schemas.openxmlformats.org/officeDocument/2006/relationships/oleObject" Target="embeddings/oleObject81.bin"/><Relationship Id="rId223" Type="http://schemas.openxmlformats.org/officeDocument/2006/relationships/image" Target="media/image119.emf"/><Relationship Id="rId244" Type="http://schemas.openxmlformats.org/officeDocument/2006/relationships/oleObject" Target="embeddings/oleObject101.bin"/><Relationship Id="rId18" Type="http://schemas.openxmlformats.org/officeDocument/2006/relationships/image" Target="media/image6.png"/><Relationship Id="rId39" Type="http://schemas.openxmlformats.org/officeDocument/2006/relationships/image" Target="media/image19.emf"/><Relationship Id="rId265" Type="http://schemas.openxmlformats.org/officeDocument/2006/relationships/image" Target="media/image141.emf"/><Relationship Id="rId286" Type="http://schemas.openxmlformats.org/officeDocument/2006/relationships/oleObject" Target="embeddings/oleObject120.bin"/><Relationship Id="rId50" Type="http://schemas.openxmlformats.org/officeDocument/2006/relationships/oleObject" Target="embeddings/oleObject12.bin"/><Relationship Id="rId104" Type="http://schemas.openxmlformats.org/officeDocument/2006/relationships/oleObject" Target="embeddings/oleObject37.bin"/><Relationship Id="rId125" Type="http://schemas.openxmlformats.org/officeDocument/2006/relationships/image" Target="media/image65.emf"/><Relationship Id="rId146" Type="http://schemas.openxmlformats.org/officeDocument/2006/relationships/image" Target="media/image77.png"/><Relationship Id="rId167" Type="http://schemas.openxmlformats.org/officeDocument/2006/relationships/image" Target="media/image88.emf"/><Relationship Id="rId188" Type="http://schemas.openxmlformats.org/officeDocument/2006/relationships/oleObject" Target="embeddings/oleObject75.bin"/><Relationship Id="rId71" Type="http://schemas.openxmlformats.org/officeDocument/2006/relationships/image" Target="media/image36.emf"/><Relationship Id="rId92" Type="http://schemas.openxmlformats.org/officeDocument/2006/relationships/oleObject" Target="embeddings/oleObject31.bin"/><Relationship Id="rId213" Type="http://schemas.openxmlformats.org/officeDocument/2006/relationships/image" Target="media/image113.emf"/><Relationship Id="rId234" Type="http://schemas.openxmlformats.org/officeDocument/2006/relationships/oleObject" Target="embeddings/oleObject96.bin"/><Relationship Id="rId2" Type="http://schemas.openxmlformats.org/officeDocument/2006/relationships/customXml" Target="../customXml/item2.xml"/><Relationship Id="rId29" Type="http://schemas.openxmlformats.org/officeDocument/2006/relationships/image" Target="media/image12.emf"/><Relationship Id="rId255" Type="http://schemas.openxmlformats.org/officeDocument/2006/relationships/image" Target="media/image136.emf"/><Relationship Id="rId276" Type="http://schemas.openxmlformats.org/officeDocument/2006/relationships/oleObject" Target="embeddings/oleObject115.bin"/><Relationship Id="rId297" Type="http://schemas.openxmlformats.org/officeDocument/2006/relationships/glossaryDocument" Target="glossary/document.xml"/><Relationship Id="rId40" Type="http://schemas.openxmlformats.org/officeDocument/2006/relationships/oleObject" Target="embeddings/oleObject7.bin"/><Relationship Id="rId115" Type="http://schemas.openxmlformats.org/officeDocument/2006/relationships/image" Target="media/image60.emf"/><Relationship Id="rId136" Type="http://schemas.openxmlformats.org/officeDocument/2006/relationships/oleObject" Target="embeddings/oleObject51.bin"/><Relationship Id="rId157" Type="http://schemas.openxmlformats.org/officeDocument/2006/relationships/image" Target="media/image83.emf"/><Relationship Id="rId178" Type="http://schemas.openxmlformats.org/officeDocument/2006/relationships/oleObject" Target="embeddings/oleObject70.bin"/><Relationship Id="rId61" Type="http://schemas.openxmlformats.org/officeDocument/2006/relationships/image" Target="media/image31.emf"/><Relationship Id="rId82" Type="http://schemas.openxmlformats.org/officeDocument/2006/relationships/oleObject" Target="embeddings/oleObject27.bin"/><Relationship Id="rId199" Type="http://schemas.openxmlformats.org/officeDocument/2006/relationships/image" Target="media/image106.emf"/><Relationship Id="rId203" Type="http://schemas.openxmlformats.org/officeDocument/2006/relationships/image" Target="media/image108.emf"/><Relationship Id="rId19" Type="http://schemas.openxmlformats.org/officeDocument/2006/relationships/image" Target="media/image7.png"/><Relationship Id="rId224" Type="http://schemas.openxmlformats.org/officeDocument/2006/relationships/oleObject" Target="embeddings/oleObject91.bin"/><Relationship Id="rId245" Type="http://schemas.openxmlformats.org/officeDocument/2006/relationships/image" Target="media/image130.emf"/><Relationship Id="rId266" Type="http://schemas.openxmlformats.org/officeDocument/2006/relationships/oleObject" Target="embeddings/oleObject111.bin"/><Relationship Id="rId287" Type="http://schemas.openxmlformats.org/officeDocument/2006/relationships/image" Target="media/image153.emf"/><Relationship Id="rId30" Type="http://schemas.openxmlformats.org/officeDocument/2006/relationships/oleObject" Target="embeddings/oleObject4.bin"/><Relationship Id="rId105" Type="http://schemas.openxmlformats.org/officeDocument/2006/relationships/image" Target="media/image54.emf"/><Relationship Id="rId126" Type="http://schemas.openxmlformats.org/officeDocument/2006/relationships/oleObject" Target="embeddings/oleObject47.bin"/><Relationship Id="rId147" Type="http://schemas.openxmlformats.org/officeDocument/2006/relationships/image" Target="media/image78.emf"/><Relationship Id="rId168" Type="http://schemas.openxmlformats.org/officeDocument/2006/relationships/oleObject" Target="embeddings/oleObject66.bin"/><Relationship Id="rId51" Type="http://schemas.openxmlformats.org/officeDocument/2006/relationships/image" Target="media/image25.emf"/><Relationship Id="rId72" Type="http://schemas.openxmlformats.org/officeDocument/2006/relationships/oleObject" Target="embeddings/oleObject22.bin"/><Relationship Id="rId93" Type="http://schemas.openxmlformats.org/officeDocument/2006/relationships/image" Target="media/image48.emf"/><Relationship Id="rId189" Type="http://schemas.openxmlformats.org/officeDocument/2006/relationships/image" Target="media/image100.emf"/><Relationship Id="rId3" Type="http://schemas.openxmlformats.org/officeDocument/2006/relationships/customXml" Target="../customXml/item3.xml"/><Relationship Id="rId214" Type="http://schemas.openxmlformats.org/officeDocument/2006/relationships/oleObject" Target="embeddings/oleObject87.bin"/><Relationship Id="rId235" Type="http://schemas.openxmlformats.org/officeDocument/2006/relationships/image" Target="media/image125.emf"/><Relationship Id="rId256" Type="http://schemas.openxmlformats.org/officeDocument/2006/relationships/oleObject" Target="embeddings/oleObject106.bin"/><Relationship Id="rId277" Type="http://schemas.openxmlformats.org/officeDocument/2006/relationships/image" Target="media/image148.emf"/><Relationship Id="rId298" Type="http://schemas.openxmlformats.org/officeDocument/2006/relationships/theme" Target="theme/theme1.xml"/><Relationship Id="rId116" Type="http://schemas.openxmlformats.org/officeDocument/2006/relationships/oleObject" Target="embeddings/oleObject42.bin"/><Relationship Id="rId137" Type="http://schemas.openxmlformats.org/officeDocument/2006/relationships/image" Target="media/image72.emf"/><Relationship Id="rId158" Type="http://schemas.openxmlformats.org/officeDocument/2006/relationships/oleObject" Target="embeddings/oleObject61.bin"/><Relationship Id="rId20" Type="http://schemas.openxmlformats.org/officeDocument/2006/relationships/image" Target="media/image8.png"/><Relationship Id="rId41" Type="http://schemas.openxmlformats.org/officeDocument/2006/relationships/image" Target="media/image20.emf"/><Relationship Id="rId62" Type="http://schemas.openxmlformats.org/officeDocument/2006/relationships/oleObject" Target="embeddings/oleObject17.bin"/><Relationship Id="rId83" Type="http://schemas.openxmlformats.org/officeDocument/2006/relationships/image" Target="media/image42.emf"/><Relationship Id="rId179" Type="http://schemas.openxmlformats.org/officeDocument/2006/relationships/image" Target="media/image95.emf"/><Relationship Id="rId190" Type="http://schemas.openxmlformats.org/officeDocument/2006/relationships/oleObject" Target="embeddings/oleObject76.bin"/><Relationship Id="rId204" Type="http://schemas.openxmlformats.org/officeDocument/2006/relationships/oleObject" Target="embeddings/oleObject82.bin"/><Relationship Id="rId225" Type="http://schemas.openxmlformats.org/officeDocument/2006/relationships/image" Target="media/image120.emf"/><Relationship Id="rId246" Type="http://schemas.openxmlformats.org/officeDocument/2006/relationships/image" Target="media/image131.emf"/><Relationship Id="rId267" Type="http://schemas.openxmlformats.org/officeDocument/2006/relationships/image" Target="media/image142.emf"/><Relationship Id="rId288" Type="http://schemas.openxmlformats.org/officeDocument/2006/relationships/oleObject" Target="embeddings/oleObject121.bin"/><Relationship Id="rId106" Type="http://schemas.openxmlformats.org/officeDocument/2006/relationships/oleObject" Target="embeddings/oleObject38.bin"/><Relationship Id="rId127" Type="http://schemas.openxmlformats.org/officeDocument/2006/relationships/image" Target="media/image66.emf"/><Relationship Id="rId10" Type="http://schemas.openxmlformats.org/officeDocument/2006/relationships/endnotes" Target="endnotes.xml"/><Relationship Id="rId31" Type="http://schemas.openxmlformats.org/officeDocument/2006/relationships/image" Target="media/image13.png"/><Relationship Id="rId52" Type="http://schemas.openxmlformats.org/officeDocument/2006/relationships/oleObject" Target="embeddings/oleObject13.bin"/><Relationship Id="rId73" Type="http://schemas.openxmlformats.org/officeDocument/2006/relationships/image" Target="media/image37.emf"/><Relationship Id="rId94" Type="http://schemas.openxmlformats.org/officeDocument/2006/relationships/oleObject" Target="embeddings/oleObject32.bin"/><Relationship Id="rId148" Type="http://schemas.openxmlformats.org/officeDocument/2006/relationships/oleObject" Target="embeddings/oleObject56.bin"/><Relationship Id="rId169" Type="http://schemas.openxmlformats.org/officeDocument/2006/relationships/image" Target="media/image89.emf"/><Relationship Id="rId4" Type="http://schemas.openxmlformats.org/officeDocument/2006/relationships/customXml" Target="../customXml/item4.xml"/><Relationship Id="rId180" Type="http://schemas.openxmlformats.org/officeDocument/2006/relationships/oleObject" Target="embeddings/oleObject71.bin"/><Relationship Id="rId215" Type="http://schemas.openxmlformats.org/officeDocument/2006/relationships/image" Target="media/image114.emf"/><Relationship Id="rId236" Type="http://schemas.openxmlformats.org/officeDocument/2006/relationships/oleObject" Target="embeddings/oleObject97.bin"/><Relationship Id="rId257" Type="http://schemas.openxmlformats.org/officeDocument/2006/relationships/image" Target="media/image137.emf"/><Relationship Id="rId278" Type="http://schemas.openxmlformats.org/officeDocument/2006/relationships/oleObject" Target="embeddings/oleObject116.bin"/><Relationship Id="rId42" Type="http://schemas.openxmlformats.org/officeDocument/2006/relationships/oleObject" Target="embeddings/oleObject8.bin"/><Relationship Id="rId84" Type="http://schemas.openxmlformats.org/officeDocument/2006/relationships/oleObject" Target="embeddings/oleObject28.bin"/><Relationship Id="rId138" Type="http://schemas.openxmlformats.org/officeDocument/2006/relationships/oleObject" Target="embeddings/oleObject52.bin"/><Relationship Id="rId191" Type="http://schemas.openxmlformats.org/officeDocument/2006/relationships/image" Target="media/image101.emf"/><Relationship Id="rId205" Type="http://schemas.openxmlformats.org/officeDocument/2006/relationships/image" Target="media/image109.emf"/><Relationship Id="rId247" Type="http://schemas.openxmlformats.org/officeDocument/2006/relationships/image" Target="media/image132.emf"/><Relationship Id="rId107" Type="http://schemas.openxmlformats.org/officeDocument/2006/relationships/image" Target="media/image55.emf"/><Relationship Id="rId289" Type="http://schemas.openxmlformats.org/officeDocument/2006/relationships/image" Target="media/image154.emf"/><Relationship Id="rId11" Type="http://schemas.openxmlformats.org/officeDocument/2006/relationships/image" Target="media/image1.emf"/><Relationship Id="rId53" Type="http://schemas.openxmlformats.org/officeDocument/2006/relationships/image" Target="media/image26.emf"/><Relationship Id="rId149" Type="http://schemas.openxmlformats.org/officeDocument/2006/relationships/image" Target="media/image79.emf"/><Relationship Id="rId95" Type="http://schemas.openxmlformats.org/officeDocument/2006/relationships/image" Target="media/image49.emf"/><Relationship Id="rId160" Type="http://schemas.openxmlformats.org/officeDocument/2006/relationships/oleObject" Target="embeddings/oleObject62.bin"/><Relationship Id="rId216" Type="http://schemas.openxmlformats.org/officeDocument/2006/relationships/oleObject" Target="embeddings/oleObject88.bin"/><Relationship Id="rId258" Type="http://schemas.openxmlformats.org/officeDocument/2006/relationships/oleObject" Target="embeddings/oleObject107.bin"/><Relationship Id="rId22" Type="http://schemas.openxmlformats.org/officeDocument/2006/relationships/hyperlink" Target="https://gaussian.com/g09citation/" TargetMode="External"/><Relationship Id="rId64" Type="http://schemas.openxmlformats.org/officeDocument/2006/relationships/oleObject" Target="embeddings/oleObject18.bin"/><Relationship Id="rId118" Type="http://schemas.openxmlformats.org/officeDocument/2006/relationships/oleObject" Target="embeddings/oleObject43.bin"/><Relationship Id="rId171" Type="http://schemas.openxmlformats.org/officeDocument/2006/relationships/image" Target="media/image90.emf"/><Relationship Id="rId227" Type="http://schemas.openxmlformats.org/officeDocument/2006/relationships/image" Target="media/image121.emf"/><Relationship Id="rId269" Type="http://schemas.openxmlformats.org/officeDocument/2006/relationships/image" Target="media/image144.emf"/><Relationship Id="rId33" Type="http://schemas.openxmlformats.org/officeDocument/2006/relationships/image" Target="media/image15.emf"/><Relationship Id="rId129" Type="http://schemas.openxmlformats.org/officeDocument/2006/relationships/image" Target="media/image67.png"/><Relationship Id="rId280" Type="http://schemas.openxmlformats.org/officeDocument/2006/relationships/oleObject" Target="embeddings/oleObject117.bin"/></Relationships>
</file>

<file path=word/_rels/endnotes.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hyperlink" Target="javascript:" TargetMode="External"/><Relationship Id="rId3" Type="http://schemas.openxmlformats.org/officeDocument/2006/relationships/hyperlink" Target="javascript:" TargetMode="External"/><Relationship Id="rId7" Type="http://schemas.openxmlformats.org/officeDocument/2006/relationships/hyperlink" Target="javascript:" TargetMode="External"/><Relationship Id="rId12" Type="http://schemas.openxmlformats.org/officeDocument/2006/relationships/hyperlink" Target="javascript:" TargetMode="External"/><Relationship Id="rId2" Type="http://schemas.openxmlformats.org/officeDocument/2006/relationships/hyperlink" Target="javascript:" TargetMode="External"/><Relationship Id="rId1" Type="http://schemas.openxmlformats.org/officeDocument/2006/relationships/hyperlink" Target="javascript:" TargetMode="External"/><Relationship Id="rId6" Type="http://schemas.openxmlformats.org/officeDocument/2006/relationships/hyperlink" Target="javascript:" TargetMode="External"/><Relationship Id="rId11" Type="http://schemas.openxmlformats.org/officeDocument/2006/relationships/hyperlink" Target="javascript:" TargetMode="External"/><Relationship Id="rId5" Type="http://schemas.openxmlformats.org/officeDocument/2006/relationships/hyperlink" Target="javascript:" TargetMode="External"/><Relationship Id="rId10" Type="http://schemas.openxmlformats.org/officeDocument/2006/relationships/hyperlink" Target="javascript:" TargetMode="External"/><Relationship Id="rId4" Type="http://schemas.openxmlformats.org/officeDocument/2006/relationships/hyperlink" Target="javascript:" TargetMode="External"/><Relationship Id="rId9" Type="http://schemas.openxmlformats.org/officeDocument/2006/relationships/hyperlink" Target="javascrip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1EA6F4988004723A0F43066A0604A1B"/>
        <w:category>
          <w:name w:val="General"/>
          <w:gallery w:val="placeholder"/>
        </w:category>
        <w:types>
          <w:type w:val="bbPlcHdr"/>
        </w:types>
        <w:behaviors>
          <w:behavior w:val="content"/>
        </w:behaviors>
        <w:guid w:val="{D9AD1912-458B-4DF7-83F0-7A8DEFCC137A}"/>
      </w:docPartPr>
      <w:docPartBody>
        <w:p w:rsidR="009A38CC" w:rsidRDefault="009A38CC" w:rsidP="009A38CC">
          <w:pPr>
            <w:pStyle w:val="01EA6F4988004723A0F43066A0604A1B"/>
          </w:pPr>
          <w:r w:rsidRPr="00F7379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MS Mincho">
    <w:altName w:val="Yu Gothic"/>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modern"/>
    <w:pitch w:val="fixed"/>
    <w:sig w:usb0="00000001" w:usb1="080E0000" w:usb2="00000010" w:usb3="00000000" w:csb0="00040000" w:csb1="00000000"/>
  </w:font>
  <w:font w:name="Arial Unicode MS">
    <w:panose1 w:val="020B0604020202020204"/>
    <w:charset w:val="00"/>
    <w:family w:val="roman"/>
    <w:pitch w:val="variable"/>
    <w:sig w:usb0="00000003" w:usb1="00000000" w:usb2="00000000" w:usb3="00000000" w:csb0="00000001" w:csb1="00000000"/>
  </w:font>
  <w:font w:name="KaiTi_GB2312">
    <w:altName w:val="KaiTi"/>
    <w:charset w:val="86"/>
    <w:family w:val="modern"/>
    <w:pitch w:val="fixed"/>
    <w:sig w:usb0="00000000"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ptos">
    <w:panose1 w:val="00000000000000000000"/>
    <w:charset w:val="00"/>
    <w:family w:val="roman"/>
    <w:notTrueType/>
    <w:pitch w:val="default"/>
  </w:font>
  <w:font w:name="Aptos Display">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BA8"/>
    <w:rsid w:val="0002330D"/>
    <w:rsid w:val="000659A5"/>
    <w:rsid w:val="00096C12"/>
    <w:rsid w:val="000A066A"/>
    <w:rsid w:val="000B18AF"/>
    <w:rsid w:val="000B2D92"/>
    <w:rsid w:val="000F2BD9"/>
    <w:rsid w:val="001113C9"/>
    <w:rsid w:val="001220BE"/>
    <w:rsid w:val="001234FB"/>
    <w:rsid w:val="00154077"/>
    <w:rsid w:val="00193934"/>
    <w:rsid w:val="00251C97"/>
    <w:rsid w:val="002E0E81"/>
    <w:rsid w:val="0030160A"/>
    <w:rsid w:val="00341479"/>
    <w:rsid w:val="00383D47"/>
    <w:rsid w:val="003A28FE"/>
    <w:rsid w:val="003A4F65"/>
    <w:rsid w:val="003B220D"/>
    <w:rsid w:val="0050326F"/>
    <w:rsid w:val="00515986"/>
    <w:rsid w:val="0053684D"/>
    <w:rsid w:val="00584D57"/>
    <w:rsid w:val="005C7BA8"/>
    <w:rsid w:val="005E053C"/>
    <w:rsid w:val="005E5D49"/>
    <w:rsid w:val="00625A74"/>
    <w:rsid w:val="006347A8"/>
    <w:rsid w:val="006351DF"/>
    <w:rsid w:val="00637C54"/>
    <w:rsid w:val="00642583"/>
    <w:rsid w:val="0068268F"/>
    <w:rsid w:val="00692484"/>
    <w:rsid w:val="00706DD1"/>
    <w:rsid w:val="007302DC"/>
    <w:rsid w:val="007405E2"/>
    <w:rsid w:val="00763329"/>
    <w:rsid w:val="00767167"/>
    <w:rsid w:val="007676D8"/>
    <w:rsid w:val="007A5D80"/>
    <w:rsid w:val="007C0EE5"/>
    <w:rsid w:val="0081200E"/>
    <w:rsid w:val="00841B60"/>
    <w:rsid w:val="0084269C"/>
    <w:rsid w:val="00843AC3"/>
    <w:rsid w:val="00861702"/>
    <w:rsid w:val="00867705"/>
    <w:rsid w:val="00881E36"/>
    <w:rsid w:val="008B7C8F"/>
    <w:rsid w:val="008C3592"/>
    <w:rsid w:val="008D0917"/>
    <w:rsid w:val="008F2CEB"/>
    <w:rsid w:val="009242C1"/>
    <w:rsid w:val="009978DC"/>
    <w:rsid w:val="009A38CC"/>
    <w:rsid w:val="009C11D0"/>
    <w:rsid w:val="00A26635"/>
    <w:rsid w:val="00A34E8C"/>
    <w:rsid w:val="00A35020"/>
    <w:rsid w:val="00A463A0"/>
    <w:rsid w:val="00A75177"/>
    <w:rsid w:val="00AC3DB7"/>
    <w:rsid w:val="00AF718A"/>
    <w:rsid w:val="00B754BA"/>
    <w:rsid w:val="00B969AF"/>
    <w:rsid w:val="00B97067"/>
    <w:rsid w:val="00BB61A1"/>
    <w:rsid w:val="00BC7707"/>
    <w:rsid w:val="00C57FFE"/>
    <w:rsid w:val="00C808AE"/>
    <w:rsid w:val="00CA3C77"/>
    <w:rsid w:val="00D010C9"/>
    <w:rsid w:val="00D024A1"/>
    <w:rsid w:val="00D62C56"/>
    <w:rsid w:val="00D73B5F"/>
    <w:rsid w:val="00D76B89"/>
    <w:rsid w:val="00DB64CF"/>
    <w:rsid w:val="00DE08AD"/>
    <w:rsid w:val="00E63A73"/>
    <w:rsid w:val="00E66AB2"/>
    <w:rsid w:val="00F56BCD"/>
    <w:rsid w:val="00F745DC"/>
    <w:rsid w:val="00F8499C"/>
    <w:rsid w:val="00FA5B52"/>
    <w:rsid w:val="00FB69F9"/>
    <w:rsid w:val="00FB7682"/>
    <w:rsid w:val="00FC6A36"/>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CH" w:eastAsia="de-CH"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499C"/>
    <w:rPr>
      <w:color w:val="666666"/>
    </w:rPr>
  </w:style>
  <w:style w:type="paragraph" w:customStyle="1" w:styleId="01EA6F4988004723A0F43066A0604A1B">
    <w:name w:val="01EA6F4988004723A0F43066A0604A1B"/>
    <w:rsid w:val="009A38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3370568-f950-44fa-b9e6-9bf4ff1d6897">
      <Terms xmlns="http://schemas.microsoft.com/office/infopath/2007/PartnerControls"/>
    </lcf76f155ced4ddcb4097134ff3c332f>
    <TaxCatchAll xmlns="982339cd-368a-4e6e-bda5-e36e76fad718"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A314AD6A45A9A49B843577CE96A21EB" ma:contentTypeVersion="13" ma:contentTypeDescription="Create a new document." ma:contentTypeScope="" ma:versionID="487a3bbb801600bb45cbc419e5bbfe9c">
  <xsd:schema xmlns:xsd="http://www.w3.org/2001/XMLSchema" xmlns:xs="http://www.w3.org/2001/XMLSchema" xmlns:p="http://schemas.microsoft.com/office/2006/metadata/properties" xmlns:ns2="93370568-f950-44fa-b9e6-9bf4ff1d6897" xmlns:ns3="982339cd-368a-4e6e-bda5-e36e76fad718" targetNamespace="http://schemas.microsoft.com/office/2006/metadata/properties" ma:root="true" ma:fieldsID="239e269e4ae2aed492b46b1d2018a7e8" ns2:_="" ns3:_="">
    <xsd:import namespace="93370568-f950-44fa-b9e6-9bf4ff1d6897"/>
    <xsd:import namespace="982339cd-368a-4e6e-bda5-e36e76fad71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370568-f950-44fa-b9e6-9bf4ff1d68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37bc47b-3997-4ccb-824d-08e9c3bde3a4"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82339cd-368a-4e6e-bda5-e36e76fad71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ea166276-3454-47c0-b505-84d91a31dc21}" ma:internalName="TaxCatchAll" ma:showField="CatchAllData" ma:web="982339cd-368a-4e6e-bda5-e36e76fad71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326221C-7F8B-4F18-B8F1-D0CD3B2664D0}">
  <ds:schemaRefs>
    <ds:schemaRef ds:uri="http://schemas.microsoft.com/office/2006/documentManagement/types"/>
    <ds:schemaRef ds:uri="93370568-f950-44fa-b9e6-9bf4ff1d6897"/>
    <ds:schemaRef ds:uri="http://purl.org/dc/terms/"/>
    <ds:schemaRef ds:uri="http://purl.org/dc/elements/1.1/"/>
    <ds:schemaRef ds:uri="http://schemas.microsoft.com/office/2006/metadata/properties"/>
    <ds:schemaRef ds:uri="982339cd-368a-4e6e-bda5-e36e76fad718"/>
    <ds:schemaRef ds:uri="http://schemas.microsoft.com/office/infopath/2007/PartnerControls"/>
    <ds:schemaRef ds:uri="http://www.w3.org/XML/1998/namespace"/>
    <ds:schemaRef ds:uri="http://schemas.openxmlformats.org/package/2006/metadata/core-properties"/>
    <ds:schemaRef ds:uri="http://purl.org/dc/dcmitype/"/>
  </ds:schemaRefs>
</ds:datastoreItem>
</file>

<file path=customXml/itemProps2.xml><?xml version="1.0" encoding="utf-8"?>
<ds:datastoreItem xmlns:ds="http://schemas.openxmlformats.org/officeDocument/2006/customXml" ds:itemID="{F8A9D85E-55A3-4AFB-A07E-8D04C7297D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370568-f950-44fa-b9e6-9bf4ff1d6897"/>
    <ds:schemaRef ds:uri="982339cd-368a-4e6e-bda5-e36e76fad7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166F8D0-CACA-49B6-B2F0-F98BD73F86BB}">
  <ds:schemaRefs>
    <ds:schemaRef ds:uri="http://schemas.openxmlformats.org/officeDocument/2006/bibliography"/>
  </ds:schemaRefs>
</ds:datastoreItem>
</file>

<file path=customXml/itemProps4.xml><?xml version="1.0" encoding="utf-8"?>
<ds:datastoreItem xmlns:ds="http://schemas.openxmlformats.org/officeDocument/2006/customXml" ds:itemID="{710277E4-09F9-47E2-9362-750655ECF8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792</Words>
  <Characters>175521</Characters>
  <Application>Microsoft Office Word</Application>
  <DocSecurity>4</DocSecurity>
  <Lines>1462</Lines>
  <Paragraphs>411</Paragraphs>
  <ScaleCrop>false</ScaleCrop>
  <Company/>
  <LinksUpToDate>false</LinksUpToDate>
  <CharactersWithSpaces>205902</CharactersWithSpaces>
  <SharedDoc>false</SharedDoc>
  <HLinks>
    <vt:vector size="318" baseType="variant">
      <vt:variant>
        <vt:i4>5373978</vt:i4>
      </vt:variant>
      <vt:variant>
        <vt:i4>225</vt:i4>
      </vt:variant>
      <vt:variant>
        <vt:i4>0</vt:i4>
      </vt:variant>
      <vt:variant>
        <vt:i4>5</vt:i4>
      </vt:variant>
      <vt:variant>
        <vt:lpwstr>http://www.pymol.org/</vt:lpwstr>
      </vt:variant>
      <vt:variant>
        <vt:lpwstr/>
      </vt:variant>
      <vt:variant>
        <vt:i4>5767236</vt:i4>
      </vt:variant>
      <vt:variant>
        <vt:i4>222</vt:i4>
      </vt:variant>
      <vt:variant>
        <vt:i4>0</vt:i4>
      </vt:variant>
      <vt:variant>
        <vt:i4>5</vt:i4>
      </vt:variant>
      <vt:variant>
        <vt:lpwstr>https://pubs.acs.org/doi/10.1021/acs.jctc.8b01176</vt:lpwstr>
      </vt:variant>
      <vt:variant>
        <vt:lpwstr/>
      </vt:variant>
      <vt:variant>
        <vt:i4>5111809</vt:i4>
      </vt:variant>
      <vt:variant>
        <vt:i4>219</vt:i4>
      </vt:variant>
      <vt:variant>
        <vt:i4>0</vt:i4>
      </vt:variant>
      <vt:variant>
        <vt:i4>5</vt:i4>
      </vt:variant>
      <vt:variant>
        <vt:lpwstr>http://www.rdkit.org/</vt:lpwstr>
      </vt:variant>
      <vt:variant>
        <vt:lpwstr/>
      </vt:variant>
      <vt:variant>
        <vt:i4>5963794</vt:i4>
      </vt:variant>
      <vt:variant>
        <vt:i4>216</vt:i4>
      </vt:variant>
      <vt:variant>
        <vt:i4>0</vt:i4>
      </vt:variant>
      <vt:variant>
        <vt:i4>5</vt:i4>
      </vt:variant>
      <vt:variant>
        <vt:lpwstr>https://gaussian.com/g09citation/</vt:lpwstr>
      </vt:variant>
      <vt:variant>
        <vt:lpwstr/>
      </vt:variant>
      <vt:variant>
        <vt:i4>7340064</vt:i4>
      </vt:variant>
      <vt:variant>
        <vt:i4>213</vt:i4>
      </vt:variant>
      <vt:variant>
        <vt:i4>0</vt:i4>
      </vt:variant>
      <vt:variant>
        <vt:i4>5</vt:i4>
      </vt:variant>
      <vt:variant>
        <vt:lpwstr>https://www.nature.com/articles/s41589-024-01565-w</vt:lpwstr>
      </vt:variant>
      <vt:variant>
        <vt:lpwstr/>
      </vt:variant>
      <vt:variant>
        <vt:i4>1114175</vt:i4>
      </vt:variant>
      <vt:variant>
        <vt:i4>203</vt:i4>
      </vt:variant>
      <vt:variant>
        <vt:i4>0</vt:i4>
      </vt:variant>
      <vt:variant>
        <vt:i4>5</vt:i4>
      </vt:variant>
      <vt:variant>
        <vt:lpwstr/>
      </vt:variant>
      <vt:variant>
        <vt:lpwstr>_Toc191374885</vt:lpwstr>
      </vt:variant>
      <vt:variant>
        <vt:i4>1114175</vt:i4>
      </vt:variant>
      <vt:variant>
        <vt:i4>197</vt:i4>
      </vt:variant>
      <vt:variant>
        <vt:i4>0</vt:i4>
      </vt:variant>
      <vt:variant>
        <vt:i4>5</vt:i4>
      </vt:variant>
      <vt:variant>
        <vt:lpwstr/>
      </vt:variant>
      <vt:variant>
        <vt:lpwstr>_Toc191374884</vt:lpwstr>
      </vt:variant>
      <vt:variant>
        <vt:i4>1114175</vt:i4>
      </vt:variant>
      <vt:variant>
        <vt:i4>191</vt:i4>
      </vt:variant>
      <vt:variant>
        <vt:i4>0</vt:i4>
      </vt:variant>
      <vt:variant>
        <vt:i4>5</vt:i4>
      </vt:variant>
      <vt:variant>
        <vt:lpwstr/>
      </vt:variant>
      <vt:variant>
        <vt:lpwstr>_Toc191374883</vt:lpwstr>
      </vt:variant>
      <vt:variant>
        <vt:i4>1114175</vt:i4>
      </vt:variant>
      <vt:variant>
        <vt:i4>185</vt:i4>
      </vt:variant>
      <vt:variant>
        <vt:i4>0</vt:i4>
      </vt:variant>
      <vt:variant>
        <vt:i4>5</vt:i4>
      </vt:variant>
      <vt:variant>
        <vt:lpwstr/>
      </vt:variant>
      <vt:variant>
        <vt:lpwstr>_Toc191374882</vt:lpwstr>
      </vt:variant>
      <vt:variant>
        <vt:i4>1114175</vt:i4>
      </vt:variant>
      <vt:variant>
        <vt:i4>179</vt:i4>
      </vt:variant>
      <vt:variant>
        <vt:i4>0</vt:i4>
      </vt:variant>
      <vt:variant>
        <vt:i4>5</vt:i4>
      </vt:variant>
      <vt:variant>
        <vt:lpwstr/>
      </vt:variant>
      <vt:variant>
        <vt:lpwstr>_Toc191374881</vt:lpwstr>
      </vt:variant>
      <vt:variant>
        <vt:i4>1114175</vt:i4>
      </vt:variant>
      <vt:variant>
        <vt:i4>173</vt:i4>
      </vt:variant>
      <vt:variant>
        <vt:i4>0</vt:i4>
      </vt:variant>
      <vt:variant>
        <vt:i4>5</vt:i4>
      </vt:variant>
      <vt:variant>
        <vt:lpwstr/>
      </vt:variant>
      <vt:variant>
        <vt:lpwstr>_Toc191374880</vt:lpwstr>
      </vt:variant>
      <vt:variant>
        <vt:i4>1966143</vt:i4>
      </vt:variant>
      <vt:variant>
        <vt:i4>167</vt:i4>
      </vt:variant>
      <vt:variant>
        <vt:i4>0</vt:i4>
      </vt:variant>
      <vt:variant>
        <vt:i4>5</vt:i4>
      </vt:variant>
      <vt:variant>
        <vt:lpwstr/>
      </vt:variant>
      <vt:variant>
        <vt:lpwstr>_Toc191374879</vt:lpwstr>
      </vt:variant>
      <vt:variant>
        <vt:i4>1966143</vt:i4>
      </vt:variant>
      <vt:variant>
        <vt:i4>161</vt:i4>
      </vt:variant>
      <vt:variant>
        <vt:i4>0</vt:i4>
      </vt:variant>
      <vt:variant>
        <vt:i4>5</vt:i4>
      </vt:variant>
      <vt:variant>
        <vt:lpwstr/>
      </vt:variant>
      <vt:variant>
        <vt:lpwstr>_Toc191374878</vt:lpwstr>
      </vt:variant>
      <vt:variant>
        <vt:i4>1966143</vt:i4>
      </vt:variant>
      <vt:variant>
        <vt:i4>155</vt:i4>
      </vt:variant>
      <vt:variant>
        <vt:i4>0</vt:i4>
      </vt:variant>
      <vt:variant>
        <vt:i4>5</vt:i4>
      </vt:variant>
      <vt:variant>
        <vt:lpwstr/>
      </vt:variant>
      <vt:variant>
        <vt:lpwstr>_Toc191374877</vt:lpwstr>
      </vt:variant>
      <vt:variant>
        <vt:i4>1966143</vt:i4>
      </vt:variant>
      <vt:variant>
        <vt:i4>149</vt:i4>
      </vt:variant>
      <vt:variant>
        <vt:i4>0</vt:i4>
      </vt:variant>
      <vt:variant>
        <vt:i4>5</vt:i4>
      </vt:variant>
      <vt:variant>
        <vt:lpwstr/>
      </vt:variant>
      <vt:variant>
        <vt:lpwstr>_Toc191374876</vt:lpwstr>
      </vt:variant>
      <vt:variant>
        <vt:i4>1966143</vt:i4>
      </vt:variant>
      <vt:variant>
        <vt:i4>146</vt:i4>
      </vt:variant>
      <vt:variant>
        <vt:i4>0</vt:i4>
      </vt:variant>
      <vt:variant>
        <vt:i4>5</vt:i4>
      </vt:variant>
      <vt:variant>
        <vt:lpwstr/>
      </vt:variant>
      <vt:variant>
        <vt:lpwstr>_Toc191374875</vt:lpwstr>
      </vt:variant>
      <vt:variant>
        <vt:i4>1966143</vt:i4>
      </vt:variant>
      <vt:variant>
        <vt:i4>140</vt:i4>
      </vt:variant>
      <vt:variant>
        <vt:i4>0</vt:i4>
      </vt:variant>
      <vt:variant>
        <vt:i4>5</vt:i4>
      </vt:variant>
      <vt:variant>
        <vt:lpwstr/>
      </vt:variant>
      <vt:variant>
        <vt:lpwstr>_Toc191374874</vt:lpwstr>
      </vt:variant>
      <vt:variant>
        <vt:i4>1966143</vt:i4>
      </vt:variant>
      <vt:variant>
        <vt:i4>134</vt:i4>
      </vt:variant>
      <vt:variant>
        <vt:i4>0</vt:i4>
      </vt:variant>
      <vt:variant>
        <vt:i4>5</vt:i4>
      </vt:variant>
      <vt:variant>
        <vt:lpwstr/>
      </vt:variant>
      <vt:variant>
        <vt:lpwstr>_Toc191374873</vt:lpwstr>
      </vt:variant>
      <vt:variant>
        <vt:i4>1966143</vt:i4>
      </vt:variant>
      <vt:variant>
        <vt:i4>128</vt:i4>
      </vt:variant>
      <vt:variant>
        <vt:i4>0</vt:i4>
      </vt:variant>
      <vt:variant>
        <vt:i4>5</vt:i4>
      </vt:variant>
      <vt:variant>
        <vt:lpwstr/>
      </vt:variant>
      <vt:variant>
        <vt:lpwstr>_Toc191374872</vt:lpwstr>
      </vt:variant>
      <vt:variant>
        <vt:i4>1966143</vt:i4>
      </vt:variant>
      <vt:variant>
        <vt:i4>122</vt:i4>
      </vt:variant>
      <vt:variant>
        <vt:i4>0</vt:i4>
      </vt:variant>
      <vt:variant>
        <vt:i4>5</vt:i4>
      </vt:variant>
      <vt:variant>
        <vt:lpwstr/>
      </vt:variant>
      <vt:variant>
        <vt:lpwstr>_Toc191374871</vt:lpwstr>
      </vt:variant>
      <vt:variant>
        <vt:i4>1966143</vt:i4>
      </vt:variant>
      <vt:variant>
        <vt:i4>116</vt:i4>
      </vt:variant>
      <vt:variant>
        <vt:i4>0</vt:i4>
      </vt:variant>
      <vt:variant>
        <vt:i4>5</vt:i4>
      </vt:variant>
      <vt:variant>
        <vt:lpwstr/>
      </vt:variant>
      <vt:variant>
        <vt:lpwstr>_Toc191374870</vt:lpwstr>
      </vt:variant>
      <vt:variant>
        <vt:i4>2031679</vt:i4>
      </vt:variant>
      <vt:variant>
        <vt:i4>110</vt:i4>
      </vt:variant>
      <vt:variant>
        <vt:i4>0</vt:i4>
      </vt:variant>
      <vt:variant>
        <vt:i4>5</vt:i4>
      </vt:variant>
      <vt:variant>
        <vt:lpwstr/>
      </vt:variant>
      <vt:variant>
        <vt:lpwstr>_Toc191374869</vt:lpwstr>
      </vt:variant>
      <vt:variant>
        <vt:i4>2031679</vt:i4>
      </vt:variant>
      <vt:variant>
        <vt:i4>104</vt:i4>
      </vt:variant>
      <vt:variant>
        <vt:i4>0</vt:i4>
      </vt:variant>
      <vt:variant>
        <vt:i4>5</vt:i4>
      </vt:variant>
      <vt:variant>
        <vt:lpwstr/>
      </vt:variant>
      <vt:variant>
        <vt:lpwstr>_Toc191374868</vt:lpwstr>
      </vt:variant>
      <vt:variant>
        <vt:i4>2031679</vt:i4>
      </vt:variant>
      <vt:variant>
        <vt:i4>98</vt:i4>
      </vt:variant>
      <vt:variant>
        <vt:i4>0</vt:i4>
      </vt:variant>
      <vt:variant>
        <vt:i4>5</vt:i4>
      </vt:variant>
      <vt:variant>
        <vt:lpwstr/>
      </vt:variant>
      <vt:variant>
        <vt:lpwstr>_Toc191374867</vt:lpwstr>
      </vt:variant>
      <vt:variant>
        <vt:i4>2031679</vt:i4>
      </vt:variant>
      <vt:variant>
        <vt:i4>92</vt:i4>
      </vt:variant>
      <vt:variant>
        <vt:i4>0</vt:i4>
      </vt:variant>
      <vt:variant>
        <vt:i4>5</vt:i4>
      </vt:variant>
      <vt:variant>
        <vt:lpwstr/>
      </vt:variant>
      <vt:variant>
        <vt:lpwstr>_Toc191374866</vt:lpwstr>
      </vt:variant>
      <vt:variant>
        <vt:i4>2031679</vt:i4>
      </vt:variant>
      <vt:variant>
        <vt:i4>86</vt:i4>
      </vt:variant>
      <vt:variant>
        <vt:i4>0</vt:i4>
      </vt:variant>
      <vt:variant>
        <vt:i4>5</vt:i4>
      </vt:variant>
      <vt:variant>
        <vt:lpwstr/>
      </vt:variant>
      <vt:variant>
        <vt:lpwstr>_Toc191374865</vt:lpwstr>
      </vt:variant>
      <vt:variant>
        <vt:i4>2031679</vt:i4>
      </vt:variant>
      <vt:variant>
        <vt:i4>80</vt:i4>
      </vt:variant>
      <vt:variant>
        <vt:i4>0</vt:i4>
      </vt:variant>
      <vt:variant>
        <vt:i4>5</vt:i4>
      </vt:variant>
      <vt:variant>
        <vt:lpwstr/>
      </vt:variant>
      <vt:variant>
        <vt:lpwstr>_Toc191374864</vt:lpwstr>
      </vt:variant>
      <vt:variant>
        <vt:i4>2031679</vt:i4>
      </vt:variant>
      <vt:variant>
        <vt:i4>74</vt:i4>
      </vt:variant>
      <vt:variant>
        <vt:i4>0</vt:i4>
      </vt:variant>
      <vt:variant>
        <vt:i4>5</vt:i4>
      </vt:variant>
      <vt:variant>
        <vt:lpwstr/>
      </vt:variant>
      <vt:variant>
        <vt:lpwstr>_Toc191374863</vt:lpwstr>
      </vt:variant>
      <vt:variant>
        <vt:i4>2031679</vt:i4>
      </vt:variant>
      <vt:variant>
        <vt:i4>68</vt:i4>
      </vt:variant>
      <vt:variant>
        <vt:i4>0</vt:i4>
      </vt:variant>
      <vt:variant>
        <vt:i4>5</vt:i4>
      </vt:variant>
      <vt:variant>
        <vt:lpwstr/>
      </vt:variant>
      <vt:variant>
        <vt:lpwstr>_Toc191374862</vt:lpwstr>
      </vt:variant>
      <vt:variant>
        <vt:i4>2031679</vt:i4>
      </vt:variant>
      <vt:variant>
        <vt:i4>62</vt:i4>
      </vt:variant>
      <vt:variant>
        <vt:i4>0</vt:i4>
      </vt:variant>
      <vt:variant>
        <vt:i4>5</vt:i4>
      </vt:variant>
      <vt:variant>
        <vt:lpwstr/>
      </vt:variant>
      <vt:variant>
        <vt:lpwstr>_Toc191374861</vt:lpwstr>
      </vt:variant>
      <vt:variant>
        <vt:i4>2031679</vt:i4>
      </vt:variant>
      <vt:variant>
        <vt:i4>56</vt:i4>
      </vt:variant>
      <vt:variant>
        <vt:i4>0</vt:i4>
      </vt:variant>
      <vt:variant>
        <vt:i4>5</vt:i4>
      </vt:variant>
      <vt:variant>
        <vt:lpwstr/>
      </vt:variant>
      <vt:variant>
        <vt:lpwstr>_Toc191374860</vt:lpwstr>
      </vt:variant>
      <vt:variant>
        <vt:i4>1835071</vt:i4>
      </vt:variant>
      <vt:variant>
        <vt:i4>50</vt:i4>
      </vt:variant>
      <vt:variant>
        <vt:i4>0</vt:i4>
      </vt:variant>
      <vt:variant>
        <vt:i4>5</vt:i4>
      </vt:variant>
      <vt:variant>
        <vt:lpwstr/>
      </vt:variant>
      <vt:variant>
        <vt:lpwstr>_Toc191374859</vt:lpwstr>
      </vt:variant>
      <vt:variant>
        <vt:i4>1835071</vt:i4>
      </vt:variant>
      <vt:variant>
        <vt:i4>44</vt:i4>
      </vt:variant>
      <vt:variant>
        <vt:i4>0</vt:i4>
      </vt:variant>
      <vt:variant>
        <vt:i4>5</vt:i4>
      </vt:variant>
      <vt:variant>
        <vt:lpwstr/>
      </vt:variant>
      <vt:variant>
        <vt:lpwstr>_Toc191374858</vt:lpwstr>
      </vt:variant>
      <vt:variant>
        <vt:i4>1835071</vt:i4>
      </vt:variant>
      <vt:variant>
        <vt:i4>38</vt:i4>
      </vt:variant>
      <vt:variant>
        <vt:i4>0</vt:i4>
      </vt:variant>
      <vt:variant>
        <vt:i4>5</vt:i4>
      </vt:variant>
      <vt:variant>
        <vt:lpwstr/>
      </vt:variant>
      <vt:variant>
        <vt:lpwstr>_Toc191374857</vt:lpwstr>
      </vt:variant>
      <vt:variant>
        <vt:i4>1835071</vt:i4>
      </vt:variant>
      <vt:variant>
        <vt:i4>32</vt:i4>
      </vt:variant>
      <vt:variant>
        <vt:i4>0</vt:i4>
      </vt:variant>
      <vt:variant>
        <vt:i4>5</vt:i4>
      </vt:variant>
      <vt:variant>
        <vt:lpwstr/>
      </vt:variant>
      <vt:variant>
        <vt:lpwstr>_Toc191374856</vt:lpwstr>
      </vt:variant>
      <vt:variant>
        <vt:i4>1835071</vt:i4>
      </vt:variant>
      <vt:variant>
        <vt:i4>26</vt:i4>
      </vt:variant>
      <vt:variant>
        <vt:i4>0</vt:i4>
      </vt:variant>
      <vt:variant>
        <vt:i4>5</vt:i4>
      </vt:variant>
      <vt:variant>
        <vt:lpwstr/>
      </vt:variant>
      <vt:variant>
        <vt:lpwstr>_Toc191374855</vt:lpwstr>
      </vt:variant>
      <vt:variant>
        <vt:i4>1835071</vt:i4>
      </vt:variant>
      <vt:variant>
        <vt:i4>20</vt:i4>
      </vt:variant>
      <vt:variant>
        <vt:i4>0</vt:i4>
      </vt:variant>
      <vt:variant>
        <vt:i4>5</vt:i4>
      </vt:variant>
      <vt:variant>
        <vt:lpwstr/>
      </vt:variant>
      <vt:variant>
        <vt:lpwstr>_Toc191374853</vt:lpwstr>
      </vt:variant>
      <vt:variant>
        <vt:i4>1835071</vt:i4>
      </vt:variant>
      <vt:variant>
        <vt:i4>14</vt:i4>
      </vt:variant>
      <vt:variant>
        <vt:i4>0</vt:i4>
      </vt:variant>
      <vt:variant>
        <vt:i4>5</vt:i4>
      </vt:variant>
      <vt:variant>
        <vt:lpwstr/>
      </vt:variant>
      <vt:variant>
        <vt:lpwstr>_Toc191374852</vt:lpwstr>
      </vt:variant>
      <vt:variant>
        <vt:i4>1835071</vt:i4>
      </vt:variant>
      <vt:variant>
        <vt:i4>8</vt:i4>
      </vt:variant>
      <vt:variant>
        <vt:i4>0</vt:i4>
      </vt:variant>
      <vt:variant>
        <vt:i4>5</vt:i4>
      </vt:variant>
      <vt:variant>
        <vt:lpwstr/>
      </vt:variant>
      <vt:variant>
        <vt:lpwstr>_Toc191374851</vt:lpwstr>
      </vt:variant>
      <vt:variant>
        <vt:i4>1835071</vt:i4>
      </vt:variant>
      <vt:variant>
        <vt:i4>2</vt:i4>
      </vt:variant>
      <vt:variant>
        <vt:i4>0</vt:i4>
      </vt:variant>
      <vt:variant>
        <vt:i4>5</vt:i4>
      </vt:variant>
      <vt:variant>
        <vt:lpwstr/>
      </vt:variant>
      <vt:variant>
        <vt:lpwstr>_Toc191374850</vt:lpwstr>
      </vt:variant>
      <vt:variant>
        <vt:i4>8257645</vt:i4>
      </vt:variant>
      <vt:variant>
        <vt:i4>36</vt:i4>
      </vt:variant>
      <vt:variant>
        <vt:i4>0</vt:i4>
      </vt:variant>
      <vt:variant>
        <vt:i4>5</vt:i4>
      </vt:variant>
      <vt:variant>
        <vt:lpwstr>javascript:</vt:lpwstr>
      </vt:variant>
      <vt:variant>
        <vt:lpwstr/>
      </vt:variant>
      <vt:variant>
        <vt:i4>8257645</vt:i4>
      </vt:variant>
      <vt:variant>
        <vt:i4>33</vt:i4>
      </vt:variant>
      <vt:variant>
        <vt:i4>0</vt:i4>
      </vt:variant>
      <vt:variant>
        <vt:i4>5</vt:i4>
      </vt:variant>
      <vt:variant>
        <vt:lpwstr>javascript:</vt:lpwstr>
      </vt:variant>
      <vt:variant>
        <vt:lpwstr/>
      </vt:variant>
      <vt:variant>
        <vt:i4>8257645</vt:i4>
      </vt:variant>
      <vt:variant>
        <vt:i4>30</vt:i4>
      </vt:variant>
      <vt:variant>
        <vt:i4>0</vt:i4>
      </vt:variant>
      <vt:variant>
        <vt:i4>5</vt:i4>
      </vt:variant>
      <vt:variant>
        <vt:lpwstr>javascript:</vt:lpwstr>
      </vt:variant>
      <vt:variant>
        <vt:lpwstr/>
      </vt:variant>
      <vt:variant>
        <vt:i4>8257645</vt:i4>
      </vt:variant>
      <vt:variant>
        <vt:i4>27</vt:i4>
      </vt:variant>
      <vt:variant>
        <vt:i4>0</vt:i4>
      </vt:variant>
      <vt:variant>
        <vt:i4>5</vt:i4>
      </vt:variant>
      <vt:variant>
        <vt:lpwstr>javascript:</vt:lpwstr>
      </vt:variant>
      <vt:variant>
        <vt:lpwstr/>
      </vt:variant>
      <vt:variant>
        <vt:i4>8257645</vt:i4>
      </vt:variant>
      <vt:variant>
        <vt:i4>24</vt:i4>
      </vt:variant>
      <vt:variant>
        <vt:i4>0</vt:i4>
      </vt:variant>
      <vt:variant>
        <vt:i4>5</vt:i4>
      </vt:variant>
      <vt:variant>
        <vt:lpwstr>javascript:</vt:lpwstr>
      </vt:variant>
      <vt:variant>
        <vt:lpwstr/>
      </vt:variant>
      <vt:variant>
        <vt:i4>8257645</vt:i4>
      </vt:variant>
      <vt:variant>
        <vt:i4>21</vt:i4>
      </vt:variant>
      <vt:variant>
        <vt:i4>0</vt:i4>
      </vt:variant>
      <vt:variant>
        <vt:i4>5</vt:i4>
      </vt:variant>
      <vt:variant>
        <vt:lpwstr>javascript:</vt:lpwstr>
      </vt:variant>
      <vt:variant>
        <vt:lpwstr/>
      </vt:variant>
      <vt:variant>
        <vt:i4>8257645</vt:i4>
      </vt:variant>
      <vt:variant>
        <vt:i4>18</vt:i4>
      </vt:variant>
      <vt:variant>
        <vt:i4>0</vt:i4>
      </vt:variant>
      <vt:variant>
        <vt:i4>5</vt:i4>
      </vt:variant>
      <vt:variant>
        <vt:lpwstr>javascript:</vt:lpwstr>
      </vt:variant>
      <vt:variant>
        <vt:lpwstr/>
      </vt:variant>
      <vt:variant>
        <vt:i4>8257645</vt:i4>
      </vt:variant>
      <vt:variant>
        <vt:i4>15</vt:i4>
      </vt:variant>
      <vt:variant>
        <vt:i4>0</vt:i4>
      </vt:variant>
      <vt:variant>
        <vt:i4>5</vt:i4>
      </vt:variant>
      <vt:variant>
        <vt:lpwstr>javascript:</vt:lpwstr>
      </vt:variant>
      <vt:variant>
        <vt:lpwstr/>
      </vt:variant>
      <vt:variant>
        <vt:i4>8257645</vt:i4>
      </vt:variant>
      <vt:variant>
        <vt:i4>12</vt:i4>
      </vt:variant>
      <vt:variant>
        <vt:i4>0</vt:i4>
      </vt:variant>
      <vt:variant>
        <vt:i4>5</vt:i4>
      </vt:variant>
      <vt:variant>
        <vt:lpwstr>javascript:</vt:lpwstr>
      </vt:variant>
      <vt:variant>
        <vt:lpwstr/>
      </vt:variant>
      <vt:variant>
        <vt:i4>8257645</vt:i4>
      </vt:variant>
      <vt:variant>
        <vt:i4>9</vt:i4>
      </vt:variant>
      <vt:variant>
        <vt:i4>0</vt:i4>
      </vt:variant>
      <vt:variant>
        <vt:i4>5</vt:i4>
      </vt:variant>
      <vt:variant>
        <vt:lpwstr>javascript:</vt:lpwstr>
      </vt:variant>
      <vt:variant>
        <vt:lpwstr/>
      </vt:variant>
      <vt:variant>
        <vt:i4>8257645</vt:i4>
      </vt:variant>
      <vt:variant>
        <vt:i4>6</vt:i4>
      </vt:variant>
      <vt:variant>
        <vt:i4>0</vt:i4>
      </vt:variant>
      <vt:variant>
        <vt:i4>5</vt:i4>
      </vt:variant>
      <vt:variant>
        <vt:lpwstr>javascript:</vt:lpwstr>
      </vt:variant>
      <vt:variant>
        <vt:lpwstr/>
      </vt:variant>
      <vt:variant>
        <vt:i4>8257645</vt:i4>
      </vt:variant>
      <vt:variant>
        <vt:i4>3</vt:i4>
      </vt:variant>
      <vt:variant>
        <vt:i4>0</vt:i4>
      </vt:variant>
      <vt:variant>
        <vt:i4>5</vt:i4>
      </vt:variant>
      <vt:variant>
        <vt:lpwstr>javascript:</vt:lpwstr>
      </vt:variant>
      <vt:variant>
        <vt:lpwstr/>
      </vt:variant>
      <vt:variant>
        <vt:i4>8257645</vt:i4>
      </vt:variant>
      <vt:variant>
        <vt:i4>0</vt:i4>
      </vt:variant>
      <vt:variant>
        <vt:i4>0</vt:i4>
      </vt:variant>
      <vt:variant>
        <vt:i4>5</vt:i4>
      </vt:variant>
      <vt:variant>
        <vt:lpwstr>javascri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ai, Balazs</dc:creator>
  <cp:keywords/>
  <dc:description/>
  <cp:lastModifiedBy>Vaupel, Andrea</cp:lastModifiedBy>
  <cp:revision>872</cp:revision>
  <cp:lastPrinted>2025-02-26T22:41:00Z</cp:lastPrinted>
  <dcterms:created xsi:type="dcterms:W3CDTF">2024-12-19T13:27:00Z</dcterms:created>
  <dcterms:modified xsi:type="dcterms:W3CDTF">2025-03-0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c9bec58-8084-492e-8360-0e1cfe36408c_Enabled">
    <vt:lpwstr>true</vt:lpwstr>
  </property>
  <property fmtid="{D5CDD505-2E9C-101B-9397-08002B2CF9AE}" pid="3" name="MSIP_Label_3c9bec58-8084-492e-8360-0e1cfe36408c_SetDate">
    <vt:lpwstr>2024-05-16T08:22:05Z</vt:lpwstr>
  </property>
  <property fmtid="{D5CDD505-2E9C-101B-9397-08002B2CF9AE}" pid="4" name="MSIP_Label_3c9bec58-8084-492e-8360-0e1cfe36408c_Method">
    <vt:lpwstr>Standard</vt:lpwstr>
  </property>
  <property fmtid="{D5CDD505-2E9C-101B-9397-08002B2CF9AE}" pid="5" name="MSIP_Label_3c9bec58-8084-492e-8360-0e1cfe36408c_Name">
    <vt:lpwstr>Not Protected -Pilot</vt:lpwstr>
  </property>
  <property fmtid="{D5CDD505-2E9C-101B-9397-08002B2CF9AE}" pid="6" name="MSIP_Label_3c9bec58-8084-492e-8360-0e1cfe36408c_SiteId">
    <vt:lpwstr>f35a6974-607f-47d4-82d7-ff31d7dc53a5</vt:lpwstr>
  </property>
  <property fmtid="{D5CDD505-2E9C-101B-9397-08002B2CF9AE}" pid="7" name="MSIP_Label_3c9bec58-8084-492e-8360-0e1cfe36408c_ActionId">
    <vt:lpwstr>19e9c8bd-d286-4c85-95aa-8c2a1e68eaff</vt:lpwstr>
  </property>
  <property fmtid="{D5CDD505-2E9C-101B-9397-08002B2CF9AE}" pid="8" name="MSIP_Label_3c9bec58-8084-492e-8360-0e1cfe36408c_ContentBits">
    <vt:lpwstr>0</vt:lpwstr>
  </property>
  <property fmtid="{D5CDD505-2E9C-101B-9397-08002B2CF9AE}" pid="9" name="ContentTypeId">
    <vt:lpwstr>0x0101003A314AD6A45A9A49B843577CE96A21EB</vt:lpwstr>
  </property>
  <property fmtid="{D5CDD505-2E9C-101B-9397-08002B2CF9AE}" pid="10" name="MediaServiceImageTags">
    <vt:lpwstr/>
  </property>
  <property fmtid="{D5CDD505-2E9C-101B-9397-08002B2CF9AE}" pid="11" name="Mendeley Document_1">
    <vt:lpwstr>True</vt:lpwstr>
  </property>
  <property fmtid="{D5CDD505-2E9C-101B-9397-08002B2CF9AE}" pid="12" name="Mendeley Citation Style_1">
    <vt:lpwstr>http://www.zotero.org/styles/journal-of-the-american-chemical-society</vt:lpwstr>
  </property>
  <property fmtid="{D5CDD505-2E9C-101B-9397-08002B2CF9AE}" pid="13" name="Mendeley Unique User Id_1">
    <vt:lpwstr>51bd301d-7f01-37ab-b9ec-e6ba816f9f68</vt:lpwstr>
  </property>
  <property fmtid="{D5CDD505-2E9C-101B-9397-08002B2CF9AE}" pid="14" name="Mendeley Recent Style Id 0_1">
    <vt:lpwstr>http://www.zotero.org/styles/american-political-science-association</vt:lpwstr>
  </property>
  <property fmtid="{D5CDD505-2E9C-101B-9397-08002B2CF9AE}" pid="15" name="Mendeley Recent Style Name 0_1">
    <vt:lpwstr>American Political Science Associatio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7th edition</vt:lpwstr>
  </property>
  <property fmtid="{D5CDD505-2E9C-101B-9397-08002B2CF9AE}" pid="18" name="Mendeley Recent Style Id 2_1">
    <vt:lpwstr>http://www.zotero.org/styles/american-sociological-association</vt:lpwstr>
  </property>
  <property fmtid="{D5CDD505-2E9C-101B-9397-08002B2CF9AE}" pid="19" name="Mendeley Recent Style Name 2_1">
    <vt:lpwstr>American Sociological Association 6th/7th edition</vt:lpwstr>
  </property>
  <property fmtid="{D5CDD505-2E9C-101B-9397-08002B2CF9AE}" pid="20" name="Mendeley Recent Style Id 3_1">
    <vt:lpwstr>http://www.zotero.org/styles/chicago-author-date</vt:lpwstr>
  </property>
  <property fmtid="{D5CDD505-2E9C-101B-9397-08002B2CF9AE}" pid="21" name="Mendeley Recent Style Name 3_1">
    <vt:lpwstr>Chicago Manual of Style 17th edition (author-date)</vt:lpwstr>
  </property>
  <property fmtid="{D5CDD505-2E9C-101B-9397-08002B2CF9AE}" pid="22" name="Mendeley Recent Style Id 4_1">
    <vt:lpwstr>http://www.zotero.org/styles/harvard-cite-them-right</vt:lpwstr>
  </property>
  <property fmtid="{D5CDD505-2E9C-101B-9397-08002B2CF9AE}" pid="23" name="Mendeley Recent Style Name 4_1">
    <vt:lpwstr>Cite Them Right 12th edition - Harvard</vt:lpwstr>
  </property>
  <property fmtid="{D5CDD505-2E9C-101B-9397-08002B2CF9AE}" pid="24" name="Mendeley Recent Style Id 5_1">
    <vt:lpwstr>http://www.zotero.org/styles/ieee</vt:lpwstr>
  </property>
  <property fmtid="{D5CDD505-2E9C-101B-9397-08002B2CF9AE}" pid="25" name="Mendeley Recent Style Name 5_1">
    <vt:lpwstr>IEEE</vt:lpwstr>
  </property>
  <property fmtid="{D5CDD505-2E9C-101B-9397-08002B2CF9AE}" pid="26" name="Mendeley Recent Style Id 6_1">
    <vt:lpwstr>http://www.zotero.org/styles/journal-of-the-american-chemical-society</vt:lpwstr>
  </property>
  <property fmtid="{D5CDD505-2E9C-101B-9397-08002B2CF9AE}" pid="27" name="Mendeley Recent Style Name 6_1">
    <vt:lpwstr>Journal of the American Chemical Society</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4th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9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